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E05975" w14:textId="39E75BC0" w:rsidR="00FC4FD7" w:rsidRPr="00E536CA" w:rsidRDefault="003020E7" w:rsidP="00FC4FD7">
      <w:pPr>
        <w:pStyle w:val="ListParagraph"/>
        <w:spacing w:after="0" w:line="240" w:lineRule="auto"/>
        <w:ind w:left="0"/>
        <w:jc w:val="center"/>
        <w:rPr>
          <w:rFonts w:asciiTheme="majorHAnsi" w:hAnsiTheme="majorHAnsi" w:cs="Times New Roman"/>
          <w:b/>
          <w:sz w:val="24"/>
          <w:szCs w:val="24"/>
        </w:rPr>
      </w:pPr>
      <w:r w:rsidRPr="00E536CA">
        <w:rPr>
          <w:rFonts w:asciiTheme="majorHAnsi" w:hAnsiTheme="majorHAnsi" w:cs="Times New Roman"/>
          <w:b/>
          <w:sz w:val="24"/>
          <w:szCs w:val="24"/>
        </w:rPr>
        <w:t>PENDAMPINGAN KELOMPOK TANI DALAM PENGEMBANGAN PANGAN LOKAL KAYA PROTEIN BINTO’ TOENG  (CAJANUS CAJAN)  POTENSIAL PENCEGAHAN STUNTING DI KECAMATAN TOMPOBULU KABUPATEN GOWA</w:t>
      </w:r>
    </w:p>
    <w:p w14:paraId="3FD4C607" w14:textId="77777777" w:rsidR="00FC4FD7" w:rsidRPr="00E536CA" w:rsidRDefault="00FC4FD7" w:rsidP="00FC4FD7">
      <w:pPr>
        <w:pStyle w:val="ListParagraph"/>
        <w:spacing w:after="0" w:line="240" w:lineRule="auto"/>
        <w:ind w:left="0"/>
        <w:jc w:val="center"/>
        <w:rPr>
          <w:rFonts w:asciiTheme="majorHAnsi" w:hAnsiTheme="majorHAnsi" w:cs="Times New Roman"/>
          <w:b/>
          <w:sz w:val="24"/>
          <w:szCs w:val="24"/>
        </w:rPr>
      </w:pPr>
    </w:p>
    <w:p w14:paraId="1144A107" w14:textId="2C9A2F19" w:rsidR="003020E7" w:rsidRPr="00E536CA" w:rsidRDefault="003020E7" w:rsidP="009127E9">
      <w:pPr>
        <w:pStyle w:val="ListParagraph"/>
        <w:spacing w:after="0" w:line="240" w:lineRule="auto"/>
        <w:ind w:left="0"/>
        <w:jc w:val="center"/>
        <w:rPr>
          <w:rFonts w:asciiTheme="majorHAnsi" w:hAnsiTheme="majorHAnsi" w:cs="Times New Roman"/>
          <w:b/>
          <w:i/>
          <w:sz w:val="24"/>
          <w:szCs w:val="24"/>
          <w:lang w:val="en-US"/>
        </w:rPr>
      </w:pPr>
      <w:r w:rsidRPr="00E536CA">
        <w:rPr>
          <w:rFonts w:asciiTheme="majorHAnsi" w:hAnsiTheme="majorHAnsi" w:cs="Times New Roman"/>
          <w:b/>
          <w:i/>
          <w:sz w:val="24"/>
          <w:szCs w:val="24"/>
        </w:rPr>
        <w:t>ACCOMPANIMENT</w:t>
      </w:r>
      <w:r w:rsidRPr="00E536CA">
        <w:rPr>
          <w:rFonts w:asciiTheme="majorHAnsi" w:hAnsiTheme="majorHAnsi" w:cs="Times New Roman"/>
          <w:b/>
          <w:i/>
          <w:sz w:val="24"/>
          <w:szCs w:val="24"/>
          <w:lang w:val="en-US"/>
        </w:rPr>
        <w:t xml:space="preserve"> OF FARMERS' GROUP IN THE DEVELOPMENT OF PROTEIN RICH LOCAL FOOD BINTO' TOENG (CAJANUS CAJAN) POTENTIAL STUNTING PREVENTION IN TOMPOBULU DISTRICT, GOWA REGENCY </w:t>
      </w:r>
    </w:p>
    <w:p w14:paraId="6FC58B89" w14:textId="77777777" w:rsidR="00D63F8A" w:rsidRPr="00E536CA" w:rsidRDefault="00D63F8A" w:rsidP="009127E9">
      <w:pPr>
        <w:pStyle w:val="ListParagraph"/>
        <w:spacing w:after="0" w:line="240" w:lineRule="auto"/>
        <w:ind w:left="0"/>
        <w:jc w:val="center"/>
        <w:rPr>
          <w:rFonts w:asciiTheme="majorHAnsi" w:hAnsiTheme="majorHAnsi" w:cs="Times New Roman"/>
          <w:b/>
          <w:sz w:val="24"/>
          <w:szCs w:val="24"/>
        </w:rPr>
      </w:pPr>
    </w:p>
    <w:p w14:paraId="0886F811" w14:textId="11C2839A" w:rsidR="00785B40" w:rsidRPr="00E536CA" w:rsidRDefault="003020E7" w:rsidP="009127E9">
      <w:pPr>
        <w:spacing w:after="0" w:line="240" w:lineRule="auto"/>
        <w:jc w:val="center"/>
        <w:rPr>
          <w:rFonts w:asciiTheme="majorHAnsi" w:hAnsiTheme="majorHAnsi" w:cs="Times New Roman"/>
          <w:b/>
        </w:rPr>
      </w:pPr>
      <w:r w:rsidRPr="00E536CA">
        <w:rPr>
          <w:rFonts w:asciiTheme="majorHAnsi" w:hAnsiTheme="majorHAnsi" w:cs="Times New Roman"/>
          <w:b/>
          <w:lang w:val="en-US"/>
        </w:rPr>
        <w:t>Azriful</w:t>
      </w:r>
      <w:r w:rsidR="000175FF" w:rsidRPr="00E536CA">
        <w:rPr>
          <w:rFonts w:asciiTheme="majorHAnsi" w:hAnsiTheme="majorHAnsi" w:cs="Times New Roman"/>
          <w:b/>
          <w:vertAlign w:val="superscript"/>
        </w:rPr>
        <w:t>1)</w:t>
      </w:r>
      <w:r w:rsidR="00785B40" w:rsidRPr="00E536CA">
        <w:rPr>
          <w:rFonts w:asciiTheme="majorHAnsi" w:hAnsiTheme="majorHAnsi" w:cs="Times New Roman"/>
          <w:b/>
        </w:rPr>
        <w:t xml:space="preserve">, </w:t>
      </w:r>
      <w:r w:rsidRPr="00E536CA">
        <w:rPr>
          <w:rFonts w:asciiTheme="majorHAnsi" w:hAnsiTheme="majorHAnsi" w:cs="Times New Roman"/>
          <w:b/>
          <w:lang w:val="en-US"/>
        </w:rPr>
        <w:t>Nurkhalis A. Ghaffar</w:t>
      </w:r>
      <w:r w:rsidR="000175FF" w:rsidRPr="00E536CA">
        <w:rPr>
          <w:rFonts w:asciiTheme="majorHAnsi" w:hAnsiTheme="majorHAnsi" w:cs="Times New Roman"/>
          <w:b/>
          <w:vertAlign w:val="superscript"/>
        </w:rPr>
        <w:t>2)</w:t>
      </w:r>
      <w:r w:rsidR="006A4FD1" w:rsidRPr="00E536CA">
        <w:rPr>
          <w:rFonts w:asciiTheme="majorHAnsi" w:hAnsiTheme="majorHAnsi" w:cs="Times New Roman"/>
          <w:b/>
        </w:rPr>
        <w:t xml:space="preserve">, </w:t>
      </w:r>
      <w:r w:rsidRPr="00E536CA">
        <w:rPr>
          <w:rFonts w:asciiTheme="majorHAnsi" w:hAnsiTheme="majorHAnsi" w:cs="Times New Roman"/>
          <w:b/>
          <w:lang w:val="en-US"/>
        </w:rPr>
        <w:t>Rini Jusriani</w:t>
      </w:r>
      <w:r w:rsidRPr="00E536CA">
        <w:rPr>
          <w:rFonts w:asciiTheme="majorHAnsi" w:hAnsiTheme="majorHAnsi" w:cs="Times New Roman"/>
          <w:b/>
          <w:vertAlign w:val="superscript"/>
        </w:rPr>
        <w:t>1)</w:t>
      </w:r>
      <w:r w:rsidR="006A4FD1" w:rsidRPr="00E536CA">
        <w:rPr>
          <w:rFonts w:asciiTheme="majorHAnsi" w:hAnsiTheme="majorHAnsi" w:cs="Times New Roman"/>
          <w:b/>
        </w:rPr>
        <w:t xml:space="preserve">, </w:t>
      </w:r>
      <w:r w:rsidRPr="00E536CA">
        <w:rPr>
          <w:rFonts w:asciiTheme="majorHAnsi" w:hAnsiTheme="majorHAnsi" w:cs="Times New Roman"/>
          <w:b/>
        </w:rPr>
        <w:t>Fatmawaty Mallapiang</w:t>
      </w:r>
      <w:r w:rsidRPr="00E536CA">
        <w:rPr>
          <w:rFonts w:asciiTheme="majorHAnsi" w:hAnsiTheme="majorHAnsi" w:cs="Times New Roman"/>
          <w:b/>
          <w:vertAlign w:val="superscript"/>
        </w:rPr>
        <w:t>1)</w:t>
      </w:r>
      <w:r w:rsidRPr="00E536CA">
        <w:rPr>
          <w:rFonts w:asciiTheme="majorHAnsi" w:hAnsiTheme="majorHAnsi" w:cs="Times New Roman"/>
          <w:b/>
        </w:rPr>
        <w:t>, Nildawati</w:t>
      </w:r>
      <w:r w:rsidRPr="00E536CA">
        <w:rPr>
          <w:rFonts w:asciiTheme="majorHAnsi" w:hAnsiTheme="majorHAnsi" w:cs="Times New Roman"/>
          <w:b/>
          <w:vertAlign w:val="superscript"/>
        </w:rPr>
        <w:t>1)</w:t>
      </w:r>
    </w:p>
    <w:p w14:paraId="3CE749DD" w14:textId="43FF822E" w:rsidR="00785B40" w:rsidRPr="00E536CA" w:rsidRDefault="000175FF" w:rsidP="001358C6">
      <w:pPr>
        <w:spacing w:after="0" w:line="240" w:lineRule="auto"/>
        <w:jc w:val="center"/>
        <w:rPr>
          <w:rFonts w:asciiTheme="majorHAnsi" w:hAnsiTheme="majorHAnsi" w:cs="Times New Roman"/>
          <w:sz w:val="20"/>
          <w:szCs w:val="20"/>
        </w:rPr>
      </w:pPr>
      <w:r w:rsidRPr="005D02C2">
        <w:rPr>
          <w:rFonts w:asciiTheme="majorHAnsi" w:hAnsiTheme="majorHAnsi" w:cs="Times New Roman"/>
          <w:color w:val="000000" w:themeColor="text1"/>
          <w:sz w:val="20"/>
          <w:szCs w:val="20"/>
          <w:vertAlign w:val="superscript"/>
        </w:rPr>
        <w:t>1)</w:t>
      </w:r>
      <w:r w:rsidR="001358C6" w:rsidRPr="005D02C2">
        <w:rPr>
          <w:rFonts w:asciiTheme="majorHAnsi" w:hAnsiTheme="majorHAnsi" w:cs="Times New Roman"/>
          <w:color w:val="000000" w:themeColor="text1"/>
          <w:sz w:val="20"/>
          <w:szCs w:val="20"/>
        </w:rPr>
        <w:t>Department</w:t>
      </w:r>
      <w:r w:rsidR="001358C6" w:rsidRPr="001358C6">
        <w:rPr>
          <w:rFonts w:asciiTheme="majorHAnsi" w:hAnsiTheme="majorHAnsi" w:cs="Times New Roman"/>
          <w:color w:val="000000" w:themeColor="text1"/>
          <w:sz w:val="20"/>
          <w:szCs w:val="20"/>
        </w:rPr>
        <w:t xml:space="preserve"> of Public Health, Faculty of Medicine and Health Sciences, Universitas Islam Negeri Alauddin, Makassar 92113, Indonesia</w:t>
      </w:r>
      <w:r w:rsidRPr="00E536CA">
        <w:rPr>
          <w:rFonts w:asciiTheme="majorHAnsi" w:hAnsiTheme="majorHAnsi" w:cs="Times New Roman"/>
          <w:sz w:val="20"/>
          <w:szCs w:val="20"/>
        </w:rPr>
        <w:t xml:space="preserve">, </w:t>
      </w:r>
      <w:r w:rsidRPr="00E536CA">
        <w:rPr>
          <w:rFonts w:asciiTheme="majorHAnsi" w:hAnsiTheme="majorHAnsi" w:cs="Times New Roman"/>
          <w:sz w:val="20"/>
          <w:szCs w:val="20"/>
          <w:vertAlign w:val="superscript"/>
        </w:rPr>
        <w:t>2)</w:t>
      </w:r>
      <w:r w:rsidR="001358C6" w:rsidRPr="001358C6">
        <w:rPr>
          <w:rFonts w:asciiTheme="majorHAnsi" w:hAnsiTheme="majorHAnsi" w:cs="Times New Roman"/>
          <w:sz w:val="20"/>
          <w:szCs w:val="20"/>
          <w:lang w:val="en-US"/>
        </w:rPr>
        <w:t xml:space="preserve">Department of Arabic Language and Literature </w:t>
      </w:r>
      <w:r w:rsidR="001358C6">
        <w:rPr>
          <w:rFonts w:asciiTheme="majorHAnsi" w:hAnsiTheme="majorHAnsi" w:cs="Times New Roman"/>
          <w:sz w:val="20"/>
          <w:szCs w:val="20"/>
          <w:lang w:val="en-US"/>
        </w:rPr>
        <w:t>S</w:t>
      </w:r>
      <w:r w:rsidR="001358C6" w:rsidRPr="001358C6">
        <w:rPr>
          <w:rFonts w:asciiTheme="majorHAnsi" w:hAnsiTheme="majorHAnsi" w:cs="Times New Roman"/>
          <w:sz w:val="20"/>
          <w:szCs w:val="20"/>
          <w:lang w:val="en-US"/>
        </w:rPr>
        <w:t xml:space="preserve">tudy, Faculty of </w:t>
      </w:r>
      <w:r w:rsidR="001358C6">
        <w:rPr>
          <w:rFonts w:asciiTheme="majorHAnsi" w:hAnsiTheme="majorHAnsi" w:cs="Times New Roman"/>
          <w:sz w:val="20"/>
          <w:szCs w:val="20"/>
          <w:lang w:val="en-US"/>
        </w:rPr>
        <w:t xml:space="preserve">Adab </w:t>
      </w:r>
      <w:r w:rsidR="001358C6" w:rsidRPr="001358C6">
        <w:rPr>
          <w:rFonts w:asciiTheme="majorHAnsi" w:hAnsiTheme="majorHAnsi" w:cs="Times New Roman"/>
          <w:sz w:val="20"/>
          <w:szCs w:val="20"/>
          <w:lang w:val="en-US"/>
        </w:rPr>
        <w:t xml:space="preserve">and </w:t>
      </w:r>
      <w:r w:rsidR="001358C6">
        <w:rPr>
          <w:rFonts w:asciiTheme="majorHAnsi" w:hAnsiTheme="majorHAnsi" w:cs="Times New Roman"/>
          <w:sz w:val="20"/>
          <w:szCs w:val="20"/>
          <w:lang w:val="en-US"/>
        </w:rPr>
        <w:t>Humanities</w:t>
      </w:r>
      <w:r w:rsidR="001358C6" w:rsidRPr="001358C6">
        <w:rPr>
          <w:rFonts w:asciiTheme="majorHAnsi" w:hAnsiTheme="majorHAnsi" w:cs="Times New Roman"/>
          <w:sz w:val="20"/>
          <w:szCs w:val="20"/>
          <w:lang w:val="en-US"/>
        </w:rPr>
        <w:t xml:space="preserve">, Universitas Islam Negeri Alauddin, Makassar 92113, Indonesia </w:t>
      </w:r>
    </w:p>
    <w:p w14:paraId="10098B24" w14:textId="31B2323F" w:rsidR="00785B40" w:rsidRPr="00E536CA" w:rsidRDefault="00370BD5" w:rsidP="009127E9">
      <w:pPr>
        <w:spacing w:after="0" w:line="240" w:lineRule="auto"/>
        <w:jc w:val="center"/>
        <w:rPr>
          <w:rFonts w:asciiTheme="majorHAnsi" w:hAnsiTheme="majorHAnsi" w:cs="Times New Roman"/>
          <w:sz w:val="20"/>
          <w:szCs w:val="20"/>
        </w:rPr>
      </w:pPr>
      <w:hyperlink r:id="rId7" w:history="1">
        <w:r w:rsidR="00C744C3" w:rsidRPr="00E536CA">
          <w:rPr>
            <w:rStyle w:val="Hyperlink"/>
            <w:rFonts w:asciiTheme="majorHAnsi" w:hAnsiTheme="majorHAnsi" w:cs="Times New Roman"/>
            <w:sz w:val="20"/>
            <w:szCs w:val="20"/>
            <w:lang w:val="en-US"/>
          </w:rPr>
          <w:t>azriful@uin-alauddin.ac.id</w:t>
        </w:r>
      </w:hyperlink>
      <w:r w:rsidR="000175FF" w:rsidRPr="00E536CA">
        <w:rPr>
          <w:rFonts w:asciiTheme="majorHAnsi" w:hAnsiTheme="majorHAnsi" w:cs="Times New Roman"/>
          <w:sz w:val="20"/>
          <w:szCs w:val="20"/>
          <w:vertAlign w:val="superscript"/>
        </w:rPr>
        <w:t>1)</w:t>
      </w:r>
      <w:r w:rsidR="00BD1001" w:rsidRPr="00E536CA">
        <w:rPr>
          <w:rFonts w:asciiTheme="majorHAnsi" w:hAnsiTheme="majorHAnsi" w:cs="Times New Roman"/>
          <w:sz w:val="20"/>
          <w:szCs w:val="20"/>
        </w:rPr>
        <w:t xml:space="preserve">, </w:t>
      </w:r>
      <w:hyperlink r:id="rId8" w:history="1">
        <w:r w:rsidR="00013404" w:rsidRPr="00E536CA">
          <w:rPr>
            <w:rStyle w:val="Hyperlink"/>
            <w:rFonts w:asciiTheme="majorHAnsi" w:hAnsiTheme="majorHAnsi" w:cs="Times New Roman"/>
            <w:sz w:val="20"/>
            <w:szCs w:val="20"/>
            <w:lang w:val="en-US"/>
          </w:rPr>
          <w:t>nurkhalisghaffar@yahoo.com</w:t>
        </w:r>
      </w:hyperlink>
      <w:r w:rsidR="00013404" w:rsidRPr="00E536CA">
        <w:rPr>
          <w:rFonts w:asciiTheme="majorHAnsi" w:hAnsiTheme="majorHAnsi" w:cs="Times New Roman"/>
          <w:sz w:val="20"/>
          <w:szCs w:val="20"/>
          <w:vertAlign w:val="superscript"/>
          <w:lang w:val="en-US"/>
        </w:rPr>
        <w:t>2</w:t>
      </w:r>
      <w:r w:rsidR="00013404" w:rsidRPr="00E536CA">
        <w:rPr>
          <w:rFonts w:asciiTheme="majorHAnsi" w:hAnsiTheme="majorHAnsi" w:cs="Times New Roman"/>
          <w:sz w:val="20"/>
          <w:szCs w:val="20"/>
          <w:vertAlign w:val="superscript"/>
        </w:rPr>
        <w:t>)</w:t>
      </w:r>
      <w:r w:rsidR="00013404" w:rsidRPr="00E536CA">
        <w:rPr>
          <w:rFonts w:asciiTheme="majorHAnsi" w:hAnsiTheme="majorHAnsi" w:cs="Times New Roman"/>
          <w:sz w:val="20"/>
          <w:szCs w:val="20"/>
          <w:lang w:val="en-US"/>
        </w:rPr>
        <w:t xml:space="preserve">, </w:t>
      </w:r>
      <w:hyperlink r:id="rId9" w:history="1">
        <w:r w:rsidR="00C744C3" w:rsidRPr="00E536CA">
          <w:rPr>
            <w:rStyle w:val="Hyperlink"/>
            <w:rFonts w:asciiTheme="majorHAnsi" w:hAnsiTheme="majorHAnsi" w:cs="Times New Roman"/>
            <w:sz w:val="20"/>
            <w:szCs w:val="20"/>
            <w:lang w:val="en-US"/>
          </w:rPr>
          <w:t>rinijusriani@ymail.com</w:t>
        </w:r>
      </w:hyperlink>
      <w:r w:rsidR="00C744C3" w:rsidRPr="00E536CA">
        <w:rPr>
          <w:rFonts w:asciiTheme="majorHAnsi" w:hAnsiTheme="majorHAnsi" w:cs="Times New Roman"/>
          <w:sz w:val="20"/>
          <w:szCs w:val="20"/>
          <w:vertAlign w:val="superscript"/>
          <w:lang w:val="en-US"/>
        </w:rPr>
        <w:t>3</w:t>
      </w:r>
      <w:r w:rsidR="00C744C3" w:rsidRPr="00E536CA">
        <w:rPr>
          <w:rFonts w:asciiTheme="majorHAnsi" w:hAnsiTheme="majorHAnsi" w:cs="Times New Roman"/>
          <w:sz w:val="20"/>
          <w:szCs w:val="20"/>
          <w:vertAlign w:val="superscript"/>
        </w:rPr>
        <w:t>)</w:t>
      </w:r>
      <w:r w:rsidR="00C744C3" w:rsidRPr="00E536CA">
        <w:rPr>
          <w:rFonts w:asciiTheme="majorHAnsi" w:hAnsiTheme="majorHAnsi" w:cs="Times New Roman"/>
          <w:sz w:val="20"/>
          <w:szCs w:val="20"/>
          <w:lang w:val="en-US"/>
        </w:rPr>
        <w:t xml:space="preserve">, </w:t>
      </w:r>
      <w:hyperlink r:id="rId10" w:history="1">
        <w:r w:rsidR="00C744C3" w:rsidRPr="00E536CA">
          <w:rPr>
            <w:rStyle w:val="Hyperlink"/>
            <w:rFonts w:asciiTheme="majorHAnsi" w:hAnsiTheme="majorHAnsi" w:cs="Times New Roman"/>
            <w:sz w:val="20"/>
            <w:szCs w:val="20"/>
            <w:lang w:val="en-US"/>
          </w:rPr>
          <w:t>fatmawaty.mallapiang@uin-alauddin.ac.id</w:t>
        </w:r>
      </w:hyperlink>
      <w:r w:rsidR="00C744C3" w:rsidRPr="00E536CA">
        <w:rPr>
          <w:rFonts w:asciiTheme="majorHAnsi" w:hAnsiTheme="majorHAnsi" w:cs="Times New Roman"/>
          <w:sz w:val="20"/>
          <w:szCs w:val="20"/>
          <w:vertAlign w:val="superscript"/>
          <w:lang w:val="en-US"/>
        </w:rPr>
        <w:t>4</w:t>
      </w:r>
      <w:r w:rsidR="00C744C3" w:rsidRPr="00E536CA">
        <w:rPr>
          <w:rFonts w:asciiTheme="majorHAnsi" w:hAnsiTheme="majorHAnsi" w:cs="Times New Roman"/>
          <w:sz w:val="20"/>
          <w:szCs w:val="20"/>
          <w:vertAlign w:val="superscript"/>
        </w:rPr>
        <w:t>)</w:t>
      </w:r>
      <w:r w:rsidR="00C744C3" w:rsidRPr="00E536CA">
        <w:rPr>
          <w:rFonts w:asciiTheme="majorHAnsi" w:hAnsiTheme="majorHAnsi" w:cs="Times New Roman"/>
          <w:sz w:val="20"/>
          <w:szCs w:val="20"/>
          <w:lang w:val="en-US"/>
        </w:rPr>
        <w:t xml:space="preserve">, </w:t>
      </w:r>
      <w:hyperlink r:id="rId11" w:history="1">
        <w:r w:rsidR="000E0AD0" w:rsidRPr="00E536CA">
          <w:rPr>
            <w:rStyle w:val="Hyperlink"/>
            <w:rFonts w:asciiTheme="majorHAnsi" w:hAnsiTheme="majorHAnsi" w:cs="Times New Roman"/>
            <w:sz w:val="20"/>
            <w:szCs w:val="20"/>
            <w:lang w:val="en-US"/>
          </w:rPr>
          <w:t>nildawatiahmad@uin-alauddin.ac.id</w:t>
        </w:r>
      </w:hyperlink>
      <w:r w:rsidR="00C744C3" w:rsidRPr="00E536CA">
        <w:rPr>
          <w:rFonts w:asciiTheme="majorHAnsi" w:hAnsiTheme="majorHAnsi" w:cs="Times New Roman"/>
          <w:sz w:val="20"/>
          <w:szCs w:val="20"/>
          <w:vertAlign w:val="superscript"/>
          <w:lang w:val="en-US"/>
        </w:rPr>
        <w:t>5</w:t>
      </w:r>
      <w:r w:rsidR="000175FF" w:rsidRPr="00E536CA">
        <w:rPr>
          <w:rFonts w:asciiTheme="majorHAnsi" w:hAnsiTheme="majorHAnsi" w:cs="Times New Roman"/>
          <w:sz w:val="20"/>
          <w:szCs w:val="20"/>
          <w:vertAlign w:val="superscript"/>
        </w:rPr>
        <w:t>)</w:t>
      </w:r>
    </w:p>
    <w:p w14:paraId="592B8E1D" w14:textId="77777777" w:rsidR="003D24BC" w:rsidRPr="00E536CA" w:rsidRDefault="003D24BC" w:rsidP="00AD30E4">
      <w:pPr>
        <w:spacing w:after="0" w:line="240" w:lineRule="auto"/>
        <w:jc w:val="center"/>
        <w:rPr>
          <w:rFonts w:asciiTheme="majorHAnsi" w:hAnsiTheme="majorHAnsi" w:cs="Times New Roman"/>
          <w:sz w:val="24"/>
          <w:szCs w:val="24"/>
        </w:rPr>
      </w:pPr>
    </w:p>
    <w:p w14:paraId="76F7C48D" w14:textId="77777777" w:rsidR="008E0627" w:rsidRPr="004B5214" w:rsidRDefault="00FC30D9" w:rsidP="0085633D">
      <w:pPr>
        <w:spacing w:line="240" w:lineRule="auto"/>
        <w:jc w:val="center"/>
        <w:rPr>
          <w:rFonts w:asciiTheme="majorHAnsi" w:hAnsiTheme="majorHAnsi" w:cs="Times New Roman"/>
          <w:b/>
        </w:rPr>
      </w:pPr>
      <w:r w:rsidRPr="004B5214">
        <w:rPr>
          <w:rFonts w:asciiTheme="majorHAnsi" w:hAnsiTheme="majorHAnsi" w:cs="Times New Roman"/>
          <w:b/>
        </w:rPr>
        <w:t>Abstrak</w:t>
      </w:r>
    </w:p>
    <w:p w14:paraId="2DE1135F" w14:textId="1F431374" w:rsidR="000E0AD0" w:rsidRPr="004B5214" w:rsidRDefault="000E0AD0" w:rsidP="000E0AD0">
      <w:pPr>
        <w:spacing w:after="0" w:line="240" w:lineRule="auto"/>
        <w:jc w:val="both"/>
        <w:rPr>
          <w:rFonts w:asciiTheme="majorHAnsi" w:hAnsiTheme="majorHAnsi" w:cs="Arial"/>
          <w:iCs/>
        </w:rPr>
      </w:pPr>
      <w:r w:rsidRPr="004B5214">
        <w:rPr>
          <w:rFonts w:asciiTheme="majorHAnsi" w:hAnsiTheme="majorHAnsi" w:cs="Arial"/>
          <w:b/>
          <w:iCs/>
        </w:rPr>
        <w:t>Latar belakang.</w:t>
      </w:r>
      <w:r w:rsidRPr="004B5214">
        <w:rPr>
          <w:rFonts w:asciiTheme="majorHAnsi" w:hAnsiTheme="majorHAnsi" w:cs="Arial"/>
          <w:iCs/>
        </w:rPr>
        <w:t xml:space="preserve"> Pengembangan pangan lokal sangat penting untuk meningkatkan ketahanan pangan masyarakat. </w:t>
      </w:r>
    </w:p>
    <w:p w14:paraId="2EB0F76F" w14:textId="77777777" w:rsidR="000E0AD0" w:rsidRPr="004B5214" w:rsidRDefault="000E0AD0" w:rsidP="000E0AD0">
      <w:pPr>
        <w:spacing w:after="0" w:line="240" w:lineRule="auto"/>
        <w:jc w:val="both"/>
        <w:rPr>
          <w:rFonts w:asciiTheme="majorHAnsi" w:hAnsiTheme="majorHAnsi" w:cs="Arial"/>
          <w:iCs/>
        </w:rPr>
      </w:pPr>
      <w:r w:rsidRPr="004B5214">
        <w:rPr>
          <w:rFonts w:asciiTheme="majorHAnsi" w:hAnsiTheme="majorHAnsi" w:cs="Arial"/>
          <w:b/>
          <w:iCs/>
        </w:rPr>
        <w:t>Tujuan.</w:t>
      </w:r>
      <w:r w:rsidRPr="004B5214">
        <w:rPr>
          <w:rFonts w:asciiTheme="majorHAnsi" w:hAnsiTheme="majorHAnsi" w:cs="Arial"/>
          <w:iCs/>
        </w:rPr>
        <w:t xml:space="preserve"> Pengabdian ini bertujuan untuk memberdayakan masyarakat dalam pengolahan pangan lokal kaya protein binto’ toeng  (cajanus cajan)  potensial pencegahan stunting di desa Rappoala  kecamatan Tompobulu kabupaten Gowa berbasis pendampingan kelompok tani.</w:t>
      </w:r>
    </w:p>
    <w:p w14:paraId="56113896" w14:textId="25BF6D64" w:rsidR="000E0AD0" w:rsidRPr="005D02C2" w:rsidRDefault="000E0AD0" w:rsidP="000E0AD0">
      <w:pPr>
        <w:spacing w:after="0" w:line="240" w:lineRule="auto"/>
        <w:jc w:val="both"/>
        <w:rPr>
          <w:rFonts w:asciiTheme="majorHAnsi" w:hAnsiTheme="majorHAnsi" w:cs="Arial"/>
          <w:iCs/>
          <w:lang w:val="en-US"/>
        </w:rPr>
      </w:pPr>
      <w:r w:rsidRPr="004B5214">
        <w:rPr>
          <w:rFonts w:asciiTheme="majorHAnsi" w:hAnsiTheme="majorHAnsi" w:cs="Arial"/>
          <w:b/>
          <w:iCs/>
        </w:rPr>
        <w:t>Metode.</w:t>
      </w:r>
      <w:r w:rsidRPr="004B5214">
        <w:rPr>
          <w:rFonts w:asciiTheme="majorHAnsi" w:hAnsiTheme="majorHAnsi" w:cs="Arial"/>
          <w:iCs/>
        </w:rPr>
        <w:t xml:space="preserve"> Pengabdian dilakukan melalui tahapan pembuatan tepung binto’ toeng, tahapan persiapan pelatihan, dan tahapan pelatihan pembuatan produk berupa putu binto’ toeng. Tahapan pembuatan tepung dimulai dengan perendaman binto’ toeng selama 24 jam. Selanjutnya binto’ toeng di kukus selama ±15 menggunakan presto. Kemudian binto’ toeng ditiriskan dan dijemur di bawah sinar matahari. Binto’ toeng digiling hingga halus kemudian diayak. Tahapan persiapan pelatihan dilakukan dengan menyiapkan semua alat dan bahan yang dibutuhkan untuk membuat putu binto’ toeng</w:t>
      </w:r>
      <w:r w:rsidRPr="005D02C2">
        <w:rPr>
          <w:rFonts w:asciiTheme="majorHAnsi" w:hAnsiTheme="majorHAnsi" w:cs="Arial"/>
          <w:iCs/>
        </w:rPr>
        <w:t>.</w:t>
      </w:r>
      <w:r w:rsidRPr="005D02C2">
        <w:rPr>
          <w:rFonts w:asciiTheme="majorHAnsi" w:hAnsiTheme="majorHAnsi" w:cs="Arial"/>
          <w:iCs/>
          <w:color w:val="000000" w:themeColor="text1"/>
        </w:rPr>
        <w:t xml:space="preserve"> </w:t>
      </w:r>
      <w:r w:rsidR="009D00FB" w:rsidRPr="005D02C2">
        <w:rPr>
          <w:rFonts w:asciiTheme="majorHAnsi" w:hAnsiTheme="majorHAnsi" w:cs="Arial"/>
          <w:iCs/>
          <w:color w:val="000000" w:themeColor="text1"/>
          <w:lang w:val="en-US"/>
        </w:rPr>
        <w:t xml:space="preserve">Pelatihan ini diikuti oleh </w:t>
      </w:r>
      <w:r w:rsidRPr="005D02C2">
        <w:rPr>
          <w:rFonts w:asciiTheme="majorHAnsi" w:hAnsiTheme="majorHAnsi" w:cs="Arial"/>
          <w:iCs/>
          <w:color w:val="000000" w:themeColor="text1"/>
        </w:rPr>
        <w:t>10 petani wanita</w:t>
      </w:r>
      <w:r w:rsidR="009D00FB" w:rsidRPr="005D02C2">
        <w:rPr>
          <w:rFonts w:asciiTheme="majorHAnsi" w:hAnsiTheme="majorHAnsi" w:cs="Arial"/>
          <w:iCs/>
          <w:color w:val="000000" w:themeColor="text1"/>
          <w:lang w:val="en-US"/>
        </w:rPr>
        <w:t xml:space="preserve"> </w:t>
      </w:r>
      <w:r w:rsidR="00C27730" w:rsidRPr="005D02C2">
        <w:rPr>
          <w:rFonts w:asciiTheme="majorHAnsi" w:hAnsiTheme="majorHAnsi" w:cs="Arial"/>
          <w:iCs/>
          <w:color w:val="000000" w:themeColor="text1"/>
          <w:lang w:val="en-US"/>
        </w:rPr>
        <w:t>y</w:t>
      </w:r>
      <w:r w:rsidR="009D00FB" w:rsidRPr="005D02C2">
        <w:rPr>
          <w:rFonts w:asciiTheme="majorHAnsi" w:hAnsiTheme="majorHAnsi" w:cs="Arial"/>
          <w:iCs/>
          <w:color w:val="000000" w:themeColor="text1"/>
          <w:lang w:val="en-US"/>
        </w:rPr>
        <w:t>ang tergabung dalam kelompok tani</w:t>
      </w:r>
      <w:r w:rsidR="00C27730" w:rsidRPr="005D02C2">
        <w:rPr>
          <w:rFonts w:asciiTheme="majorHAnsi" w:hAnsiTheme="majorHAnsi" w:cs="Arial"/>
          <w:iCs/>
          <w:color w:val="000000" w:themeColor="text1"/>
          <w:lang w:val="en-US"/>
        </w:rPr>
        <w:t xml:space="preserve"> desa Rappoala.</w:t>
      </w:r>
      <w:r w:rsidR="00C27730" w:rsidRPr="005D02C2">
        <w:rPr>
          <w:rFonts w:asciiTheme="majorHAnsi" w:hAnsiTheme="majorHAnsi" w:cs="Arial"/>
          <w:iCs/>
          <w:lang w:val="en-US"/>
        </w:rPr>
        <w:t xml:space="preserve"> </w:t>
      </w:r>
    </w:p>
    <w:p w14:paraId="6DB4B578" w14:textId="77777777" w:rsidR="000E0AD0" w:rsidRPr="005D02C2" w:rsidRDefault="000E0AD0" w:rsidP="000E0AD0">
      <w:pPr>
        <w:spacing w:after="0" w:line="240" w:lineRule="auto"/>
        <w:jc w:val="both"/>
        <w:rPr>
          <w:rFonts w:asciiTheme="majorHAnsi" w:hAnsiTheme="majorHAnsi" w:cs="Arial"/>
          <w:iCs/>
        </w:rPr>
      </w:pPr>
      <w:r w:rsidRPr="005D02C2">
        <w:rPr>
          <w:rFonts w:asciiTheme="majorHAnsi" w:hAnsiTheme="majorHAnsi" w:cs="Arial"/>
          <w:b/>
          <w:iCs/>
        </w:rPr>
        <w:t>Hasil.</w:t>
      </w:r>
      <w:r w:rsidRPr="005D02C2">
        <w:rPr>
          <w:rFonts w:asciiTheme="majorHAnsi" w:hAnsiTheme="majorHAnsi" w:cs="Arial"/>
          <w:iCs/>
        </w:rPr>
        <w:t xml:space="preserve"> Hasil kegiatan menunjukkan antusiasme masyarakat untuk mengetahui cara penepungan binto’ toeng dan potensinya dijadikan produk berupa kue.</w:t>
      </w:r>
    </w:p>
    <w:p w14:paraId="48A2BAC6" w14:textId="0DFF685B" w:rsidR="000E0AD0" w:rsidRPr="005D02C2" w:rsidRDefault="000E0AD0" w:rsidP="000E0AD0">
      <w:pPr>
        <w:spacing w:after="0" w:line="240" w:lineRule="auto"/>
        <w:jc w:val="both"/>
        <w:rPr>
          <w:rFonts w:asciiTheme="majorHAnsi" w:hAnsiTheme="majorHAnsi" w:cs="Arial"/>
          <w:iCs/>
        </w:rPr>
      </w:pPr>
      <w:r w:rsidRPr="005D02C2">
        <w:rPr>
          <w:rFonts w:asciiTheme="majorHAnsi" w:hAnsiTheme="majorHAnsi" w:cs="Arial"/>
          <w:iCs/>
        </w:rPr>
        <w:t xml:space="preserve">Kesimpulan. Minat masyarakat </w:t>
      </w:r>
      <w:r w:rsidR="00C27730" w:rsidRPr="005D02C2">
        <w:rPr>
          <w:rFonts w:asciiTheme="majorHAnsi" w:hAnsiTheme="majorHAnsi" w:cs="Arial"/>
          <w:iCs/>
          <w:lang w:val="en-US"/>
        </w:rPr>
        <w:t>terkait</w:t>
      </w:r>
      <w:r w:rsidRPr="005D02C2">
        <w:rPr>
          <w:rFonts w:asciiTheme="majorHAnsi" w:hAnsiTheme="majorHAnsi" w:cs="Arial"/>
          <w:iCs/>
        </w:rPr>
        <w:t xml:space="preserve"> penggunaan binto’ toeng untuk dibuat menjadi produk kue menjadi meningkat dengan adanya pelatihan pembuatan tepung dan pembuatan produk.</w:t>
      </w:r>
    </w:p>
    <w:p w14:paraId="25E41346" w14:textId="77777777" w:rsidR="000E0AD0" w:rsidRPr="005D02C2" w:rsidRDefault="000E0AD0" w:rsidP="000E0AD0">
      <w:pPr>
        <w:spacing w:after="0" w:line="240" w:lineRule="auto"/>
        <w:jc w:val="both"/>
        <w:rPr>
          <w:rFonts w:asciiTheme="majorHAnsi" w:hAnsiTheme="majorHAnsi" w:cs="Arial"/>
          <w:iCs/>
        </w:rPr>
      </w:pPr>
    </w:p>
    <w:p w14:paraId="1A897F65" w14:textId="349677C4" w:rsidR="000E0AD0" w:rsidRPr="004B5214" w:rsidRDefault="000E0AD0" w:rsidP="000E0AD0">
      <w:pPr>
        <w:spacing w:after="0" w:line="240" w:lineRule="auto"/>
        <w:jc w:val="both"/>
        <w:rPr>
          <w:rFonts w:asciiTheme="majorHAnsi" w:hAnsiTheme="majorHAnsi" w:cs="Arial"/>
          <w:iCs/>
        </w:rPr>
      </w:pPr>
      <w:r w:rsidRPr="005D02C2">
        <w:rPr>
          <w:rFonts w:asciiTheme="majorHAnsi" w:hAnsiTheme="majorHAnsi" w:cs="Arial"/>
          <w:b/>
          <w:iCs/>
        </w:rPr>
        <w:t>Kata Kunci</w:t>
      </w:r>
      <w:r w:rsidRPr="005D02C2">
        <w:rPr>
          <w:rFonts w:asciiTheme="majorHAnsi" w:hAnsiTheme="majorHAnsi" w:cs="Arial"/>
          <w:iCs/>
        </w:rPr>
        <w:t xml:space="preserve"> : Binto Toeng; Stunting; </w:t>
      </w:r>
      <w:r w:rsidR="007D306E" w:rsidRPr="005D02C2">
        <w:rPr>
          <w:rFonts w:asciiTheme="majorHAnsi" w:hAnsiTheme="majorHAnsi" w:cs="Arial"/>
          <w:iCs/>
          <w:lang w:val="en-US"/>
        </w:rPr>
        <w:t xml:space="preserve">Pangan </w:t>
      </w:r>
      <w:r w:rsidR="00A91A12">
        <w:rPr>
          <w:rFonts w:asciiTheme="majorHAnsi" w:hAnsiTheme="majorHAnsi" w:cs="Arial"/>
          <w:iCs/>
          <w:lang w:val="en-US"/>
        </w:rPr>
        <w:t>lok</w:t>
      </w:r>
      <w:r w:rsidR="005D02C2">
        <w:rPr>
          <w:rFonts w:asciiTheme="majorHAnsi" w:hAnsiTheme="majorHAnsi" w:cs="Arial"/>
          <w:iCs/>
          <w:lang w:val="en-US"/>
        </w:rPr>
        <w:t xml:space="preserve">al; </w:t>
      </w:r>
      <w:r w:rsidRPr="005D02C2">
        <w:rPr>
          <w:rFonts w:asciiTheme="majorHAnsi" w:hAnsiTheme="majorHAnsi" w:cs="Arial"/>
          <w:iCs/>
        </w:rPr>
        <w:t>Petani Wanita</w:t>
      </w:r>
    </w:p>
    <w:p w14:paraId="3C7E0B01" w14:textId="2EE56138" w:rsidR="001B41BF" w:rsidRPr="004B5214" w:rsidRDefault="001B41BF" w:rsidP="0085633D">
      <w:pPr>
        <w:spacing w:after="0" w:line="240" w:lineRule="auto"/>
        <w:jc w:val="both"/>
        <w:rPr>
          <w:rFonts w:asciiTheme="majorHAnsi" w:hAnsiTheme="majorHAnsi" w:cs="Times New Roman"/>
        </w:rPr>
      </w:pPr>
    </w:p>
    <w:p w14:paraId="4A790725" w14:textId="77777777" w:rsidR="00C54D16" w:rsidRPr="004B5214" w:rsidRDefault="00C54D16" w:rsidP="0085633D">
      <w:pPr>
        <w:spacing w:after="0" w:line="240" w:lineRule="auto"/>
        <w:jc w:val="both"/>
        <w:rPr>
          <w:rFonts w:asciiTheme="majorHAnsi" w:hAnsiTheme="majorHAnsi" w:cs="Times New Roman"/>
          <w:b/>
        </w:rPr>
      </w:pPr>
    </w:p>
    <w:p w14:paraId="2013F1DB" w14:textId="77777777" w:rsidR="000C56A1" w:rsidRPr="004B5214" w:rsidRDefault="000C56A1" w:rsidP="000C56A1">
      <w:pPr>
        <w:spacing w:line="240" w:lineRule="auto"/>
        <w:jc w:val="center"/>
        <w:rPr>
          <w:rFonts w:asciiTheme="majorHAnsi" w:hAnsiTheme="majorHAnsi" w:cs="Times New Roman"/>
          <w:b/>
          <w:i/>
        </w:rPr>
      </w:pPr>
      <w:r w:rsidRPr="004B5214">
        <w:rPr>
          <w:rFonts w:asciiTheme="majorHAnsi" w:hAnsiTheme="majorHAnsi" w:cs="Times New Roman"/>
          <w:b/>
          <w:i/>
        </w:rPr>
        <w:t>Abstract</w:t>
      </w:r>
    </w:p>
    <w:p w14:paraId="55252AD5" w14:textId="21F88AC6" w:rsidR="008F6CF5" w:rsidRPr="004B5214" w:rsidRDefault="008F6CF5" w:rsidP="008F6CF5">
      <w:pPr>
        <w:spacing w:after="0" w:line="240" w:lineRule="auto"/>
        <w:jc w:val="both"/>
        <w:rPr>
          <w:rFonts w:asciiTheme="majorHAnsi" w:hAnsiTheme="majorHAnsi" w:cs="Arial"/>
          <w:i/>
          <w:iCs/>
        </w:rPr>
      </w:pPr>
      <w:r w:rsidRPr="004B5214">
        <w:rPr>
          <w:rFonts w:asciiTheme="majorHAnsi" w:hAnsiTheme="majorHAnsi" w:cs="Arial"/>
          <w:i/>
          <w:iCs/>
        </w:rPr>
        <w:t>Background. Local food development is very important to improve community food security.</w:t>
      </w:r>
    </w:p>
    <w:p w14:paraId="0DE90F2A" w14:textId="77777777" w:rsidR="008F6CF5" w:rsidRPr="004B5214" w:rsidRDefault="008F6CF5" w:rsidP="008F6CF5">
      <w:pPr>
        <w:spacing w:after="0" w:line="240" w:lineRule="auto"/>
        <w:jc w:val="both"/>
        <w:rPr>
          <w:rFonts w:asciiTheme="majorHAnsi" w:hAnsiTheme="majorHAnsi" w:cs="Arial"/>
          <w:i/>
          <w:iCs/>
        </w:rPr>
      </w:pPr>
      <w:r w:rsidRPr="004B5214">
        <w:rPr>
          <w:rFonts w:asciiTheme="majorHAnsi" w:hAnsiTheme="majorHAnsi" w:cs="Arial"/>
          <w:i/>
          <w:iCs/>
        </w:rPr>
        <w:t>Aim. This service aims to empower the community in processing local food rich in binto 'toeng (cajanus cajan) protein, the potential for preventing stunting in the village of Rappoala, Tompobulu sub-district, Gowa district based on farmer group mentoring.</w:t>
      </w:r>
    </w:p>
    <w:p w14:paraId="40F7734F" w14:textId="12B62D21" w:rsidR="00FB6AA9" w:rsidRPr="004B5214" w:rsidRDefault="008F6CF5" w:rsidP="00FB6AA9">
      <w:pPr>
        <w:spacing w:after="0" w:line="240" w:lineRule="auto"/>
        <w:jc w:val="both"/>
        <w:rPr>
          <w:rFonts w:asciiTheme="majorHAnsi" w:hAnsiTheme="majorHAnsi" w:cs="Arial"/>
          <w:i/>
          <w:iCs/>
        </w:rPr>
      </w:pPr>
      <w:r w:rsidRPr="004B5214">
        <w:rPr>
          <w:rFonts w:asciiTheme="majorHAnsi" w:hAnsiTheme="majorHAnsi" w:cs="Arial"/>
          <w:i/>
          <w:iCs/>
        </w:rPr>
        <w:t xml:space="preserve">Method. The service </w:t>
      </w:r>
      <w:r w:rsidR="00D84869" w:rsidRPr="004B5214">
        <w:rPr>
          <w:rFonts w:asciiTheme="majorHAnsi" w:hAnsiTheme="majorHAnsi" w:cs="Arial"/>
          <w:i/>
          <w:iCs/>
          <w:lang w:val="en-US"/>
        </w:rPr>
        <w:t>wa</w:t>
      </w:r>
      <w:r w:rsidRPr="004B5214">
        <w:rPr>
          <w:rFonts w:asciiTheme="majorHAnsi" w:hAnsiTheme="majorHAnsi" w:cs="Arial"/>
          <w:i/>
          <w:iCs/>
        </w:rPr>
        <w:t xml:space="preserve">s carried out through the stages of making binto 'toeng flour, the training preparation stage, and the training stages of making the product in the form of putu binto' toeng. The stages of making flour begin with soaking the binto 'toeng for 24 hours. Then binto 'toeng is steamed for ± 15 using presto. Then binto 'toeng is drained and dried in the sun. Binto 'toeng is ground until smooth then sifted. The training preparation stage is carried out </w:t>
      </w:r>
      <w:r w:rsidRPr="004B5214">
        <w:rPr>
          <w:rFonts w:asciiTheme="majorHAnsi" w:hAnsiTheme="majorHAnsi" w:cs="Arial"/>
          <w:i/>
          <w:iCs/>
        </w:rPr>
        <w:lastRenderedPageBreak/>
        <w:t xml:space="preserve">by preparing all the tools and materials needed to make putu binto 'toeng. </w:t>
      </w:r>
      <w:r w:rsidR="00FB6AA9">
        <w:rPr>
          <w:rFonts w:asciiTheme="majorHAnsi" w:hAnsiTheme="majorHAnsi" w:cs="Arial"/>
          <w:i/>
          <w:iCs/>
          <w:lang w:val="en-US"/>
        </w:rPr>
        <w:t>This Training was attended</w:t>
      </w:r>
      <w:r w:rsidR="006B631B">
        <w:rPr>
          <w:rFonts w:asciiTheme="majorHAnsi" w:hAnsiTheme="majorHAnsi" w:cs="Arial"/>
          <w:i/>
          <w:iCs/>
          <w:lang w:val="en-US"/>
        </w:rPr>
        <w:t xml:space="preserve"> </w:t>
      </w:r>
      <w:r w:rsidR="00FB6AA9">
        <w:rPr>
          <w:rFonts w:asciiTheme="majorHAnsi" w:hAnsiTheme="majorHAnsi" w:cs="Arial"/>
          <w:i/>
          <w:iCs/>
          <w:lang w:val="en-US"/>
        </w:rPr>
        <w:t xml:space="preserve">by </w:t>
      </w:r>
      <w:r w:rsidRPr="004B5214">
        <w:rPr>
          <w:rFonts w:asciiTheme="majorHAnsi" w:hAnsiTheme="majorHAnsi" w:cs="Arial"/>
          <w:i/>
          <w:iCs/>
        </w:rPr>
        <w:t>10 female farmers</w:t>
      </w:r>
      <w:r w:rsidR="006B631B">
        <w:rPr>
          <w:rFonts w:asciiTheme="majorHAnsi" w:hAnsiTheme="majorHAnsi" w:cs="Arial"/>
          <w:i/>
          <w:iCs/>
          <w:lang w:val="en-US"/>
        </w:rPr>
        <w:t xml:space="preserve"> </w:t>
      </w:r>
      <w:r w:rsidR="00FB6AA9">
        <w:rPr>
          <w:rFonts w:asciiTheme="majorHAnsi" w:hAnsiTheme="majorHAnsi" w:cs="Arial"/>
          <w:i/>
          <w:iCs/>
          <w:lang w:val="en-US"/>
        </w:rPr>
        <w:t>who are members</w:t>
      </w:r>
      <w:r w:rsidR="006B631B">
        <w:rPr>
          <w:rFonts w:asciiTheme="majorHAnsi" w:hAnsiTheme="majorHAnsi" w:cs="Arial"/>
          <w:i/>
          <w:iCs/>
          <w:lang w:val="en-US"/>
        </w:rPr>
        <w:t xml:space="preserve"> </w:t>
      </w:r>
      <w:r w:rsidR="00FB6AA9">
        <w:rPr>
          <w:rFonts w:asciiTheme="majorHAnsi" w:hAnsiTheme="majorHAnsi" w:cs="Arial"/>
          <w:i/>
          <w:iCs/>
          <w:lang w:val="en-US"/>
        </w:rPr>
        <w:t>of Rappoal</w:t>
      </w:r>
      <w:r w:rsidR="006B631B">
        <w:rPr>
          <w:rFonts w:asciiTheme="majorHAnsi" w:hAnsiTheme="majorHAnsi" w:cs="Arial"/>
          <w:i/>
          <w:iCs/>
          <w:lang w:val="en-US"/>
        </w:rPr>
        <w:t>a</w:t>
      </w:r>
      <w:r w:rsidR="00FB6AA9">
        <w:rPr>
          <w:rFonts w:asciiTheme="majorHAnsi" w:hAnsiTheme="majorHAnsi" w:cs="Arial"/>
          <w:i/>
          <w:iCs/>
          <w:lang w:val="en-US"/>
        </w:rPr>
        <w:t xml:space="preserve"> village</w:t>
      </w:r>
      <w:r w:rsidR="006B631B">
        <w:rPr>
          <w:rFonts w:asciiTheme="majorHAnsi" w:hAnsiTheme="majorHAnsi" w:cs="Arial"/>
          <w:i/>
          <w:iCs/>
          <w:lang w:val="en-US"/>
        </w:rPr>
        <w:t xml:space="preserve"> farmer group.</w:t>
      </w:r>
    </w:p>
    <w:p w14:paraId="700F6840" w14:textId="552AABAA" w:rsidR="008F6CF5" w:rsidRPr="004B5214" w:rsidRDefault="008F6CF5" w:rsidP="008F6CF5">
      <w:pPr>
        <w:spacing w:after="0" w:line="240" w:lineRule="auto"/>
        <w:jc w:val="both"/>
        <w:rPr>
          <w:rFonts w:asciiTheme="majorHAnsi" w:hAnsiTheme="majorHAnsi" w:cs="Arial"/>
          <w:i/>
          <w:iCs/>
        </w:rPr>
      </w:pPr>
      <w:r w:rsidRPr="004B5214">
        <w:rPr>
          <w:rFonts w:asciiTheme="majorHAnsi" w:hAnsiTheme="majorHAnsi" w:cs="Arial"/>
          <w:i/>
          <w:iCs/>
        </w:rPr>
        <w:t>The results of the activity show the enthusiasm of the community to find out how the binto 'toeng is used and its potential to be used as a cake product.</w:t>
      </w:r>
    </w:p>
    <w:p w14:paraId="1A1F5531" w14:textId="77777777" w:rsidR="008F6CF5" w:rsidRPr="004B5214" w:rsidRDefault="008F6CF5" w:rsidP="008F6CF5">
      <w:pPr>
        <w:spacing w:after="0" w:line="240" w:lineRule="auto"/>
        <w:jc w:val="both"/>
        <w:rPr>
          <w:rFonts w:asciiTheme="majorHAnsi" w:hAnsiTheme="majorHAnsi" w:cs="Arial"/>
          <w:i/>
          <w:iCs/>
        </w:rPr>
      </w:pPr>
      <w:r w:rsidRPr="004B5214">
        <w:rPr>
          <w:rFonts w:asciiTheme="majorHAnsi" w:hAnsiTheme="majorHAnsi" w:cs="Arial"/>
          <w:i/>
          <w:iCs/>
        </w:rPr>
        <w:t>Conclusion. Public interest in using binto 'toeng to be made into cake products has increased with training in flour manufacturing and product manufacturing.</w:t>
      </w:r>
    </w:p>
    <w:p w14:paraId="3F13E8AE" w14:textId="77777777" w:rsidR="008F6CF5" w:rsidRPr="004B5214" w:rsidRDefault="008F6CF5" w:rsidP="008F6CF5">
      <w:pPr>
        <w:spacing w:after="0" w:line="240" w:lineRule="auto"/>
        <w:jc w:val="both"/>
        <w:rPr>
          <w:rFonts w:asciiTheme="majorHAnsi" w:hAnsiTheme="majorHAnsi" w:cs="Arial"/>
          <w:i/>
          <w:iCs/>
        </w:rPr>
      </w:pPr>
    </w:p>
    <w:p w14:paraId="165E4755" w14:textId="0B7D710C" w:rsidR="008F6CF5" w:rsidRPr="004B5214" w:rsidRDefault="008F6CF5" w:rsidP="008F6CF5">
      <w:pPr>
        <w:spacing w:after="0" w:line="240" w:lineRule="auto"/>
        <w:jc w:val="both"/>
        <w:rPr>
          <w:rFonts w:asciiTheme="majorHAnsi" w:hAnsiTheme="majorHAnsi" w:cs="Arial"/>
          <w:i/>
          <w:iCs/>
        </w:rPr>
      </w:pPr>
      <w:r w:rsidRPr="004B5214">
        <w:rPr>
          <w:rFonts w:asciiTheme="majorHAnsi" w:hAnsiTheme="majorHAnsi" w:cs="Arial"/>
          <w:b/>
          <w:i/>
          <w:iCs/>
        </w:rPr>
        <w:t>Keywords</w:t>
      </w:r>
      <w:r w:rsidRPr="004B5214">
        <w:rPr>
          <w:rFonts w:asciiTheme="majorHAnsi" w:hAnsiTheme="majorHAnsi" w:cs="Arial"/>
          <w:i/>
          <w:iCs/>
        </w:rPr>
        <w:t>: Binto</w:t>
      </w:r>
      <w:r w:rsidR="007D306E">
        <w:rPr>
          <w:rFonts w:asciiTheme="majorHAnsi" w:hAnsiTheme="majorHAnsi" w:cs="Arial"/>
          <w:i/>
          <w:iCs/>
          <w:lang w:val="en-US"/>
        </w:rPr>
        <w:t>’</w:t>
      </w:r>
      <w:r w:rsidRPr="004B5214">
        <w:rPr>
          <w:rFonts w:asciiTheme="majorHAnsi" w:hAnsiTheme="majorHAnsi" w:cs="Arial"/>
          <w:i/>
          <w:iCs/>
        </w:rPr>
        <w:t xml:space="preserve"> Toeng; Stunting; </w:t>
      </w:r>
      <w:bookmarkStart w:id="0" w:name="_GoBack"/>
      <w:bookmarkEnd w:id="0"/>
      <w:r w:rsidR="007D306E">
        <w:rPr>
          <w:rFonts w:asciiTheme="majorHAnsi" w:hAnsiTheme="majorHAnsi" w:cs="Arial"/>
          <w:i/>
          <w:iCs/>
          <w:lang w:val="en-US"/>
        </w:rPr>
        <w:t>Local food</w:t>
      </w:r>
      <w:r w:rsidRPr="004B5214">
        <w:rPr>
          <w:rFonts w:asciiTheme="majorHAnsi" w:hAnsiTheme="majorHAnsi" w:cs="Arial"/>
          <w:i/>
          <w:iCs/>
        </w:rPr>
        <w:t>; Female Farmer</w:t>
      </w:r>
    </w:p>
    <w:p w14:paraId="3AE3C144" w14:textId="5EADB51D" w:rsidR="000C56A1" w:rsidRPr="004B5214" w:rsidRDefault="000C56A1" w:rsidP="000C56A1">
      <w:pPr>
        <w:spacing w:after="0" w:line="240" w:lineRule="auto"/>
        <w:jc w:val="both"/>
        <w:rPr>
          <w:rFonts w:asciiTheme="majorHAnsi" w:hAnsiTheme="majorHAnsi" w:cs="Times New Roman"/>
          <w:i/>
        </w:rPr>
      </w:pPr>
    </w:p>
    <w:p w14:paraId="4E7A1C4D" w14:textId="77777777" w:rsidR="000C56A1" w:rsidRPr="004B5214" w:rsidRDefault="000C56A1" w:rsidP="0085633D">
      <w:pPr>
        <w:spacing w:after="0" w:line="240" w:lineRule="auto"/>
        <w:jc w:val="both"/>
        <w:rPr>
          <w:rFonts w:asciiTheme="majorHAnsi" w:hAnsiTheme="majorHAnsi"/>
          <w:b/>
          <w:i/>
        </w:rPr>
      </w:pPr>
    </w:p>
    <w:p w14:paraId="3D9CA491" w14:textId="54C9D1D9" w:rsidR="008F4CA4" w:rsidRPr="004B5214" w:rsidRDefault="008F4CA4" w:rsidP="0085633D">
      <w:pPr>
        <w:spacing w:after="0" w:line="240" w:lineRule="auto"/>
        <w:jc w:val="both"/>
        <w:rPr>
          <w:rFonts w:asciiTheme="majorHAnsi" w:hAnsiTheme="majorHAnsi"/>
        </w:rPr>
      </w:pPr>
      <w:r w:rsidRPr="004B5214">
        <w:rPr>
          <w:rFonts w:asciiTheme="majorHAnsi" w:hAnsiTheme="majorHAnsi"/>
          <w:b/>
          <w:i/>
        </w:rPr>
        <w:t>How to Cite</w:t>
      </w:r>
      <w:r w:rsidRPr="004B5214">
        <w:rPr>
          <w:rFonts w:asciiTheme="majorHAnsi" w:hAnsiTheme="majorHAnsi"/>
        </w:rPr>
        <w:t xml:space="preserve">: </w:t>
      </w:r>
      <w:r w:rsidR="00D84869" w:rsidRPr="004B5214">
        <w:rPr>
          <w:rFonts w:asciiTheme="majorHAnsi" w:hAnsiTheme="majorHAnsi"/>
        </w:rPr>
        <w:t>Azriful, Nurkhalis A. Ghaffar, Rini Jusriani, Fatmawaty Mallapiang</w:t>
      </w:r>
      <w:r w:rsidR="00D84869" w:rsidRPr="004B5214">
        <w:rPr>
          <w:rFonts w:asciiTheme="majorHAnsi" w:hAnsiTheme="majorHAnsi"/>
          <w:lang w:val="en-US"/>
        </w:rPr>
        <w:t>, Nildawati</w:t>
      </w:r>
      <w:r w:rsidR="00315BA8" w:rsidRPr="004B5214">
        <w:rPr>
          <w:rFonts w:asciiTheme="majorHAnsi" w:hAnsiTheme="majorHAnsi"/>
        </w:rPr>
        <w:t xml:space="preserve">. </w:t>
      </w:r>
      <w:r w:rsidRPr="004B5214">
        <w:rPr>
          <w:rFonts w:asciiTheme="majorHAnsi" w:hAnsiTheme="majorHAnsi"/>
        </w:rPr>
        <w:t>(20</w:t>
      </w:r>
      <w:r w:rsidR="0088149D" w:rsidRPr="004B5214">
        <w:rPr>
          <w:rFonts w:asciiTheme="majorHAnsi" w:hAnsiTheme="majorHAnsi"/>
        </w:rPr>
        <w:t>2</w:t>
      </w:r>
      <w:r w:rsidR="002049EA" w:rsidRPr="004B5214">
        <w:rPr>
          <w:rFonts w:asciiTheme="majorHAnsi" w:hAnsiTheme="majorHAnsi"/>
          <w:lang w:val="en-US"/>
        </w:rPr>
        <w:t>1</w:t>
      </w:r>
      <w:r w:rsidRPr="004B5214">
        <w:rPr>
          <w:rFonts w:asciiTheme="majorHAnsi" w:hAnsiTheme="majorHAnsi"/>
        </w:rPr>
        <w:t xml:space="preserve">). </w:t>
      </w:r>
      <w:r w:rsidR="00315BA8" w:rsidRPr="004B5214">
        <w:rPr>
          <w:rFonts w:asciiTheme="majorHAnsi" w:hAnsiTheme="majorHAnsi"/>
        </w:rPr>
        <w:t xml:space="preserve">Pendampingan Kelompok Tani Dalam Pengembangan Pangan Lokal Kaya Protein Binto’ Toeng  (Cajanus Cajan)  Potensial Pencegahan Stunting Di Kecamatan Tompobulu Kabupaten Gowa </w:t>
      </w:r>
      <w:r w:rsidR="00315BA8" w:rsidRPr="004B5214">
        <w:rPr>
          <w:rFonts w:asciiTheme="majorHAnsi" w:hAnsiTheme="majorHAnsi"/>
          <w:lang w:val="en-US"/>
        </w:rPr>
        <w:t>.</w:t>
      </w:r>
      <w:r w:rsidRPr="004B5214">
        <w:rPr>
          <w:rFonts w:asciiTheme="majorHAnsi" w:hAnsiTheme="majorHAnsi"/>
        </w:rPr>
        <w:t xml:space="preserve"> </w:t>
      </w:r>
      <w:r w:rsidR="00C65C4B" w:rsidRPr="004B5214">
        <w:rPr>
          <w:rFonts w:asciiTheme="majorHAnsi" w:hAnsiTheme="majorHAnsi"/>
          <w:i/>
          <w:lang w:val="en-US"/>
        </w:rPr>
        <w:t>KHIDMAH</w:t>
      </w:r>
      <w:r w:rsidRPr="004B5214">
        <w:rPr>
          <w:rFonts w:asciiTheme="majorHAnsi" w:hAnsiTheme="majorHAnsi"/>
          <w:i/>
        </w:rPr>
        <w:t xml:space="preserve">: </w:t>
      </w:r>
      <w:r w:rsidR="00C65C4B" w:rsidRPr="004B5214">
        <w:rPr>
          <w:rFonts w:asciiTheme="majorHAnsi" w:hAnsiTheme="majorHAnsi"/>
          <w:i/>
          <w:lang w:val="en-US"/>
        </w:rPr>
        <w:t>Jurnal Pengabdian kepada Masyarakat</w:t>
      </w:r>
      <w:r w:rsidRPr="004B5214">
        <w:rPr>
          <w:rFonts w:asciiTheme="majorHAnsi" w:hAnsiTheme="majorHAnsi"/>
        </w:rPr>
        <w:t xml:space="preserve">, </w:t>
      </w:r>
      <w:r w:rsidR="00C65C4B" w:rsidRPr="004B5214">
        <w:rPr>
          <w:rFonts w:asciiTheme="majorHAnsi" w:hAnsiTheme="majorHAnsi"/>
          <w:i/>
          <w:iCs/>
          <w:lang w:val="en-US"/>
        </w:rPr>
        <w:t>1</w:t>
      </w:r>
      <w:r w:rsidRPr="004B5214">
        <w:rPr>
          <w:rFonts w:asciiTheme="majorHAnsi" w:hAnsiTheme="majorHAnsi"/>
        </w:rPr>
        <w:t xml:space="preserve">(1), </w:t>
      </w:r>
      <w:r w:rsidR="00051012" w:rsidRPr="004B5214">
        <w:rPr>
          <w:rFonts w:asciiTheme="majorHAnsi" w:hAnsiTheme="majorHAnsi"/>
        </w:rPr>
        <w:t>1</w:t>
      </w:r>
      <w:r w:rsidR="0088149D" w:rsidRPr="004B5214">
        <w:rPr>
          <w:rFonts w:asciiTheme="majorHAnsi" w:hAnsiTheme="majorHAnsi"/>
        </w:rPr>
        <w:t>-4</w:t>
      </w:r>
      <w:r w:rsidRPr="004B5214">
        <w:rPr>
          <w:rFonts w:asciiTheme="majorHAnsi" w:hAnsiTheme="majorHAnsi"/>
        </w:rPr>
        <w:t>.</w:t>
      </w:r>
    </w:p>
    <w:p w14:paraId="3D622C69" w14:textId="77777777" w:rsidR="008F4CA4" w:rsidRPr="004B5214" w:rsidRDefault="00AB5BBE" w:rsidP="00C54D16">
      <w:pPr>
        <w:spacing w:after="0" w:line="360" w:lineRule="auto"/>
        <w:jc w:val="both"/>
        <w:rPr>
          <w:rFonts w:asciiTheme="majorHAnsi" w:hAnsiTheme="majorHAnsi" w:cs="Times New Roman"/>
          <w:b/>
        </w:rPr>
      </w:pPr>
      <w:r w:rsidRPr="004B5214">
        <w:rPr>
          <w:rFonts w:asciiTheme="majorHAnsi" w:hAnsiTheme="majorHAnsi" w:cs="Times New Roman"/>
          <w:b/>
          <w:noProof/>
          <w:lang w:val="en-US"/>
        </w:rPr>
        <mc:AlternateContent>
          <mc:Choice Requires="wps">
            <w:drawing>
              <wp:anchor distT="0" distB="0" distL="114300" distR="114300" simplePos="0" relativeHeight="251652608" behindDoc="0" locked="0" layoutInCell="1" allowOverlap="1" wp14:anchorId="3E7BF381" wp14:editId="34398211">
                <wp:simplePos x="0" y="0"/>
                <wp:positionH relativeFrom="column">
                  <wp:posOffset>6350</wp:posOffset>
                </wp:positionH>
                <wp:positionV relativeFrom="paragraph">
                  <wp:posOffset>57150</wp:posOffset>
                </wp:positionV>
                <wp:extent cx="539496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5394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7595AE" id="Straight Connector 2" o:spid="_x0000_s1026" style="position:absolute;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4.5pt" to="425.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r2T2QEAAA0EAAAOAAAAZHJzL2Uyb0RvYy54bWysU02P0zAQvSPxHyzfadIuu6JR0z10tVwQ&#10;VCz8AK8zbiz5S2PTpP+esdOmK0BIoL048cy853nP4839aA07AkbtXcuXi5ozcNJ32h1a/v3b47sP&#10;nMUkXCeMd9DyE0R+v337ZjOEBla+96YDZETiYjOElvcphaaqouzBirjwARwllUcrEm3xUHUoBmK3&#10;plrV9V01eOwCegkxUvRhSvJt4VcKZPqiVITETMupt1RWLOtzXqvtRjQHFKHX8tyG+I8urNCODp2p&#10;HkQS7Afq36isluijV2khva28UlpC0UBqlvUvap56EaBoIXNimG2Kr0crPx/3yHTX8hVnTli6oqeE&#10;Qh/6xHbeOTLQI1tln4YQGyrfuT2edzHsMYseFdr8JTlsLN6eZm9hTExS8PZm/X59R1cgL7nqCgwY&#10;00fwluWflhvtsmzRiOOnmOgwKr2U5LBxbKBhW9e3dSmL3ujuURuTk2V0YGeQHQVdehqXuXlieFFF&#10;O+MomCVNIspfOhmY+L+CIlOo7eV0QB7HK6eQEly68BpH1RmmqIMZeO7sb8BzfYZCGdV/Ac+IcrJ3&#10;aQZb7Tz+qe2rFWqqvzgw6c4WPPvuVK63WEMzV5w7v4881C/3BX59xdufAAAA//8DAFBLAwQUAAYA&#10;CAAAACEAaY85T9cAAAAFAQAADwAAAGRycy9kb3ducmV2LnhtbEyP0W7CMAxF3yftHyIj7aWCdGwg&#10;VpqiqRIfMOADTGPaaolTNQG6v5+3l+3JurrX18flbvJO3WiMfWADz4scFHETbM+tgdNxP9+AignZ&#10;ogtMBr4owq56fCixsOHOH3Q7pFZJCccCDXQpDYXWsenIY1yEgVi8Sxg9JpFjq+2Idyn3Ti/zfK09&#10;9iwXOhyo7qj5PFy9YNT1KYu0dy/Zsblkr9Nq6eJgzNNset+CSjSlvzD84MsOVMJ0Dle2UTnR8kky&#10;8CZD3M0qX4M6/2pdlfo/ffUNAAD//wMAUEsBAi0AFAAGAAgAAAAhALaDOJL+AAAA4QEAABMAAAAA&#10;AAAAAAAAAAAAAAAAAFtDb250ZW50X1R5cGVzXS54bWxQSwECLQAUAAYACAAAACEAOP0h/9YAAACU&#10;AQAACwAAAAAAAAAAAAAAAAAvAQAAX3JlbHMvLnJlbHNQSwECLQAUAAYACAAAACEAWra9k9kBAAAN&#10;BAAADgAAAAAAAAAAAAAAAAAuAgAAZHJzL2Uyb0RvYy54bWxQSwECLQAUAAYACAAAACEAaY85T9cA&#10;AAAFAQAADwAAAAAAAAAAAAAAAAAzBAAAZHJzL2Rvd25yZXYueG1sUEsFBgAAAAAEAAQA8wAAADcF&#10;AAAAAA==&#10;" strokecolor="black [3213]" strokeweight="1.5pt"/>
            </w:pict>
          </mc:Fallback>
        </mc:AlternateContent>
      </w:r>
    </w:p>
    <w:p w14:paraId="7A4E9AE6" w14:textId="77777777" w:rsidR="008E0627" w:rsidRPr="004B5214" w:rsidRDefault="00E22449" w:rsidP="008A3AFE">
      <w:pPr>
        <w:spacing w:after="0"/>
        <w:jc w:val="both"/>
        <w:rPr>
          <w:rFonts w:asciiTheme="majorHAnsi" w:hAnsiTheme="majorHAnsi" w:cs="Times New Roman"/>
          <w:sz w:val="24"/>
          <w:szCs w:val="24"/>
        </w:rPr>
      </w:pPr>
      <w:r w:rsidRPr="004B5214">
        <w:rPr>
          <w:rFonts w:asciiTheme="majorHAnsi" w:hAnsiTheme="majorHAnsi" w:cs="Times New Roman"/>
          <w:b/>
          <w:sz w:val="24"/>
          <w:szCs w:val="24"/>
        </w:rPr>
        <w:t>PENDAHULUAN</w:t>
      </w:r>
    </w:p>
    <w:p w14:paraId="54BC034E"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Pengembangan pangan lokal sangat penting untuk meningkatkan ketahanan pangan masyarakat. Pengembanan pangan lokal khususnya kacang-kacangan lokal sangat diperlukan dan potensial untuk dikembangkan [1]. Salah satu kacang-kacangan di Indonesia yang belum begitu banyak dimanfaatkan sebagai sumber pangan adalah Cajanus cajan [2]. Di Indonesia, salah satu sentra pertanaman Cajanus cajan berada di Sulawesi Selatan  [1].</w:t>
      </w:r>
    </w:p>
    <w:p w14:paraId="4BD7B687"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Gerakan back to nature juga memberikan perhatian pada pendayagunaan bahan pangan lokal yang potensial, termasuk bahan pangan yang selama ini sudah sering dikonsumsi maupun yang masih belum tersentuh karena manfaat yang masih belum terjamah. Pemantapan ketahanan pangan mempunyai peran strategis dalam pembangunan nasional karena akses terhadap pangan dengan gizi yang cukup merupakan hak asasi manusia, kualitas pangan dan gizi yang dikonsumsi merupakan penentu bagi pembentukan sumber daya manusia yang berkualitas. Oleh karena itu, diperlukan ketersediaan pangan yang cukup, aman, bermutu, bergizi dan beragam dengan harga yang terjangkau masyarakat dan diutamakan berasal dari pangan  lokal (Hendriadi, 2018).</w:t>
      </w:r>
    </w:p>
    <w:p w14:paraId="2D82482A"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Pengembangan pangan lokal sangat penting untuk meningkatkan ketahanan pangan masyarakat. Pengembanan pangan lokal khususnya kacang-kacangan lokal sangat diperlukan dan potensial untuk dikembangkan (Pujiati and Cicilia, 2016). Salah satu kacang-kacangan di Indonesia yang belum begitu banyak dimanfaatkan sebagai sumber pangan adalah Cajanus cajan. Di Indonesia, salah satu sentra pertanaman Cajanus cajan berada di Sulawesi Selatan  (Pujiati and Cicilia, 2016).</w:t>
      </w:r>
    </w:p>
    <w:p w14:paraId="7A17350B"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 xml:space="preserve">Berdasarkan studi pendahuluan yang dilakukan peneliti, binto’ toeng merupakan salah satu pangan lokal yang cukup berlimpah produksinya di desa Rappoala, kecamatan Tompobulu, kabupaten Gowa. Kelimpahan makanan di suatu daerah mampu menyumbang tingkat asupan pada daerah tersebut karena berhubungan dengan aspek ekonomi, yakni harga yang terjangkau sehingga memungkinkan untuk membeli meskipun keadaan perekonomian tidak begitu bagus. Selain itu, kebiasaan masyarakat setempat dalam mengkonsumsi makanan lokal tersebut akan semakin mempermudah dalam hal intervensi. </w:t>
      </w:r>
    </w:p>
    <w:p w14:paraId="675AD344"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 xml:space="preserve">Masyarakat di desa Rappoala lebih mengenal  Cajanus cajan dengan sebutan binto’ </w:t>
      </w:r>
      <w:r w:rsidRPr="004B5214">
        <w:rPr>
          <w:rFonts w:asciiTheme="majorHAnsi" w:eastAsia="Times New Roman" w:hAnsiTheme="majorHAnsi" w:cs="Cambria"/>
        </w:rPr>
        <w:lastRenderedPageBreak/>
        <w:t>toeng. Binto’ toeng mengandung protein, karbohidrat, lemak, dan vitamin yang cukup tinggi. Tanaman binto’ toeng sangat mudah tumbuh dan produksinya juga melimpah. Binto’ toeng memiliki kandungan nutrisi yang hampir sama dengan kacang hijau. Kandungan energi pada kacang hijau adalah 345 kcal/100 gram sedangkan pada pada binto’ toeng adalah 336 kcal/100 gram. Binto’ toeng mengandung protein sebesar 20,7/100 gram, lemak sebesar 1,4/100 gram, dan kandungan karbohidrat sebesar 62/100 g [3]</w:t>
      </w:r>
      <w:r w:rsidRPr="004B5214">
        <w:rPr>
          <w:rFonts w:asciiTheme="majorHAnsi" w:eastAsia="Times New Roman" w:hAnsiTheme="majorHAnsi" w:cs="Cambria"/>
        </w:rPr>
        <w:tab/>
        <w:t xml:space="preserve">Beberapa literatur juga menunjukkan bahwa binto’ toeng dapat diolah menjadi tepung yang dapat dijadikan aplikasi dalam bahan makanan [4-6]. Selain itu, tingkat akseptabilitas cenderung meningkat dengan peningkatan konsentrasi tepung binto’ toeng (Balogun, 2013). Tingginya kandungan protein pada binto’ toeng dapat dijadikan sebagai suplemen protein untuk meningkatkan kandungan protein pada produk makanan biasa yang menjadikannya menjadi produk bergizi tinggi [7] dengan harga yang murah [4]. Syed and Wu [3] menunjukkan bahwa binto’ toeng memiliki manfaat yang besar dalam menjaga kesehatan dan dapat dikembangkan sebagai suplemen makanan baru atau makanan fungsional. </w:t>
      </w:r>
    </w:p>
    <w:p w14:paraId="2267C3AD"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Binto’ toeng (Cajanus cajan ) juga kaya anti-oksidan yang dapat memberikan ragam manfaat bagi kesehatan [8]. Devi, Premalatha [9] melaporkan bahwa jumlah konten fenolik dari ekstrak  etanol biji binto’ toeng yakni sebanyak 57,20 mg/GAE dibandingkan pada daun (55,03 mg/GAE) dan akarnya (50,95 mg /GAE). Senyawa fenolik ini memiliki sifat redoks yang memungkinkan untuk bertindak sebagai antioksidan [10]. Begitu pula dengan flavonoid yang ditemukan banyak dalam ekstrak biji binto’ toeng (49,43 mgQE/g) dibandingkan pada daun (36,17 mgQE/g) dan akar 48,32 mgQE). Hal yang sama juga telah telah diungkapkan oleh Jahagir and Raisakanum [11] yang melaporkan bahwa biji Cajanus cajan  memiliki kapasitas antioksidan yang tinggi</w:t>
      </w:r>
    </w:p>
    <w:p w14:paraId="01CA93E0"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 xml:space="preserve">.Binto’ toeng (Cajanus cajan) merupakan salah satu pangan lokal yang cukup berlimpah produksinya di desa Rappoala. Namun, ketidakpopuleran tanaman ini membuat tingkat produksinya tidak termasuk dalam potensi pengembangan pertanian di desa Rappoala. Padahal kandungan nutrisinya dapat digunakan dalam memenuhi kebutuhan gizi, serta mencegah dan mengatasi berbagai macam masalah kesehatan [4, 12].  Pada masyarakat Rappoala, binto’ toeng biasanya dimasak menjadi sayur untuk pendamping makanan pokok sehari-hari. Tingkat produksi binto’ toeng sangat bergantung pada musim. Sehingga jika musimnya tiba, mayoritas masyarakat akan mengonsumsinya setiap hari dalam bentuk lauk sayur karena jika disimpan dalam waktu lama maka binto’ toeng akan rusak. Bentuk penyajian tunggal yang monoton ini sangat potensial untuk dibuat dan dimodifikasi dalam berbagai bentuk penyajian yang lebih menarik dan beragam sehingga tingkat konsumsinya pun meningkat. Selain itu, mengubah bentuk biji binto’ toeng menjadi tepung [13-15] juga akan memperpanjang waktu penyimpanan hasil produksi binto’ toeng. Selain daya simpan yang lebih panjang, tepung binto’ toeng juga siap pakai ketika akan diolah dalam berbagai jenis kue [15]. </w:t>
      </w:r>
    </w:p>
    <w:p w14:paraId="5397AB8D"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 xml:space="preserve">Pada program ini dilakukan penyuluhan dan pelatihan pengembangan hasil pertanian binto’ toeng pada komunitas petani wanita menjadi bentuk kue dengan konsep tradisional yang kaya kandungan gizi, kaya manfaat serta bernilai ekonomis karena dapat dikemas dalam bentuk kue kemasan dan menjadi ikon oleh-oleh khas dari daerah Rappoala. Dengan diimplementasikannya program ini, maka pangan lokal binto’ toeng tidak lagi hanya dapat disajikan dalam bentuk lauk sayur saja, tapi lebih pada berbagai jenis </w:t>
      </w:r>
      <w:r w:rsidRPr="004B5214">
        <w:rPr>
          <w:rFonts w:asciiTheme="majorHAnsi" w:eastAsia="Times New Roman" w:hAnsiTheme="majorHAnsi" w:cs="Cambria"/>
        </w:rPr>
        <w:lastRenderedPageBreak/>
        <w:t>produk kue.</w:t>
      </w:r>
    </w:p>
    <w:p w14:paraId="7C9D1C62"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 xml:space="preserve">Program ini sangat mendukung pencapaian pembangunan ekonomi nasional Pemerintah RI pada Program Peningkatan Diversifikasi dan Ketahanan Pangan Masyarakat. Selain itu, program ini juga akan sangat membantu dalam program SDGs (Sustainable Development Goals) khususnya pada pilar pembangunan lingkungan hidup dan pilar pembangunan ekonomi. Program ini dapat dijadikan strategi dalam penghapusan kemiskinan melalui penguatan asset pangan lokal, dan peningkatan produksi sumber pangan protein, sehingga kualitas konsumsi pangan dan gizi masyarakat meningkat yang berimplikasi terhadap peningkatan kesejahteraan penduduk di segala usia. </w:t>
      </w:r>
    </w:p>
    <w:p w14:paraId="49551E58"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r w:rsidRPr="004B5214">
        <w:rPr>
          <w:rFonts w:asciiTheme="majorHAnsi" w:eastAsia="Times New Roman" w:hAnsiTheme="majorHAnsi" w:cs="Cambria"/>
        </w:rPr>
        <w:t>Prospek keberlanjutan dari program ini dilakukan melalui kerja sama para petani wanita yang diberikan penyuluhan tentang gizi masyarakat, pelatihan pengembangan pangan lokal binto’ toeng, dan penyuluhan. Sehubungan dengan uraian di atas, maka penulis ingin melakukan pendampingan kelompok tani dalam pengembangan pangan lokal kaya protein binto’ toeng  (cajanus cajan)  potensial pencegahan stunting di Desa Rappoala Kecamatan Tompobulu Kabupaten Gowa.</w:t>
      </w:r>
    </w:p>
    <w:p w14:paraId="1E114873" w14:textId="77777777" w:rsidR="001E03BE" w:rsidRPr="004B5214" w:rsidRDefault="001E03BE" w:rsidP="001E03BE">
      <w:pPr>
        <w:widowControl w:val="0"/>
        <w:autoSpaceDE w:val="0"/>
        <w:autoSpaceDN w:val="0"/>
        <w:adjustRightInd w:val="0"/>
        <w:spacing w:after="0"/>
        <w:ind w:right="80" w:firstLine="709"/>
        <w:jc w:val="both"/>
        <w:rPr>
          <w:rFonts w:asciiTheme="majorHAnsi" w:eastAsia="Times New Roman" w:hAnsiTheme="majorHAnsi" w:cs="Cambria"/>
        </w:rPr>
      </w:pPr>
    </w:p>
    <w:p w14:paraId="77C0683B" w14:textId="1A99590E" w:rsidR="00E22449" w:rsidRPr="004B5214" w:rsidRDefault="00E22449" w:rsidP="008A3AFE">
      <w:pPr>
        <w:spacing w:after="0"/>
        <w:jc w:val="both"/>
        <w:rPr>
          <w:rFonts w:asciiTheme="majorHAnsi" w:hAnsiTheme="majorHAnsi" w:cs="Times New Roman"/>
          <w:sz w:val="24"/>
          <w:szCs w:val="24"/>
          <w:lang w:val="en-US"/>
        </w:rPr>
      </w:pPr>
      <w:r w:rsidRPr="004B5214">
        <w:rPr>
          <w:rFonts w:asciiTheme="majorHAnsi" w:hAnsiTheme="majorHAnsi" w:cs="Times New Roman"/>
          <w:b/>
          <w:sz w:val="24"/>
          <w:szCs w:val="24"/>
        </w:rPr>
        <w:t>METODE</w:t>
      </w:r>
      <w:r w:rsidR="00F8397E" w:rsidRPr="004B5214">
        <w:rPr>
          <w:rFonts w:asciiTheme="majorHAnsi" w:hAnsiTheme="majorHAnsi" w:cs="Times New Roman"/>
          <w:b/>
          <w:sz w:val="24"/>
          <w:szCs w:val="24"/>
        </w:rPr>
        <w:t xml:space="preserve"> </w:t>
      </w:r>
      <w:r w:rsidR="00CD276A" w:rsidRPr="004B5214">
        <w:rPr>
          <w:rFonts w:asciiTheme="majorHAnsi" w:hAnsiTheme="majorHAnsi" w:cs="Times New Roman"/>
          <w:b/>
          <w:sz w:val="24"/>
          <w:szCs w:val="24"/>
          <w:lang w:val="en-US"/>
        </w:rPr>
        <w:t>PENGABDIAN</w:t>
      </w:r>
    </w:p>
    <w:p w14:paraId="3EBDF6E1" w14:textId="77777777" w:rsidR="001E03BE" w:rsidRPr="004B5214" w:rsidRDefault="001E03BE" w:rsidP="001E03BE">
      <w:pPr>
        <w:keepNext/>
        <w:keepLines/>
        <w:tabs>
          <w:tab w:val="left" w:pos="454"/>
        </w:tabs>
        <w:spacing w:before="520" w:after="280"/>
        <w:ind w:firstLine="709"/>
        <w:jc w:val="both"/>
        <w:rPr>
          <w:rFonts w:asciiTheme="majorHAnsi" w:hAnsiTheme="majorHAnsi"/>
          <w:i/>
        </w:rPr>
      </w:pPr>
      <w:r w:rsidRPr="004B5214">
        <w:rPr>
          <w:rFonts w:asciiTheme="majorHAnsi" w:hAnsiTheme="majorHAnsi"/>
        </w:rPr>
        <w:t xml:space="preserve">Pelaksanaan kegiatan ini dibagi menjadi dua, yaitu tahap pembuatan tepung </w:t>
      </w:r>
      <w:r w:rsidRPr="004B5214">
        <w:rPr>
          <w:rFonts w:asciiTheme="majorHAnsi" w:hAnsiTheme="majorHAnsi"/>
          <w:i/>
        </w:rPr>
        <w:t>binto’ toeng</w:t>
      </w:r>
      <w:r w:rsidRPr="004B5214">
        <w:rPr>
          <w:rFonts w:asciiTheme="majorHAnsi" w:hAnsiTheme="majorHAnsi"/>
        </w:rPr>
        <w:t xml:space="preserve">, persiapan pelatihan, dan  tahap penyuluhan kesehatan  dan  pelatihan pembuatan produk </w:t>
      </w:r>
      <w:r w:rsidRPr="004B5214">
        <w:rPr>
          <w:rFonts w:asciiTheme="majorHAnsi" w:hAnsiTheme="majorHAnsi"/>
          <w:i/>
        </w:rPr>
        <w:t xml:space="preserve">binto’ toeng. </w:t>
      </w:r>
    </w:p>
    <w:p w14:paraId="18B4EAEF" w14:textId="77777777" w:rsidR="001E03BE" w:rsidRPr="004B5214" w:rsidRDefault="001E03BE" w:rsidP="001E03BE">
      <w:pPr>
        <w:pStyle w:val="ListParagraph"/>
        <w:numPr>
          <w:ilvl w:val="1"/>
          <w:numId w:val="8"/>
        </w:numPr>
        <w:spacing w:line="240" w:lineRule="auto"/>
        <w:ind w:left="360"/>
        <w:jc w:val="both"/>
        <w:rPr>
          <w:rFonts w:asciiTheme="majorHAnsi" w:hAnsiTheme="majorHAnsi"/>
          <w:lang w:val="en-US"/>
        </w:rPr>
      </w:pPr>
      <w:r w:rsidRPr="004B5214">
        <w:rPr>
          <w:rFonts w:asciiTheme="majorHAnsi" w:hAnsiTheme="majorHAnsi"/>
        </w:rPr>
        <w:t>Tahap Persiapan</w:t>
      </w:r>
    </w:p>
    <w:p w14:paraId="6FA59A74" w14:textId="77777777" w:rsidR="001E03BE" w:rsidRPr="004B5214" w:rsidRDefault="001E03BE" w:rsidP="001E03BE">
      <w:pPr>
        <w:pStyle w:val="ListParagraph"/>
        <w:spacing w:line="240" w:lineRule="auto"/>
        <w:ind w:left="360"/>
        <w:jc w:val="both"/>
        <w:rPr>
          <w:rFonts w:asciiTheme="majorHAnsi" w:hAnsiTheme="majorHAnsi"/>
          <w:lang w:val="en-US"/>
        </w:rPr>
      </w:pPr>
      <w:r w:rsidRPr="004B5214">
        <w:rPr>
          <w:rFonts w:asciiTheme="majorHAnsi" w:hAnsiTheme="majorHAnsi"/>
        </w:rPr>
        <w:t>Pada tahap ini, akan dilakukan pemenuhan kebutuhan administrasi dilakukannya program pengabdian masyarakat serta konsolidasi dengan pihak lembaga stimulan.</w:t>
      </w:r>
    </w:p>
    <w:p w14:paraId="3F2346DB" w14:textId="77777777" w:rsidR="001E03BE" w:rsidRPr="004B5214" w:rsidRDefault="001E03BE" w:rsidP="001E03BE">
      <w:pPr>
        <w:pStyle w:val="ListParagraph"/>
        <w:numPr>
          <w:ilvl w:val="7"/>
          <w:numId w:val="8"/>
        </w:numPr>
        <w:spacing w:line="240" w:lineRule="auto"/>
        <w:ind w:left="720"/>
        <w:jc w:val="both"/>
        <w:rPr>
          <w:rFonts w:asciiTheme="majorHAnsi" w:hAnsiTheme="majorHAnsi"/>
          <w:lang w:val="en-US"/>
        </w:rPr>
      </w:pPr>
      <w:r w:rsidRPr="004B5214">
        <w:rPr>
          <w:rFonts w:asciiTheme="majorHAnsi" w:hAnsiTheme="majorHAnsi"/>
          <w:i/>
        </w:rPr>
        <w:t>Focus Group Discussion</w:t>
      </w:r>
      <w:r w:rsidRPr="004B5214">
        <w:rPr>
          <w:rFonts w:asciiTheme="majorHAnsi" w:hAnsiTheme="majorHAnsi"/>
        </w:rPr>
        <w:t xml:space="preserve"> (FGD) yang akan membahas program pendampingan komunitas yang akan dilakukan.</w:t>
      </w:r>
    </w:p>
    <w:p w14:paraId="47621CFE" w14:textId="77777777" w:rsidR="001E03BE" w:rsidRPr="004B5214" w:rsidRDefault="001E03BE" w:rsidP="001E03BE">
      <w:pPr>
        <w:pStyle w:val="ListParagraph"/>
        <w:numPr>
          <w:ilvl w:val="7"/>
          <w:numId w:val="8"/>
        </w:numPr>
        <w:spacing w:line="240" w:lineRule="auto"/>
        <w:ind w:left="720"/>
        <w:jc w:val="both"/>
        <w:rPr>
          <w:rFonts w:asciiTheme="majorHAnsi" w:hAnsiTheme="majorHAnsi"/>
          <w:lang w:val="en-US"/>
        </w:rPr>
      </w:pPr>
      <w:r w:rsidRPr="004B5214">
        <w:rPr>
          <w:rFonts w:asciiTheme="majorHAnsi" w:hAnsiTheme="majorHAnsi"/>
        </w:rPr>
        <w:t>Uji coba resep produk yang akan diberikan dalam pelatihan pembuatan produk.</w:t>
      </w:r>
    </w:p>
    <w:p w14:paraId="19FF2986" w14:textId="77777777" w:rsidR="001E03BE" w:rsidRPr="004B5214" w:rsidRDefault="001E03BE" w:rsidP="001E03BE">
      <w:pPr>
        <w:pStyle w:val="ListParagraph"/>
        <w:numPr>
          <w:ilvl w:val="7"/>
          <w:numId w:val="8"/>
        </w:numPr>
        <w:spacing w:line="240" w:lineRule="auto"/>
        <w:ind w:left="720"/>
        <w:jc w:val="both"/>
        <w:rPr>
          <w:rFonts w:asciiTheme="majorHAnsi" w:hAnsiTheme="majorHAnsi"/>
          <w:lang w:val="en-US"/>
        </w:rPr>
      </w:pPr>
      <w:r w:rsidRPr="004B5214">
        <w:rPr>
          <w:rFonts w:asciiTheme="majorHAnsi" w:hAnsiTheme="majorHAnsi"/>
        </w:rPr>
        <w:t>Mempersiapkan alat dan bahan yang diperlukan selama proses produksi dan masa pendampingan.</w:t>
      </w:r>
    </w:p>
    <w:p w14:paraId="6CE8A6B6" w14:textId="77777777" w:rsidR="001E03BE" w:rsidRPr="004B5214" w:rsidRDefault="001E03BE" w:rsidP="001E03BE">
      <w:pPr>
        <w:pStyle w:val="ListParagraph"/>
        <w:spacing w:line="240" w:lineRule="auto"/>
        <w:jc w:val="both"/>
        <w:rPr>
          <w:rFonts w:asciiTheme="majorHAnsi" w:hAnsiTheme="majorHAnsi"/>
          <w:lang w:val="en-US"/>
        </w:rPr>
      </w:pPr>
    </w:p>
    <w:p w14:paraId="34507453" w14:textId="77777777" w:rsidR="001E03BE" w:rsidRPr="004B5214" w:rsidRDefault="001E03BE" w:rsidP="001E03BE">
      <w:pPr>
        <w:pStyle w:val="ListParagraph"/>
        <w:numPr>
          <w:ilvl w:val="1"/>
          <w:numId w:val="8"/>
        </w:numPr>
        <w:spacing w:after="0" w:line="240" w:lineRule="auto"/>
        <w:ind w:left="360"/>
        <w:jc w:val="both"/>
        <w:rPr>
          <w:rFonts w:asciiTheme="majorHAnsi" w:hAnsiTheme="majorHAnsi"/>
          <w:lang w:val="en-US"/>
        </w:rPr>
      </w:pPr>
      <w:r w:rsidRPr="004B5214">
        <w:rPr>
          <w:rFonts w:asciiTheme="majorHAnsi" w:hAnsiTheme="majorHAnsi"/>
        </w:rPr>
        <w:t xml:space="preserve">Tahap Persiapan Pelatihan </w:t>
      </w:r>
    </w:p>
    <w:p w14:paraId="0D8B76B0" w14:textId="77777777" w:rsidR="001E03BE" w:rsidRPr="004B5214" w:rsidRDefault="001E03BE" w:rsidP="001E03BE">
      <w:pPr>
        <w:pStyle w:val="ListParagraph"/>
        <w:spacing w:after="0" w:line="240" w:lineRule="auto"/>
        <w:ind w:left="360"/>
        <w:jc w:val="both"/>
        <w:rPr>
          <w:rFonts w:asciiTheme="majorHAnsi" w:hAnsiTheme="majorHAnsi"/>
        </w:rPr>
      </w:pPr>
      <w:r w:rsidRPr="004B5214">
        <w:rPr>
          <w:rFonts w:asciiTheme="majorHAnsi" w:hAnsiTheme="majorHAnsi"/>
        </w:rPr>
        <w:t>Melakukan Focus Group Discussion (FGD) dengan ara peserta dan stake holder untuk menentukan produk yang akan dibuat.</w:t>
      </w:r>
    </w:p>
    <w:p w14:paraId="3A54EBF2" w14:textId="77777777" w:rsidR="001E03BE" w:rsidRPr="004B5214" w:rsidRDefault="001E03BE" w:rsidP="001E03BE">
      <w:pPr>
        <w:pStyle w:val="ListParagraph"/>
        <w:spacing w:after="0" w:line="240" w:lineRule="auto"/>
        <w:ind w:left="360"/>
        <w:jc w:val="both"/>
        <w:rPr>
          <w:rFonts w:asciiTheme="majorHAnsi" w:hAnsiTheme="majorHAnsi"/>
        </w:rPr>
      </w:pPr>
    </w:p>
    <w:p w14:paraId="66EC6A9E" w14:textId="77777777" w:rsidR="001E03BE" w:rsidRPr="004B5214" w:rsidRDefault="001E03BE" w:rsidP="001E03BE">
      <w:pPr>
        <w:pStyle w:val="ListParagraph"/>
        <w:numPr>
          <w:ilvl w:val="1"/>
          <w:numId w:val="8"/>
        </w:numPr>
        <w:spacing w:after="0" w:line="240" w:lineRule="auto"/>
        <w:ind w:left="360"/>
        <w:jc w:val="both"/>
        <w:rPr>
          <w:rFonts w:asciiTheme="majorHAnsi" w:hAnsiTheme="majorHAnsi"/>
          <w:lang w:val="en-US"/>
        </w:rPr>
      </w:pPr>
      <w:r w:rsidRPr="004B5214">
        <w:rPr>
          <w:rFonts w:asciiTheme="majorHAnsi" w:hAnsiTheme="majorHAnsi"/>
        </w:rPr>
        <w:t xml:space="preserve">Tahap Penyuluhan Kesehatan dan Pelatihan Pembuatan Produk </w:t>
      </w:r>
      <w:r w:rsidRPr="004B5214">
        <w:rPr>
          <w:rFonts w:asciiTheme="majorHAnsi" w:hAnsiTheme="majorHAnsi"/>
          <w:i/>
        </w:rPr>
        <w:t>Binto’ Toeng</w:t>
      </w:r>
    </w:p>
    <w:p w14:paraId="16C32916" w14:textId="77777777" w:rsidR="001E03BE" w:rsidRPr="004B5214" w:rsidRDefault="001E03BE" w:rsidP="001E03BE">
      <w:pPr>
        <w:ind w:left="360" w:firstLine="284"/>
        <w:jc w:val="both"/>
        <w:rPr>
          <w:rFonts w:asciiTheme="majorHAnsi" w:hAnsiTheme="majorHAnsi"/>
        </w:rPr>
      </w:pPr>
      <w:r w:rsidRPr="004B5214">
        <w:rPr>
          <w:rFonts w:asciiTheme="majorHAnsi" w:hAnsiTheme="majorHAnsi"/>
        </w:rPr>
        <w:t xml:space="preserve">Pada tahap ini akan dilakukan pelatihan pembuatan produk putu binto’ dalam pengembangan pangan lokal kaya protein </w:t>
      </w:r>
      <w:r w:rsidRPr="004B5214">
        <w:rPr>
          <w:rFonts w:asciiTheme="majorHAnsi" w:hAnsiTheme="majorHAnsi"/>
          <w:i/>
        </w:rPr>
        <w:t>binto’ toeng  (cajanus cajan</w:t>
      </w:r>
      <w:r w:rsidRPr="004B5214">
        <w:rPr>
          <w:rFonts w:asciiTheme="majorHAnsi" w:hAnsiTheme="majorHAnsi"/>
        </w:rPr>
        <w:t>)  potensial pencegahan stunting.</w:t>
      </w:r>
    </w:p>
    <w:p w14:paraId="48A8CE52" w14:textId="77777777" w:rsidR="00CD276A" w:rsidRPr="004B5214" w:rsidRDefault="00CD276A" w:rsidP="008A3AFE">
      <w:pPr>
        <w:pStyle w:val="ListParagraph"/>
        <w:spacing w:after="0"/>
        <w:ind w:left="0" w:firstLine="709"/>
        <w:jc w:val="both"/>
        <w:rPr>
          <w:rFonts w:asciiTheme="majorHAnsi" w:hAnsiTheme="majorHAnsi" w:cs="Times New Roman"/>
        </w:rPr>
      </w:pPr>
    </w:p>
    <w:p w14:paraId="594E33C1" w14:textId="49ABFAB8" w:rsidR="00E22449" w:rsidRPr="004B5214" w:rsidRDefault="00602073" w:rsidP="008A3AFE">
      <w:pPr>
        <w:spacing w:after="0"/>
        <w:jc w:val="both"/>
        <w:rPr>
          <w:rFonts w:asciiTheme="majorHAnsi" w:hAnsiTheme="majorHAnsi" w:cs="Times New Roman"/>
          <w:sz w:val="24"/>
          <w:szCs w:val="24"/>
          <w:lang w:val="en-US"/>
        </w:rPr>
      </w:pPr>
      <w:r w:rsidRPr="004B5214">
        <w:rPr>
          <w:rFonts w:asciiTheme="majorHAnsi" w:hAnsiTheme="majorHAnsi" w:cs="Times New Roman"/>
          <w:b/>
          <w:sz w:val="24"/>
          <w:szCs w:val="24"/>
        </w:rPr>
        <w:t xml:space="preserve">HASIL DAN </w:t>
      </w:r>
      <w:r w:rsidR="00B61B79" w:rsidRPr="004B5214">
        <w:rPr>
          <w:rFonts w:asciiTheme="majorHAnsi" w:hAnsiTheme="majorHAnsi" w:cs="Times New Roman"/>
          <w:b/>
          <w:sz w:val="24"/>
          <w:szCs w:val="24"/>
          <w:lang w:val="en-US"/>
        </w:rPr>
        <w:t>DISKUSI</w:t>
      </w:r>
    </w:p>
    <w:p w14:paraId="27C0FBA9" w14:textId="77777777" w:rsidR="001E03BE" w:rsidRPr="004B5214" w:rsidRDefault="001E03BE" w:rsidP="001E03BE">
      <w:pPr>
        <w:pStyle w:val="ListParagraph"/>
        <w:numPr>
          <w:ilvl w:val="3"/>
          <w:numId w:val="8"/>
        </w:numPr>
        <w:ind w:left="360"/>
        <w:rPr>
          <w:rFonts w:asciiTheme="majorHAnsi" w:hAnsiTheme="majorHAnsi" w:cs="Times New Roman"/>
        </w:rPr>
      </w:pPr>
      <w:r w:rsidRPr="004B5214">
        <w:rPr>
          <w:rFonts w:asciiTheme="majorHAnsi" w:hAnsiTheme="majorHAnsi" w:cs="Times New Roman"/>
          <w:b/>
        </w:rPr>
        <w:t xml:space="preserve">Pembuatan Tepung </w:t>
      </w:r>
      <w:r w:rsidRPr="004B5214">
        <w:rPr>
          <w:rFonts w:asciiTheme="majorHAnsi" w:hAnsiTheme="majorHAnsi" w:cs="Times New Roman"/>
          <w:b/>
          <w:i/>
        </w:rPr>
        <w:t xml:space="preserve">Binto’ Toeng </w:t>
      </w:r>
    </w:p>
    <w:p w14:paraId="31835604" w14:textId="77777777" w:rsidR="001E03BE" w:rsidRPr="004B5214" w:rsidRDefault="001E03BE" w:rsidP="001E03BE">
      <w:pPr>
        <w:pStyle w:val="ListParagraph"/>
        <w:ind w:left="0" w:firstLine="709"/>
        <w:jc w:val="both"/>
        <w:rPr>
          <w:rFonts w:asciiTheme="majorHAnsi" w:hAnsiTheme="majorHAnsi" w:cs="Times New Roman"/>
        </w:rPr>
      </w:pPr>
      <w:r w:rsidRPr="004B5214">
        <w:rPr>
          <w:rFonts w:asciiTheme="majorHAnsi" w:hAnsiTheme="majorHAnsi" w:cs="Times New Roman"/>
        </w:rPr>
        <w:t xml:space="preserve">Biji kacang-kacangan mengandung antinutritional faktor-faktor seperti inhibitor enzim, phytates, oksalat, saponin dan senyawa polifenol, yang semuanya membatasi pemanfaatannya. Zat anti-nutrisi ini harus di nonaktif sebelum mereka dapat dengan aman </w:t>
      </w:r>
      <w:r w:rsidRPr="004B5214">
        <w:rPr>
          <w:rFonts w:asciiTheme="majorHAnsi" w:hAnsiTheme="majorHAnsi" w:cs="Times New Roman"/>
        </w:rPr>
        <w:lastRenderedPageBreak/>
        <w:t xml:space="preserve">dikonsumsi. Beberapa teknik pengolahan dalam negeri yang sederhana dan murah, seperti perendaman, tunas, perkecambahan dan memasak, yang umumnya digunakan untuk kacang-kacangan </w:t>
      </w:r>
      <w:r w:rsidRPr="004B5214">
        <w:rPr>
          <w:rFonts w:asciiTheme="majorHAnsi" w:hAnsiTheme="majorHAnsi" w:cs="Times New Roman"/>
        </w:rPr>
        <w:fldChar w:fldCharType="begin"/>
      </w:r>
      <w:r w:rsidRPr="004B5214">
        <w:rPr>
          <w:rFonts w:asciiTheme="majorHAnsi" w:hAnsiTheme="majorHAnsi" w:cs="Times New Roman"/>
        </w:rPr>
        <w:instrText xml:space="preserve"> ADDIN EN.CITE &lt;EndNote&gt;&lt;Cite&gt;&lt;Author&gt;Saswini&lt;/Author&gt;&lt;Year&gt;2015&lt;/Year&gt;&lt;RecNum&gt;24&lt;/RecNum&gt;&lt;DisplayText&gt;[16]&lt;/DisplayText&gt;&lt;record&gt;&lt;rec-number&gt;24&lt;/rec-number&gt;&lt;foreign-keys&gt;&lt;key app="EN" db-id="29p2s95xurrtzzes5szxprr60rrrfst5frfe" timestamp="1599191886"&gt;24&lt;/key&gt;&lt;/foreign-keys&gt;&lt;ref-type name="Unpublished Work"&gt;34&lt;/ref-type&gt;&lt;contributors&gt;&lt;authors&gt;&lt;author&gt;Ade Ula Saswini&lt;/author&gt;&lt;/authors&gt;&lt;/contributors&gt;&lt;titles&gt;&lt;title&gt;Pengembangan Pangan Lokal Kacang Gude (Cajanus Cajan) Sebagai Alternatif Pmt-As Dengan Sumber  Protein Dan Zat Besi Dalam Pembuatan Kue Tradisional Baruasa Di Kabupaten Jeneponto&lt;/title&gt;&lt;/titles&gt;&lt;dates&gt;&lt;year&gt;2015&lt;/year&gt;&lt;/dates&gt;&lt;pub-location&gt;Makassar&lt;/pub-location&gt;&lt;publisher&gt;Unniversitas Hasanuddin&lt;/publisher&gt;&lt;urls&gt;&lt;/urls&gt;&lt;/record&gt;&lt;/Cite&gt;&lt;/EndNote&gt;</w:instrText>
      </w:r>
      <w:r w:rsidRPr="004B5214">
        <w:rPr>
          <w:rFonts w:asciiTheme="majorHAnsi" w:hAnsiTheme="majorHAnsi" w:cs="Times New Roman"/>
        </w:rPr>
        <w:fldChar w:fldCharType="separate"/>
      </w:r>
      <w:r w:rsidRPr="004B5214">
        <w:rPr>
          <w:rFonts w:asciiTheme="majorHAnsi" w:hAnsiTheme="majorHAnsi" w:cs="Times New Roman"/>
          <w:noProof/>
        </w:rPr>
        <w:t>[</w:t>
      </w:r>
      <w:hyperlink w:anchor="_ENREF_16" w:tooltip="Saswini, 2015 #24" w:history="1">
        <w:r w:rsidRPr="004B5214">
          <w:rPr>
            <w:rFonts w:asciiTheme="majorHAnsi" w:hAnsiTheme="majorHAnsi" w:cs="Times New Roman"/>
            <w:noProof/>
          </w:rPr>
          <w:t>16</w:t>
        </w:r>
      </w:hyperlink>
      <w:r w:rsidRPr="004B5214">
        <w:rPr>
          <w:rFonts w:asciiTheme="majorHAnsi" w:hAnsiTheme="majorHAnsi" w:cs="Times New Roman"/>
          <w:noProof/>
        </w:rPr>
        <w:t>]</w:t>
      </w:r>
      <w:r w:rsidRPr="004B5214">
        <w:rPr>
          <w:rFonts w:asciiTheme="majorHAnsi" w:hAnsiTheme="majorHAnsi" w:cs="Times New Roman"/>
        </w:rPr>
        <w:fldChar w:fldCharType="end"/>
      </w:r>
      <w:r w:rsidRPr="004B5214">
        <w:rPr>
          <w:rFonts w:asciiTheme="majorHAnsi" w:hAnsiTheme="majorHAnsi" w:cs="Times New Roman"/>
        </w:rPr>
        <w:t>.</w:t>
      </w:r>
    </w:p>
    <w:p w14:paraId="3182E7F2" w14:textId="7B1C0D38" w:rsidR="001E03BE" w:rsidRPr="004B5214" w:rsidRDefault="001E03BE" w:rsidP="001E03BE">
      <w:pPr>
        <w:pStyle w:val="ListParagraph"/>
        <w:ind w:left="0" w:firstLine="709"/>
        <w:jc w:val="both"/>
        <w:rPr>
          <w:rFonts w:asciiTheme="majorHAnsi" w:hAnsiTheme="majorHAnsi" w:cs="Times New Roman"/>
        </w:rPr>
      </w:pPr>
      <w:r w:rsidRPr="004B5214">
        <w:rPr>
          <w:rFonts w:asciiTheme="majorHAnsi" w:hAnsiTheme="majorHAnsi" w:cs="Times New Roman"/>
        </w:rPr>
        <w:t xml:space="preserve">Blanching adalah pemanasan kacang-kacangan untuk jangka waktu singkat waktu dengan baik uap atau air. Blansing metode termasuk blanching uap, blanching air panas, oven microwave dan gas panas. Sebuah proses blanching khas terdiri dari memegang kacang-kacangan dalam air selama 1,5-5 menit pada 77-82 °C. Proses ini merupakan langkah penting untuk inaktivasi enzim. Inaktivasi enzim memungkinkan pelestarian gizi konten, warna, rasa atau tekstur selama roses dan penyimpanan. Hal ini hanya digunakan untuk menghilangkan rasa tidak menyenangkan seperti tanin dan asam fitat. Dalam proses pemanasan beberapa asam amino seperti arginin, asam aspartat, treonin, serin, asam glutamat, glisin, alanin, leusin dan tirosin memiliki konsentrasi meningkat, sedangkan asam amino lainnya tidakkut ini adalah gambaran pembuatan tepung </w:t>
      </w:r>
      <w:r w:rsidRPr="004B5214">
        <w:rPr>
          <w:rFonts w:asciiTheme="majorHAnsi" w:hAnsiTheme="majorHAnsi" w:cs="Times New Roman"/>
          <w:i/>
        </w:rPr>
        <w:t>binto’ toeng.</w:t>
      </w:r>
    </w:p>
    <w:p w14:paraId="0608EC22" w14:textId="77777777" w:rsidR="001E03BE" w:rsidRPr="004B5214" w:rsidRDefault="001E03BE" w:rsidP="001E03BE">
      <w:pPr>
        <w:pStyle w:val="ListParagraph"/>
        <w:ind w:left="0" w:firstLine="709"/>
        <w:jc w:val="both"/>
        <w:rPr>
          <w:rFonts w:asciiTheme="majorHAnsi" w:hAnsiTheme="majorHAnsi" w:cs="Times New Roman"/>
          <w:i/>
        </w:rPr>
      </w:pPr>
      <w:r w:rsidRPr="004B5214">
        <w:rPr>
          <w:rFonts w:asciiTheme="majorHAnsi" w:hAnsiTheme="majorHAnsi" w:cs="Times New Roman"/>
          <w:noProof/>
          <w:lang w:val="en-US"/>
        </w:rPr>
        <mc:AlternateContent>
          <mc:Choice Requires="wpg">
            <w:drawing>
              <wp:anchor distT="0" distB="0" distL="114300" distR="114300" simplePos="0" relativeHeight="251633152" behindDoc="0" locked="0" layoutInCell="1" allowOverlap="1" wp14:anchorId="61C49A25" wp14:editId="4E5A61EB">
                <wp:simplePos x="0" y="0"/>
                <wp:positionH relativeFrom="column">
                  <wp:posOffset>72390</wp:posOffset>
                </wp:positionH>
                <wp:positionV relativeFrom="paragraph">
                  <wp:posOffset>190500</wp:posOffset>
                </wp:positionV>
                <wp:extent cx="4472305" cy="4214495"/>
                <wp:effectExtent l="76200" t="76200" r="80645" b="71755"/>
                <wp:wrapNone/>
                <wp:docPr id="20" name="Group 20"/>
                <wp:cNvGraphicFramePr/>
                <a:graphic xmlns:a="http://schemas.openxmlformats.org/drawingml/2006/main">
                  <a:graphicData uri="http://schemas.microsoft.com/office/word/2010/wordprocessingGroup">
                    <wpg:wgp>
                      <wpg:cNvGrpSpPr/>
                      <wpg:grpSpPr>
                        <a:xfrm>
                          <a:off x="0" y="0"/>
                          <a:ext cx="4472305" cy="4213860"/>
                          <a:chOff x="0" y="0"/>
                          <a:chExt cx="4472609" cy="4214191"/>
                        </a:xfrm>
                      </wpg:grpSpPr>
                      <wpg:grpSp>
                        <wpg:cNvPr id="13" name="Group 13"/>
                        <wpg:cNvGrpSpPr/>
                        <wpg:grpSpPr>
                          <a:xfrm>
                            <a:off x="0" y="0"/>
                            <a:ext cx="1729409" cy="4214191"/>
                            <a:chOff x="0" y="0"/>
                            <a:chExt cx="1729409" cy="4214191"/>
                          </a:xfrm>
                        </wpg:grpSpPr>
                        <pic:pic xmlns:pic="http://schemas.openxmlformats.org/drawingml/2006/picture">
                          <pic:nvPicPr>
                            <pic:cNvPr id="24" name="Picture 24" descr="E:\I LOVE MY JOB\LITAPDIMAS-2020\1. Azriful 2020\Dokumentasi Kegiatan\IMG_20200904_100124.jp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9879" y="0"/>
                              <a:ext cx="1709530" cy="1292087"/>
                            </a:xfrm>
                            <a:prstGeom prst="rect">
                              <a:avLst/>
                            </a:prstGeom>
                            <a:noFill/>
                            <a:ln>
                              <a:noFill/>
                            </a:ln>
                            <a:effectLst>
                              <a:glow rad="63500">
                                <a:schemeClr val="accent6">
                                  <a:satMod val="175000"/>
                                  <a:alpha val="40000"/>
                                </a:schemeClr>
                              </a:glow>
                            </a:effectLst>
                          </pic:spPr>
                        </pic:pic>
                        <wps:wsp>
                          <wps:cNvPr id="25" name="Down Arrow 25"/>
                          <wps:cNvSpPr/>
                          <wps:spPr>
                            <a:xfrm>
                              <a:off x="596348" y="1292087"/>
                              <a:ext cx="562707" cy="184638"/>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1109C8A" w14:textId="77777777" w:rsidR="001E03BE" w:rsidRDefault="001E03BE" w:rsidP="001E03BE"/>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6" name="Picture 26"/>
                            <pic:cNvPicPr>
                              <a:picLocks noChangeAspect="1"/>
                            </pic:cNvPicPr>
                          </pic:nvPicPr>
                          <pic:blipFill rotWithShape="1">
                            <a:blip r:embed="rId13" cstate="print">
                              <a:extLst>
                                <a:ext uri="{28A0092B-C50C-407E-A947-70E740481C1C}">
                                  <a14:useLocalDpi xmlns:a14="http://schemas.microsoft.com/office/drawing/2010/main" val="0"/>
                                </a:ext>
                              </a:extLst>
                            </a:blip>
                            <a:srcRect l="36833" t="22962" r="18073" b="13357"/>
                            <a:stretch/>
                          </pic:blipFill>
                          <pic:spPr bwMode="auto">
                            <a:xfrm>
                              <a:off x="0" y="1470991"/>
                              <a:ext cx="1649896" cy="1311965"/>
                            </a:xfrm>
                            <a:prstGeom prst="rect">
                              <a:avLst/>
                            </a:prstGeom>
                            <a:ln>
                              <a:noFill/>
                            </a:ln>
                            <a:effectLst>
                              <a:glow rad="63500">
                                <a:schemeClr val="accent6">
                                  <a:satMod val="175000"/>
                                  <a:alpha val="40000"/>
                                </a:schemeClr>
                              </a:glow>
                            </a:effectLst>
                            <a:extLst>
                              <a:ext uri="{53640926-AAD7-44D8-BBD7-CCE9431645EC}">
                                <a14:shadowObscured xmlns:a14="http://schemas.microsoft.com/office/drawing/2010/main"/>
                              </a:ext>
                            </a:extLst>
                          </pic:spPr>
                        </pic:pic>
                        <wps:wsp>
                          <wps:cNvPr id="27" name="Down Arrow 27"/>
                          <wps:cNvSpPr/>
                          <wps:spPr>
                            <a:xfrm>
                              <a:off x="596348" y="2802834"/>
                              <a:ext cx="562610" cy="184150"/>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A36D071" w14:textId="77777777" w:rsidR="001E03BE" w:rsidRDefault="001E03BE" w:rsidP="001E03BE"/>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28" descr="E:\I LOVE MY JOB\LITAPDIMAS-2020\1. Azriful 2020\Dokumentasi Kegiatan\IMG_20200903_154928.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9757" y="3001617"/>
                              <a:ext cx="1610139" cy="1212574"/>
                            </a:xfrm>
                            <a:prstGeom prst="rect">
                              <a:avLst/>
                            </a:prstGeom>
                            <a:noFill/>
                            <a:ln>
                              <a:noFill/>
                            </a:ln>
                            <a:effectLst>
                              <a:glow rad="63500">
                                <a:schemeClr val="accent6">
                                  <a:satMod val="175000"/>
                                  <a:alpha val="40000"/>
                                </a:schemeClr>
                              </a:glow>
                            </a:effectLst>
                          </pic:spPr>
                        </pic:pic>
                      </wpg:grpSp>
                      <wpg:grpSp>
                        <wpg:cNvPr id="14" name="Group 14"/>
                        <wpg:cNvGrpSpPr/>
                        <wpg:grpSpPr>
                          <a:xfrm>
                            <a:off x="2027583" y="0"/>
                            <a:ext cx="2445026" cy="3673419"/>
                            <a:chOff x="2027583" y="0"/>
                            <a:chExt cx="2445026" cy="3673419"/>
                          </a:xfrm>
                        </wpg:grpSpPr>
                        <pic:pic xmlns:pic="http://schemas.openxmlformats.org/drawingml/2006/picture">
                          <pic:nvPicPr>
                            <pic:cNvPr id="16" name="Picture 16"/>
                            <pic:cNvPicPr>
                              <a:picLocks noChangeAspect="1"/>
                            </pic:cNvPicPr>
                          </pic:nvPicPr>
                          <pic:blipFill rotWithShape="1">
                            <a:blip r:embed="rId15" cstate="print">
                              <a:extLst>
                                <a:ext uri="{28A0092B-C50C-407E-A947-70E740481C1C}">
                                  <a14:useLocalDpi xmlns:a14="http://schemas.microsoft.com/office/drawing/2010/main" val="0"/>
                                </a:ext>
                              </a:extLst>
                            </a:blip>
                            <a:srcRect l="40103" t="30922" r="17900" b="15500"/>
                            <a:stretch/>
                          </pic:blipFill>
                          <pic:spPr bwMode="auto">
                            <a:xfrm>
                              <a:off x="2763079" y="1550504"/>
                              <a:ext cx="1709530" cy="1232452"/>
                            </a:xfrm>
                            <a:prstGeom prst="rect">
                              <a:avLst/>
                            </a:prstGeom>
                            <a:ln>
                              <a:noFill/>
                            </a:ln>
                            <a:effectLst>
                              <a:glow rad="63500">
                                <a:schemeClr val="accent6">
                                  <a:satMod val="175000"/>
                                  <a:alpha val="40000"/>
                                </a:schemeClr>
                              </a:glow>
                            </a:effectLst>
                            <a:extLst>
                              <a:ext uri="{53640926-AAD7-44D8-BBD7-CCE9431645EC}">
                                <a14:shadowObscured xmlns:a14="http://schemas.microsoft.com/office/drawing/2010/main"/>
                              </a:ext>
                            </a:extLst>
                          </pic:spPr>
                        </pic:pic>
                        <wps:wsp>
                          <wps:cNvPr id="19" name="Down Arrow 19"/>
                          <wps:cNvSpPr/>
                          <wps:spPr>
                            <a:xfrm rot="12002789">
                              <a:off x="2027583" y="516834"/>
                              <a:ext cx="283210" cy="3156585"/>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B935E7" w14:textId="77777777" w:rsidR="001E03BE" w:rsidRDefault="001E03BE" w:rsidP="001E03BE"/>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1" name="Picture 21" descr="E:\I LOVE MY JOB\LITAPDIMAS-2020\1. Azriful 2020\Dokumentasi Kegiatan\IMG_20200903_155039.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763079" y="0"/>
                              <a:ext cx="1709530" cy="1272208"/>
                            </a:xfrm>
                            <a:prstGeom prst="rect">
                              <a:avLst/>
                            </a:prstGeom>
                            <a:noFill/>
                            <a:ln>
                              <a:noFill/>
                            </a:ln>
                            <a:effectLst>
                              <a:glow rad="63500">
                                <a:schemeClr val="accent6">
                                  <a:satMod val="175000"/>
                                  <a:alpha val="40000"/>
                                </a:schemeClr>
                              </a:glow>
                            </a:effectLst>
                          </pic:spPr>
                        </pic:pic>
                        <wps:wsp>
                          <wps:cNvPr id="22" name="Down Arrow 22"/>
                          <wps:cNvSpPr/>
                          <wps:spPr>
                            <a:xfrm>
                              <a:off x="3339548" y="1311965"/>
                              <a:ext cx="562707" cy="184638"/>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57BA44" w14:textId="77777777" w:rsidR="001E03BE" w:rsidRDefault="001E03BE" w:rsidP="001E03BE"/>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Down Arrow 23"/>
                          <wps:cNvSpPr/>
                          <wps:spPr>
                            <a:xfrm>
                              <a:off x="3339548" y="2922104"/>
                              <a:ext cx="562610" cy="184150"/>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E6598B2" w14:textId="77777777" w:rsidR="001E03BE" w:rsidRDefault="001E03BE" w:rsidP="001E03BE"/>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1C49A25" id="Group 20" o:spid="_x0000_s1026" style="position:absolute;left:0;text-align:left;margin-left:5.7pt;margin-top:15pt;width:352.15pt;height:331.85pt;z-index:251633152" coordsize="44726,4214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f0gYHAAAPKQAADgAAAGRycy9lMm9Eb2MueG1s7Fpb&#10;b9s2FH4fsP8g6L2xSN2NOoWXtEG2pA2absWAAAUty7ZWSdQoOk766/eRlGTHzqXJmrXJ/BCHdx6e&#10;23d4qJevLorcOk9FnfFyYJMdx7bSMuHjrJwO7N8/vHkR2VYtWTlmOS/TgX2Z1var3Z9/ermo+inl&#10;M56PU2FhkbLuL6qBPZOy6vd6dTJLC1bv8Cot0TnhomASVTHtjQVbYPUi71HHCXoLLsaV4Ela12jd&#10;N532rl5/MkkT+W4yqVNp5QMbtEn9K/TvSP32dl+y/lSwapYlDRnsAVQULCuxabfUPpPMmotsY6ki&#10;SwSv+UTuJLzo8ckkS1J9BpyGOGunORB8XumzTPuLadWxCaxd49ODl03enp8IKxsPbAr2lKyAjPS2&#10;FupgzqKa9jHmQFSn1YloGqamps57MRGF+o+TWBearZcdW9MLaSVo9LyQuo5vWwn6PErcKGgYn8wg&#10;nY15yez1yszAibuZHomJoqrXbtxT9HXkdJWO7uZsxL16NtS/0dlISGPvGgpZ/66z3TTzhrNVWdLH&#10;X6MDKG3owN22gllyLlK7WaT4qjUKJj7PqxdQ14rJbJTlmbzUpgfFVESV5ydZciJMZUWdvJbl6Fa7&#10;WhQt47ROYH2v+2eH1tG7P15bx39av7775ezo8MPwZP/weHj6gjrUOSM71vCLyCbzHHqI+j7/PC/S&#10;UrI6s35LpxnMqzw7PD74pHqd2PE+Ecch1Nv5q5oq0SrCFC2GMqY4d8STz7VV8r0ZK6fpsK7gG+Cx&#10;tDpdHd5T1SvHGuVZ9SbLc6XpqtwwECdZs8NrZGBsfJ8n+gDGaYk0By95Wc+yqrYt0U+LUQobFIdj&#10;AmWHw5Sww0pkpVT0sX4tkveg15SlSGUyU80T0NS0Q23qtkMfYEmzOk4N67VGi2M+xsJsLrn2VmvW&#10;S+IohLFtWjAJndh34SCUBRMaUycKNeNaOwSHRS0PUl5YqoCTgFq9BTs/qhXdoK8doigvueKnPk9e&#10;XmnAQNOSaveN2ap7mvOFJRh4FLi+4+ilNUike7mwzhncO0sSaEhgupjEUU07CTGhcTgsr2bMNHto&#10;1K2Kcwpu1EqaTrWXLqxQoFmqmIgOxU/8KScD0KpbbUBtQx/u5ZdPZ6xKQb5adsWQ4DiNX97ni9Ia&#10;CgFOUF+xvxnYeeZai1mxa02wfhy4HpD4qvRYv/XQfkBDJ2zEG3mBG90u3TEo0YRoZt8g4prn2bi1&#10;mo7DhvmjaevHV0bBmbcn0CV5mafqMHn5Pp0AowAlVG+4tpgRPDFdMzZOzR5K6tcLWC+oVjb206zd&#10;LNCqglmkXdtocDNeTTW60RF2i0a2J+1m6J15KbvJRVZycd3JctlOnpjx0L4V1qiivBhdNKow4uNL&#10;WLngsD/Yal0lbzIY4xGr5QkTCGvQiFANvTMuvtjWAmHPwK7/njOFCflhCf2NiedhmNQVzw9VVCBW&#10;e0arPeW82OMwPTgt7KaLarzM2+JE8OIjIrSh2hVdrEyw98BOpGgrexJ1dCHGS9LhUJcN2ByVpxUg&#10;yshFOY8PFx+ZqBoPI6G8b3lrM6y/poVmrGJ1yYfwd5NMeyHFMsOnhpWwXwMXsOinA65B6xNOWnAN&#10;lMUqz/QIsKdU6mMmZ5rZrUAeGQfpbTioonk3iFyEddArSuMAw6FGJHJCtI1Qcl1fQ1QHi8qCFX8e&#10;gIvQTuU5PaCgiT+XnpMEXhzFEIdGRpeQONCuGaDS+uAW9r4SGbdw2NzlWtNWJrsCh4CpTTjUom4G&#10;3gsOaeTQyPWU8SyFCjgMCISuZRp5xG9h5AaRbuHwh4JDfZ3VwLn09ltU1OH380ZFRLjGNXSoiJbH&#10;unK6n4jvxTR6+ldOIOZ3u3K6cQicVvDq4gIfkAaz24sJWhziNgkgQgn1Q+2rHw6vz+LiuUx7mUyX&#10;zoCZ4hIpSZeBMQk91PVF4V4JPeRXQj+ChkBCzR26lQ31PN+hTejjBqGL7JzB0S71dc3sZXLvpvmd&#10;bJenbNNLiN+eTIxONmJ0tDyvGB0KdrPjUDG6h5y2idFdJ6ZNjB7GuJbrGN1XmRwdeTWpK5QfGqPT&#10;MHCdJntFsLDvrAV1azksl3o+VZt36rZMUG0j9Z1vkLiCN9iM1I2LuD1SN7EaQWKXhlGs8yLN88Kq&#10;P/EJLoBrMkYoT9vA3SV+4Ed3XMa2kfuPF7lrq9xG7v+rfBYSiGuRO1oeM3L3HTd++pG7elP9Xo9F&#10;q4C7FhmuQW1I8V7076D2WUTtyqc9/nMRoqzN/FjnU3E9uDs/5rpu7LfvRcuc5pUE2fa96Om+F+kE&#10;WfMJRPscsk2Q3T9B9t8YNC5QmwbdSe/eBo3Xe8TIa4HzNuONx+UnbtBNemdr0Fc+OLlXxnuZcdKv&#10;w/qrO50haL4QVJ/1rdb1qOV3jLv/AAAA//8DAFBLAwQKAAAAAAAAACEAQIeORXz+AAB8/gAAFQAA&#10;AGRycy9tZWRpYS9pbWFnZTEuanBlZ//Y/+AAEEpGSUYAAQEBANwA3AAA/9sAQwACAQECAQECAgIC&#10;AgICAgMFAwMDAwMGBAQDBQcGBwcHBgcHCAkLCQgICggHBwoNCgoLDAwMDAcJDg8NDA4LDAwM/9sA&#10;QwECAgIDAwMGAwMGDAgHCAwMDAwMDAwMDAwMDAwMDAwMDAwMDAwMDAwMDAwMDAwMDAwMDAwMDAwM&#10;DAwMDAwMDAwM/8AAEQgBNQGd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SD4i6ppfxgnt28NaPYabHa/I2oFGRmYFm+9xhuCQM547CvSPh9+&#10;y4fD3h/T7zVU06bS7lBLqRuZQ0gi2lizswI9DgE4/l5do/iSfTPCxsPC1jLqsl+qDy7hy1u7EBSQ&#10;pbhuOinPpmvJ/j/4+8efEPUNE+G1vqniB9W1RvK1KymaSMWSbtqRAYHylcE5ByOp5r9VyrKK+ZV4&#10;4WhNU4q7lJ68sVu9+nrvZH5zjcxp4Sm6tSPM9ku76HQ+HfhbZ/tgftAXVvpd3cx/CrwXK8guZ3+S&#10;bBLO+cDIY5xnkL+NeC/tN/tB6p/wUD/ac8KfCXwfAun+ENLuBZwwWzlohEh/e3LcD+AHGRwMDqTn&#10;1z/gol8cNK/YU/Zb074PeF7hF8R63biXXJ4T+8RWxlSR3c8Y/uj3rzj9lXwEP2Jf2bJPH2pRoPif&#10;8SYGTR45VBfSrMjJmIPTghj6koPWv13JYKOGjmdOF96WEi99mpVpectZN20itPiPg8zxEqTcZPV6&#10;1PN9ILyj1899kbn/AAUI+Imgaw/h34ZeHSlp4M+Gyk30UICxXl8BsCcH5tiA8/3pHHWs7/gnh8O/&#10;C+qax4n+M/j1408L/Dl4/wCz7eTiK6vtpdevDeWoUhf7zKe3PhGmeFdd/aA+I9h4Q8MJJfahqMpa&#10;SVydiDrLczN/CijLMx7DucA+df8ABSj9t2x+Gnwq0n4P+C9SWTwv4RV1ubuEeWNcviSZrpsclSxI&#10;UHooAr6rF5RHCZXHI6FVxclzVZ396MG25yb/AJqjvFX1s218JwZXWq1sQsZON3tBW05kkk7dorX1&#10;t3POf+Cv/wDwVQ1n9pf4oX0y3ciaZAWg0+1VsJCmcbsf3j61+aOtarNrV5JLLIXeRiWY81q+OPFN&#10;x4q1mW4lkZ3kJI3HOBnr9awZSIExwc1+G8V8QQxk44PBx5MNSVoRW2nX1Z+tZLlf1SnzTfNUlq29&#10;7sjkYIAqnk1A7CBdzEljUjsIQWcgk1AsTXMgLA89q+M3Z76tbUZte4cEgnPQVo2dkluA7gM/YelP&#10;t7RbVcnljU+0RAPJyT0Xuf8A61aRppaswnUvohuwkebKxUHp6n2FRvK0/wAqjbH6DvTij3LZbIJ7&#10;VctrHBGRxWkabk9TJyUSvFa5524JrSaBLbaIJ2dXjBfAKFW7qfXB70iweWoIwTRuUDBPINacqWxm&#10;5NitAbcKHBUsMjIxkHvTDksVXBYZ6d6W43zGQoJGjh/4EEGcDJH1qsz7cMOtQ5DjFkskzzyF2IyA&#10;BwAOgx2qNXIyCQeaie4Hbio/tO0nJAJrGVdR1bNY030LRn2MGGMj1qIXe3BBIINWbfwvqd/CHjtJ&#10;2D8gheorS8DeA/Ems6vIuk6U11cRIyOJbZJVQMpBOHBGcE4OMg8jBANcU8ygtmX7LTUyJWe0u3il&#10;V45UJV1dcMp7gg9DSX05RVPQtyPetnXPhRrXhy9ij1C1mgmmkC4cHJyete63H7O9hY/DIX89pCkt&#10;hEszNtyWwM4z+dcGIzflXumkaGqPnRtOvo7aGf7M09urBivJHbrjkVRWGaaUoInaYn7gU5+lfdn7&#10;OXwP8Ma54fsNYlEFyqgx3EbYKk+mPoRXmvjz4WaT4Y8c+I30lY5rWG4YRuFyIV67c+3T8K8KWfzg&#10;m5LU76eCU6nJHY+avDviG48N6iUlV4+fmRhgivU/CmtjUbdZi4OO3cVraL8M9I+J/i+2NxJHttUI&#10;kKjBcADGfxr1DQP2N7iPxpoCxJLF4f1KVllmXgLgbsfU8DPvXo5bxRTdSNKo7N9DnzDJKipurGN4&#10;rqcZpF0bhcqQR61pmU+UV5wa+zm/Yi8KjwHKVsEtnWEmOVCd6sAec9/xr5JtPhxquueJ59N0+2kn&#10;lhkaMnG0DBxkk19xRzmlyNydrHyjws3LlitzLtXMQbkiq97MZ1Yg5wa6fxz8OdU8B6dHHqdnLBLM&#10;dsci4aNu5BPrWBqPhXU9E0uO5urC8t7abhJZImVH+hPWuzD5lRrJOElr5mVXDTptqS1McCw+x31x&#10;e3j2rW8W+FREX85v7ucjb9TXjXjbXJPEGrtICwhQ4Udh712PxL1/IFnA+Sc764n7K0vygE7ucdjV&#10;VJ8zsmdOGhyrmkVdMu5rRg6MQAemetdb4Z8VvOXVwUMS7m5xxkD+ZFc6lsFyNoUg0+W1UswDKyg4&#10;DdPxr6HJ8+xWCkuSV12ZnicLTrLVHqOk6sl7GoLZDdDVvxN8Ol1EtHcQtb3O1XG4YbBAKn8QQfoa&#10;8q0nxLcaPMAWLpn16V6NoPxDbXJI5JJd8iIkZz1CqoUfkABX7Bk+fYbMoqlVS21T36bfifL4rB1M&#10;O+eDON8UeDHs4zbalAZbcnCSDqPxrjb7Rb3wLP50TG40+U9cZH0Pp9a+i1gtdftGjlRXVhyD0ri/&#10;FXgCXQPMeGP7TYycOhGcD3rHO+EY1LV6Laa2kt4+veJ0Zfndn7Op93R/5M8nn0SLWYDeaUGEq/NJ&#10;ADyPcU5dVTxVYrZ3rCO5j4STHJ9jWhr/AIQuPDE/9qaQztbqcvGDkx/h6VBc2tr4yt/tVsFttQX7&#10;6AfLJ7/Wvz6rl1ajUlTUVGbXvQ+xUXePZ+X3dj6aFeM4qV7x6PrF9n5HPf2HeaHdsA80KNwSp+Ui&#10;uu0vwSLfT11CG8lmiblcnBB96q6BrL3EhsrpEYn5MScYNQXVne6BrH2e7kuYrNmyI1kwCuexFLLc&#10;Ng8JFYiMXODdtW17OXn0t8rl16tWo+RtJ/mj2v8AZ3/aAl0HUBY3ExBU7cMeHHSvqrTdTt/E2lRX&#10;duweNx8+D0PpXwJe+H7DT7Nr+yknY5BjbJLKcdP/AK9e1/s1fHt7dktLmVgCArqTnPvX7NwvntW8&#10;cDjpLnteLTvdf5/mfA8QZRGcXicOtFuvM98urR9JuDNEpETdR+Nek/A/4tt4D1tVuGZ9KvGAuUH8&#10;HpIvqVznHccVxMc0Wp2gkiYNFIM8c4rPt2bTLsoR+7f7uT+lfYZlltDHYaeFxMeaElZr9fVbp9z5&#10;GlVnTmpwdpI/R7R9Zt/FsUl1pdvFqFjHCrTSxXCuZpGUBWxjqFOT04z3rLvtPjGnR6dczRCwuDi2&#10;uc73D+YcgA9F6DnpXzT+yr8an8MalJoF1MYbfUMfZ5t5Uhg2TFx2cZA9C1fU2oeINH8d6JHDaWFx&#10;DZ2kDGZ1KmW1zkbepIJOevcV/HnFfDdfJMfLC1dY7xfePR+vR+Z+i5ZmUMXQU1o1uuzOV1HSLzxF&#10;DcpFcS2d9pIVPtEsa48scllxyXAB69qo6jexeKboO9kttdQoonknIUzk5+bkH0PHbNdRPrNzY3tx&#10;YrGbTVUcCFmXcZ4ztAyD1JGBj6+9Zuk2VjrizvI5067WVjPC9yYzuJ+975wfpjFfMrzPQP0I8VeN&#10;PAH7IXwdutUnvtO1PUdOUpZqWU3dxO2TFGY85BX5RuPIAJ4rwL4A39v8BvhX4r/aB+IEi3Osag0j&#10;aak5w08zkn5c9OeBjgAVl/GTTdN/bD/a30zwN4PtWh0DQbk3Go3DliGkGBIRnO1QqhcDHOfQV80f&#10;8Fr/ANsa31zxRafDnw1MsPhvwSn2UpC37ua4Awx464xgH61+n8LcLOcaeWNyU8QlUrt6OFFP3Yab&#10;Oo9129D57Nc1dSo60UrU24wS2cusvPlW3nbuy5+z18Ar39rr4ueIPjd8Xro2Xg7R5v7RMNy2xtTY&#10;YZERTyYgCg4HzZAFZP7XHx+vPin40udQRZFkvttpptonWztQcRxKo/iOckDua8C+D3xl8b/FTRtD&#10;XxBrOv8AiK20G3+w6JYSM8ywJxtjRRyQMDA5xgAV9b/Ar9kzV/g3pEvxs+L1lLoel+Hgb3SdHu12&#10;3V9cAZjd0PKKpwQDyTg4AHP65iKdHK631/HTjKduSjSjpbZKEFu3JpOUrJJWWyu/i61KVSTUE+SO&#10;sm/63eyOa/aY8b6Z/wAE0/2Rj4ZtLmMfFL4h2fn+Jb2Nv3mmWZGVs0bqM/xY64bPBGPxA+P3xYm8&#10;d+KLmUyM0Zc4GepzX0R/wUv/AGutR+OvxM1fUprwyPeTkspfOxecAewFfGm83k7SvnA9a/MON84q&#10;YSi8rU+arUfPWl3k/sr+7FWil2S8z9N4Wy1yisXVjaytFdEv+DuAAhiaRySx6n+lV3OcyOcA9Kla&#10;Y3CuuAEByTVSVzcvtBwi1+RSXY+4iiPa1zIGIyBwBWja2q2ybm5dug9Kmedr2YTyRQxsAFURrtXg&#10;AZx68cn1p0ahR5kgJHQD+8f8KmMXa7WpFSetkNVPLUO4yW+6PX3+lEVs87h2BJJp8UL3MhZjkk11&#10;XhT4f6t4msL6ew0jUdRhsLd555reFnS2RF3u7kAgKqBickYHNddGg3qznnUUTFtrONmUumxVXB25&#10;JJ/GnHbEhG0Zz1qUj93tC5wetV7mUg8kAH8K0m7GUXcJLljCyAYUnOB34pwudOTQZFdbw6obhSjB&#10;l8jydrbgRjcH3bcHOCC3AwM07u+jgcAuJFxzjj8Kz7m4coCUYZ6cYrz6+LhDRs6aeHlI1dK8Xy+H&#10;5rtYBBMl7bvayLLGrhkYdQDnDAgMCOQVFZD3hLFSCSe3cVWtHMd+skiOyr7ZrQ8PtJdasxYAtMST&#10;kcivn8RmbTbR6VHBptITSrR9VuhGjbQOWNdK3w9ih09blZZnkjdSV2goy8557Eccd+fSrkGitFdJ&#10;JFGpuJGC4RQA+favdvB/7Nt1rvgmV2nELTwl2456ZH1HWvncVms2730PQWASfKL8NNPsL7SYJIzE&#10;wZQRmvpH9kHRvDE6ai9ylqZ2lKO2RlW6A/lXyv8ACz9nXxT40W9g0j7Sn2N2ikKZChs8c9Oa9b8E&#10;/ATU/hzpRXVNRutD1YIf3iMxW7bP3cgYz3+bHGea8+tmkKO7uaU8seIvFaWLP/BRa28N+HrfTBp9&#10;xBLqAZnAXBdUA4zj3xjNVv2Arab9pXxdqFjrduj6RZ2yGdCRtmbcAFI9Nu4++K5jSfgRY+P/AI4W&#10;dt4g1K5vrYxGa4DSFS+GAC57Dnt6V9TS/AHwX8GvDq+Jfh9eR6Vra27wyReaWiuFxna4OcgnjI5B&#10;rmhmmHTSe9r/ANXOutldeNJJbXtfv9xd0b9nrwTqOvW0EQl8OW9lrESzxxP5UVwhZgYjjjBIAyOe&#10;a9W/aw8F/DfQ/hY2jS2lkbq/jEVvFZKqTSu3CoCvPJP5mvjrUb34mfGHw8GbSZoNJa6F3dMsgMsu&#10;Du+XHJ55rynx5q3iDxV4qTTZ9U1GzureUKhupXV4Mdz3HWsqWMp1I8uja312+4mpk1aNSLk35f0z&#10;svAnw68H/D7xtPAWnCxxp5lzJKJIZXIJCg/3QQRnHPB7ivRviz+0vomneDdL0jQG+0arZTxiHbyJ&#10;zkswHoo6Z+nauT0H9nzxh8VPhRNDPqOnQmx/cRFI28yRF+VX5xwex5rg/BvgGH4ZWd+upMJfFdo5&#10;hVJDkRDkZHrlec15zrQeIlXjP3o9Py/4c9/CUXUoLB1FdN6vt3v/AJH2l8FPjRJ8TPhsI5N1nfiM&#10;m4icrutV3bNxHU88/TFcj/wg+o+FPEMEVnaxXVxChM3l4BmBOVdfXINeM/DLxl4i+EV4fFs+gXl5&#10;4cuF+zXd8LaT7Okh4MfmAYzjafY4rrPBP7Wc+v67c6pb208NpahYInZS2F9C3rk17ccdipUmqiup&#10;W6dPI8GWU4eli26UlaN9b9fM7Tw5fw/Hf4iWPhm9sGSOzm+03W9duwRnPOe5PH413v7aVpos3wil&#10;0NbKKaeR4/ISJtszMBkAehIIHI717l8PP2RdEs/CC+I9Uumj8TajB5zGGTy0hLrwh/vYHXPGa+aP&#10;GnwiTxL4v1O5u9cv49Y0O6zYgsGgZhkh2BHzZP4DArHG4yWEjCpFtW28meZRhDGYiUZK+/zsfMth&#10;/wAEvfF2raWb25vrSK5eHzmi8tiqNjO0t/hXjUP7OvizUbzU4bTw9ql2ukSPDcPBbNJHEynkFgMe&#10;9fdfw11r4ufFy3uobHT5xBDK0RnnkCRO6naSp4yMjsK+lYbbwx4e+CdpZR3lraXtkuNRX5d00n/L&#10;TJ9S+SfWvqMq4nx0E5VkpLpsv+H0POxOW0rqMJWd/U/ETUrNrWYxOm1lJ3AjDA+lU0ij8qUOpLHl&#10;SD39K+uvjJ+yEfirrviLxZ4eurGz067kb7LbyDcZynDOGH3dzKfX14BwPm2w+GGrXeralp62F9Jf&#10;acPnhhtnlJbcoIyoOOCWyeOPcV9xlfE2CxbcYTScd12OHF5ViMPFSqRdnscg1qNpGQQak06Oayd5&#10;oZEURgEqX2luQMAd+vatPUdJl06Vo5onjkU4KsMFT6EVT8sqwI4Ir7fBV5RkpwdjxqiTVmdt4V8a&#10;RBYlWRixUbwwxg9wPWu+0fU4dUg2MQwYYIPNeElXtZQyEqBXZ+BvGJACTOAVwOTya/ZeGeJ/aJUM&#10;Q9e/c+UzPLLJ1KZv+L/AL6YXvbBd0LcyRYyMd/wryzxT4Nk0mc6tpCsqqd0sK9UPqPavoPRNZjvY&#10;QrEFSMVzfjrwM2lyNf2SboH/ANYnYe/0r3c6yGjiqV4q3VNbxfdfqjmy7NZ0Z8k/+A/Jnj76dF4/&#10;09ry0UR6pAuXjBA84ev1q34b1G38S2P9lapGWlQ4hdm2srdMZPaneIvDUnhm+XV9MBWItmWNf+WZ&#10;/wAKl1fSYvFVgdZ08BbqIZuYl6/7wr4P6rWoVpTlFOol78elWH8yX8y6/wCZ9O6sZxVnaL2fWL7P&#10;yM3QrePwd4pktNWg3xtlTuY7cHoRVzWdDn8FazDf2TlrWb54nU5BHofetGzaD4i6AtvdI39o2i/u&#10;pFxuYeh9af4SvRJDN4f1dWRWOImYYMT9j9DXXh8BT9nCnTfut3pT6xe/JL5mVSvJtyktVpJd13R7&#10;/wDs5/GCHxBYQWlxKBIBtbJ6HtXrOp2qSqVOSTyDjpXxL4bv7z4YeKvKcuqo/wA3PBHY19d/Crxt&#10;H448OR7mDXCAf8CGOtfp/D2bvFUfZ1lapDSS/U+GzvLPYz9rR+GWxvaIZLmUQRgrOmWBDYxjnOT0&#10;xivqb9mn4sXuveF7i4shELzSxDFrVsqrm7txws6g/wAWMhjzjr3FfKt/EbecSoPmQ849K6X4b/ED&#10;UPhn4ts9asJZ4SnyTCNyguIScPGT6EfkcHtXl8ccLwzrL5UYpe0jrB+fVektvWz6HFlmMeFrKotn&#10;o/68j7wv9Z1HWreWe0eS5tbLa1vLCoLSyd4wcEkYIycZ4rlzHo2vahcHVtMuTqEOBK0cuA2cnqDy&#10;c5qPwn43t4NItNQ0aHUY/BF1tlM7vtSGbqE3ZyqBj8x9Qe1dFq/gyw8S+VK0g8l186KaLcqTB+cj&#10;2H9fev48qwnSm6dRWadmnumt0z9NhHmSlF7nrvgbWx+xH+wn4k+JWpkJ4y8dborB3x5q+Zn5+fqW&#10;P4V+Stj4a1P9pr4422hW88lxqWr3ShAVLvPI7gbeOh5zk8cV93/8FrvjZP8AEX41aR8LvC0bXFn4&#10;cSPT7a2g5864fAwAO44X86T/AIIq/sk2/wAJf25tatvHotj4n8PLJFYxx5mha5ABbD4xlVJP14r+&#10;icqxry3JMRnuIjevXi6zj1UFZU4/4Ypq/a7Pi44eNfFwwkJJRi1BPo3f3n83t5WR+nn7JP7LPhv9&#10;lT4FeHfDtlpmnRXWlWim6uxAvmSzEZdi2M9f5V+YX/BwH+3IdY1pfAmjXqR2lmpa5bOAzdhX6Yft&#10;2/F3TfhH+zr4h1DUJnjRLZgmyUxsz/wgEEEc4r+Vv9vn9oa8+LHxQ1G6muZJZZ5Wd23Enr0r8u8O&#10;qCTxHF2aNycG1G/Wctbr0v8ALQ+r4hticVTyTCJKELOTXVra/pv5t+R4R8XZpZ/EsitcrcPKcsQc&#10;7fauXuTsRYk6n86sO7O7yuSzE85qsWKK8jE5PSvm81xjxeKqYm1ud3te9vmfW4al7KnGne9iGdyA&#10;IUyWPWn2lmOM8KD+dNgjLHe2SW6etXlXoqgZP+cVwKPU2nK2gsaeZkk7UTr7CpEQ3cmcbVAwB6Cp&#10;DD5flxurtEDlyvG/1AOO1a+gaEl+swCOCANjbwApz34+bj0x/StqFBzkctSooq5W06xHHYCvYvhB&#10;8Zrrw58JPGHw31FtQuPDni1Ib+O3sJkiZb+HPkSySYY+WqPJujx82R90gMvnVxpbabGsMkSyoP3g&#10;KAFiAOecZxj8Kzbq/DzRkKIQo2loxzj1x3OK77cm5xTftNCDU7Y6fdzQM27yWKkjoSKyL27QuSuR&#10;nsTmrF7rJQPGSdjZJOBuY9sn61iXE5d8YPXqO1eDjsXGF7Hp4ei3a5e8PNDd6ufNGQB8o7V3b6bZ&#10;3dmXaJCiDjp/nrWNonhIzaVDIiLFK+cMzbSa1fCXw31TxXe3FuksiQWhHmE8beO9fn+Oq+2qc/Na&#10;x9XhHCjStJXuZcWnW1pqUQkQMsgGeK6r4a6FpV146gS4iVIydyHb04II+n1r1f8AZj+A1i3jq8g1&#10;4w38Koht5Bw6sTnODx6Cu5+LP7M+l2OqoulRw28t5NtO0YMBPcEY/KvCxWaUqb5OfU7aWFqVZOLp&#10;6d+/kc9rXgXwnqGjNLEsUd1afvI5QQGUjscdR9a6TwX+0BBdeDhplnbrJcPD5KhV+cMeO3etiP8A&#10;YgXUfCVrqdt4gne3jkC6hDIAG2ZwzKR6eh7GvV/h18CfCXwnm0vxBpWlw3iwEGdXkMpA5+YAn7wx&#10;nFeRSxNKXLGUm+a9n5dbnXUi6PNyxXu6a9+hm/Bb+3v2cPCVvP4l0mSyt/EdwZ7ebbvZCSMKw7MR&#10;29K1/wBoK+vPG+n28p0u8msJpo3Z0jz5SqdxPAyFxxn3r2T4w6pB8YPg+0cMUQgPl3EZdfmO0hgV&#10;HUNjoayrr4taHH4EigsbeGGKCMDBYE4ByffrXLm2Kw9N2g3J9EtkzTJqGMqyVWUElfVve3SyPAvj&#10;loOieBPDttfaVOX1EqcSlQCh2kjHfBKnI9GFfPnj79qvxFYwrpsyx2cksYLhWJIB7MB0JHP4190f&#10;A/8AYIH7VOiXOt6xqup2enXFy4s44Y1CqgOAxLdRu3DA9K+Fv27/ANmm9+AP7Qut6NOWuYXkFzby&#10;9fNjcZB9sHI/CvfyzKacqftasdHa3loTmWfT9p7ClLVXu7b6nvX7J37Xtt4g0OPTZYUs5LFoo44S&#10;dwlXaAevUE5Ptmvdvhd8B/AP7XPxS1601mNbPxBa2sL21/A20SbS33lzhv4QQeRjrzXwT+x/8Nbb&#10;xt48aw1Se60+3lUeXPCSrI2cZH519QeBvhT4j+AHxmuT4S8QWt/JEMXFzdMTGF/4D1OfSvPtQwON&#10;nVvaDtddNTaWGrY7DQUb+0V3Fp9mlr+B6H4v8PX0Xx9vPBur340e18MWyFrm1251ASHEZGc4UAZP&#10;GQQR71zth+y94Dvf2prK71rXbrWtGh3GWINg37BMqAVwcA8EcV88/tm6/wCNbLxlc+LNV1mC6vL+&#10;VbM+SrKgRVJUjPGBgjHvWX8PPiV45/Z98Y+HfEfiKIy6fcReZblHViFkXhxjoQDkZq/YudRYvByX&#10;L97aXTzHHlpUXhcUmp2s7aK7633X5H6q/ED4leFX+D+r+BG8KCz0WbTZIY7URLtAKcEKOjd8jkH3&#10;rj/B2meA/CXwR0bRrO10+HTby1jhUCJT9p+Qklz3J9T/ABcelfMnhD9ofUvip4ilTTp457ua3aRR&#10;dXCwpFEBlmZ3IHGST3616J4Ph0aPS9Gupp/MktbVZJLC3kLxSSEj5h+pOOO9edLOsYoN102rvl0+&#10;/YuWQYWMlGnKzaV7Pr03PYNT8F+Pm+Gl/wCIJNUsIvDmiO8luquxmubaM4weMDgYznnGa8F8U+M9&#10;V8X+JbHTtOC307+ZL5cbgFl8vcxyf7vQf/Xr0P4/ftJJF8HbnRNDvIYbnUYvsiW8soSMhhgjngcE&#10;/jXzv+ztfP8ACGO41jXbq7jv7hTCjMCSq4zhCeDk4OR2HetcRi6OIjCsrruu55EMtxNClVoyim3s&#10;9vlc+yPhx4p8OaZ4WsIAkVlLawqJow4SWFtuWB9STmtXRP2S/BXxEubnWdTFw9tqjNMwN06JMrDq&#10;QDgAD065r53+GX7P2ofGQXnimWy1eGwvAFtEMrxiSNRw+MgnPPPcYre8Ufto6DoHw+tvDclzJo2q&#10;aGnkKsqOrkx/Io2nGRxznJBB4zXo4HNqcpOnKFnHa60/pHBjclqU4qdKonzb2eqHfF79mm6+G/iq&#10;fTvCaQy+EbW0e6XzJgjWqq2NnzH5gSeD6HmqHwU0rSfBvgZ38iC01O7kNxe42lnkJ6lh97AwB2AA&#10;xXn0P7Zk3iXxDq1z4ghu7bRtSt47G0LAgXKIwZyCe7MB+Vcje6frvx5/aBtrfw3LqXhbwtbWRaea&#10;YEibYC21ScBiSQM9gc9sV4uY01iak402o63v301/HoevQliKMIKvG8Ut+zvt9x5b/wAFBfCVr4q+&#10;L0F14Y0y4nmNkZNTNtblkVt5w7bRwSPX0r5qmsTESGUhhwRjkV+qTfs+6l8DPg4+rXd7Y6pezb72&#10;7jiiDCLC5x3LcDuOPevkP4zfs56z8YPGUuueBvDV7qWlrZLLfy2kBEKyjJcjpzjBI6jNfsXAfFEo&#10;Rhl+NeyspN7+vY+DzrAOdSeJw0f3fXyfax8xPbMTk5zUawvbyhlIA+uMV0Os6HJpdxLDNGySRttZ&#10;WBUqR1HPQ1k3m2U4VQoGBjr2r91wc2rSifKSd1Y6jwR4uKyLDK/TvXqugatFqNt5Um11YcgjINeC&#10;SXaC5SSKFLdVRV2qSQSFALc55JBJ7ZPGBXd+AvFpcqrNtZema/WuGM8dSKoVtz5fNMBb95Av+OPB&#10;h0C9aaKPzbC54ZcZC+xrze7s5vhxr6XlqC+n3JxgjIX1U19C2ckHiLTTBMoYOMGvPPFnhNdOmn06&#10;8QtbXA+R+uPQ/UV7ObZQqqVSk7SWsX2fb0ZnluY2fs6mq2a7r/NHn3iTTG8P3NtrmmSbrK7O7C9Y&#10;Wz90/wBK0deiHjfRYtRgUi/tF5x1lQdv94VD4fzoGqXWg6oA1ndDaGPT/ZYUzSDN4G8RtY3QZrZz&#10;gMBwy54YV8rRpRptqStTqO0l/JPuvJ7o96TbtZ3lHVPvH+tzUhjT4ieFARtOqaenb70qDt9RXRfA&#10;H4jzeFtajtZZSqg9+Pwrlr63uPh/4thvYCDZ3LblZeVOeSP/AK1XvGujw6dd22s2bKLa9/eBV6xv&#10;3H516VKVShVWJ+3DSf8Aej0f9eRy1Y06kPYv4Zax8n1R9d219Hf2iXCHKSinWnyyvC/IblR6VwP7&#10;PPxCj8UaJFZXTKoCbUPUg131ynlTMgYBozwR3FfodCrGrTU49dT4ith3SqODPeP2QfjHbaTcXHgn&#10;xNeSR+GtQV3iQttEch6rnkBTye3Tr2r6i8J2erQWAhhu0j0uNVNnJLsYzA5JYE4JG0oOR27DFfna&#10;b17ea3vbZ1SeBhIvfawPcV9tfCn46HX/AId6VdyOJbOWHEX7v7RLFIDtljfPTBC49VIr+bvGDhj6&#10;rio5tQXuVdJeU+//AG8vxT7n2nDeNVSDw0nrHb0/4BwH7MdjeeKfjnr/AMdfFbTx6B4Vllu7WWQE&#10;f2pqUm4QW8efvHccnHQDJwM1+hH/AASK+Byp4Q1f4l6zHJPr2v3c0NvPIxOY9wMzgerS5GfRPrX5&#10;ffBHw344+IXivwz4AZNReK2ZJbDS2VkRbi5wwkKk4yVIO7oFz05r9zfDWk6b+yh+zJbW0kiLZeD9&#10;HzNJ0Ejom52/4E+T+NV4uZhLD4SOCoSTqYlxiox6Uo7L/t6T16PboTwZg4SxM8bWXuUYt/Pf8Fr9&#10;x+YH/Bxz+10vh+eHwPp10AllCbm+CtjMjD5VP0HP41/P14y1x9f1yaeVyTK5JJ64zX2F/wAFV/2k&#10;7z40/GLW9SuZ2kn1W7eVgTnYpPC/QCvi65XcxJOQK8jiyEcswGF4fpP+HFOfnN6v+u1j2eG6Tqup&#10;mE1Z1G2vJXKdyf3gRTnHeq1w3myBB9xKmkcqWck4qG0jMkmDkBjk1+fb6H1qdlcntk4LEHjpVu3Q&#10;wQmYjDE7U+vr+FIkZmdI0HLHHpVtLJ9RmKwjMcICr9M9fxNaQp3fKjKUh2kadNqkiQqWKr0yeFzX&#10;e2vw5kt9GimEsqCUNsIU7GK4zg98ZFc/oiGGaG1Ro4SW2lyCTknqcc/lWroniVrWRkkZwh4APUV7&#10;FOnGCszza85SehWW9VtPurW5ila6UYjk34VOecjBzke4x79K5S8uAHyxJAPNdL4ydFX7SjhWJA29&#10;2965qW4XXNUleVWjjlJJ8qNVCnHACjAAzx7eh6V5WZYhU46s6cHSbexn6jM987LbwlYlZnjXhmUH&#10;sWxk4AH+TTbIfZ4o5CAGU5bcMn9a3l8Istg01q0pIByCOCRVoeD9Mt/h2dVu77GoTSbYbYf3c8sa&#10;+BxOL9rJ6n01HCuKRe8Ia1b3irPOouZo3DCNlwhAI4OMEDHoc16B8M9Wu9Pn1NltZ47WaZYm2Abn&#10;3cqCvUj5eoGOmeoryPw6knkqsDupdxlQcBx71+4n/BN/4A+HNU/Z20DWP7L019U1WzjkvbhoFZww&#10;HyoCfb+debUwdOo3GT0YYjHSoxTUbn5kaL47174b+OorlNJumtpk3FXTD/KeoHUY96veJfjfrvjL&#10;VrU2lnOvl3SzbQh3Ng9MdzX60ftg/sY+G/iho8l/YWml6PfWGns0dwsYjbzRzlsdQV4NfnF+y/8A&#10;Ezw2fjhZ2+ti2S3iLkMcBWcEAcng9z74r5zM8q9lUTjDmVt/8z6fJc3hiKMp1HyyW6t+RL458W+O&#10;PC/w0uJW0LV7G01OLY7+UwSPcMEsf4QQe/Fe5/CnxD4e8P8Awyj0KPU7a68UJFvmadNwWQ4DMo28&#10;4GcDIyTz0rU+Jn7R+haVa6nZRQ2p0prY5DoGEowf5jFfG/hr9pa3i8RyNHYT/a5JCsL9m54r5bB0&#10;sRUjJYaPK4t7efqfSYihhJ2+u7SSa6bd7H2JdfEa1t4YtMRkLqFtynCsQw2gj3qXxn+x/wCHJ/DN&#10;y9hd6uJrg5jnF195iMsSu3CjdnAGa7r/AIJt/shWfxr0PUPFfjqyjuYrlCmnwTMQ0ZzzJx3Bx9DX&#10;HftKfGl/2Z/GWpeEtSikE1k2YZMfLPGeUcfUfkeK6cRkeLwtGNair8zu9Nv+H1OLDZzhsViJ0L25&#10;dtbX/wCGO8+B/wC2fpfw08C2HgfU0/s7VfDlulmwYhRMAvDgg4O7OTyeSa63xr/wTzf9oO8HjfxS&#10;1nANUt0jsoJkYtGgBZWc5+UNn3xxmvAPgdpOieOvC114q1qxs7jUb248+Lzlw6ImNv6jNfef/C7P&#10;7c/Z/t9a1W1vLKOG2jucumWXCg5x1wQe9e9lWawxkKlGs9YWXZedreh83nGV1cDVhUoL4m9d/wA/&#10;U+RPDvwF0v4Sx6oI9I06zOku0VwVALEjoA3oeMeua4DWfiP4b+F/xHsNcuLIrpWqq0N+sQDMMD5X&#10;CnryeR3xXqdz4H8VfGPxHrfiuzmhsvCWqyq8cEuWmkVFCeYIx1Xcv4da8B+M3gDQvDaeT4j1Oe41&#10;CeItHbWwwVQsQCM8DOO/pXhPA0I4mVXmco9Ve/poe6s4qyoLDKNqjtayt01OX+N8Gi/tN69eaRoE&#10;c48O25W5uLmNCGXB+UKCOCTx06ZrygfAs/D34m+FF1PWLzVfCMV8hkhmJb7OF+YKV5G04xxgV7N8&#10;G21j4Uyvq3hPQrnxFZTxO19ZhGcxgZAckdj0x7VyOs2/jP4qxar4l0CwtdK0mzaWJ47tdzMxXa+I&#10;8H+8Rzxn6VVCNaFX/ZpJUu3Z2/O52Tnh5UPZYuLdVJWd99dv+Ce6ftJa78PvF+kNDosOnNI9qqo0&#10;MK+ZHKBhSu3nIP8AIV5n8Lfg344s/Fz6dcaxFBFqEUatdSwuGtYAG3KqnADdBivOf2CPFejWPxpm&#10;m8SXsmbOPdas2Gi3hvmwDxux0Pbn2r608Ya54i+Oniyym8GWMEj2svzvJIsUSJsJKs3TOMHA+vSu&#10;bHQqUXKnB3lLy7q9189LGlGMJU4ylpCK1d+z2f5nn3xN/Zt0bwnKmqpcalfSafEZt884KyEA87cd&#10;a7H4T+L/AA/8UfFkemXGjm+trezklkV4xItvtjCxeuGOCPcHFbfgb9nnxV+0daarpOq3p8NQrJ9l&#10;M5xO1yWXd8mCBtxxn/A1B4a+Al/+yXeanolpqkM88N8qT3kkbqkmY4pPL+YfMVikUjBIBbr1rPLa&#10;OMw+Fdev7yTX3HNmksJja0aNKXvWbv0uezTftS+E/Dfh4w3V5DZPbLiSCQhGjGPu7eMAdK8asW8E&#10;/tZjxJ4kfT4r67tJRYWss4+aNEy4C+xLk5wM5xyAK5H4mfDjwr8YPjloUmr3n2maOJ3u4Vl2idAQ&#10;EDFecD5vwrV8VfCrw14S+MOmReDdZl0LSb2F0v7CKTCTFWG1+ckfKx6c8D1qfrVNxlLms7bfoeVi&#10;soqKUVTvdPfojzLw98QdLvvi9caPqujQm30NmiswwAjmlDbN0fGMgfzr0n9oLx3rFx4Mi0fwz4Tf&#10;TtVjg+0JcSlkkkwRjAOFCHIBJ659cV1fw7+FHw+vf2kfDrWM1tKvhuKTU5YWG4OQgKkg9Tltxz6f&#10;Q0v/AAUM/at06TwVo0sMEr6s+qG0WAqFlWDyySOOwOw46AjFduEy5cjrU3aVmlHdO2r18/Lqa4rN&#10;qftKeDqwunrfVNX0vby8+h8/Wnx8+KHxRhg8Iato0mnC7/0a4uIlHyR/ddsg4PFdt+yT+09pXwb8&#10;BS+HIrsEac01tvlG15T5jfvM/wC119K8lm8W+KfH86SaHJqtjDZRO99M0ZVPKbCsAfXGea6seGdL&#10;8dXVtpctlBdXt4ixiUKFdQBgYYcjHFaYms1CHtE4tvS33G+ByxTc+RxcI7/meJ/tT6G/xZ+MOs65&#10;oWk3kmnEq17dQW7NBHLt+bLAYyRyfrXiOqaAYXDyItujsQGwdox1/nX7kfsreIPD/hX4CPpk9rY2&#10;elWMH2W4t+GVioIffnqxJJYnqcnvX43/ALUOo6JcfHLxXF4b8oaGmpzraCNtyCPecbfb09q/prgH&#10;N41cFDCSTvBJJt720+R+MZ1RksXOcVo3f0PLriEbiAc471Npd7JZTKykgrRNHtYnsaFtWaAuo+7z&#10;X6tg6jhJSizyKsFJWZ6p4D8UCZI5N3I4IzXXeJ9Fi8X6EQoHnxjdGevPpXinhXWW065UknY3WvYv&#10;B2sq1uilwc9q/Xcmx8cVR5Z7nx+Pwzoz5oHlni/wy2u6ayqm3ULDJT1YDqtZscX/AAnnhQLjGp6Y&#10;uV9ZE7ivVfiN4dNpdJqdspCt98DsfX8a811SNvB/imDU7VStpeHLKOiN/Ev49a4c0wShN1JL3ZaT&#10;9OkvVHp4HFOpBRi9Vqv1XzH+E7lPF3h6bSbo5YLiF+6MPun+lHg8HUrC50G8JDgkx7uqOO1J4jht&#10;vD+u2OoafbXVvBdoXkMsiujybmzs2jhdpXhsnOe2BV3x7Fb2MFl4itG2icATovVZF6n8a4KNR+z5&#10;qvxU9JX6w7/r+J1ySbtHRS1XlIl+GPiS68CeJYkZCojkxhxhTg19SWOqDxFo0F4jKzMuH29Aa+aP&#10;G3i3QfEmnQT6VMJpJFG4CNgY2HqSK9Z/Zw8cw6vo0mnyhmnl2iNy+FUjOQVxyTx3GP5fTZTVhSfs&#10;Kc+ZbprseNmVKVSHtpRs9mek6SquWibjzeFOOhxXZfCv476t8Gbe+s7SJbi3u5Fl2SJvEbAEEjPT&#10;Ix+VcIUazvCCSpjORjtW3qNibuG3ni+fzly2Fzhgeldma5dhcdReGxkFOErOz7rU8mhWqU5KdN2k&#10;j9JP+CEnwKv/ABX4q1f4ka7NNqT6dF9jt7m5JeR5mQKCCf7kQx7bhXuf/BcH9oAfB/8AZIm0mCcR&#10;Xvieb7PgNhjEoy34dBWF/wAEkfi5Do3wh1DwvAIEubHUmuGT+No5AoDY9ipH5V8Uf8HIH7Rq6r8V&#10;20SC4EtroFoIdm75RIwywr+bHl2IzLxCdTGRtTw65kunLBLl++TTPr6eaYeORPA4W/tJySl89W13&#10;Vlb5n41ftF+I59a+IuoCUkPFIVK5yM151dyhY8DJzxV7Xb59Q1SWVySzMWJJ96y5XLy5BAC/rXyW&#10;fY943H1cU/tSdvTp+B9rgMOqFCFJdEiveyBiqAde1WdPi2xM+BxVQASyFuRk4rRKmG2VR1avIjHq&#10;zrnLQktQYoJJT95/kX6nqfyrovCWkFLM3TISrNsUkcHHWsV4MGGIA/u1Bb6nn/CvQ9G8NSx+GRJm&#10;IRW4UuGlRWy391SdzH6A4A5r0MHS3mzjrzsrGDdW7Tzzzny0dm3YjUKASc8ADAHsOlUktJTE8yxs&#10;0MLKHOehOcfng1v3emIrh8H5hyM1Wu7JIQgZo33pnCnJTqMH34B/Ee4qq1WyuZU43Oe1i8a4iEbs&#10;FLH8q+hPgv8As56Z4k8PWkgeJWhheRi5wXbGR05J4wPrXh8Phhdavo41OFJySOuK9k+HPj/xF4Ct&#10;1s9PsJNUYKFiCZaTp0wAf0r4POswTm4NnvYLBtx54rRHNfF7wufhzrrWUIIF5DysZ+8CcgNj8K4K&#10;++C+omyW4hAlUjc6Z5Hfp3r6X8NeG77xLb3Or+JrKW11K94EU8bRlUz93DcmvWtd+CmgeD/A1lI1&#10;ukpuk2McZfdj/wDXX51js4lhZfC3qfZ5fl8MUlDmS7HjH7MH7P2jt4bsr2fS4b+8uIxJJJMCypn+&#10;HHQflX1T4I/ayP7IOlaWY1nfRbyVoDbwyZWHbyRtPO3GcY6Hpx0+cPCfiGf4d2dxZ6RNd3caTMs9&#10;sQDJCpOQUPQ8diRz3r0P4S/BrxF+0Fqtjr+pWq6do+lFjBZtG1xNOe7HA6dOfccDIrzaNarLEuu6&#10;l09lrf7jtzHLqccKqdSmlbrol9/met/tXf8ABWzTfFPwqudL8LQ6lLqWowtCJZYiix5GN2e5APSv&#10;ljxHc+DvEf7LmktZ6dHp/jCwm/f3CP8ANOwIGCOoyOfSvtL4Q/CLw/4b8R6rDqWi6O2vWxjFsbiJ&#10;HWBMgs20grk8DI5ximftk/ATwJ4y0k6vb6VY2Or6cI5opLWJYfthBG5G2gBlPbIJHGOOKvEcQ0q1&#10;WNNt81+39fM5cDg6mD5k4Llku9/n1ujn/wBmD9nvwna/ByxuvElnF4g1HVoBPKLwmSOBW5VAp44G&#10;OvOa8X/bZ/Y50TwRc6Z4g8CLPG2pTJEdFjQyMkp7wkcnkZ284HTgYr6H+GXwr+Ifxbt4dV8NaDDp&#10;3hiJES9knulQRKDtMiK2GYAA8YAOK7ceCU+GPiZdZmga+/skOu+9TckZGN2BxjOPvL0/OvGw9XF5&#10;fiZV6l5RnfTp93Sx7kqFHMKKp0ZpShb19Lna/wDBM74u3HhX9mO30nxZHeaV4isrqQSxX0JgkeNj&#10;lGUEDK4OMjuDXGft62Pg39prxRoWnTSJHrdkJBFcQbS5QANsf+8uRnHbJx1OfOP25/24fBXiL4VJ&#10;baPcLDrFxgWpt5P31vJ35H8OeDng/lXif7MmieP9a+KGjxQWs2uX+rMyadcxMssUhxubMmdoAXk5&#10;6CvsFmmIxWDcIws3ovP0PlI5ZSw2KVScrPd+R0vgv4Z+LvGGo3mmRXttoi6dM1uicskipgbxj+E5&#10;GO/sK+srX9q7TPBXgaHRdXurWW5tLZYJ0kbKugTb0PXjv3xXnmpfsj+Kfg94judQ8T69ZPNqhE8V&#10;tp+5irHIKnKgYwO3Wq/w2+Elr8RvjBeHVLa31Q2tkDCk6YEGG53DuT2J9/rXxzqTw2InQmrPfT02&#10;PrsXRp43D08RGXNFK2ve9rmr4O/aW0+48PWKW1xb2dtaR7ERCUMYXgADtgfzriPHf7OWo/tUatqP&#10;iu11Gw0fSrGEwpNLCXa9kXczEAEcDIGecn6V9GfEP9k7wZrfwpmk1e3iSeGBjbGLMUyEDIwVIwPb&#10;pXjPjP4i674S/Z+ZtF0tVsIbZliijZdwAGM49cc+p571yqm6MvbRWsv1JouFT3IPVaX/AMj0b4Fe&#10;EPD3wQ8AJBBfwajbiAG6MpCuWIyTwTgA9j09e9fMPxk+A2v/ALQvxf8AE1p4M1638M+GNSZZ5rZ2&#10;YCVyo3EBecEAZJPJzXibfta+J/E2hXUOn6XeS3iqfMNm7NuGOWKDoPfpVj9l/wDb6X4aWN5ba5o9&#10;7fpcz75dQgl/eQLnIXBHI/HOOld1LCZhCm/YJXvqnrd9zCtHCe09pWbba0dradj0j4C/sCWfgG/8&#10;TReL54LieGNobdrdyCcjcJVI5B6fqK9r/Zxl8N/A34bJp+ragTdfZpk85yVkPnOWLsvqIyErA+Ef&#10;7T3hzUdd1XWtVtrsXt1HENOEsRC3EJUnegbhhuOCcdqz/HXiLwx8f/iJpuma3Bd6XpmnGW+up0by&#10;X8oDG0kfwkkHHYCsJV8W5J1lZ9dNhPA0p3gneProzf8Agl+2Xc6H8RvEFzaWN5q/hG1uEUXYjw0c&#10;qgkvjsDnp2xXdftdaV4s/bH+COk674SkhsLOyuZZY5Lh2ilutiHcsYxgDg5JwMivP9F+IXhH4Q+G&#10;Vm8EaHLqWmavKIZbGPM00kgJXeBkkk45H1ru/Hf7X+l+GP2edKtb/Tr7wu1oxAtmtdrNkNlVyNpJ&#10;z+Rr6WhiaKpOnzWb05X1Z83isJiadRSpQvbZra3meefs1fALR/CE2/xAjXviS9TZcXU85dYjnmNC&#10;DtwPUdT3rkv2l/gxpPgjV9Q1jSNdvZtQRo9jfaNyW8LsARgdgcnPXivIPGP7X/ivwRpUlg1ra3KX&#10;khNm8jHzYkY4VMjngd6qw399dW11p3ii8u7DV9Zt96uzEQxcZRAoGcdPxr52tldWM/ayqXTfbZX2&#10;9D6zD4nn+COsVtffz9T3W++Hth4S8FwahpuuyJrU0UinUVkxIMryCe6noc9ar/sz/suXHxT8UWvj&#10;3xfq9xcNp0jfZIBgo+MjcwPYnOAOvXNbP7P/APwTi+JHin4ZWOqajrmlXtndwRSiNySQjLnALDac&#10;ZAyKXwt8J/i14IhbwtpWnR3L2U8ltb3TXcccd0qMR5oVm3AY5598VtTyvH4ejzQnfXfy8jhxWY4L&#10;Ez5JqztueyW3wg1T48alqXgzSI7LSvD5hB1LVAQsioxIESKBy5wfYAH2B+av2vP2b/E37DXxC0ye&#10;y8RW+peH554rea88rFzZh+dpBOC2zkEZFe0/stfFvWP2ZfiJ4h8LePmitNS1SVb6CYEvFdLtxhX6&#10;HBHTtk1k/t1eOvBf7WPiKw0R7xmmglW6uJrdm2qqJtCE4xkk5OOm0dMmvqoVMMsFzYqS5463e/yP&#10;l6UcVDF+zwabhLotn6lb43HQPFHwhutB0O4h0ea/tvkkjby5Jw43NI23nJIOT3PGea+X/FH/AATl&#10;sdB8KM+n+JJJ9VSHdsniVYpXxnaMHK59ea1fiZ8C/iBDq+maT4a1dNRtr+4WKGORzGYUHPzMTygH&#10;/wCo16pYfAX4hNbtY63faIkcihWvI99wsD47KyqGPTqQOK8rL+KsVg3TeCxCir39V5po9etkWHlz&#10;rEQbk+/6NH59a74fm0bVJrO5UJPA5jkXrtYHBH51Nb2BjtwpHB7etezftO/sx3/wT8XR3U+ox61Z&#10;auzSJeLGIyz5yylBwDzxjj+Vea3GlsImxtAUZ5OD9K/sfhvNqGYYSGKoSTjJbrv1X3n4vmWFqYar&#10;KjWVmjmHtfJnxzgdPQCuz8Ca4VIQsS0fA965y+tmZMgEYqXTJf7MuYnDoSwBKg5Nfo+S4p0aid9G&#10;eFjKaqwaPctPjh8RaK9vIoYOuCMcivL/ABD4YMrX2kygqz5MRPQOOh/HpXb+ANZDhRu4bFT/ABP8&#10;P+dZxalCoLxEbsdfY/nX6LWjGrTu9U9H6Hz+Fm6dS1zyfw1EPFHha50e4zHdWeZISwyQy9V/Hp+N&#10;TeCLSLxPoV9o0qqJ5BvhJ6hh2/Gn6wG0DxVaarEAsN2QXAPRh94fjTtajHhfxrBf2x2290RMuOnP&#10;3h/n1r5uVFQknNX5fdfnF7M9yUnJNR66r1W4ngOAT2d3pE4CCQHYDxtcVofDPV5fCHiREJKh3wcH&#10;uDTfFlo2m+KYL+2OIL0CZT0APcf59aj8W2hi1OC/hwEnAfjs3euijF0rW3g7eqMpTVS6e0l+J9Pt&#10;fQ6lFb3MQzHOo3Z6Zxz/AI1ueGteTT7aSJ0jdVb5fmxXn/wR11fEvhGWzLBnjUOg3ZJ9cV02n3gt&#10;Q6sAHJ5yuf519RZTjofMSg4zcex+hH/BOWLUpP2otb1DT55R4f0Oxl+2OWwjMw/dg+pypPtivzI/&#10;4Kz/ABrb4i/GXxLfPL9oF7eSlDu4xuwD+Qr9Of2SfFtt8MP2FviPrkM6nV55blZxkK8B8tUjH4g5&#10;B9zX4kfti+JW1TxtLEWZskk5PNfjuaYj2UszzFqzio0Yvq7K7b9XJfKx6fD+G9rjoJ7LX9Twx3LF&#10;3OMnmqUr7ICT1bir04CxkDgGqVwowqk+9fgdj9giNs4t8ijGQK1LGL7TqMaN9xOW+gqvpcEQtzIZ&#10;D5gP3Nvb1zV7Q4TItxIec4jH4n/DNEFfREVJal3SrX7ZdRlgA9xL36AE4r0m/sQAyKyuE43Do30+&#10;tcVYW0VvJDIJAvluBsIyQOOc/ifyr0Cydb1YkQqXkICgkDn6mvWqR9nBROByuzIayEikHjb6+tY8&#10;0Ub3/wBnLbWJxn0rV8Ra7BpELAthhnOOa86vdcvNT10S2qttjbIA53fWvm83xThTfK9T0MDR5pq5&#10;9A+GvhnbXnhBJmg8qWFyguQ/ErYUlRjpgc8+tfSv/BP3StH8M6RdT6ksE+qyyvGxIDHYDgD24wfx&#10;r468L+LtTWIRJCInaPvncSMf0zXrf7Kniy10HxJcm+vp5bu6XeIDnZFJyMFcc8Y5yK/LpYupCpKt&#10;Wd1b1Ps5Zcq1KNCgnds+oP2xpPD2qfC++uZBHBf2iiW3ltwUdWDZxgcHIGK8A0L4w+KfjLpA03S9&#10;B1O+NmyoZ4oWKFsnluyn1+leoQapomp3cGr6oDMtrJ5iRb8QsRyAy9sHnHIPH0r6G8By+HrWLSdW&#10;hv4YX1K13SwFVVZCTw5C9CR1GPevk8yzqlVw7qKF9bNPp/mfQYDIK+CxShOXRtNapvt5HzDH+yD4&#10;i8H+B77xJLqVvdarMpnn0nyWVlCrnAkzhmx2xj3rW8E/tZQ+AvhwqR6fNY63FAYEE5aJYy3Vj64w&#10;MAY4J5Pb1/47/F3TvC/ifRtMgeORddvUsSBjEe843D8K6v8Aam8DeH9c/Y/1K61XQ7SGLRrsTWbK&#10;mHjSN1DBT/tKCOOua5MFKVX97PTtbt2NcXiJRaw1dc0W+v5nz/8AsjaV4l/aK+N2jJBrV1a2MF15&#10;mr6m4807G+8oB4OcAeg4Pav0k8efsHeCfGWi2MF1Lqttc22ySC4F0SZwOdrpjbg+wBr84/g5+1Ro&#10;vwi1rSE0MMumpcKz2sK4yT8ob1zz9fxxX2/48/4KBaHpVrp8NrDqsuqXXl27xXEDQrbu+Blt3O0f&#10;rX02UrCOg6tamk13Wv3ngcR08ZHGwhh53i0rcr0XQ+jfF114YtPgvqGl6W8MNvd2kkE+zhk4KlM9&#10;iucV+UnjDV/iX8RPB/iLwzpviKwTTLC6NuJp9wdyN2V++eoAySpxx05r6L+Kvj3SdK8NRf2fe6gt&#10;1flptkF0VWRpHLNK69TkdAT1J49ew8AWnw0+Mng220zVIrTwx4h01lij1TTttu1wrDKvKm3BJ5yT&#10;nnJ4yaUs2oYir7KGnKvk79Lm1TJ8Xl+E+sXupv5q3W3nsfj/AOM/hBrXw28aRpqt1FNIYxNHLHIJ&#10;UZWyP8a+2f8AgjT4xu/DnjbXCsNzPYWUSTIkcQkAkIZD9MhuT3wK7vx//wAErtF8VeIPE16fFovL&#10;eCxF5bSnaHMrORtIXgqSMfL3IryX9n/486b/AME/PiJ4h8La1byyPdqh+0RqDtwTwR2HevQdT92q&#10;aep4kqnPUcmtH/TPtn9pf4/QaXfRahe6NcW0tvbtEk7AlDlgcAjgNwe/frXhFx+1TYeGWuNbW8t4&#10;kTck82FVnROWjLd+OlfQ/wCz5pvg79tjwJa67rGnrd6Tei4e1tpHZN3lkxljtIIO4HHPSvjT/gq1&#10;/wAE/wCP4R+KdEufAVzrWqaXr+5ZtHV3ufskigHKY5ZCM/eyQR1OePLq5T9Yk6tSS03fU6qdf2bU&#10;Yp6/cdB8a/8AgpzofijwvImimW5u7pfLVU4ESlcdSMD8M1ymufHlr74WaTA80DvZ2SQgLy8r7cc/&#10;njFfUH7Bv/BH74f+HfhVpmq+ObOTWdeu7Zbm7guHaOCyZ1DeUqrjcyhgCSTznGK63V/hf8KfgTq+&#10;veEtG0q3gglRLp0bMrOH58re2SANvHpn8a83NspjSoqpKWievme/kGewlXlRhTvK2j7dz8/Lb9gL&#10;4kfDfQrnxLpWqDT7vVbFriK0QAeYjKxaN2JAU7R0G7kgHBxXnv7POheMPgl4N8S2mv8Aw61rW/B/&#10;jS08rL2DqqTISEmSQrj5csM5x0Pav0F+Kc2qap4Us7CK7hubaAPHucbDAmflLsBljg8AcHqcV6D4&#10;X/bV8PeBPhbZ6Z4lsrpbmxtPLluZEDpMEBA4AySQF7cmqy/OaOkaskm7fNmWLy3MJSlOinOKb0S2&#10;R4r+xjaeFrr4WfDLw54stbXVNV8OJPParcqsq24LOdvIwQDIDg8ZUHtWz/wUM8Y6d40+H9poUBtr&#10;czRuFnijVX2gqWVSMHbtABHA59hUfw58V6P4t0JNV0K3/syLUDLd+Wlv5quJJDICe6kZxjkY4wMV&#10;5h+0V8HP+F83tylj4ibS7vT1WWC0Vjgl87hnqB29K5Xm8ak3CLel/wAPIunllaE1KeiVrddzy39l&#10;nwV4w8KeIUv7WwudT8O229SyEKry9MqrHLYGQcf0rtf2iP2gND+KHgPVPCS2RudRuv3JVIyGtWH8&#10;TDHBBH516H8Ofivp2meB7HSzPFbtpyCGWMbVCyqNrHAHHQf5NeY+Mvg9rfxQ+Imt+J/DmjR3On/Z&#10;THLctex2SXVyFYbY2cHcwGzOB25IPNePSti8W6s1bltZ7bdz36sp0KHLUXXXyMn4B/ArT/iJ4Jmi&#10;k07R70afEYnS5UC8aQAYYO3Kk8+wI6CuE1D4D+Nviv4jjhgtllXTWNtBKznz3RTzkAdV6e2K5P4V&#10;af8AFOwEuraPp+pW1pPNJGjITlirEFVXO4gHI3eoPXmuq+Gfxw1bwhcKby/uNK1e2mkaUONrNuYt&#10;li3J5NeopToRb+Npu+t/T07GtWEMXVSws1C6Vrq1klr633R7R4Y/bg8Wfs5aPY+BXia5trKKOJLi&#10;eYFrePdsJYdyPb8T3ro/2gf2v9G+HXge11K2vYxdQBZ0lODMpzkke5P6fWvFPCHhHRv2kvGNxd3t&#10;7cxyWrrGbqBl/fZyXQ5B9V+maxv27/2M9F8KfDN9W0TUNQE2nR73huLgzRyL3xnkEdfTisaua069&#10;alhq8nFu11bvtr0PPeURwsak6a57X176dfQ63RP+CqfhP4n/ABVsE1bT7mzh8l7eLUJo1domfAPA&#10;yQDjHHrXcfGXxPpM/hGAaLKl7c3RX7KYQGklLcBRjnJJHFflr4atHk8SWsC+a7vcooKf7wz+Nfen&#10;7KXw9jguLnxBqmty3T6dqLW+m29xwowCyzEdD7Y4zXoZvkFLnjWhJ+6m2r7pHnZXmjpLlcVq1Zpd&#10;elytYaB8TvG/ii30fTrG+0h7NvtEk+oxvDHGATwCRk5PYZr0jU/iP8SPhrqmjWN5Bpl5Z3VytrLf&#10;JIzR2+7OZHBwQAM84welfRuu/E/RoPhndvqE6veRohg8sqSz4I7ck8jpXy1+0t8cF+GPgi5bVNN1&#10;O31S9aM2iSWzqpAdWYg4xnAPU/8A1/Ip0HUxFNYWKs09Nmn116nTWxUZ0pyxm6atbr2aX5k37Ofj&#10;fRf2iPHMOkeN9M0y/wBOuZngsZ9xZ4Xx8oILYG8A/MBnPA9R4p+3F8KtC+DPx51PRtBY/wBnIiTw&#10;Iz72gDrnYT3wc9e1Uf2etU0/xz8abc6Hc36RajeLdnyVEaWkqsWAx2ABPIz9O9ehftf/ALKA8P6b&#10;eeL4Namubh5v9KhvbjzpZOOCpxnHbB7V+3+GnEVLAZnDL6smlVVlHWyeltOjeutvU/POLcnqVqLx&#10;0Gmo2v3fT59D5flg3AkYJNZ7wCKQqM5Bz7VrTRGHAJByM8dqqX9uW2uFyR+df1fhHsz8slLodL4C&#10;1fCqpJVlPNer6eY/EGhPC4JEqFTmvC/Dt6tneo5zknp2r2HwFqZuYkXG3uAehr9Fyev7SlyPofP4&#10;6nyz5keb+IdCkmstQ0+RT5tuTLHx3Xr+dUY4T4i8CYyDPp7bh2+Xv/n2r0L4n6WNM1+G+VcRzjLf&#10;hwa4vRIE0XxdPZsFNvdggA9CGHFXiaC5teuj/Q7MPVbhzLpr/mFrH/wk3w5ZMF59Mbevrt70lkP7&#10;c8IvDgGW1+cH2qbwAi6L4vn064A8qXdC2emDTtEszonie4sX5RmMZOeKwpxuot9uV/Iqbs5Jeq+Z&#10;1X7NviltI8QRxligR8fga9k1qya1vmBBw3I68+9fO3hcv4b8Z7SQql8ZPHGa+nbCGLVtAsLqMSF5&#10;YyHwcgY6fpXrYKpaFn00PIzKPvqS6npWgfEmbw98HPiRYpOTDqMNpGVJzlhIxz9cCvzD/aB1htV8&#10;d3bH5iH6+nNfo38TPBz+Ff2Xf+Ekn3JN4nvpVgXkZggUru/Fy3/fIr8yPiNfG58VXb8EmQ1+V+Jm&#10;JpxyyXsn/EqWfrFKL/8ASbHvcFYd/WJSl0RziwNczRxIu55WCqPUnoKratYzaZqDQTxPFLHwVYYI&#10;q1b38mnahbXEaq0lq6yAN0JBzzUnjPxjP4410XdxHFHJt2HZ35Jyffmv58blz2tofpqXUrw4htSR&#10;1IxW74asz/Z8WVyZHLenQY/9mrDmGLdBwNxrsvD9qFhtozwdi/q//wBYV6GDo89RHJXnZFfUFMby&#10;bcDDHA9KsRa3d2VnGSSBIPlPrg9vxqPUgFupFYchjn161LYaTca/DIsLBksomlbzJAqxIDyRk+p6&#10;Dk56VpjZ++0uhz01omZkkMmvajBDJIQ0zhMntk4r7B+DP7IHhfWPAKB7Yx6i8e8XQY7w2PvdcY9q&#10;+NLmeS2uEMTESIwZSOxBr6w+BHjn4i3Gix21np5CyRqFmI3oOOvPT8a/Ps/qNzV3oe7gYq29mcJf&#10;+Ho7XxdPYqyxXulTtFcz7gFODtGB79fevdrH4FeHPFmk6bqN/rzabq0cOBNDJGJJCpI3MhHI46Ag&#10;+vrWDefsyy2msTXGpazajUfElvstxCwcPchwSjjnllzjGMEfno237BvxPuNAFxHdWoR13C3+1EOw&#10;xwM7du78a/PcynGDTc0rn1WCjUq6QbTT7Fj4cfsveLPi/d6tax6vbrZ2kkkCC2x5krJnkqTheBk8&#10;nFM1jwd44+FnxCfwloupr4oW3hDxhEKywtnDLjnpx+dbX7OWu+KfhD4mu/CMdjqh8U3SuttaSQlw&#10;4bBMowcNwvBJI4r2z9mnw5dfCm+8RXXizTG0zxDNKU3z4MiwgBgQRwQWJJwfT0rwszqKjh3andry&#10;0b6Hv4CvXq4ludS66K+vmeDH4b6lZXcGr/EAXmnTQZlsvOJURTqCV3egyOnUg8D1+k/hb8ZH/bL/&#10;ALK8M33hnU9N8M2SiScSwMIr1lx+7DdWVj85JAB2474rpdY+KngrxVoL2vimO2EUgS3R5mB8h843&#10;4IwVI5z2PpxX0JbR6P8AB3QdLhme2j09VRpb9WBUbsDc3cd/oPStstpLF0Vyuy026PsePmeLrYas&#10;/bxvK7tfVNd0fPXx/wDDnwq1HSrSKfwzYaRLp13HDHKlusEwIYBgNoBAxn5T6eo4+ivGv7Ingr4l&#10;adZ3i2FzBdW9oALj7U5SRhn5XBJAB/vDBB9RkV8T/ts2kvxv+PnhoaLOI4PEErw3DFDEmUdVjlI6&#10;glRznsgr6C+NPx+8U/Br4a6foFpqU7alcR5OqtBGdxUooUKByzEnOR3B9TXbhp0sPUeGnO99V8jm&#10;rRr1qUMRa0lo+m/+R5pp/wCzf4x8Y/FaTw/4c05riWQSXEZunVTbRKyAMxyeMuor0+H9gTxJ8DQt&#10;zqXj+HTPFGr5W3tYbJ57W4xj5S+eCCwG4jALAc5FJ+yL8RdT8BeIj401/W4NUvtUtUtVSGQGOOJm&#10;3kccB92Dj8DXqX7Q37Y8es6DcaX4f0+68QeKpUY2Vra2pkmVyuAQcHHBAJ7A104OGCu4xa5uqLxm&#10;NzCcYqrdw7/8OeE+E/BesaJaa7qWo+JJ72S6P2RpkOxNqnKhAc4APOfccV8Y+Kv2a18d+N/Fsba3&#10;Hf38V6ypfTys7xZRXxJjCrt+YEnOcHA9PsrwJ+wz8aPE/g+K/wBdvtP8KXOqIEexmuZJrhV6BmSN&#10;GVc8fKWz64rmPhV/wTT1P4F/tDXN14+ubPWdO1KM3Vj5MzfZL+XPz+bEcZKZ+4QQdw64IrhpwxWD&#10;hUr1r/n109D0MTPB4mUKWGaei6We2t31PM/+CZvxv+KfgLStf8MeH7C21zQdMnIDtcBFikYkERk8&#10;Mrbc4HrnvX1T4G+LWrT2Wo6h4zsIItWSXyZbMurNaxEHa68+pBrrPEB07wxo+oaebCytNOkgkmF1&#10;AxgltmCEKFVVw4JweWXG3vnFfL/h74dR/G/Qk1e51XU9KN1bh3aFwwIxlU2lSWevExHEFWvyuG19&#10;t9ezR6WByKnFVPbuystdvuZ7R4C/a/8AEnjK31jS/DcEUmn6XJuYzTFJS5/5ZjjGOAc+/frXz/rH&#10;g/4h/Ej4qXfie+16x0oa9fRW88HmCVLK2DBN4wcttX5uwODyDgVa8Mfs7eKfhT4d1S/0qd7uyvLh&#10;WQzyYupww+ViMBRzwDkE56YrKtdU8c+Bbm8vPEOk3Gm2croto8pR43K53A7WYKSeoOM88VnWzfE+&#10;zcZx5krWT7em+h62A4dw08SnRmo30bXxX+emp2Hj218X6v48i0jw3bTa3a6NcpJPdxEBLmBWDHgd&#10;MqMYya5f9pnxTaa1o88UwEEJXcFLYO3+le0fsp/t++FtE+J1qnibRINEuZ7WWxjuIcNHJtIZXYDo&#10;SAVyenrzgUP23vhD4A/aJ0O813RtP1jQb/V0aSK8icm1Mirn97GOAp2sMjGSw61tWyvCVlCvGajL&#10;Vtb9vy8ysLmWKy6c8PUptwWib3vrv3v5Gl+xt8XNE8Pfs4aM9vHb27mNoywCrkKWBYn1OKr6B4V+&#10;Hvxb8Y6trNm88Oo/aYo7ny5/3U6CMlwVHAUeowTk5z1rwP4s/ATw78E/gXp+jW3iS7sPEVw0a5+2&#10;b4pt7qC3lHJBwTwuB1Jp2jfCPxB8Efh1ca7oOuz3N5pkf2qaG8RVgvlIIZexHyk9zXm0o048zU9J&#10;3SuvPfyZVWMqvvwi04u7s/w80eu/tN/s++CrTwTda5ptqttdvKssSWzNE85QgFGIOSGGRz0zx0rw&#10;/wAaftoDULe38L+G7K7tLu2kFqLWSDYLIg42BAOSG56nJpPhV42+J/7b/wAWNI0m4s1sdGiRpHlh&#10;ZlijWPDMxcg7n54HQsR6V7j8Tf8Agn74X/Zx+z/EaG+1C41awZpdSiuJVkR/NbCycD5WGRkcjDZ4&#10;xXp4bK61KnOU3eybiv0Z4+KzHDYidPDS1u1d9LnE2/xot/h78PIoNUtGtnsE8rdPC0e9vUHABz1x&#10;Xm/iP4eWHxkt4vFl7YgRXU6RByPmKbiOV6hc5yepyoyMc+g6j8doLuKewtbKx1WfWF8hLcxrKWY/&#10;dxngH37YzUHjvU/E2jeBbnRrfSo4brWAtp5kTLJFayPgB2K/dx6+1eXha86bVS1pSun2XmenjMFD&#10;mjSurJp76vuvIydR+BGnfDr4M3Hi3wrcrZzWM7BrDzSROcAb8E8EhcfhXP6TZa1+0P8AD2HUNaiN&#10;tobsrTWkjH7RdQA4YgDgDHryQc4xzXSX3wuGh6DHpniTXNVZL0fNLaptjaQDJIRQ2B16/wBa8zuv&#10;2rbLwLquq+GblprZLa4aL7eykedDtxt2nhSPYA8VvRlTxC9vCPNKHXq33saYym6L+rQlZS11Vkov&#10;RpPudP4l/YI+F8FzBrHhy4vLaeOIySwSMCiPnIxnkD8a94sPgb4F0f4PWVrqEEU9xPbqBMWIkQ7R&#10;yh6rjA6elY/7JviPwH8TPD+tX+uaJLrFrcSRWOmxyl83LEMZCApAxgrz/jUPib4Z6xrvj6fQfCss&#10;CaELdJrIXNw0osySQYQOWYAgHk9GAya9CpTxXs/rFSpq+na7tb/gHyk6uHlWeDox+HVv0V/6Z813&#10;tz4m8K/G+dSurax4U0a8CpcrGzLbfdZWJX7xXofzx0r6j+PHiHwL+0F8H5bG+ubG4ub2zEUsoKrJ&#10;5n/LNl9HBxngd6wNB+Lul/s36qdB8Vx29xexwfvUI8tXcn5pAeDyQeDnrWR4J+Fvh79oz40jxXp0&#10;UWnaSpHlBABHLKrHL4HB54z7VE6snaT91r81+H3HVPAQcVUk29N76fduQfsOf8E6bPwr4RkvbvUd&#10;UPiC/upog1m0T29uEzsYqeWBAJPI6gY4zXba5+wL4g8WaFqsHinxfKt0wfy7aziVYpFH3NzNz0AP&#10;HA6ZPWuh8FweP/hV8Vbyx0e0i8SaFdH7TGyFENqwwpRlY85PQj1rA8fftB+PLr4pXUcumwaJZ2tu&#10;Ila6lMrysSeQAdpGOOv/ANb7DA4yjRSx9VpTjZ36302PlK9DE4if9n0ZXUunlvr2PgP4r/DuX4c+&#10;M9R0a5ZGuNOmMTlTlTjoR9RXGyAruwSpHSvXf2mvh7rGh+JrrXr66S+TU590kgTYUcjpjoB6Yryj&#10;aJGJOADX9j8J59h82y+njMPNSTWtujW6t01PyfOMqr5diJYfEK0l+XRmZECsqkDkGvSvh/qe14uQ&#10;Qe1edzRbJyQCM9O1dX4CuijqDxtPFfqGS1OWaXc+bxq5o3PS/H2lf214QZ9p3wEP+B4NeTeIkKrp&#10;18uQ8J8l8ccg5B/KvcNFA1PRJITljJGVIz3xXk2s6dmz1SzZQWjPnJ2wQef0r6fE0uaLOHBVrPlM&#10;/wAWR/ZNdsNSiOBcorEj1Fa/jvTlg1mzvYhtF3GsmR3OKs/EXwDeeEvDsFnfSW0txaRwXKSQSCRH&#10;imjWRCCPVXFO1RjrPwys7hYw0lk+x27gH+leZTcKkfaU3dSSkmuvmdrdmr9LoyvGNt5OoWl0uWE6&#10;Bs98ivevg3rF3qXhJFgcFIcDBIGM/wD6q8Q1H/TfBVvKCSYJCpruvg54oGneHnXjlgPyzXpYdWm7&#10;ddTlxNNypryZ9K/tn69GP2Nvhxao6sIdKmzsPRi+Dn3yCK/KHxvA0GvXOXRyXJypyBn+tfp9+3ME&#10;0T9nXwVZQlkB0cTNu6kyHzD+pNfl34kI+3zDOTvyT+NfiPiO4wy+hBLec398m/1Pp+DYtupIx5HI&#10;Y5yQKqW+WnU4zzV2dfnJAyAM1Xt48Toc4zX48o3Pu72ReKF5oEyD04/Gu+sLPynEm0BYkhB9OSDX&#10;DWcDTanCAckEV6ObcxRXIwSNkeP++f8A61fQZTh27yseXi57IxvEW+w1WVVEZWbkEgE//WqTQri3&#10;i1S3e8tUuoIl5iUeWJMcgErg4J4J64J74rtvhnq3hSz8bafe+L9EuPEuiW4dbmwt71rOSbKELiUA&#10;ldrYboc4xWBePZ2IaSNSsSk7Ax3Mo7ZOOTXzuMrXnI3pR0SOm+A37OA+Onja4jkkOl6ajBmMeXMe&#10;ScKu7rx3JP419c+LPANx8AvhugsLt7uCQpHvkUB4x0yccHPFfOX7Kvj3U/C17qV4lrnS3KuJGID4&#10;GedvXHv04NfSXhzxbB8ftEngv5pV0dD5chibaztwcAnpxjmvyjiPMYxc1VlZbX7H1OT4KdSrBxje&#10;zvb0OQX4sQabrOiXk0FsTo8iSGRlAY7ztYgY/uk819O6p+0HoqeF41hvrfGzO7eOOK8ouvhL8O/D&#10;2padqHna7c6dYQ4u7bULiN4ncA4dGABwvo2c15t8TPg7pPx6+PEUPg7VF8OaDHYrNdQxZZWcNgFU&#10;VtoLDB4OOCcdq/OZQwlWnJKppHrq/uPvnKv7SLlTd36fifUH7J3xN0DWfGmu61GYZdZQJZtdt/rB&#10;AMsFB/uli3TvVb9uP4qWCfDea+imcX+mkyQGGQK47EAkEYPpg5/WvAPGHw18SfCDw5BZ+C5lu7pW&#10;G6V0MEnJxnJ+VhnqKu/s+fCrxB8dfHltbeM7lF063l33AD8uQcFcZ9evtUzwEVVhUc7rTR/Iuhia&#10;c4Tkltd6HhIn8fftDaUWCXLwwSsXZcIOMcEdiME++favpn4P+GviVZeFrPR9b8b3p0fyFMMc2JnV&#10;R96MMwycDoCTxXrvwj/ZS1LVvjR4psfCUOkrpVo/zm9lMUaknCgbQckr/KvRtP8AgRBppu9C8Rpp&#10;s2oWUnJhkLKu5MqY3IBU4K8jucV3YqviaEOaMVGD0Vu/9I5PaYOtJcz5pR1d+39M8IX4I3sfxA0R&#10;9O12S7F1KEjuJzkwkDdnA7DBOK+mfHvw08OeIPBg0/xJfvdDYF83gtuHcYGAfeviz4waN4s+DX7Q&#10;GjWGi6pcanBfTb7GCchd2eCrY4Pyt1xxz6Vv/Fj9p/xH4Ngl0q+0u5t7txjONwbjqp6Y968SvRrT&#10;cKsZKT8z2UqFRezStp+Hc9G8O6Zofgewm0vTbi91GXRJCoiilVZ5yxyDtPB+9244PNTfCH4165+z&#10;V8WPNjuVW01iFraKG5dTNFvOegYEgYHO70HtXTfsS/AX4WfHj4Bv4q8V3OoS+L5ZphLAt41o1thi&#10;qIhxyNoByc8k/SjR/wBmX4V+Cb+81jWI31J4JP3S6oRLcggkgE8jt1GBxnFelLDSwT+sud76u3T+&#10;vvPDliI4qTwkY2t7uttbeR9BfBj9o/xd4t8O3l5c+Edc1AWsZfzm2gyEHpGv3mJ64XI6c9q8e+Nf&#10;xcHx9uj4onv9Q8M3nhvzYtO0afZG7dN7To2CCxXAAIK7R3JA9Gtf2mND8EpYTaZqNjLpshCIluwK&#10;cYyc9OOnJ61+evx9+NfjP9oT9pvWbXQtLOj6L4jv3aGeZCI4YwAGcnvk5bAPJNejmGJm8PyQmvO+&#10;1vXuZcM4KnUxLdeOq2a3vfZrzPQ9W+PnxD+Mfgq+0zTtIisIZt8Bvbm4XapyRkAZYrx1xXzJ8RP2&#10;j/H3wH0lfDFxdmNbYtFuXOV3ADKsMblIHHpnnmvo3xd4Hl/Z0+H+nXF3qUl3axqqSzomzjgbmXJ6&#10;sf1rwP8Aab+E/i/9qrxzZa34W8NXjaVNFHawvLCsJdlBLSjJztPOWwM4FeFkuIpe1cqvKodHtr6s&#10;+1z/AAEFRgsMm291/mvU+tf2aP27vD/xH+EGi2lwbXUJ/KW21CwuVZZVZVVC2QduCcEHkYPYjFZH&#10;jr9rTwp4nm1nw3DDfat4TdPs3nTklkuHJHlpJ3wQMHOQRmvnnwX/AMEs/iLpdjbS+KtV07T/AA+7&#10;o+yG5Mx+YN8xwMKAyqCT3ZffHuuj2GmeC/BEfwzn0K1e6kuhDEUwWusSA7+M4IK5yegGccYPViqW&#10;GhJexk3zbNf5niYKpJyk6iT5Wrpu1vNL7jufAH7PHh3wf8M1lgtbSVnt2huL64w93MDwzAnJwTng&#10;cDFeufshfs1eHLL4C6rBrmt3firUNTeQ2tu87xWtjGGIEfyFXYsAN2Wx2A6k+N+E/AfjTxx8TtN+&#10;H9reWcWg3IDf2pI4R44/vNGyE5EmDnaOp7gZx9HftCfB61/Zq+BcsngTWjZ6vZWxlW1v3aeLUnUA&#10;sM5yjtzjB25/h5JrqyPCqHNVqO6eju18Xl29DPiXGOry0Yv3m7qyfw9LnzB+2H8DtM/Z7kt/Huga&#10;aZruylT7bYSsb2FlIP7yGSXMiMrgDGeQfavl/wAXftuW3xH+E9tOl/rj+ILN2bXrGWJW0+5R5dqm&#10;Eov7kKCoBdjk9iSKl+N/jz4zfHPXtfgudVjsV8JWS6rNZRShYyGXjA53ttY8dua+SNF8A6143uLm&#10;WwtZpzHJmby+FU+4HSvehg8PJuU0rWXa/f5dNtTyFUr0acLSd23106L177n7Wfs067ovhH4MeFNR&#10;8OiKW2XTllbvLKroN0hOAM4zx2KkH1r034WeJ/Bn7QXh3xHb+JdVj1Hwzo7LFfWxDR+YwJxFJgBj&#10;jAyFOTwOeRX5e/s8ftNXvwV+EeneHtZuruI2byeXG2QCrE8Ajkjk8dK+u9S8cPa/sxaXrela1HpO&#10;txwmWWBo/MhmUneS6dcrk4cc5rxsPj6lCq6dRe6r2b6+f6nRjMjjKiqlKS5pW26J9H6aq57d+0j4&#10;M+DN/wDBDVJvDXhzQvC+r6XCwsNQs7SC2uYLjOEHyfMwbkFW9T36fn9b+MfiFrvhuVrmSC2ePdHB&#10;NO7M0zI5+YgDkZGMk+hrrNM1rRfHGtn/AIS7x1LfxbWurdYP3VsjAfKWXcDuJ43MTgn61w6fFO18&#10;Dytp1zcPqOkGTbaXhw5ck/d3LkbgTj361wZtmM8VFSpwTtpqtX6Lt6+Z7fD+RYehPlxsrytzeS6b&#10;vr6eRxfxB/aG8V63rNn4f1C2lsJ3lRZLxpC8JHTcOOBXsOt/CH4e6h4Q07Trm+g1fV7wCNYzKokl&#10;yPvAAdSx7kcV2/7Kug+HPHGs6imuabJaLelFtoNTQxreRchyM4OQT07471zH7VH7NugfAL4xaP4q&#10;8GMHt7VzLdWSMStvkEFlz0IyePp0rlhSgqaklyNJ6J/a+/8AzNcXjObEPDwk5K61stu2xleKLrxl&#10;+zx8I4LJNGsbi10sOInt7ohkjZiR5i4GWIIBIJzS/BT45eLfgILW88VJcacmpO99FOy74mRlUKsb&#10;Y+UKF6Z6/U57jx5rEGtfCyPUri6F1FfAAhnU7wxC7MD3OfXkUut/EGy0bwfIus2S+ILCxs3UWVyg&#10;ZEAXI256Hjiro47njGhjk05tartpa+pwf2YoylisGlLlumnpr1sfNH7TPxc8N/G7x1Nruqvd6k0M&#10;bRWscPyCRmOTI54yPYV3/wAD/wBt/wAJfBvwjDoizxwx20CrHKVdkhBBLdR8zqeMdzXD6V+yZP8A&#10;GDV5tTj1C303SpWMkUcajKq3O0Y7DpzXk/x38baV8HdL1XwLaaTBqdyyqPt85Ae2DDcVAxndz1yK&#10;+gwtLD12sPC8+V9eh5uZyqQp87ShddN2/wCvkfVXwy/4KoeGU8W3UqG+0+KOBIY57iF5BNtJLO3l&#10;hiuc56Gun/4KEftzeF5vg74XvfDs9hqet38vnSTWrmRREVOSQcFSWxwf7p4Ffn38E/jprGgeBdS8&#10;JWWiaFqFrqkh8yee23XCFgBgOD90Y6V9afs9f8Eu9U+PXw60nVrBdPk0/So5H1GC+vXt2vJiNwWM&#10;ojYwP72B05619HTw+GjJYblvzXVvLe58ZOFaEnj3Ll5ba93tY+bPE37TupfFO9h027VmgU78ltvz&#10;fTvQuGjQLkHHPbv/AIVznjf4aXmhfFW4ij0e60u0tbto183L/cPTd0bp1FdTBbOkQJBxnGfWv6W8&#10;KqFKjlkqNGKUVJ7dXZXPgOLMVUr4lVasm20typcQkkEgkmtbwg+y5wcYBqpeQhowQcCrGhq0N5G2&#10;0hGOAex9q/bsudpRZ8XXd4tHtHgK8GxCSpxXH+MtOWy8dzIy4iuMr+BFdH8P2DOiAghuo6VH8Y9L&#10;FvrNrcgYDbeRX3CjdJni4dtVGef+FLMf2Xq+nuCdqHb9R0/lWv4JMd74F1e0d1UCPepY4UEdzVfS&#10;IjaeOZ4SATKpHPfIzWh8L0EHiK6syoMcyvEVPIPBrjVGK5UvNHpzb1foyno1iJ/DF9bCSOUoofKN&#10;uGR703wVctbWkyAlQGB4qz4JtvL1G7tSFAZXTHbIrIt5H064nRsZDY59quLtysqPvNxZ9g/8FRlS&#10;10XT7eOMww2+mxRxx9kAXoPpX5Ua8QdTmGSBuPH41+rf/BUo/aSiqyui2i7SOeK/KjxHFs1aTccE&#10;uenfmvwzxEpt5dg5ep7/AAVL3ai8zLkJAY9SKjtBmZM8YFWJgTI64xxUEGY5kA71+TxVtWfdM2tE&#10;iL6ygPc16VIgtry5I5IhRx/3yBn9a898Oxh9ZT1zXpd+Bb39tI5Ajnt1Vvpyv9K+3yjD/wCzuSPB&#10;xdT94kcZcfbori5kCvIEJkdj7nr+ZFVJbq6vLZlcsQMnHb6118zx2UbJcQlycgMOjVmXllJcQMIo&#10;RHHzyeor83x9aEXKTZ69CMnZHsfwg/aJHhfQtENjp8N/cW9sLW4tdmCwGRhsA5B565Fes/BDwF43&#10;8RPqd94b8MyzaVdzGb7IZo1Fu5/hUsyg/TsAM4yK8Q+FH7OH2qxtL6a4eS5u0xEE4EKnnk9+K+7/&#10;ANj74r6R4C8KW3hya8t47zTVCtGxAZ+vz/jX4piq2Ex+JnScrrW6P0GlhcXgMNCtGFm7a/5nzH8T&#10;tP8AHep+Nk8L65pV74eM0Rl/fp5aPHkAlG6OeccdDXqPg34Raf4C0eyn0SZlvpUVWk8zJBwMZ556&#10;nrkV1X/BQ/8AaI0W00bQ4IIotV1KO6/dwRP+9ZWUg4IBI6g9OcCvM/ht8Yr/AMdapp1jp3hafTnQ&#10;FJElmKeaQMlsnocdfXFfK51lNZNRwelNef5n2GSZtSlTUsV8b8tPKx7L8DfhVqvxI8Q+JlvJEa00&#10;BFNy8eAJpHB+VT15VTkdOBjBxWp8S/Deh+GLeMWom07zyDJJbyMXccA/eyM4rqfhf4C1r4ReC9Xv&#10;7K7F5f6mUnubdn/dcZGE464OMn9K+fPF3jzWPih8Qm8O6Rp+oHVjIIjbvEd0ZP6Y78cVwpSq1IKn&#10;K/Klf1/yOyhSo0PayrwUU22rdrfmfcPg/wAQaLoHhqyGi20DWM8AdAOjKQCGJHJbvk85r55/as+L&#10;2qeGPHGjDw/cJBqV6zwMLqZfIdcbgD8oxjHfNfVv7O/wa0r9n/8AZo01tXnt9Q8UrF+9ku4/METM&#10;T8gU/dCjj1Jz9B84/tV/CTSvj54t0yxhkmW6jY3n2izlCR2bKMHdGVIKtnHBB4+pr01lk6E/3s7x&#10;ett077a9z5KjmFOtP9zDXVc2l0l5dj5mT4iazqfxIsPFOu6sbu/0zeIoIlIhXcpUkN14znOAK9o+&#10;BfiK2+PHjuexmFub2FUdROC5dixxknjb8pFeUfHD9lnXPhl4GutXtNaj1JNO/e3NuLbywI/9lt7Z&#10;PsQM4OPSuw/Y4+CfiXSfAGseP5FmtNSaKM2lnIQgmtxljuyOCxIxz7d+OLFYaLXP9paJfjsfbVMR&#10;g/Y8lGVlLRv1Vv6se6/tL+HpvBtvC3h6G08KAwAvJaOfKDAKGBVXyQRkkkg56HtXA/tSfBzx3H8K&#10;U1j/AISSz1BNJRXS1ismgk1BNuMeaZHZuc4Ujkj6V5h4h+NnjH4/+HR4Y8P6PqF1q08jRyzlflVN&#10;2DkngDPf9a9P+LHg742r8IdO8IS+Ej4hvL+ER+dbBpGscL998A7U4656gdOKvDTryrJVHu9tDwcR&#10;gaeFof7O05Q1u93qfDPw++P+j2HiHUJ9Xv8AUdKuJJB9mW3LNHGSCrMwXnP065r0/wASftUaXpWr&#10;aVeWTRzW8ZKR7BhQpyC4z24BweRk96+fPiF+zZqfgfwbquta3dRWWq2uomx/sybIuZGyd0mOwGAf&#10;cMCOK+if+Cdv7N1t8TfhLqt5qVjp0u67+yJJdKWJBUZQenLDnGa9fOKWEoUHVqNtXtb8NDbIa2Ir&#10;YhOmkpW38r317npnw18T3n7Xeo2em2t5bWelacwlvbm7XfGNpBChCRuJwOM49T6+/wDiT4oaH+zX&#10;LZz69MirdRqthMYiiNj7wKn7p24ODXi+gLoP7NC3HhvTGFndWm+9gVA0huAxxxIem3Bxnsa639n3&#10;9oXQPG2m3r68jS32mXflxyyRl2ijIB3YznnLDgjp1r5OrTo8kalKLcenfXqfRVZ4mpXlRrJK3Z79&#10;1bcwtT+Ojftf+PmtI5bi38I6PItxNLDlJJ5UyURCBxz6dBWRrP7OPivUPjRo2q+B1W7lmt2klj1C&#10;+/dW6+XlnDuQ2A2Rk5+bpkdPXfjn8bPAvgvwVPrFla29xMJQPKhT53JwMgg5IwevPQDnnHbf8E5v&#10;if4W8Qa1rmp6zE2kawqR2+mQapJtklVwxkkjVj/sIowMgZ9a9rA4eUayhK3I1pr9/wDVj5rGuc6b&#10;xdBNOOkk11vo/wDhzya9+LcfwquYrbWpBbX1tJ+/QttliYDqp/UEV2virWPG37T/AMO9MGk+IdOT&#10;TdRuFjuTNExuo4i2NwzxuK8jsTivbf2p4/DHiGKLVvFHhW11C1gGyGWGJZ5XZsgBYyC24gLkKDnr&#10;nIr44n/apf4V+K7vWZbG6s9P0tIorG1aIxtLOjlgn+8Oh9MH0rCpg54KqoYVt8zu/T0PQpYylj6H&#10;tcTFRcVZPu7dD0H9qD/glJ460uyn8YfDeWKeZ9LNpqdrfXa/aL1AP9YCcKXwBxkdsDtXyt+xJ+zV&#10;4htfEeq+IdTFzYafoV79lvbWVSss8wBzGc9MYwe/0PNfph4J/wCCinhXxf8ADDT7mO4aaPUYhElq&#10;yh5GduPJI5ydxxyBXnHxK8Rado/wcv8ATbTRLez17VZHuX1OOX7srNlGZQvzgcA5PIr2sZmGHoUH&#10;RlOza0vvf7jxMJg8Ziaiqcl0nr0067s5jVNM8IeJvA9xLqOn6MbbS1LCBrZHMMmOCvHU9OOTmvOf&#10;jZ8XNP8A2btFS8tktbC316NLSMBJN6Y3EMqj7oPfBGcd60dF/ZM8a/GnwnDda34usbOzjZZvs+nw&#10;4810ORv6ZwR0xXzt+07oPjXxX4wsfAc1g+p6laXCfY3jyyXAbKgjsOcjnpjr3r5fByVTEQgpXtdy&#10;9PK59DWpQ9hUUnbsdD4n+Hvhj4neIrDXJtNe7u73akiWLFlvWb5g+1Mkns3GRznpmuq0RdD+BfjL&#10;SrW8sJ4BFF58f2i3YLGSRhsMMjvzXUfsk/sY69+z5dS+KPFIa7ZCWihimM8VqWzvLHux55HHNez6&#10;1498K+NfEdjaa/DBJbhwVjlj3Lt6E84Hcd+1dWIoueJWGqNtPZ7I5IY5xwsp4aN7LXW70PIPHHxZ&#10;sv2jJYfDWmWrLrOqK0VlJASPJKqXaXGM/KFLde2B1qXxV+zgvwJ+GEnijxH4p1vxFp9pN9lImthG&#10;Imfq+AzbwehycjPWvafjT+0p8H/2ctD0nX9Cs9Fi1GO5SHyrGGMztn5HK4GenJH1FUNY+N2kftO/&#10;DxLPw1I+paZa3LTXMbRbJZGILeUFbC5+bucCvpquXYfD4ZqrK+nfXySPjaGLxM66lRjypPXT72+x&#10;8ieCf2frf4yEa5omt3Vt4bs5GkjgkZ3BnVvvImRhRjHJ6jit/wAdeF/EtppK6RawWuoWuskQz3LK&#10;0csCE4LBc8DnqCT+fPrniv8AZ5uPhR4Wa8+G85025abzJbC7kaS2n3dQN2SjZ9OPauC0Lxf46+LP&#10;gvWLq/0G3stWWFoLWaachZ2B6qMfLkjr0Ix9a+bpRqKTqymlGOkbrXXufUSxUasPZ04tuWsrPa3/&#10;AATsPAH7Ga+BfAUf2O61xiY9yXGQ8Se4XH3c9ifxr4O/aN/Y28TWHxHvdS1vVRe2+pzSM2pRxEp5&#10;hb5VYE/Lke+K+3vhP4g+N3xI8FWlhbeG1iSCXyZ388KuR2J3Bh6ioda8A/ETwt4nufCR0KxvNXu4&#10;Dffb5bnNgqyEqAQQTkEEEexPevdwlLFYNLEQd07c19u2j9Txq1ehipujN6q/LZ9F3XQ+IP2Y/wBk&#10;/U9b0m/vmu0tsyFIdse8vtJG8HI4z+dfe/7Hmoad8IvhVeLq+suNZ8O287QGaYxITIXJd1JxgAgZ&#10;PTn0rxXWLTxj+zRqf9m+KtHNzNMzPBc6VGZoZQSTjAGVI9xXz3+1D4y8ReLvFena5Np0mnaXZZjj&#10;M0RbJJz86gHrgAA135biq1TMHKpZx6fpYnOcBh5ZZCELp6a6/O/Q+1fh98MPCXxx+Hiazr1pc6q+&#10;oB5LaNZykMJJb58hsluc59fbivjz4w+BIPh58Q9V0iGXzobOYrGxwTtOCAcdwDXN+Af2xPHXw/sP&#10;7M0u6geO9ZmjSWM4i3E8rz0znim3Gq32t3El5qE7XN7csZJpG6ux5Jr+g/BvAZlTxFadSpfD2so9&#10;OZu9/J2vfufkXGKoxUY2XP38rbFe4iXaQRx1pdPjC3SHBwDTpVLKTjJp1plGXAGQeM1/TmCVrH53&#10;VZ6b4Bcl4weCQK2fjNbh9CtJSuSB1/CsPwHIuYiCQe9dh8VLb7R4HgkIyFPf8a+3ov3EePCSVQ8n&#10;vwU8Z2c6MUM8S8jsema0vDETaX4/AYsAZcEscnkc/jVXVrcJqOjSgDa6AdfQ1qamy23xCiYDG5lY&#10;4+grOS97Tuegm+X5EWlwf2f48uUHCmdgBjsTXO6/EltrNypBHzn09a6u8Kt41Zjjc8oY8+uKwPGF&#10;vt8RXQK5+c1lUi+W3mXSfvL0PqP9syWTWfhFol5dAyS3GmKd55LEDrX5g+LUP9rzjJ3JK386/UL9&#10;oBW139mrQZSCWt45rY46EKxx+gr8xviDaNa+JLxcEYkP5Zr8i8T6L/s+i+kZyX5nscDT1qLuYE6s&#10;0zNyVximWoy6g8D1qzIGLYBwCM47dKrW5Hmr3OTX4xRjd6o/QpPQ6fw1HnVVIx1Fema/Zm48O2Mo&#10;GRGGQ/zH9a838Mgi/Q8kcH9a9esLdrzw3JEpBdF3oMA5IOfxr9NySivqal6ny2YTtUR5sfEdxb5i&#10;dRIqEgE9ao6prcuqabeh723sxbxiRImD7ro7lXy12qfmwxb5iowjc5wDJrrOdRnDBVJYscAADnsO&#10;grF1GNZYiFBYg5PHQdOv1r8gzXCwjUmmtmz6bC1G1Fo+lv2VfinN400QWiyTRvpEaNcbLcyBUztJ&#10;46EnAH1Ne3/An4GHxH8QNW1u9W2e6sLkWlq83Mezhi4xwTlgMnpg9Oa+dv2Mvha89y+oWmlPq11C&#10;BJOrR+bDCmf4h0+mefSvo/Xde0z4Z6Zb3Xhqxjge8njWTTLYGNRKSFJUDjk44Hp2NfgGaYbDqtOl&#10;Si4t9dr/APAP1Chi8X7CMnJSWmm9tt/kdX4v8A6fYeNLbV7XRVvPENruhV7ePLorcFuOOPU9Pal8&#10;QpqfgzbqsumSi9QD7MREGDNgDHyjvzXp3wH8V2vgq3uJPiFpgsLjWJmnyyLI3lEDbwehBzkHB5rM&#10;+MvxQ0e/8O65c6FazT2FlayXClFLCMKpJfA5VQBk56V8tUqV6fJBPnV7Wu2/+GPpMJUozcrwcdE7&#10;20fz7nVaDb+M/iJ4SfUbV7W3jMQWdIl+cdOoxhQePrXG/DSfW/BPxrDx6bJqtzq0QtmMKqs8Eqt8&#10;uckZUgnp0xnpXA/Aj9rTxD4h8Piex8MXmozQx7WmsrJ5hGF55IVgOmecdutd5+x58b7V/wBrq3uv&#10;GVve6OlrBNeW8V7C0T3U2MKiBwOm7PA428dOOqjlcXNJ3Sfxdl6MMxzL9xOMknZXjbd+qPa/jV4A&#10;+Otn4KutT0Kx0+SGJd8tjfSF7g8feQD5eO439uleN6DqHjb4SfDtdc8YeF7+a/ku3ne5tGW5jcFc&#10;KG8otsCjIAP1zk19LftDftt6P4a8Kalc3+omF7eFjbW0SeWJGYEBeRuc4A6nGTXzz8HP2mtZ/aL8&#10;Cw6Lo2lSzahp0jbnznbGS21SSdo/+sa9PMowhRSinyx6t6/8A+XyJ1KlVykkr76HL/DT4Z+Mf265&#10;lCiTRfBj3MlpJcKhCiTHzFVOC7gcZPGeM54ruP2zPhj4/wD2efBnhvwf4d1CDXtO1+MWMF4FMM6O&#10;i5CSAZUrt3MGyPutkDAzteEP2h9R+A3g6XQvGunr4Vkt7qaWxnkxJb3scg3MQ8YZRKG3HBwcHPrX&#10;vnwk+Jng74reHbfVHk+2GeAb9/zpNxyQc8ZGOCPpXK6+HjS93W60fZ9VpudteOIVVTcdIu2nVdHr&#10;t5Hy38NNL8T/AAd+GtujDTL6+s7RYHWEkNMQeNhIBLZ/M19ifCD9ojSvEXwe0fUpj9ql+xRPdNJL&#10;suFk2Lv3KcYCsxUZ/u18oftYeK4PBvjnTLLRobiWPU5ClvFbkytI4PChRyCfSqnib9nr4g+IZ7S2&#10;vvD+t+HJfEs3ladb2l0GjnATeRIqkhGADt82MKPY1jkzrwhKo43u+n+R255HC1/ZqL5XbW++ltyL&#10;4k+BPDPxf8fa94u0/wAN6ZqNzqOoDTtPmuUE4CINjTH3LB+R1AFcHonwm8U+Ffio/hvwFeactpqU&#10;ZvL9GGIoSGUCQBRxvIPHcLn1J7ZP2bfif8IPhVHAlzp9zbQTPFFJbXZ86NCxZVc8ZbJP5d60vgPZ&#10;eM/2e/D3ifxd4s8OXl02pPHJ9sO2UpGFO0bMltvO7JGOQfSuLE4Wr78qqvzPTr7vSy8j3aGa0Y4a&#10;EcFJe6rW2vLTdnV/CvwPL8KYL8+JZ7W41/UZ1aS6gX92LdV+SIcnAHzNjvmvU/jD8IPB2s/D4hdM&#10;07fMMTTxRLHOmVyHWQAHjIPB/OvnWXTvib+29A4+H2nTOmlMJJr64lWG3jPJCb3I3MR2GTjsBXe+&#10;PvgV8W/h3pum6NDKNRcQgC5ldVVP3e1ySPk4JOPmB4FXhcorOm6sk9dtLbbHj47Nb1opzXOt9e+9&#10;mes/s0fsI/B9PhJpmqawI9dvr9D+91K4DtvHBCquApDA4OMj1rwbxt+xJq3iz4h6xcadfPYeG9Ou&#10;mj0++x5k83H8AHULnaWPHB681geKfEnxC+EOnWXhfw5Bc+JpTavfTfOqtpk8jtxu+7tPzYBII55x&#10;XY/Dy++LEHwKktNd1bSrO+YySoqxs7xrIxfY7qQMgkj5c8dz1r0szxNB0YwslKNrW321N8mljIVJ&#10;1Kcrwno+bVWvpYtfD7Vbf4XWl9otxrd5r+p6N+4N1e3TSseMgohOIwQRwB+JxXP+PPin4X+J/iK1&#10;svElrZXsFjG9x5c8QMUEiKcPkHjOBn6EdDVP4Z/s72DeILfU9TvX1vXbsG4vpIpXWFmPAQrkbgoH&#10;cVp6/wCE/C3w8/aG0eabT0uob1DGIo1WNGdYwRIy4+ZVIP16npXzeFxC+uNuT169L9vT5Hr5lhqc&#10;8JyqKbWum/nZfoeiXFj4c8D/AAb1S60zTdNsfs0CtbrbQKC0pO4E4GeduM/7VfJ3in9v/wAFRaBd&#10;RT3weVcq0QGZAwPQD617L8Y73T/H+q65pkU0kNpYs8jvDcNGGTJJQFcHGMjIPT8K8mu/+CePwp0/&#10;4hafqM1pcnQmj81xLeuIJnYAR+ZyWxvYZw2DwMdc3hsPhcXdYi/NHt1+84cRjcTlkbwScZbJp6O3&#10;l3NL9gv45a38VfGd7plvremDR7iKS8McO/7Va4KhY2zwQQSSR02kV6L8bPAesfARbjxU2kjU9SsL&#10;yGa41T7QY1MLI37gREtnBIIcEHJOeCAPI/hD4C8O/Azx/e+I/DFvb2VunmLfwx3Jb/R1JJYKxyMY&#10;JwMV658avinqX7Qd5caF4ZvEu7C9Ec7zwp5kcS4ViG9T8pAA969jD06UqkpUo20SV9/1PFxGMqyh&#10;GVRbu78v67HZ/Dj9s/wh4v8ACty8bLatcQ7rm3lyp8zo2RnaxPqOQfXt4da+O9N8W2csyW6R3CtJ&#10;HbtOpQhQSFPPtivcf+Cd/jXwP8KvFmt2Wt/2NF4gtJPKunlsxFcRMvA5JJ29eRjOQcVi/wDBSf4p&#10;+CPi54u0W10K8s7PXTdpb/bbcCSSWInDGRB2XPBPP4V7dbBqrheZySlHpY4MszF4bGWpQfLLqfO2&#10;u6U2qeLNOtLi0tLi4nYTKsUZm2hcK74xxknr0A4r0OfxvZ/Bi3tNQ8N3FvHcwIIr6zmUxxXOO5wM&#10;q4ORkjnp2Fdf4Gn8J/s06U2oavqF7c3QT/Tr6eIsHXJKquBtUL6Ad+c9awvF3gLUfjv9u8V29hDL&#10;4dv4g9oJHTzriPbku8a8KCCMA84AzycV4GIlOlSjpe2n49PQ9RYinisTONZuMW0+ybtaz9TjvHnx&#10;j8d/tK6Df2vhu2tfDulWMfm3d9DMLhy5BAQdNvHfk4waf8Cv2j/D9ksVnquoW1oLKL7Ncxu6qY2V&#10;gD19ga8p8K+Irn4N6jd6VbPqum+E9WJnmd32m5bOAEyPuAZAY5NUta/Z38G6rY3HiaC5njuTP9rX&#10;z75ZRd852bQAQfwP0FdNOmqjjKeys1p18zZwp0qLpwVua6bv09e59T/Cf9rW4+Hur38tvbxz6Zq1&#10;3ttAshEoixnc4Ix6kY55rzH9pf8AbJs/EHie01jSdR1KS6giaOVI4GijiRWPr82eTz0IFZn7Ll54&#10;f8d6pfnWbW8WeFlSw88vboDjJYA7SeCMZ44New/DD/gnz4Y+NnjnVorzU5YtOS3XdDAvlu4bIIDc&#10;7QD2HPNejRWIxFsPV+F9Fb+vM+fq4rBYKu6tNXlHq+un9Jnzpq/7R994+sheRWl9qxSRPNuYoy6Q&#10;L0JdumMGvovwv4Z8O+LfhJcLfxR3VmYGWdJAphckcAr79K9T+Ff7Kln8OdO1bw5Nc6PDoKSPDaLJ&#10;AvmOCvcAgcZwRznHavjL9onwJ8Q/2fvi4nhGHWIl8K63Jvsb+1+dTET8y57OvIwfbqOa0pZE4Xqu&#10;Okb3118np95ris8hi7UoSs21ay0d91+h6/8AFH/gnR8Ktc/ZxfxToWmQeH9d0+xa8imjuXKS7VyV&#10;dWYjnBGRz/KvhC+sltC6oFIYYPAP/wCqvt7xLYJ4i+GA0WbV9Re1mt/IU/aGyAF4zjjHH07V8Ua9&#10;anT9Rnt2dZGgdo8qcgkHFf0/4IcQUcfhKuFi3zU2nZro9L363a+R+Ncc5HicFiI1ajvGd7Wf4fiY&#10;kqYUgcEcUkI2KMAgrU8kTFiBk5qS1sjcSCNVYluRng9M1/R+FifntWXc7rwA0flJ5JkZARjcMHP4&#10;e9egfEe3EvwyRwCDkDP4muM8BW6okYAAwMcV6F8Qbcr8JI2YHBYD/wAeNfYUH7kbnkauoeMashaD&#10;RWPOMj9RWp4hsBL4qt5Q5BRUAPrxVbUrVpI9KUFAAGbkheh9/wCVa2tQm41yMqMBVTI9KVV6u3dH&#10;oq6Sv5lTWLP7P45YAkqrL1+g4rM8WRRpr1wXdlLNkYGc/rXQ69Az+Kg+OSEPAOBWdr7BdYuAybyG&#10;9BRPZ+o6Ts0fU/xB0cTfsp6YVjJcyvIeeu5m/pX5g/HOwNn4zulwV3E+1frDqNums/suWsKlWkhQ&#10;9umCa/MT9qfQWsPFruBhmY9vevzfjvCyxGSVmlrCd/8Ayb/gnbwjX5MZyPqmeTt/rkHUMB/Kqqrt&#10;mOARhua1tY02TS5bYOAfMUMpHQ81n3EYFzKB9RX4a8PKnPkkrNdD9LjUUldbHTeGFBvIuckrivYv&#10;DNwEtozgYIHPTHFeO+F2US27nBycV6zoUmbBcE/LxX6jw1SU8HKPZnymaytNMwvip4KjOqNcWhRT&#10;PywHauKuPCbWEbSXJwv54r0fxbMTPCSSRjPHSsHWYDf27IqElhz7Zr8g4lw0qeIq0/N/ie7l9a8I&#10;sj8G/E2+8BhG0PUL3T5SNu+3lZGYHqCQee3FfU//AAS78UW/jP45N/wkrS3lnCryRPKTIVmyOmf4&#10;mz1PufWvmb4Ufsz658V761eF4rDSnuGtnvJT8iMMHHHfB4yRnB9K+ntB/ZSvP2WLN9X0vxGuoXsl&#10;mzz24VTbzoewcMwDjPGRn1HNfhOf1sOoSo1dW9PxPt8shXdRKg7Sa0+4+rf2ybjwz4r8K2emnWns&#10;g12FkuIGHmWbbQdozxuA+U5yK8Y+FXxQ8N/DWZ7yF0uYiJLK9kvr5biW5tpEZHRohhACOvBzn8/N&#10;dQ+CPjr9oBYtP1G6j0TSrgicKZvNkZSBtwF4HFdb8KP2U/B/wK8aGTxiR4ltSY/s6TFvKj5+bzBw&#10;GzxjPFfn31vCYau5Up+9F3UVr+P/AAT9Do5di6+DUaqbUlrLRX+XY7f9lf8Aax0/wRHrnhrQLXQo&#10;tO0248yGSGFo96tnOG3ZIBz7c9sU744eOPD/AO0L408P6NqlxClxqeo28KNHNseL94uSGY/LxkZy&#10;OM1037ZXwu8M+NPgTHqPhPS9O0mPT0y17bmO3Mad1AAB9sHjnvxj8y9B8HeLPi/r+onQ7XVNXSwZ&#10;i7d4VDcBicAE+lehleWTxFb6w6jUE0+Xpc5sdmNKnh/ZKn79nFyej+Z++/wt+E3gz4baFY29rp+k&#10;kRweXOxhSbz+cHc7gu4I7knrXjfhz4l/C74E/HPxL4Z0RLDSLrUpBqQtodqR5cbWVB6AoTtHA3cD&#10;FflH8BP29vHHwksJfDtprt+dKL5EDfvXiOcFY89M+g4/GvUdO/aS8LeLdLlu59E/tnX7xTHNKzCG&#10;8iJOCyygEkgHpjGF7CvZznBQqUnh7Oz1v/X/AADxslp1YT9s5J20t5d/6ufZ/wC0/wDFTQr9LCCd&#10;rO6tr+7jgijkw/nO0gBAU9jXnfxM8Za9pOpiTwleGz1K8njhitfuxysTtX8eQK+edJ/ZmufH6C7s&#10;/EV8Y7W4byRI5JiYEEEDPBIweK+wf2af2JdY1Lw9pviXxRrrXesWUi3VjaWUBYKoB8t52bIBcc7F&#10;GcEHIJwPlKWWUVJRw878u6f9dT66rVq06bliY25tmv1OV8YeDvGvw30HTvHnirX7FdUs7gi0gtIc&#10;MMBt7mRhj7i8cHqK9/8AgB/wULtL7xN4c0/UYRcADyry+ExmjsFK/uxLISRlmyMZzz0xnHwP/wAF&#10;Nv2nvGGomx8HXmjHQNPsfMjDRkgXahgGYBuQCR37cd6+Zfg78Sbvw34wtfKu7uCwvJBb3Ko+Rtbj&#10;OOhIz3HavssvwbjSVWO66dD4jGJ1KjVR+XyP3R/aPGnaZ8Ntemt7z+1luZrZrK2td0skyCYOECgf&#10;MwHGFzmuP8Q/G5/CHg97TVLULIkaJi6TZmMMG2OjDPTIB469xWr/AMEu/hZbfBrwXcavqGr3eu6p&#10;qltC1u14zD7DAVJKoGY7ck8kYyFUU3/grB4z8DeJ/hvpcl3FnXdJvIGjcMU86ORsNExU5YEfNj/Z&#10;rhzTLI14rFQny2Tsu67HRkuL9nV+oOHMm1r2emvp3Oy/4J2fF7R9a+Cd9DpjwosWpzGVCNrAkgA4&#10;AGV2gc89uc5rO/bV8ReIPiZ4Th8NeEjcW+tXFyHS6tHUPaKuSZDu4wfunOM7sDnFeefs/wDwZ1r9&#10;pz4d3GqWWty+EdLsYfs1ld2AdXdlH3VAYZCg8kkjOB646L4W/Dy+/Y+TU59d8QN4sXVrqPOp3UbL&#10;Ig2/LHIpZto6kYOPmPfq3jav1BcsHHS13272O95VRpZg3Oak078qvv2vp/WhxXwc+F2oeCvhP5Ov&#10;/aIPFBSSS9+0sHluJcnD7gSCCMYx0HvXHa18VdCj0KZJPEcayK/zwgkEEdip5zXov7Wfxd0XxJ4d&#10;SJNSWGe4dFs57OcearGRQUJHK8Eg5444615zpnwi8Aa20eoXekae+p2jiSK8Zz5khHOHOfmB9/Wv&#10;isRGjTq/vL+89bH2WXSrVaEqsVZLRJ6bHXfCT9nTXvFPw7n8ZaPeXk02rSnyNNkmNsJIUG1HVsZD&#10;McnByGGOnfwqT4G/Fr4//EDV71LCPQn8NXRtYZ7u5BWN1IJxj73y9cgKeRnrX6b/AAPF144+Aej6&#10;rFanRpL60V4LUEMsMePl5A4BXB46A+teNavqJ+EtzqFrIlwWvTLLJc3W0N5hJLbgBggBuw5Hpjj6&#10;3F5bToqMktO/lY+TwucVqsqkftX0T9dvkfEXx58CfFjwD4Ye91GG1bS1lWLUZrKJVmCr947Pvbh1&#10;wciuf1nVvFX7TXgKDQvC1lPBpkkxgGq3BwfLyNyiNcnqvU4HWvqj4u/F2z8e642i6fdafezamVur&#10;uFpljjA3bY0Us3MhOSBkZAP0ryTTv2fdd+G/jm1fws8Wl6PdS7LmN8m4tF3KMRMcgg7jk5GBk5I4&#10;rx8ZGleMcNFKa112/r1uelg8bJzksddxtdO34P8A4B4jq/7Nviv4TX+mz674kiuvDf2mKG9nS32s&#10;iMeA8h5CluOp69sV9k/Cy98I/BnwXJqtsNEsdEtY2kmlhYLncAWck/eOBjP4V4t+0F8VdJ+J3ijU&#10;/DMOm2lpoOjXHlm/kdEczKuOWYHgZx+JzgCvYPhX+1N8JNU+BNtZ67oHg6CCCBLWeGO0ik87am2Q&#10;+WqjguCeR0NepgZKpbmdmtzxsdRqQheSdpaq3mZelfEH4a6rpM/i+90zTI7fxRMZ5byZEEoyvyl2&#10;bOBtUDGeCQK8N+LWr+Gfg/8AEeHV/ClxoqaZ4gLLJcB/PNk5UDcuFIjGMkAggnOBivO/itf6Ja6r&#10;rdx4ZlXT/DTXrtplg8zlbaMkDfErHIBwfoCQOKrfsPfDnTvi18Qden8Ste39vpaefBblwkdyD8oB&#10;JxwuScA89+ODng8MoV6k5Tb/AC3PazGl7PLKddWXlu7W/r9T0f4o/tC3WoeFBpsWsaT4is9TKwiO&#10;S3iDS9C2Cjbgoxk5GB7VieMfjTr/AOzlNoum6TA0nhrXLYRkLuVrWTbg5LHAXByM+hHauq/al+C3&#10;hzwvFpXi3wzpljby2SvFe2cUWGu0OG3Ljqy7Sc9xuz0rm9I3ftIeE/7Xs31Kws/DoeI7YUSRpgq7&#10;slgcqowQMZ64NLFTftI1Ju8En579Dhy2FHE4fkStJvVOyenXzI9I1JfiP4V0zS544YG0471e5ylx&#10;crt4UFBgcAk5AAwOnFUofh/bP4t0/XptXs7nSoUDNp7vtLsAR8p6uARnOMDI6dawPCP7NepeL9N1&#10;ZV8YTpPHC52NEVMiHrjBI9iB2PSvrr9kTQfBfg74SwaVem21J5rYIJp4fODsVwTuHK8nIx09KFKn&#10;NxhTen6M0xLlhoy5k3boeP8Axd8SaF8SfAsmlWiWNrrjIqWTxqWnE3RX3KPugnkc9DXoP7PN/wCI&#10;v2c7zTNLuNdj8UXWuJ5cU8UXkw223kliWJPPQ9/avLv2p/C3hT4BfEnQ/EWmteH7YzWjQWjZVGYD&#10;50UkYz0ONuQfWvqvwJ+wFqd94B0/xNNr8kOtRxrNb2YhU28A2kiIkckkHkjgH17+ll+BxMW/q+u7&#10;v5+R8rmeNoVZQVRcsfz9Thfj58SNZ+B0Fy/iOK61fSLy4+1x3tsvz6dKTnawBztychgfY476Hwhv&#10;rH9pn4T+Ip9ckH9liIfZJ5j+9QqCfNBYZ4P9a4r9oX4vC/s7jwxqltLcahbSCC+tyjYiBYAlzjGM&#10;Z+uRXK+OfG1joHw3utK00yWZniMW2B/KADLjoOtarN5YWsoYiF29Htt5/edFDJfrlO+Hmo2tbf8A&#10;D7tzwXxV4l8R6Lp91FFqsa2wd4hNbwtMIxkhWOcYB455xnoa8fkV0YiRiznqT1PvXofiLx3qXwej&#10;hi1jQtST7cpSCQoHhuQRwc9MYIOOtecrK87NKyqryHJA6D2Ff0V4CUqtsTU9klCVrSXV66X8j4vx&#10;RlS9pSjGo5NJ6Pptrt1B4sbGDKxY9AeRVyzjjdXLsgkLqArdTk9R+X61BaQma7UDsM1oWXh24mv4&#10;ZtpMTOMY5b8q/qTDR0R+KV5bnpfgbQgIopMqE6ZzgGu7+MOjy2X7P+mXRjIjuboxq5yASoyR+G4f&#10;nXJ6NayxWCI4YMxAz0r1f9q2ddF/Zj8B6QI4lla5uLh5ActJ8sYAPpjJFe9Ks4SowX2n+CTf6Hl4&#10;dc0229j5p1SEmfR0OBiPd9Oa27pDC80oAbyym7I4IHUVSezN1r9suCRb2y/qf/r13F14NuNF0LT7&#10;y7tXWDVnLws4I3qpIJXnB9ORXTXktE+rsdvtbJIztS8etFBqOi29lpvkareQ3L3BhLXMYiDgRoxO&#10;FQ7yTgZJA5xxXNz6dLeX9yyhjh66a++GsPhm30++82YnUNzortu2Lk4A/AV2nhb4bWenfD7TdY1O&#10;4eBtbuLgwgoxDJGUXOcHuT+Qrkr4ijSp80ftS+92/wAl+A6b97Q734carNf+CdU0ov8AulYFR1I3&#10;A9Pyr4p/bR8Htb3k0iqFZGJ59q+xvhXdGGbUYgo2sFJPQ9xXiX7aXgtby1uXCjLAsPXkZrnzrBLE&#10;Yavhl9tP77GeVV/Y4qE33PhTUdYudbs4fNUBLYFFI+tRNtaeFhyHGD9ehrQtNLYzXtsqlnGWwevB&#10;qnJYNFZs+0q0T4b1FfzJyVpv2tS7b3v3Tt+h+uqUF7sdP+Ca3heUiBQSA0T4r1nw3IJbbAHDDNeS&#10;aANmoSx/wzKJFr1HwJIbmziABLL8uO9fpXCM006fdfl/wGfN5xF7k3imEtBG+MlDisG4vgEYg4Yc&#10;V1uv2vmWzLjgiuMkKoWLAEivjOPcu9nilVtpJfkdeS1eam49jsvgL8W/FfhTXpdJ0Kzn1OG9bzHt&#10;kAIB4yxz8oHua971j4X+OfHGn2xmutF0q0vBsll853aBSeThVxj6Zrxn9lr4jWngrx3NDN5EJv4t&#10;kbsoyHB6A+4zx9PSvrPUPiPYx+DgSY2mA6rjC8V/JPHspYbMkqNNa2bb6n7ZwfT9thpe1l5K1ro0&#10;/CV5F8Hvs+k6pqem3l9bWUOyaKb91cRAcSKT1BHH4V5v8ZPj74TfWJm1hZ5Q4YiOJwwl4O1AQe54&#10;9q7T9jz4M6X8ctc8Ra74jeBvDGlFLSGS53GNGyZJFQDqeQT6YPvWv+1B+zL4Ki8MTS6f4asrHVmd&#10;ZdNUho5pAOEyCeCzDoegIzzXxM6OEpYt11BpN3+b1t8j6X+16qh9TlK8krXXba5y/gH9ibxX+0B8&#10;KLXVr/xdq2kabfqTHauEdY4cnao/i6YGT+NePeIfhP4y/Z1fxD4C8Li21CTUWaRb3yg108UgCkYH&#10;DEY49CelffPg7wL4ksPhzaJE8cN/DYCV7KD5440C4JDcZwR2GeOleM+AfCWqeGfjT4ju/Fy2f9pg&#10;xQ2pjbcDbuN+VBwRkkZyP4a66WPxdKhLFNWi/Sz102/qx5lLD0sTi3ha0uZrpqfJPwt/4J2apBor&#10;6hq8tzpeoKDJbpt/emT+H9e1fTXwM/4J66LaeFotd8e3xk8Q3K7XsdMEcZQZziRwDluedu3Gcc4r&#10;0D4++JtN0PwzLseI3dsgljj5yXzhV/E4rzz40/FH4p/Daz02zuPD9lZS6nZrcwpaTbpNjDIzkZz1&#10;49q1o1swxtOU1JJd+3odOKWFwcow2b6dzufC3hfwj8G7260jSoDdX9/OX8u7UzNAu3lmbcAAAOPQ&#10;Dua9L+E37R/iX/hBtTistBTXNI06ZreweOVEnnjBAAwxAbHIyD0A49fO/wDgmn8CPE3xA+MOp6n8&#10;QvDsg06Ox8+BL07vtUpdcBkPVAu4kHgnGeMg/TP7bdtawfCCWw0T7No88EUrwvawiMQum0ZIXAxg&#10;kV3UMFWoU3WU9flr6nk4vNaVSsqEotrzbsvRf0j5o/bt/ZJ0G88EQeJvFlhqN/rVzeR2MCQXOy1s&#10;0fdJIUVSC3RhliMnBwB1+W/EPhXwlJeR6bofgbSrSRFVRcKrK6EHhslmYtwOS2PbvX1/8VLjxx4l&#10;+Cj6bqENt4hure0S5V450jeRkAO4DcyhueVJHBNeSfDz9lT4i+ObWHVYPDiWEV7HHOklxdwphTj5&#10;SM+nXHIrzpYvE2ahN27Xt/wT6TK3ls6XtqsFKSej1t92xz/wB+IPxX09/EuoaR48gu7vQQR/Y+q3&#10;TStdQ4ztTceigcBSOnSugj+Kus/G3+zdZ16CKx0rTf8ASrZJZ2nN3OePMJwOF54A6k0/x/8A8Ehf&#10;GbW/9ueEtbu9R1d0EmtOswhs7cPuGyN87nI4BGD1ydoIr6J079iXwr8JfgNpOn2mmWvjd1twus6h&#10;NrFxDLDJxkwpGdiqh3HB5wBnJ6+3UoVMThuWE7aLp06/8OcOHzDA0cyhX9km02lZpa203dr+uup1&#10;v7Gf7cPhqw+GUnh/VrqPS77SppSJZo/Kt7pHcvuDYC7huwR14B71S+O/7SXhz4+g+DdGlt9XshMl&#10;1qckT5hhSNw6ruH8RYLwOe9eba34o0fw74CsfBOnWUi29qB5UE6K8kx3HO9iBuJPOTjdmvI7jwt4&#10;s8A+PreHwbp9s82rQE3lhINkaAZ2zbwRg8475IHHBrza+b1lQlg4x5bLl5vK3+R2/wBk0amL+vN/&#10;FJyUb+f+ZH8Y/AOheD/FcGu2kmoK+mb5zavdu8DnafuhifmxnHuw/Hs/hwLv4h20ltplrfactxGr&#10;EXFsUuImPI+V8Y9c+1aX7OfhDUfD3xH1HUviLCtndWcamyjhXzTFk5Zl5wXOAA38IB9a2/j98VdR&#10;1/xmupadoV5fWBiNu9paxlmMY6GQrg8jOSOewr5qFSFoQk7yXXyPfhKc606eqg0n21+Wtn1Pdvh3&#10;+14v7PPwp03RfEl5Gml6TaLZrcCVXkVIwq7pAOcYwCRXkvx3+MU/7c+p6fpvhS6ubDRNFd5jq7KE&#10;M8hQqqqrKfMUAnO4cg15/wCDPiDrv7RHxGsfDq6IfD+keGxBPdJNamIJED8iKHGW3bcenWvS/ipe&#10;x/BzxJp17DFa2un3pELY2xrv5wT6BumfXA7179XNcTKj7Hftfex4yyrCUsSpvRtO9tr/AI/mcPcf&#10;saa38MfD8+s6jrU2qaZqKxf2j5ESoxUDDS4J+XHDgfUCrHw/0WT4mfELUfD9v4xtzoel2CLazTSB&#10;Li5kkjO3DkhQyoM5PUnPQc3vHX7QeqeLFPh2wjmvLvUx5KIhLBFPG49sDtXjviP9mrxT+zV40u20&#10;ZdS12zmEd4zeYPtUZYY6DBJGMcDoB71FCnWnT+sTjfldtetzHEVMPGo8NKfK5Le17fIxf2pf2U9b&#10;sNQsdN0jU0uo7u9jt7koytIiy5DSM4Yq/Dc9xx15x6FoX7Ing74BfDa81GSPTLq9tkgWQ3wUrM7N&#10;jKsRwR1x36VwOpfErxT49tgLPTb21j06UXVzNqHDzGM5EYzzzwKit/EOv/tda9aeG7dJLjRbd1ub&#10;7KlGt1XjY57HOR69646jxLnFL3YK7dt/L1PU+r0J0HzyUm7K/RrS9u1zovjL+zrpXjUW0krGOfyg&#10;ttPGcqqjoCOhXtiub8I/s8a78JbaXWNO1uzvLmaIRtYPCVtHAJwC+d2Qec8A9MV7Fd/DDxn4H8DX&#10;kb2y+IrXT4mlhELj7S6quQu1sAtxjI69evFea2fxGvrb4RwX1/pWqxXFwzO5EWFjYnoxB+UDpzXL&#10;UWOhTiufmTfX8tTKm8JOcoxjyqP3eTVj0/Tfhh4l8ceFdWm8Ui1s4obJmtPLdfIifbnfgKp4AwDm&#10;vC/2XfjtbeAdG1TSrrSLjULe8xeDyoWeOEuFUq232GAeec+tWLHwh+0L8cPBL6YfEEGkaDcwtEYF&#10;MayvERjYcDdyODkg81xHwr8CeNf2TvFd7pWqeHrmZLwtd2WowRvIITGAGB6HYcpnI4OCK+qjGnKl&#10;KlTknL+VfofIYelVoS9pKOja1+fVnX2fxLgvPFsGkaO15p9xfLIHmltjiOJsghS2Mtz1xx1xWv4Z&#10;+Cuv+BbK8PhvxpFZ2NniSeDUd0q7WJyVYcg5zxyPpWzqV/ZfGTQYrq6uYtLknkT54tqyI+cfITxu&#10;J4969Juv2btAvPAK2sllfatcOo825mvJEMjgZG7aQpHbGMV89RnOnWjLVR2cfP1PrcbXozpShJJz&#10;ezLPw30rw/qXgyeHXLiLXHu0BlmmwyEdRgfwgHpiuy8Cf8FFtSaGfQW0/UwukAxRS28YmtryP+GT&#10;cOFY8cHmvAPiP8KJvhT4DsfE1vINPsbK4VHtreaRopA4IAdTxgEg/L+orA8F/tGaH4c8IWuirJBF&#10;eySyHCbT5zMRgk+wHU+9enlmKxOHm2r+93T6aniZjlmGxNJzjaSTS91rro/uPt/4VWfhb4+6VqPi&#10;DxDpiC71h2hns7kbXiRV2AEA5ycZyeea+bf2x/2ZdF+GnxN8PXul6+1j4c1LzPtllKxeVNgG0Rse&#10;SrZwc5Ix154vfBrx5qGu6vJfadq4SC1URTLHho2b+97kDiuc/agm0/VNYkGu6utxeTQ+ZDdx3QkF&#10;oyjKqPlABwTkDI4r3qWYQxUXBw9+3ZaPvrq35WPlXgamBxC5KtoO+ib1S720Xrc8/wD2o7nRfHnw&#10;6jksL64A0hg6pKF2yj7u0cZBAPGa+aZrUROdhDKDwfWrniXxFquvXnl3d7FcQxysVEMQjRwCQrHu&#10;SRz261DENygEAk1/Yvg/w7jMqyZUsW9ZSckrWsmlvt2ufkfGma0cZjeejsklve9i74T0w3c8rkEK&#10;gx+J/wD1V3Og6RuvtNt2ViyDzCNuCBgdfzqv8LvDZvtJuZ2jby45BufHHOFA/Un8K7TStOjn8dW7&#10;sCVhjBZgOTk9K/ZaDvJJH5tiqrvI218PNbx2cRH7y4kBI9Mnivbf+CrmlaV4Q8FfBbw3aLGmrL4f&#10;/tTUI1I3RNcsrBW9G+U9exFcb8G/h/dfGb4/+GvDdkm6XULlFOGA8tPvMxJ6BUBb8DVL/gpv4zX4&#10;gft0eLLuFEj06C4jis1UEBbeOJFi47fIFOO1bTTrZxhaPNb2cZ1GvW0I39bya84lYFpUJya1dkvz&#10;f5L7zyPw3odrJ4W1nUZiDdHUraztRu52LFK83Hfkw/rXp/x08dWd/ongPTLAZt/DmmiOVmX5HnHL&#10;4PcZx+deP+GbhpbEICWEk8k3B7sQv8lFdZbqLie4dyjBEEYzzkn/APXXsVqF60Kk9bNv8LESm0y1&#10;8RdYXUdM0UFxsstOjjACjIbGSPzNdz4p+PEfhr4beDNGsHt9+lWRjmwuQWZY2J69dxb8q8m8Q3X2&#10;g3LYyDhc+nIFZ2qr9outsZDJEoXIGee9YSwEK0KcZq6Tb+//AIcunU1uesfCvUQniVEZgq3cZX0y&#10;euP0qH9prwI19pTsVBWZMggcdKwfCeoG0+zXCHc9s4OPoa9e8RxweLfAkk7KZFMIMQJwVz7V24lu&#10;NSM+j0OaMbNS7H5U/ELQj4a8dSx5ZUdyDjjrxWbHpkSw3sb3KJI7KsUBViZAQSWB6DGBwf73tXrv&#10;7U/gRdN8QT3RBi8tmI+XOfQf/XryOUlXsroEfe2vX4BxDlTwmZVaa0i5Ka/wy0kvvP1bLcV7fCwn&#10;1tZ+q2KOnubc2s5/5Yv5TewNekeBLkwXbxqxB4dTXC3mmiLVbm1BBjuU3x46Z610Xg/UjstZyTuQ&#10;+XJ9RXrcPy9hWSfR/lo/wszmzKPtKd0el3Ki9tmbA3AciuE8RWbWk74B2scjiu6sWDKGXlSMis/x&#10;BaRlkmQAFTyDXuca5V7fBupFax1/zPFyjE+zrW7nFJ4RutXQARyRnIKnBU/ga/V/9mn/AIJWeCvD&#10;Pwf0o/EXVPE2u+Ir23WSaOK8ENtAzDPlxgMrOVyASSckZAxX5sR6qtjAruQAozn3r7J+B/8AwWW0&#10;VvD9n4e8W6NqV1q8aJaIYIBcxXr8KrBOqs3GQB1NfzJxbliqUo1YpXW91c+4y/H4iEnGm2r9meo+&#10;NfDP/DJWuaNY+FI7bUfAVxcSvFDcNu8i8VSyvIM5cEjO0jAaMZGOvIfEHWLbxEFu7mMatc22yUXU&#10;8pBSQHcNoHTDdu/eq3iD4V+Mf2l/HlvfW+myeC/D9jvuo4pFAkvJmQqpZAeBg85wfyrxH9pb4ial&#10;+y5Zvpviq1vI7i6JNrJbjfHcEf3W6Dr3wR6V/OedUZ4nFKjhXe3RX36s/cOGpYajhXVxdlPq3vbo&#10;er2H7blnp6XOm6nq9rZ3dgRvt5GyOmQydDz3AOOOlcx8OdT1P9of4tT61ZanLp+kWoYXV9MrXBvJ&#10;DjbEinJOAucD7qr2r5J8UftP+HPEGg6ksXhi0e/vofsi/aAZZYwDkSl+Bv3EkYHAwO1fV37Lf7Vp&#10;+MnwvsfCOleE7e2vbO3UXVysYgtoivAkDLzuJ7AZJz2GR2V8t+o0VOV3Fbq+i03SZhWxssVUccLF&#10;KUtn1tfrb/Md4++2/DH9oHwvc65bSeJdL1S5H2W1slbzrh1K5Gx8cEnjGeh5PWv13+H+j+H5/Cmk&#10;6neeHoItfktEa5luoke4tiRnyg38IXpheMj8a/Kvwz8EdS8H+NF8Ya3rp1GDTrdlghMbJ9jGQS6l&#10;mOTtBHavqb4JftK+JdbjvTpaafqeioVVrya4aJg2BgKoVtxweRwOOvNd+UZ9hYtx2ilv/SPKzzIc&#10;dLknL3ns9fu67PX8D2f9r/4yQfAX4d3PiezW3+32AXykcbRMpdQ0RI5wQePQ4NfBX7UH7anjH44a&#10;DCkHgPWdA0Zdxu7oq0oKkqSRhRtBx35wfevbfj7omrfEL4haLfeJ9U06fweSTBYpuRri6AzGJGb5&#10;SgPO3jJHOegueJ9Cm+JPhbVPD3hW40vRYJLJrW4nKG5IZh8zy7Djfgk+igjp32xubUqitT1izycL&#10;gqtCtFVIbatvodr/AMEvvhtp/wC0L8KtV1u/iuW0Fbg2HkOphkvZEjQvuYYYRrlQACMnd6HPQftp&#10;fs+Xvw18IaY/w/nttOiW4S2ltLyeWSKGJuN8eWJyDj5TwQe2Ocf9iL9oDw1+xn8CrnwX418VaHHd&#10;W9/O8F9GsiQS7/n2kkcOOTz1HTODVf4lfGi+/a102G78O6gbLwnp96srX8luznUPKfJWNcg7Ny4L&#10;+xAB7bVaWXUcub0ba9Xf8z0sPUx08wTjdQT9Fb8rv7zW+AvxJl+Gfw5stE17W4J9UtGmleV4/Jjv&#10;A7s3AySQoYLt54A9a8a+Ofx6v/h74zksvAOk6j4o0+6iMuoQwTIy2POUUFjtyOwwWwOc9ThfH/R7&#10;2/12ysZ4LbUPD9zco13NK7sFUZwAPujLYBHHB712t9faF8M/hIEzbQXABlVI0VQuVBA4OAASO3ev&#10;no55V9jCEYJyit76W2tp37HtUuHMLPFSxTm7Sekba3evXoYmjfs2XHj+8XxdrDyWeo6hBGq2lq2I&#10;oEHPIxhnJPJxj0rc+DGg2fwy8U60urai2o6tIQ6TThVKRdkCjgbc4469e9Y/wR+LXilPDJkvbeFb&#10;KWSQ2LsSW8nAILdhyePbH0q38Ovgtq3x/dtcfU4rNYtQlt7mfyXuJI4QcAeWmAXZlHBPC+pOK8qW&#10;HxGNk1GW/wCZ3vH0cLWlQqvWOnonqv8AhiHU/h3rH7UXxmh0XSNYl0V7dgzXUEQkWKMYMjuDwRtw&#10;oHdiOQOa7XxB8F1+HniC88KxaxMRbwidLq5VTNeFuSSBtGB0+X+6ai8OfDnUf2bPiOuuaNq1zdSR&#10;W8kF2t5ZiNpFyo5UMW5bDZcjoMDHFcf+2F4+h8VaBpsmq67bw63Jcm2jlhnWGW3JIOQ6DBUDqvPP&#10;4V6tTK8LSwioVotyT1kv6ucuFzXE18cqmGmuVqyXa3k1a+nfqdt+yZpemXf7RS2OovAZtOhe7kjS&#10;TK3mNsQLj+JRuU4PQhfSvVP29PhTonxm8D3tnqNjDJp19A9lJKsKH7I/ylJVJHysOCG/2a+OPBUm&#10;l+A/FNn420PVbaTxFYx/ZXK3Mkn2uNsEo+88hiAeBkEZrhP2pf8AgtlqviP4S3mhaD4Uv9K1Wd2t&#10;pL66cGO3dcglSv8ArCOcZwOBkdq9jIFh54J0KcveTvqvu1/A8/ijB4ueO9rNNRemnS27t5nvH7On&#10;w1tvh58O7TW9DksbO7sbVVA373um2KCWDZJzjp2J4I7xah4wvvEP9o6/q1/AXM2GBXCQKvyiMenT&#10;POeST9Plz9n/AOOPxIb4V6faXHhi5vJjArQ3Ec6IXQDCtIGI28Efn26V6r8J9D134i+CL3RfEEEW&#10;iRQXTT6jdyzpIt0WBYQwhSScjaCSBgZrwZ/Wp3hUn7qfR6O19TvrYXC0o+0ive890nbTv6D/AIq/&#10;Efw9r9tI1q4n1ZZ0jMoUqkkaqcsp6MNxIz2Kmu2/Zi+M3gzwtLfafqt1aadqdy0c6TMBm4jU4IGc&#10;ZxyP+BV498X/AAaNe+xeHfCGiTalrBRms2sVCC3A+8D/AAhTweTjOa2dT/YS0bxX4IS8XV7jUvE9&#10;qP3tveKyiE8fIAh+Ug+oNaYLLnVmsW9IpW1O/H51Rw+B/s1puTd9P17H1R8Wf20Php4J8KTsl5aN&#10;PNCYUjTBd2IyAAOcg/zrxLwJ8adF1P8AZ+1vULyKys/N+0E29xjzFVtjKFH97grx7+teAa1ofh7Q&#10;vDzab4a8DX+r/Euzb7PeB45mjtju+QiNhglkOfl44Brvbv8A4J7eOvgz8IrHx/4vkS6ub7Zc3Onb&#10;yv8AZJJwoKZ2k/dyR0J6cZr1cXhJypqrCN1HX1urHj4D6rNRo1ajjKo1v05Xp9/Q9L+Fvx/0mfSo&#10;JIhBBayxhgo+V1OPulTznNbeq+Prn4ma1a2eiJBqEwgkjvIwoYiNhkISCNrErwc9u9eDaJ4b8K6r&#10;8QoYdR2xSTwASP5jKkbuMByFIBwccnkCvd/2Xte8H/APx7qCyTLaWqkTPJEGlxIkgDI5OSFZScE8&#10;DnnpXi5PgIvEqopcrT2b7o9XiaTo4SUacXK60aWm/wCZ1/hn/gjzpHjDRLPxFqGu6hp+qiRbyGK1&#10;dRbQyjDBGVgSRnGcEe2K85+NXxFj8E61qXhHSRq8Xi2I/YLiPbuskkx/rN/ptIIAAPrivefjX/wU&#10;P8N3mhwr8PLqPVdWVwXkt03QKmCCHcAjqVwADyK+Svhfr/jL45/G7WrHV7KM3z3R1B7z7lvEhA+X&#10;P3iQWxjB/AdPrM1lSjTdLD2nV7aPR/qfD5VTxF1iMbeNHe7utV+j/EyvAXh3XNR8e3Hh3xxr0Opw&#10;IqC03s3kxrjqQc8AjH0FSDwB4U8G/GTUY4rHTLrUI41QTFFOEycFQeFJ9qt/tL/AnWvDvj+DXP7R&#10;RdNWIW01zBGdqgn5gd3HauD8Z/C6PxTqWmW/hDVhbaw3El1clm85RnO4Dt93HpXzFWnUScK75ZSt&#10;ffSy1XofUYbH4epBToawV9l1v96f6Hovxmls/Cnhpde8ErbaXql1IsN3YOAkNxwcyALjD8dRwfau&#10;E8LWy+OtB+2eK7i1vdRm3KgkIaGMZI2gN/Ovqf8A4J2/DfTtPi1yz8ZPpur+JdMvPJk3KHS2i2gg&#10;oG9eeev5Vxf/AAVA/Zx8O/DLQrbxpoUrWiXV6tvd2VsissoYEiRFyMEd8ZznOM19LgsixOMjBYeX&#10;vu1uVavt8z56XEWCwlWUa0Hyd3rv5dj4w+Lnhyy8IeMokt4o3t3Ad4Ax2jnkZByAa5NVG/gYya0/&#10;E80er6zJdxxSwpIqgK772GFAJ6DGTk47VpfDDw4nifxpp9o0ZKCXzJT22L8xH44x+Nf3jwNgsdhM&#10;lw9LMpOVZR95vfra/mlZM/n/AIlx2Fr46rXwkeWne6X+Xz1PXbLTo/D2j6DoSRpBJLEl3cBRyz4I&#10;5+hLfkKy/DEq3PivVrlpGW2gZpJDuyQiYG0fU4A+taWua6JL3UtTBIER+zQcZBVRj9W3H8azdIs3&#10;0/wpMHULLf3Cocd1X5j+pH5V99llC8rs+ElJtNvdn0B/wTw1PWfh9+0rB8SdS05n8FaVpuoq125W&#10;OJb77HN5cQJYMflZSdvCjbkjcM/Lvj7xrd+NfFuua/fzTXE1zIcvI7ORk4UZYkkAAAZPQV9Iftpx&#10;T/CL9kP9n7QYPJgutYTV9cvzvIKLclFhUjpl4raMgnnBwODXy3fxqNGtbfHz3kvmN7qOma4eFMXT&#10;xmNx2M15oz9kr/yQu015Scmz3sXhpUaNGOlpRvp32d/PRGx4Ns5IrWCRVAVRhs+w/wAa3FdmCFvl&#10;DOZGweTjp+uKr2IGnaGygkuqhQO5J5NSXc6w2TlAdxQJg/ma+sndtv5HlSlqUtTmEsUIAA82XcR3&#10;wK6L4WeALzxsuoy2kAdYpF3fKzYzux0HtXMzRZeWQglbWEKMf3j2r9A/+CRXw20Cx+EPiLW/E2xI&#10;dU1CO2s9/AJhj3SEdP8Ansn5V5PEOcxyrAyxnK5ONkkt221t8rv5DS5mkfCXhS5EV9LbuTg8DNeu&#10;fDPV4vs7aXeSbA4IhzwGz2+ua8f1i2bQvEQkIKAttP8AjXYjVnfTY5AMEAEHHINe5Vp88eUmb6nm&#10;n7W3wpXUZrgSlYUIKszDj2NfHFz4f+yXN7YNMJRGcIyghcjPrX6R/ErSX+Ivw2hvSplmWMxyY65B&#10;xmvh/wCM3hQeG9cE6LhbklXHdJF/oRj8jX5zxzl6lQp45x1g+WX+F6P7tz6vhrGtOWHb31XqjzMw&#10;SDT4ZAzPNbMc9zjPStLQwsOrvEDiK+TzYz2DdxUkNukGrIsgAhvEKg+hP/16ppBJDFNAM/adOfzY&#10;vUrnkV8fg4OnKL7aP1S/9ujqj6aq+dNf1r/kz1Lwjdi705Qfvx/IR3q1rdh50TADgiuY8GeJoJtQ&#10;ieMyBLpR5mVwqt7HvXdPB5sPIz6V+m4CcMXhOXe2h8fioyo1r2seZXUVzPeNbu2I4z68kVrfDWW3&#10;8H/FHQNXMSM2n30UxLOFHDDkk8DHXJ9KteJtLNjdLchSUHD464rl9SvWmLBAzEjgV+DcWcPOlVqY&#10;aa9ySdvR/wCR9pleN54Rqx3R+uHwt/ay0CDwfC0iiS5IWJBuAEjHOM55xgE8c+1fDX/BVj4vSfHH&#10;xXpPh7TbeOQWkonldFyVkYFVjz2O05I9xXkf7Ls0+pfE+3g17V9Tl8P2A80ae905glckKF25wBjr&#10;jrgDpX0l8cfinYjw5HaWtjFFDE/mQpHCqRx7fT1PvX8k55hZZVmf1VR5pR1vslfY/a8kwqxeE9u3&#10;yqWn3E37PP7BHg/4W+ENPl8Vabba/rWoRo832pS8cDuPuRr0GOmTyT6DAHbeEovA37KvxWmsJ4ra&#10;w0jWZ2YFG2L5yKPl5424J6cZzUa/HJ7XwlofiTWtPv8ATs26TiOaPCtlcjB/XnnGM4rnvhTezftT&#10;fGe18V39nDcaFosJgslu4FVZpAMFgnTC8jNfGUlVqxrYjH1G12vo/wBND62lJUp0qOFgrWd31X/D&#10;nU/tLftRaZ8b7uDwf8O9Llu7iRQjTDbtR2UqcsPlCqCeSeTjFe0/siabon7P/wAO7Hwvr97aw6jC&#10;TKsLOHMpJyzjk5APHsBXlPxi8dWX7OdpceKNF0Kxe6i+W5it4URplOF3jAxuGeuDxWP4U8AWv7Q+&#10;kabfeOrQWtrqWLux0wXYSWaNsndNIAGJzyFBGOfXFejHFYf2UcTONoX1ikunocVbDYhzeEi+l1Jt&#10;tnqXxL1yH9r/AOJ0nhzRJRd+G9LuFk1C+tmKQJsbPlRODyxPBK++Ksar4/8ADf7CKzGNJo/DetXG&#10;64WaSS42TlQAcklwCF7Hg/Wr1x/YnwC+Dl3N4a05NISwILwBxtlBHLAjPYY59RXi3gvxNd/tO+Mo&#10;b/xHp8mn6DpDCe3tryNla9lI+VsN1VeuRwTisqmIg+atBfu10XnstepTwr5FCpa9ra2177G22iw/&#10;tW+K5fE/hyFtL8PtJ5k1xcBza3roCgCRuck5OC/QYIGTkD6H+A2rnQ/BkPhu4hijvtLjKyw2qlow&#10;hLbXHTCt745z6V5LD8XtE8C6ZqWnSyRWNlAvlxsF2RDqeD0+9X0/+y5Z+G/GHwl0rXY9QFy97bb1&#10;YSskQkyQ2SpGWyMZPQDA753y7BVcfVaprRInMq1HB4WCqadvuPmT9p/xtbvfWngyyZ4dV1yQJGJM&#10;qIkHzNIT6KoJBHfpXmvx1+BEWofDy+js/FOurfW3zSiWVCkuAAVIC7sYAHXPHWvpH9qP4aT/ABW+&#10;Kfg+PwdoMWo67ps7vctGVRrKDa4d2djyCduByTxXj3xg1uPwz8ZIfDupw3FpqGoF3u45InURKQcH&#10;nqCA2D6+9PMMmqYGHPS05dX2/rYxyXOlXxiw0l7slv1uauk/th+FbH4O/wBnLaRCYRm3tyrhpFLH&#10;aVwOhzkeox2zXsH7CfxPuPgX8M9UtPGOmXGg2+sag2p2FxOjCN4WRFCuSMK2VJ5PQ+teQ/BXR/Bn&#10;i2/1CKfWNP0zTtKQS/Y7eHyXPOMliMA55Ofmr2v4JeN7346eEdU0/Tbl9W0TQ7qWzEywtO16FXKo&#10;WCnOB1IHIwc889XCcZqTrcrSWivr8raNepPHEKEEoU7KTactHfy16+hyf7Yv/BQKz8bMngj4b3Mf&#10;iDXtXm+zsbeXMMChgWZnxxgA/Tr2rwv4rfsu6tq6y+MvF2u3Gp2mlQyXNzZx2xijQbSS0bA8hOTj&#10;avqBWr8H/wBm7xn+zn8c/EHi7xR4dtovD+oyTyW1xbOZDb+ZL8qBCAwwvU4GM+9ei/ta/E1b/wDZ&#10;q8RafpSXN7rOq6bNFDZW8JluXBjbB2DkDuT2UE1tndbFYnGRhBWj3XW/9ep5OT1MPhsPdNOW++qP&#10;gj4cfFWXxV8YoNB0TxCx0aWbY108OyTyhk4XPVjjA4zznGBX2T45+Cen2fwSa9u7WwGkSQ73jmAZ&#10;8blAbBGCSWB9q/KLwfrVx4P8W2d7BKkk0bliihg0ODwxyAM9xgnp2r7U8A/Ebx7+054rh8IQSw3u&#10;k2VmlzqMloCAqoNyI25uCzhQQvJ46AGtcwySCnGXNaMV6a92e1heIqkopLWUnrfX3eqR7/8AArwf&#10;4k1nw1HqCC0tbXyPJRWUMM8AyAYBBxjvxk18xfG/4tfEv4F+OtfjnuYr/SLt1RZFDJGuDtAOPun1&#10;7EY5r1/xb+0BqXwFlfS31KaymcEC3lt/LK5J4XcOfqOK5jxp8EPHHxq+F9kblZdPTxhqkIje7hA3&#10;QZXExLAFRjLADqufWvHyihW9pOOJV6av5rfoepnVbCUVGtTaU5W20drdS18FvENw3heS68RyKmq3&#10;DBpvKbKpjO0KfQAj86+iP2dvjBb38V5/bEwnW12yyXE7nLR4xliTzgL1Pas7UP8Agn7BpfgW3a28&#10;RXEOorAsYklMUtvOVGAWQHIyO4bP1xXT6J+xBpfjr4QalZyXjwa5q1qIku4NyxRMMlVYD765PIIP&#10;X6VNDC81RylLR9P+AcOZZvh54eMIR95de3n8+pkfBj/go58P5fj9KbWSyiiuIBCt3LAYmZ1chQSe&#10;oIY4zXt/7Sfxh0f4n/B3UrQSSX9vqCfZCYmLBd4IJBHA44z2znNfkh8Yv2cL3wd8btR8PW8N8LrS&#10;7pY70IpdU5BLDAwFOcg56HpX334Vkg8NeCtK0WKZodPgsRHCY3AViMZLZ65HNe1mGYrAUIU4pu60&#10;Xb+rnhYPJYZhXdWMuW1rv/L7jza2/YmMck1x4V1YTX0Vt9pkS6vzKlwpA+VmAzG3YAgjjqK534XT&#10;XmhW3ie48QxQWGp6VeCwezjkEpSPYCspOefvKwx6fhWpr37QGpfDzx5d+HdM1KysZb6189TcttWX&#10;BOV3duB071X0b4WHxvodz4qu7e2uGusy3spkIeZlxt4zyAOmemPevLjVlFRrODvL57av5Htxw9WU&#10;JYStVTjH5bvQ4fw78Rx8MmhsNUAso7h2ltbkKFjmRmyPx55HtX0j+y/b3/iD4gTeKLa3kOnwW43o&#10;G8tpF43PgjgYIxkjP05rh9T/AGY/G/xK8G6P4o0fQY9S0OxmaSeOJ1NwUTIyik5JB6gc8d+Kisvi&#10;UNY1O20zQ0nGo3ANsLZFJdi2Mrt9cge/FaRpVcNiqeLjSb5v1MMRUhj8DUwcqiThp93f8j0/9q/4&#10;yL4u8MWvhvTdIvZdD1i8ht9S1GRVQQRGRc7RnJJxjdjA/Ksb4hzeHNA0uCy0iwt7CfTkWSB0QZIz&#10;jBbqc98nrVb4kfBX4jfDv4XTPq+gzPbX6bYZYrmOUxTZ3Rh+fl5HU8dq2fhv+zHffGf4P2B8Ta/a&#10;213cBPMjs4fKnOCGCs53bsHsAM4/CuzMYV8VVj9ZXK1tFLVrpvvc+Wy+hQwcJexfMu99PnbsWbbS&#10;l0rxHJrDG80fxBdQBHmV2RivUfLnaeTnkd6+RPjv8UfGPjfx3c6f4l8RTaymmTtFbYwkO09H2jjc&#10;RjmveP2yvihrnwK1bTtMisLbV4biPMV+lwUaNgMGOSMjK8YII6jHpXylqWqT65f3F7dMGuLlzI5A&#10;wMntX734F8I46njqmYYlc1BL3G91K629FdPzPgOOs5wtXCU6MUlVv7yW1vXz0aJtY0OfTJnSXyZA&#10;pIDxyB0Yg84I613fwfsB4V8G6jr7gJcXR+x2hbjqeT9M8/8AADXnenQzanew2kRZpJ3CIueMk4r0&#10;vxxo9vrQttDjne10/QoQHkjP3pCBn6/4sa/rbDwfKozdz8Zxkk/cWif5C2niaw1/ULPSrScmG2Jk&#10;nZkwJCMYwT17mu08F+Fbrx5420HQdNiNxd31ykEKKMmSSVwFH45UV5F4Z8GGH98ZJZiG5JXHGeD7&#10;V9m/8E/fDNn8PR4l+LusxldN+G9j9qsRJ92fUpMrax89cNlzjpsHrXtYussBgZ4iCvK1orvKTtFf&#10;OTSOGlSU6qSenX06nFf8FkfGOl3X7Sfh7wJomDp/gO1i8OmbOftEsOfm/ABUAPQJXzhblNR8TkKA&#10;0FpiMenHX9aveOtf/wCFh+LtS8Sa01zdySXhunKS7JJJGYnhiGwcnk4PGfrV34ZeG2ndGIyzNvk3&#10;f3Qcn8+lc2QZHLKpTi3eLhTu+8oqSk/no/nboe1jscqtGC2actOydmv1NS6iMcVvG42NJ+8cdNvc&#10;f0qDUVG6FQAoH7x/51J4r8QWNzpV1OSY71nMRVjgrg/wj0xjmqmm3J1yOCNizz3W2IufTPzH8q+i&#10;hB8qk/VnjN9wlsZJNLtVIPnahMZsAZyo6f0r6S/aT8ZXfwG+H3wz8A2M7Q3ek6K2r6mI22st1fMs&#10;u1sd1hWAe2K4n9lX4Vw/Gv8Aag0LSJlA0bTpBNesSAsVtAPNmYk8D5FauV/ac+Kb/GH46+JvERUR&#10;x6lfyyQxjgRRbiEQewUAfhXkTisTj6dCSuqac36yvGH4c/3IuK93mQ74ieHlvLWG8UgpJ95scg+t&#10;Z+iahF5JtFkWYwsQGGcH866rTJIvEHh6S0kZtpBKkdQccV5zPv0DV+hIZiD7V7tKN9H0ConsejeD&#10;vEK6VBPaTlPst0duMj5GI6/T1rw39qL4SB2uVjjI88bomx/F/Cfz4/GvRnuDdRrIGJUjI9q6TxNp&#10;Ft8Rfh+0hjY3NoNsozknA61zZhgqdWlKnNXU9GThcROjVU49D87pbafUtPltJFMd1YMSMj5jg8j8&#10;KbcXJkFtqSAGWEiOdfUetd58avDTeE/Gv9oRwuIpGxOcYBbJyf8AgQ/XNcbNaJY6kjMwFpqCHB7c&#10;9q/GnhamHqSw1XSUGlfy+xL/ANtZ+lUsRGrCNWGz1/8Akl+pPoZWxvnsVP7i7Hn2reh9K9M8Kan/&#10;AGrpyhjiWP5XH9a8qt7GUpLpzEpeWTefaP8A3h12/jXW+EfERHk3qnCv+7uU/ut619bkmK9nJJ6L&#10;t+a+T/A8jMqHPHmX9f8AD/mdZrWli5gdSuQw9OtedaroMuj3MiBG2sflJH6V62I1u7cMvzBxkGqm&#10;uada6xoktvMgjuohujbH3vatuK8iWMw/PBe8tUcGVZg8PUs9meV6V52kX6zxyBSMb+OCM5wfyr3z&#10;4BeIIv2n/jtoXh+/tl06w0+1WWaSa6BjuHR1GACvIcso2g9T+FeZ6d4b03S7QT6gWnnf7sCtt2+7&#10;H+lUbXXmTxbZLbSf2PbC4RTc23yyQruALBvUDNfzXxVwlQzCjNSXLUS+K2vp/kfpeU51Ww1WMoSu&#10;u19D9S/jVPpnwk+HjWrwNdTmAfuyglO0rxlB0HHQ9sV84fAqw+KNt4c1XVofAOoSeEWkeeyu7fy1&#10;kSNiTgw7t4QnLBtoBB7ivf8Ax1YeDrD4ZW66RrMct9bWSGPfOfNlIUZDZOWOO464+oHn/wCyt+1/&#10;q3wI1lvD2u3Rl0nVpWYRSfMUOPvD2Oelfy5gcnwlPG1MHXjaLtbW/mmfsU8fiJZcsZhpXlF6pq1+&#10;j0H/AA1+EU37RuhalBIDdBpFtrm+eEm30wshIADFRI4GT1wMduM+i/tWfs4xfCH9nHR/EGjS3d7d&#10;+ELQFI5CiXN1bqeWJQKATjK5HI4z3rM/ZM/aV0D4ea54vi8RaZdaNoNxrtxqGlyXUTLbS+YEDPg8&#10;DGz5SRjB4xXKf8FCf+ChnhzX/AN94d8LXz6tfaypjkmhy6RIeGct0IAOAK+gw2VYOVKUG04rp1v+&#10;h808xzGnilVTlzPW72s+nax4v4E+O+t/tqyR+HNEFrpNqWAvprqdI32jkgLnp9PSvWfjr438O+DV&#10;8I+BtI1OG41PTAPtDwMCwjCEEOR03MVOPavgz45XjfBXT9Bm0jSZ9Kv9ShaUXkylZZlAALjgcnd1&#10;BwMcc1wvwl+Kd9oPjq1kubu5eG+nX7U7He7ZP3snnIp/2fReAqQw0fiTWvkexh8VU/tGlVxkvdg7&#10;2Xd9/wBT9F/AF3Y+NteurHVoIpLQxSIqKoIYjj8P/r16v4H8L65rmk6TZwTa5oGkJPAt+8Fq0kME&#10;YkXJb5SgZQCR06V498CPgb401j4ueEYLa3mHhLVb+JLvVYsLLDA7Lv47EjIBPQ84wK/XeSx0bwl4&#10;ai06xjtbe0to8GJeRz/e9SepJ5Jya4eHcmcKaqXtro09zfjPPoV8RGNLVJWs1s+vzOI8K+DfC/wP&#10;8NzR6Qxu7i7UST300olluPct6egHAr4F/bf+N2gap8eLazlkSe0tbbGozRkZhUyDC59cb+K9g+Lu&#10;mxxfHDWYrPWtSi0xYo5v7OjvHW2WVshvlHQYAOAQMsTXzB8Vfg54ej+LeiapBY24LXBW5ZMjziFL&#10;FscfMSvXrz1rLP8AiHCSqTy+UXdb9tNTLhzIMTzQxt73WnfXQ9i0r/gnp4S8Q+GbXVR4m1aJNVtl&#10;muYorlPKlOBhTx8w57mvTfglH4a+FXwz1bwh4a1abw99i1J5/tshCRXUhRCxD9GIxtIyPumvNPFo&#10;0Txz4LisNHkuvD+xFt92nzNDJGxON5AOCcnvXVfFnwRo3hT4BQaRHa3N9bXNr5cqOCWZcYfLD+I9&#10;Sc55z71GD4jwkGlQhto9N/yFmvD2PrWWJndt3Sb2/O5yP7dn7Z+mfD/9nrVdDm1y113xZqgSGwtr&#10;d/NcOJFYSYySFG3PoenfFd1+xP8AHTwL44/ZKhguTLZa7FYiLUoo4vKukmK7ZGBwWJ3ZI7gYxgYr&#10;8uP2xf2qIPEfxw06fwv4dsPBLeDmFvaLp8SxSiWNsiRmH3jkcZ7fU19z/Cf4rHx14Gh127mSHVNY&#10;sY72VohtBZowTj2GcV6meZ99SoRrqF29F6dzzcp4ZeIqOm52S1fr2/pnjur/ALNnwz8G6z4nmttH&#10;i1KS8uXFu97EJTaqrkk/NkBjnHQHAHrXQ/BX4o6B8G9etrKz0+ytrO7UR4t4UiaQglsEgAscFsZy&#10;a4v4vX+uax43uDpFlPqMzRpJJZREtLMxYjIA+8SAOOtbHwZ+C13L4hXUvH2jy6etoC1vp92mJC54&#10;DuD0x2x/SvjK+Lq1ZOvVn7vb9LH6NhMDgqGH9hGCc979W+9+h7/8RtP8O/Es6VreoxaZJbWl5FeR&#10;C4AeYKPlfHGcBX59ceoFZf7efx0sfDfiKx8M+CZG1rVRbRWsUzkLbWsjnJXG3kqmST2HTJ6eWfEL&#10;S7W18dWtpBe6jHp0KPNHZPKTGr7VycnJK4YfKeAaTXdK0PSvhlF4i0a6fUtThlRbz7Q7SO2GyRGW&#10;54AIIHXI68V7GCzCEMM6VCLbavr3PnMfk/t8VDEYmVoJ2+X/AAx6rf8Axy8Sa7pFtpUckEmpRRgh&#10;wpk2cY6ccDOcACn+Cv2uL74IzWvhma4g8Ual5XFwkbW8TnOQGBLYbqK8T0z9q/w78JdTXxDcXltc&#10;FoDGIVYGUk442nk9xj+VeV/DrxhrHxa+IEeorptzcah4ivpZLe3h+aUszFx8uAAMZ5z2rmwlKr7J&#10;1ZL33Lr6HsYzBZeqzpJWpxhunpe/6L5an7UeDfhZ4Gu/C6XNzpuh3eo61CLi8uHjRpLosoyxzyR2&#10;A7AAV8V/tIfDO7+EnxxtT4Smso9CCCdNPvIGnSCTcQVUbl+TGDg5wcgcAVT8ffEXxr8C/AmjaPcP&#10;bzTwW6pFd3BMc0W7jylYH5gvQDkkfp4xb/EX4m694l1jVL/TbrWLTTSY1jtJBLJbqpJ4VjufcM++&#10;fyr6bNqyrYTloxXOrcumq2vv5H59w9UhRxsnUlenqpa6Pt9+hzfx2+C+seJtdE9zpGp67rWrzvcQ&#10;TWVv5MkDdNoC8CMAgBcEADtXc/CX4P8Axat9LsdB1mGw0mx1DbATIjGVUGcD0z+Pp9K9S/Yx+Pln&#10;4u+Ml5p+taXcaPf2kINul+oWZwT84A544U++a+uvjDpdpN4FfVLaW28y2TzYGQrycghee+a8WFOu&#10;6XLOSlL/AD/4c9rG5pCniEoQ5Vpp+R5/4J+Ka/sefBqwsdVe2uIN4tYIpSoYyuTtYsMDBbrnsa8e&#10;0jStM8PftJ33j7TLLSRrV7GJZ4Y1DRYdQSFwfv4HJBNO/aP+GXjHxTJb6j4nh09/DjJuFvFOXmib&#10;b99xtAIGeiknr1xXg/h/4dfFnXdaltvAenvr2kRlklu55VVLQjgKGZhuOOeOnFdqnjZ01hacrSjZ&#10;/wBdzkw8cHCUsVWs4zuvLXv2Ppr9pn9tnQdf+G1p4Ysri3bxL4muEt4LFmy8BV8u7Ac7QFJHTPFf&#10;Eviz9tnxj+zV8Q7zwbEzaxDbIsse+HY0eScA5IIxxgg1xn/BQD4aa38H7bQLmZ7qx8VW8rSymNdk&#10;sm8cuCPvDPcccmvEPDMWp+L9WfW9cub+5v7qBYpXuWzI23gEHrgKFAzzwa/U+CeEp8Q46lUq037O&#10;Kabaad03rtpc+UzvMqGV4OpTpzTlJ3WzVnbz6fie6/EX4/a78eNXS91sxRiJcRQqS2we7HJJNc5M&#10;4TjBOay9GxGhwCAKvlzK4AKgn1IAr+v8oybD5dQhg8LDlhFf16t9T8LxmKnXqOrUd2zqvh/o8+nW&#10;sviB4gYrU+XAW4DSHsPU5I4Hv2FdFf2smneG0F0pe41VssW6tk5LAe9UNH8eXXinw9oWkXEUNlom&#10;gFmjhjGDPK5y8rnqzHoOwHStzxH4nl8Ya9HeyxRxx28S29tFGCFUKMA/U9c+9fR4HDVJ1FzLT+rH&#10;iVp+82WfDmkNdXVvZQhmdioZQM89gPevoP8Abj8WL8A/gl4Y+DGmuyX0O3WvEu0jJv5o1AhOP+eU&#10;YVep5LVU/Y3+Gy+G9J1/4oazHHFo3gO3+1RNNwl3qDDFrCM/eO/94RgjbGQeoz85+PvH958RPG+q&#10;+JNVuHuZpZWmkeQ5aSQn/Gu5Uo4zHxje8MPq/Oo1ov8At2Lv6yi90a04uFLm6y/L/gv8jK+xiea3&#10;sFyyW2JpsfxOei13OlWzaJ4XZlULcXnyIvcKOp/E1y/gzw/NLM1wzSzz3PzsvZW56Y9Aa6mLzr+5&#10;SKNWeWMbEA6L3OPYAfpXq15c3uv1foZVFfQbqGm2cGnwzI0VzNMhUo0RDwEHBBJGDng5UkYqHRo4&#10;rWK5vmCBLRDFGAOCx6/0FVdXujbhgDkJ8oHqaueA/DGofEXxLo/hjTIjLd6ldRwRx9PMkdgoz9Sc&#10;1k3aDcnZbt9khSjdWPc/gi4+An7HnjXxrKzQ6540b/hG9Ifo3lNh7uQd/u7Uz/00NfNMjtLIWJJL&#10;c9a9w/bb8W2mn+JtK+H+kS+Zovw+tv7LDK2VuLncWuZuODulJAP91Vrb/Ym/YA8S/thaHrt/pDwW&#10;9to8kMReUhRIzhzgE9SNnP8AvCvJw2Ow2BwtTNcdNQjUald6Wi7Rgvus2v5mzeGHnJqlBXZ53JaT&#10;eBfFl9pUqTILWYiLzFG6WEnKPxwQVxyCR6Vm/EDQBNi6iQMknzcDvXq37T/23xLHZanex2cOoeHY&#10;Us38hI0e4tgcAvsYglDgKQBlT3rz7TTFrlhJCH3h1ynoKz4S4ghm2XU8YviWkl2kt/v3XqdWa4J4&#10;au4dN16HHaFqBlBhPBTjB4rr/hzqx07xEIHI8m6BjYdiccf5964bV7J9E1ZnCsBuw2RWnp+oMJYZ&#10;om2shDA/Svr5RU4NdzyJJJmL+018KIJ4LrdHm1vAQwC5K85DD3B5r5IsNLcm80K+UefCzNbN0wf8&#10;D1r9Fryyt/iL4NdSFaXbgg9VOORXy38UfgXYyay0k9zJp9/E2IJEUYPfn1x6V8Jn2TyxEo4ikrzj&#10;o0/tRe69eq8z6DJs0jSi6NV2W6fZ9/8AM8QEL6xpCyJmPVNJO0ju6ipbTUIrGaPUI1Jsr793dJ18&#10;p/WpvEUzaNr8t3A0bXdhKbe7RDlJMHBI9jUGsWq2Ui3Fs5OlangyLjOw/wBK+aozcG3e7jbX8E/0&#10;kfRyalZdH/TX6o9E8Eax9nkFlM24Y3QOTw61vajYi4QMRz9K8x8PSyadNHpk8g3L+8spweGHXbXp&#10;vhXWV1m1KSKFuIhtdf6193luJVSnyS/ryPl8bQcJXRxnjLR5Gm+0oT6MB6Vki2ivrqGEypbo+A0j&#10;g7UGevHPFel6voAlQkqCrVwfifwxJazM0R+Vvu9sGvhuKeG7SeIpLR7/AOZ7WUZpdKlN+ho6Z+11&#10;4r+HGnTaZGLbXbSA+XHIZCrALwPmA+YemcHFfR3/AATg8J3XxX1N/iR4qMc9yJJItNtCMx2qq2Cx&#10;z1YnIHoB718k2nh+OOQSyIjODnBAIP1HevXPgR+11dfs3eH3sE0t9SshMZ0WOURvHn7y8jBUnn2J&#10;Nfy5x54dyq4edfKIWqt+8lpddbdvT1P1bIeJ3CapYybcLaeR9k/tteLrLQ/gpc3955TTwOWhGMbG&#10;7Lk9c815b+y/8J9H1fw1Za9Np0Nzq/iPEsYZQyxRn7uOwyOSfevn7Wvjl4r/AOCgfxd0jwbFZSaL&#10;o8snmPH80xKryWYqOAP8mv0E+En7LeofBLwpZ2DXrgWEHkW7z2DCPG3A+Ytn/wAdr8Ex+TY3CUY4&#10;WsuSo/i9PM/R8FneEu6jleP2V5/ofHv/AAUi/Zzvtc0/RjbWsjait4trpqrkC4WQKHCg9t20Z9VP&#10;Y1zvgb9ip/g34T0aXxX4K1Z9a+0JdXt7KcwWSLICIxg4OQuDnvJ7V6n438f+Nfit+1rpUGsaZqFh&#10;4Z8NXq+W0v8AqFIIfeD6Nndn1PbgDl/2xf24vFXxY8X3+j6Tqh0Xw7ZM9otvBgNdhcqXkbqd3p0A&#10;98k/QYenGlgnh41LpppPrqv6Z5qWKxePhKEErWlLonZ7fM+jZ/j3qHgX4KWcVm8K6Zqu+JIoWDXN&#10;uytkBsH5cE5Hc7qn0v47/FHUdCttL1TWPBHh7xbOgMFnqWrNa3t2pJ8kyoqOFd1xhWZWPTAr5B/Z&#10;M+JFxq/7TfgTTdc1INpttcmR4pCoWZ9reVnPJPmbOBX1h+07+xDpn7QHxEufE1j4hn8PXtwiT3Be&#10;FLq13wrw/lnBDkBeQR06HIx5OAorBtU6lRpNK272/K+u3pc9HNqlGrNx5Emm3J9+33f0jxn4S+Nv&#10;i3Y/GzxOvivTLi/1LUbgSPFHKpVMAKuw527NoXHI45r6S+CvwZHjGLTrjxHai41N3Z4YmkG21+8C&#10;SQcEhScn0zXG+EfiJpGj/Gm68L3WpLdapFoNsJbpiqyTMA6mTAY4Y5B68ZFY11+3JY/CC3uPD15B&#10;eJqIAjjuLaFrorCr/eIHc4AIJ555NeBisJPEY5upFRk7Xeuq76nVSzZwy9fVrySWncs/ta6jd/An&#10;xzp2m+FdKfWbjX58RxwkkIY3U+YQOQpzk8ds1qfEn9pefUfBrWV5bXWn6sloI7eylikMlzJnDCMB&#10;dv1ZmAA98Vj/ALMGs3v7SPxE1TxrLE5t7i4WwsVnH7yKGMjczL0QM3UZ4AHWtT9uXxG2l69o+l6U&#10;LWTW7u+W0tjn91JkYds9do/nitKMVTxcqNCneKdrvq/+AdDryq4aE8TO0rXa6pdv6+R8y/Dj9iY/&#10;FXW9Wvtc029v7ia8a4uruIu4jBAYxAAYUgnG7nI9O/ReM9L8Q/B3wdc3vhtFk0XS3W1EEr5kiVjt&#10;GzuRk4wcGv1Z/Zm0Gw8I/BjR7COCAk26yllUDJZjkk9ySM/XNfE3/BSbTNG8J/GzTFspFSHV7Sae&#10;7s41ASSSN49kpA7/ADEfUA9a+hzHKKqpLFV588YrWPT5fP8AA48kzinVxLwNGHI5vSW/3rzW2u55&#10;L/wT78aywfEi+17XbWcGXMaSzgL+9GDtVDyAFB5x3r3P9r34kabpPgWLXI7J5Lm1uYUtolID3Jdg&#10;ojGep7n6Z9a+cRZQanZxPZSPZyl9qTh8SRNx8wx9foa61/Ci+I4Yhr32rUVsQHtHuJT50bKOZAoI&#10;54z0r46eLg370Xb+VK59RjcmnRrxre1Xq9PkjYtvgB4x+LtpLrkcNtPffZjBb6dDNhoom5ZN2OXc&#10;4Gfbqa+dvHUnijVNPm8NaLpt7p2r6Jds17EySRiExbSQcnG/cVBGMYOe9e7/AAj+P8vhDxDeWM+p&#10;pBLYgQtukC70IBA9MgYPtXtnw2+DOlftXaP4n1vU7i4sftcmy01G3co8zKq7i46MpKhScc4z1zn3&#10;cmr1avMpR9/o7aWPn+In9TcUnel663Pzl8SfBjUda1m1geNpvEMyi5aS7VkWdSo2qpAPBLHBOAcd&#10;ea9w/wCCX3hmxl+KF/r2u61DY6roTzW0di65eGRk2iUA8ELlhwOOa+g/hXpHhj4eRX8uo2yXl2Lg&#10;RNIxLySEEL8zH6dOg6YAFc9+0p4L8MfELVl1zw3pzXN9BlZLWCFRJcADjGOrnkeuQPXjvw2L9rVl&#10;RUbqPW+ujPHx1R08LGc5cvPptdarb/gkX/BUT9qS2+Gvw102HStRh1PxGbn90HiE0Num07nOc4Yn&#10;GMn14r4//Z8/b813wfeS3Wta5bXogDMbGe1CGfPUpMnO8+jAg5/EfTGn6Zofim1u9La2eOOy/dTW&#10;l7FsZCAeNjc84PB54r5vvv2Ate8a/GaC4stD1HRPDmoXrMb97TFpHDnhkA9ecA4zkYr18DiKFfmp&#10;VqfLy63vr9+6foeHUjHCpOE7t2umree3VHoN/wDGiH4peP4fFdlFf2Itoh5NxGWidMksACOoAO3N&#10;enfDj9pDxR8RfiNpGk3niHWNS06GTzzalkijfyxv+chcsAqtx1JxX1v8Ev8Agnz8OtT+EmlNqVrI&#10;4tbdbWBS5QkKAAzc85wTz614f+0/+w94f+B3jbT9a0rUrywsrh90cdvKYmt3BwWLZOVweh9a46uW&#10;4jDU3jFdQVtL30PoqOfYDGpYGUE6rTtK3X81/wAA9h8cftl+HbX4Y395qYmgtILMtiePaRg4+6ee&#10;T0OOeK4f9kz9qLSNY+D9vHqGk3OmaHPdT3Ed1ZylGgy7NucIQyr1ORkfhXzf+1N8Ktc8WfDvUI5/&#10;EtrcaS1s0kbPDsmRwuQrHOOcYyAMivhbwb8T/G3hJH0zRL7UYIbgGN4QC0RB4JwwIHHevrshwVXM&#10;aUVho88tL6PW+1rJ/wBaeZ8jioUqDmsRLl1dmntbe97H6E/8FDvGHhvxXPpdhpfiCHxJcW0zzB0P&#10;mCyjZQDHvyQSxCkgdxnAr5eNnHETg7SD0xzVPwc81no9vDcP5kyoA5A4LY5NX7lzuOOSK/tbhHh+&#10;OVZdTwkL6K7v3erXyPwzMsdKvXlNu6/rUm07ETkEnDCrUAzMMAbm6cdB61S06F5ZFAG7cQAOm410&#10;zeEL7SruOO8tntppkEgDY5Q9CMdjX19GlH2ihfV9Dx60ny3LuiK1xsQALGnf+tegfDjwnN4o16C3&#10;hRpQWCqFBO6uW8MaI0sqRIMq3f1r0+TXIvhH4UkeLZ/aF3GUUbRujU9xnoTjr1r6OjQ9nC0d2eXK&#10;TbOk/ac/aChf4WeHfhf4Z3xaPpMr3t/IRtfUL6QAPIwBPCKBGvsucAkivHtB8IR6tp9zdzuF0zSW&#10;VMdDeXTA4jX1CjLMewAHBYVm20j3l48tzdW9td3ocxPcFtoOCcfKCcnoOMZIyQMmr8V02maXBbBy&#10;yoSUTPG49WPuePwAqKGHpYeDoUdNeaT6tybbfq3f08tDqlKUkm/T7v8AI9B8I+ILHwr4OvLW2tVn&#10;1nUlCNcOMi1i/ur/ALZxkn0wPXNDT9Sj8PW1wylWuJYzGOMlFPX8T/LHrXPw3f8AZdkGDETS9Ack&#10;k96p3t+bK3eaWRmlYEKOu5vX6Cl9Xu3f7Wr/AMiFdnc/Cqz0B9Vk1TxLLHJZ2aSvBZhgGupVQsSe&#10;eFAwB6sQB0NekfsvKnwY8BeKPjBqESQ3Nlv03w2h4D6jKv8ArFB6rBGS/sxj9a8K+EngPUfix430&#10;3SNPtVkvL+ZYEGeGYnlmJ6ADknoADXqn7YHxJsJrjSPAXhyVZfC/geFrSCVRgahcMc3F1/20kzgH&#10;ooUdq4MwoOtUWETv7T4uygt1/wBvv3fNczWxrBWTl2/M8lE0/ijxCuS1xc3knXOS7Mf5kmv1T8J/&#10;HzTf+CVn7PHw+8F/Yre48TeIrOXXtbRx88TylBErdwQgxg/3a+Gv+Cd3gDw/4g+NkOu+LLm2tNE8&#10;MQtqLrM4UXDxjcqD155x3xXLfta/tFX/AMe/jlrfiS5uZTHdzsturnJjhXhF44GABXi8RZPDPMZD&#10;LMQv9npLnnulKTuoRv5ayfnynZgMc8PzVIr3non26v8AK33n1f8AG7wPpet2t3pNlp9kbDTStrqW&#10;vRQqkE13IqEqgUEvjhQka5BySeSa+KrO8PhTxheabudxaTMsZYYYr2yO3GDXsM/jvxd8SPhmPCVp&#10;cWw8MafKUi1J7VRdTruO4xbmIHoGxkAAZPOOg/4dwat/woe515Be2+tqFuNJsXiIm1EMwJZmOAql&#10;ckZOTjPAA3fg3hrxrTy7MvqdV3pVNJPpF9H+j/4B9zn+UOvh3VXxLbzXY8R8YWttrcBmiIEhGGAH&#10;X3rj9NuWs5mgkOOcCtbS9SL2/lTB4pIyUkU53Iw6g+hFUdbsfMYPGcOvP1Ff1nSdlo9D8xa1Oo8B&#10;eIZNN1FolchZByvap/jJ8P4vGGkm7hXMgGWwOc+tcfpWomNlYMRJGfWvSfCGux3tsI5CSsvb+lc+&#10;LpWfOhJNao+Hfib4Ch8EeLWvIllkt73JuY2BHlsTyM9weo+uO1ZV1pzeHjHBIDLpV7h4mP8ACD/n&#10;9K+q/wBoD4PxXtrcTpCskMykMOn+SDXzRqayaZbL4f1ZpDDAzGykPSMMfmHPuAfY59a/O8dlX1Oq&#10;509ITd0+ik90/KX4M+uy/MPrFJKWso7+nRrzX5GTcaY8DLpN25Ugh7G4H8OTwM+ldD4T1mdrkI/7&#10;rVbLiRTwJ19ayxav5B0XUjh1+aznPOfQZqSCKbUZFt5Xa21qyH7iboJ1HY+prqwVR02ml5W9Oj81&#10;0fVFV4Kas/X/AIPo+q6M9a0TU4dfsQ6gq3Rl7qfSs3xDoI2MWX5PX0rm/CXiZ5p2liUQ38HFzbno&#10;/wDtD2r0HT7m38SacHjAdWG10YZK+xr62lONenyvU+fxFN0Z3PKtc0yTSXZvLaSInqP4awLy3k1G&#10;6RBG7bjwMc169rfhQN5ucur549K4vUPD50m7EiqzIv8A47Xwmd8MunJ1qMfke3gM15kqdRnsv/BP&#10;34r6Z+zP8arbWNZhjfSbm2ks7pynmNAHKsGwOq7kXPXgk89K+1/ir+3n8OtJ0N7q38U6fqKzHdHb&#10;Q3uS5IIxsU564OMV+YtxqRFuWVsgjFc3JoK3moLeBRHNCweNxwQQcg1+TcS8Iwx37+NlNK2uz7X6&#10;ntZfiZRq2nJ8rfTc/RP4e6bc+OI9d8YatC6Ra0UFnbu4DpEkYRWYdiRziviLxx8HfEPjX45eI9I8&#10;NWa3FrYTKXlLhUiMjcLk98+npU97+2N4/wBH8PHTLd9PmVVCCVlZHwBgZwcH9K9u/YO12xvPhhq2&#10;q388Q8TyXxn1BWbLSKPukAnOMc8V/KOecIZ/kkq+Y42Cak7K2sdXo9Nl01P3nKM9wFeEMNh5tNLr&#10;o9NLE3wu/YOsvBEttqt/q73muwbHDbQsMTLhto4LegzkHHpXB/tmfto+Pvga0/hu21SGOW/hMZfy&#10;w7iI9w2cHPTkZr6dsNa0HX7eXULvV7d7V52VYIpvmJG0k4HXJYAcivgT9vm01b41+NpfFOk6HNB4&#10;YtfMsLC4U70uvLb5yvckbh7ehIwT4PD+FxtWuq2YL3N1ey9LeR3ZpjMHOE6GE96a3sm/XX0Pn2H4&#10;oavaa6upx6hdR3wbPnI5V+vqK/TH9hz4q6P47+DenOI4zdsu26lmcyTyyjhmdjyfb0GBX5ieCPDl&#10;heeLbKPXJ5bPSUcvdSKhLBFBJVR/eOMD3NdDa/HnXPBusaonhS8utD0i8nZo7eJvuJ0HXocDnB61&#10;9ZnmTfXaSjTaTTPnsBjPYTfMm0fp54K8TagPj1e+HPB+s2ljBHH9svsQh08zOBwCOSOvPpXqvj74&#10;HaWkkWu6mZNY1u3Td9rmbDI3UhFHCLk9APrmvhX9mn4s6ZY2PhPVNJ1hE8QS3SQ6lErkXF3lGZ/M&#10;z/ACoGeeo6V9T+Pf2m5tM8JTSXen6gI0iLsy27MMYyeQMEV8niqLw0I4T2lmtd7N+Z9PgW61WWK5&#10;Lp6bfgdjon7cXjLwN4ih8JafBpF7btbtNFNdFxNapvAYZHDKCy4HHU1B8d/hFafFX4ZXvjS5u2u/&#10;GDWuYJWDAKBuJiQZwE3A8dT1ya8d8E/Ajxp4g1+Xx9PPaWlteWRS2sZHLSRxBg/zEZAc9cc9RzxX&#10;fp8ZNa1T4Yyadofh3W9R1WJ5YUiW1Pks21kI8w/KFyc5B61NTHYnESjh4S54xVml387b/kdUsLhs&#10;JH6zFKEnJavt1Svt+Z8s6RP4u8SW8T2EMKJbyb5mAZuFG4jHGOB1PrXtWh/Ejx18RLm30bR9C06S&#10;TV1ETXLyrJGEIAZiCu4dM4yaxf2avhR4q1rUNW0eDTVa9tF/09LrMcdvIR91j1+bHbt7V678KPgR&#10;oHwQlN94hn1F7vfJcXUUMjPErs25UUEhQnUFsc56VpRjyz9mrRbdnddPUz4lxGHqWk/3nKlJWd3f&#10;0Rx3j7/gmBpKWj61rHiPXRq13+9uWtLhIYztBBAXBPGMda94+E/hyy0z4QXcL628A0RIbO3hkcRK&#10;QwCow24+ZixJPQ47VzllfeLP2jPEun6R4WtI72x0yBI7q7I8uCJsAnzHxtX1C9T19azfjH+z78Sf&#10;A/ilFvhp17ot7GkCyW90WSVlXeOSOCDu+o78VrVwlZU5c0rxSemy20d123PDwGPjUrxjU0babe73&#10;1VvM82+Jui6t8PvFck2kyQywT4a6tmY/NK3zFgOgJ5NfQX7AvwUn+I2vab4v1aNLXTIEa4t7YNu3&#10;uOQW7ABu3r9K8W1P4PeJdU1GzE+oJpjTSrGV8wyyMrfL1IwowfevrPwx8MdW/ZZ+D7v4dc+IXt7Y&#10;3kemyOYcyA8pG4z94jgMDyeozWnDuHg3zN3t1XfzNuKsY3BU46X7rp5Hi/7d0PhzQP2o/CWuauBb&#10;ac+sNpupTROY1mVod0ayEYJVHBBOeh9BX0fJ400bTdDSykgtJLC6h224jIKiPAG0fmK+C7b4r+KP&#10;2r/Hl3feMfDEeneFYb37UtqsLPIzknOWP3sBj2HavYPGGm+HNNh03UdH1+5stL0ueGVrKC7fYY0Y&#10;NJG8RPC4U9gOa9RZjh4Yj2HN73W3n0+4+VeT4p4eNWot9tHp/kd5ovxZ8XfBLwHqY8ReGtXufDNp&#10;dXB0zUItu6W2DsU3oW3DapHzYwQM8V8yftBftoD4leNU0zVSNL0iCzzDbytma4DZKyFu3zAcDOAD&#10;1r7q+LPxG0m9+GVzdtf2Emj3qxy+YzL5PlMuxgOxBBGR6Emvx68ZWq+K9duLu6C3QLFIiyYCxg/K&#10;AOwx/Ov07hfgnF8Re1wamoU4rV2u9XovTR/ceJPPsLllSGL5HKpfTXTzfrt953/xh/aDX4ieDToM&#10;USxgTpIWhcgMgB+VvUdOO+M15fHpccSjaqqT7Yq1ZaZFZxhIkRFXsBin3GVdQFBA796/pfgLgihw&#10;1l6wVKXO223K1rt/ov8AM+B4n4hnm2LeJceVbJLy/UbaxCI88Y6Yp5AkkwTgCpoVVowSpGOp9akt&#10;NPNxMMg7GPXHSv0SjTbeiPlpySJLPTW1UCIKSh4POK7Lwz4f8iGOCJGIPBySSfxqLw9oJSRVRCfU&#10;4616T4Z8PQ6LaC7uiqbeQDwa9/DYaMFzPc8yrWctEWvD+k23g/Rvtk5jXYPlBHTHSuG8R+IG8Wal&#10;LfXTstpAflB/jPYVb8V+JpPF968SSeVY2/LNnAxWLFEuuTghTFZ233Bng+rH3rsbt6k06fVkun7/&#10;AN5fXKHAB2r6DsozVvTEN3K15csVjQbgD29qgQnX74QxApaw9+gOO9O1nURculja5MSnnH8X/wBa&#10;sGnua2JIZ5dU1JpyQI06ZHAFJdlNacIjsCueMcewHvVbUL8afALWNsu33yPX0r0j9nr4cWeqXc2s&#10;68/laFo6/abpicGbH3Yl/wBpjx+tFWapwcpdP6shxV1dHbeBL6H9mP4L3GsyIq+KfFds1tpYK4a0&#10;tW+WWcc8FuVU+m71rx+1vJ9f1VZppTcSuRndhuAAAMegAxir3xc+I138W/HVxfSsscTkRW0O4LHb&#10;xjhIxngKBgelXfhl4fbSdRkv7uET2tkwNwysGQJuwfmzg7uQMdazwtFQUqtT45av9EvJfi7vqVO6&#10;SR6zd/GGw+GX7LkvhbSo7ePUtcuzJfXMakSNEqjahbuC272r5sbTpvGV7O8dw1tHbNtDFGZZCeSA&#10;R3HGfqK3vix48uvHXiOeeGBnub2Xy7a1hTjk4VFA/KvqD9nDwfL8KPh/DYWQt9eS4VLi5FpFFJJa&#10;XTKPNSR95DfwgY6BcV+ecdcTLIMKo4W3t6suZ317Xb/CK/4B6mWYH28+aeyPo74AfAu08C6LDrPj&#10;DT4rC0Mfk2NvOiKlnjjzZEfjI/hGCF+91C12Op+Ko/COuQaZ5t7r2jzSx2el2csTrDLK2V86Wcj5&#10;ogzHAQc7enHLbHUPC1z8JBqUVxqWu20F3FYNbandERXF0XXc8u8gkDdvIPG1cgDqIPiHqdv410Wf&#10;STp11rbRbE0kwgw2002zmfcuFAUggncSACFwTur+V8PQhQh7OmrL8z9MqVXUlzSPjv8A4KG/ANvh&#10;r8Ur3xPpWlx2eh3jQw33kDFul06FiY+2DtOR1Ddua8KsEFyoDqWOMZ7fWv0btoNA8ReD73wL4mhG&#10;p2kVoUtrN4S0zXciOfLDZwCueNpYAvy+SM/B/wAbvghrX7MvxFGh6vERFcxi5snZgwljP8JPQsuQ&#10;Dj2Pev6Y8MOMljMOsrxUv3kF7rf2or9V+Xoz4DiDKvYz+sU17r38n/wTgb6xa3vCUABB6dq3tBdr&#10;WEOrgsDuOD92jUbMakpnBALLgDrms61nazbByQeK/XXK6sfMKNzvbbUItc0xoJ1VlcY56g14d8c/&#10;gjDqNvPiEFm5R1HKH1FepaLDdyyKLaCe438YjQsf0rQ1NINW0uSOUKJI+CCPmFcWIwtOrF0pq6e6&#10;HQqTozU4vVHxfLo8sEzaDq6+XcQc2lz2I7c/SkeBtRItLsmHUbT/AFco4346GvXPjZ8Jn1GDzYcr&#10;5XzRn+7n+leULC2q7tOv8w6la/8AHvKOsgHavkK2CqYar7Keqeifddn2kuj67H1FHExrQ51o1uu3&#10;mvJ9UZ5nlvb8SBxa6rbHhhwJK6/wd4qeadnixb6hD/r7c9JfcVzdnbxatdGx1Ai1v0H7ifor+xNX&#10;hYtcXUVpeE2GrQf8e9yOFm9ATXpYOq46p6fr59n+ZliaamrNa/196PWNH1S38R2pKYWVR88Z+8pq&#10;lrHhkMGIQMp6iuN8P+IpYtQEN0TZapFwGHCT+/416FofiSHVEEFyFhuRx6B6+ipVI1Y2keDUpSg9&#10;DzzxF4PaFS0KBSf4egNczNeSaeGikgKkfhXt2reHUuNxwARzXI+IvBMc4YGPIPQ+lfO5rw5Tq3nT&#10;Vmelg80dPSWx5tYwRXs7Sy7QFOQKfqEjRwk2s0sMicZjYqfzFbF34ZOmKyqhdQeoFZd3YeW+8gAD&#10;3r4PG5Mm3Trwun0eqPo6OOvHnpy1PR/2G/hDo3ifxL4lGs2M141tYG+id7rAQx5JUITly5wOOnGa&#10;+hPg/wCF/A3x+1y38HWQsEv0fzWl05nCi2UqHLI33WydoOMHOcevyKbmKbSXhj3ZY4JBwcY5Fen/&#10;ALBvxK0X9lv45zeIZ7X7RaXemyWZd1LRo5ZHUkddu5AK/COPfCiGNjUx+CXvK0lFabLVJLe+62+Z&#10;9twzxxiMBUcKk2otW69eu/6H3x8Xf+CbPwi0L4KXWmf8Idpccc1rIXvFTN2h2kh1lOWBB56/hX4d&#10;xfBvxBrPjS60XSdMvL+eGdolEcRbIDEZ/HFfrj+0j/wUwXSf2d7jVbuaO91HxLBPFp9orBWiz8sW&#10;VP3eFLnpgOo+vw3+xJ8YE+Hupa1dayBDeajL58U0ijbyeRntjivyF5VmuEwlatQoubj0s3bzdu3U&#10;+xwGYYPG14QqT5U+rtv2J/gV+yF4q+Cni6yu/EOnLarf2xa3zIM7yRlSOxxn8q+svix4mu/CXwZF&#10;naabc6zqlzGIEitYWkWNm4JcjhVUE8nA4ri9R/aH8PfFK8h027u7bUdVS6ie3jV12eUD8xY/d46Y&#10;J5zXvXhzUtFsvCVtBaiONXISNF+6zN2z7setfmecYLEzdLH4+LUn0s+j09D7/LsZSU6mXYVq0LNv&#10;1X4k3gjxrdT/AAXsbvVRZRNFEIZFTptAwM578Bcepr4n/ax+JfjiPwPcXkWqaro3h6TVnS306Pfb&#10;huPvyYwTkjgHjnOOa9/1ZG0b45xSTiSKza1Z2ti5EXmBsLJtzgtyRnFbfxs8G6Hr/wAOdVt74wyW&#10;mqWjeYHwfKcD5WHvnBHuKjB5lHL8VCVKDfPa/wA30O6eXOvRnKq07XcVa6OW/wCCUvxMv9V+FPiJ&#10;tZF/Ir3b+VfMxYysIF2whj3GOM9jXtep/EC48d+MPDqaJo015fXllL9ptjzHHtYcux6A9cfWtv8A&#10;4JwR+DbP9nTT/Cggs47y2AOp2kuC7zNz5hB6q3UH0Hsa9w+ES/Dtfi5d6Dpw0+yv9Ki+1uqYRXDl&#10;U6jrz29cV+mSyWFebrSWj1PxqpnM41ZRSs09CL9my2PhDRtR0PW4bHTdTmujdrHEQoZWRcY9SBwa&#10;Z+1h4pK/DprDSbCbWb6K4huGihwDHEjgyOT0GEyOepOK9g+Ifgzwt4k0SWG7trT+0LMGaIsEDQkD&#10;AIOcjIOPx96+cfjZ+3P8Pfg18MNZ023FmL+4t5rSaGJCZpJsbNgPc7iTkngAmvTp5SvZ+yjDmTVt&#10;FfR6bHnQzGftlUcrNO+vc8r1H4iW9x4i0i0js5ZLSzvIZLiXbl41EilwTjsMjbntX0j8Ufihotp4&#10;KtteF7YDS7FWuHlaVQqqEOc88c4OPUV8TeKbh7v4Z6n4ssNZhW2WIywhXAUZ6Ak8E/rXyRe+J9Y+&#10;I8s02oXmoGylfK2zXD+Q5B+9szjJPtV8A8MY3NcbUwio+zppJ3s1bXr6nu8WV8LhMJDExxHtJ3aa&#10;36a29H5n2Z8J/wBoTw1410gy2jxR7ncNHkAqcmvMv2ovG1sl7HZaJcxq2oRst5tGWCcYx6bskfga&#10;8E0/QFs7jzYJJreRuCYpCmfritqz0wqryiQMwxuLyZdvz5NfpnD/AICwwGdrMMVWU6Kd1Gzu29k+&#10;lk/N3sfN5n4jvEZc8LRg4zate+iXW3yNe08TasvhI6EdV1FtJGMWbXDGEfRc4A9q5fVrJrQEDO0n&#10;ArWSQrJkE4qG+mWfKOQcV/SWAwVLD6UYKN97JK5+U1Ks5u8ncwkjIQnnNQxqWckDJPX3q4wEshSL&#10;LZPXHStDSdBJYFlLZ/KvpcNhZT1sclSpy6FXTdGe6dcghTzXXaD4bLsiRoSP1qz4e8ItMylEIB5w&#10;K7K2tbXwraGa4ZAy9P8ACvbw+GjBeZwTqtuxNoWiQ6JZCe5CKqDPPGK5zxZ4tk8T3Lw2zGGyh+85&#10;4GKw9T8Z6x4y1e73QGx0SzmWPzWXPm5VmyOemFPPt64Brl31tvJhX7PYR8tk4L47msMBmtHFTq06&#10;SknTlyvmi4ptJP3bpcy13V12OvEZdOgqc6jT51zKzTsvO2z8nqWUQ6ywgt/3VnEcsf759TUz5vNl&#10;naA+WTgnHX3qr9s+1f6DZjEQPzSetWbrUYtBt1t7Rt9033mH8P8A9eu1u5mo7aFnUJ4dLgFjbMGl&#10;YYkcfyquk8WgWjMQrXDjAHdf/r1WidNKgM0pDzPyAeaNA0S68WavEqxSSSSuFRFBJYnoAKa0Fyrd&#10;G18PPB11421+GGOMNJM3G7gKO7H0AHeu2+NPjmwsNMtfCmgP5mnaYd1zcjI+2z4wWx/dHQe1ReOd&#10;WtvhB4ZfQLIxSa5eqPt1yrAmBf8AniuOh45/KvOtLsJ9Zvo4YwZZpj/CM5rBLnal0W3n5/5feOMb&#10;u51vwf8AhjqHxX8Xw2FrCXiDB55AQBDHkZY5/kK6r9oPx/pGk58LeG4hb6PprnzZjgyXcg6ux6nn&#10;oOgFTXvi8/AnwS+l2BWPVb1d08w4deOo/PArxUG68feKEsIo7q5eaQNcmEbpSpboP9pjwM9zXnY7&#10;HU8LTljcVK1Omrr/AD8+yOihh5V5qEFqz1b9lz4Yr4q1W58W6tustM00Y066uC0dv524DecHLL1X&#10;jj72egr3nX9M1C6a31TSdV0/RrrVo/OvxLcS20VxIPlWSNACQpUA5Jycj3rjvDsFlbeB9KGnXl9F&#10;DaeZLCkVsu/TIfJwY90mEBL5XGcsT6g138PhjWNW0q2TSUsbmztS8MS6jd73ijDYUCTDFu5Ofunj&#10;nHH8lcR59WzbHzxtXZ6JdorZf5+Z9zQwaoU1BL1Po3VppfAdlFrXhOSM+GbqSGG+lu7dpvtkjZDy&#10;rHxyi5YkYBIxyBW7cRaV41+H5tLTUdU1PTblTFpylPLuNUnXIwMKuyKMqOMAfKSSQADzviH4h6lY&#10;XU4liW60586e9tcSJDA91MRkRxLltiKSD1yS+Se1631fUvgrqFvHZ3N3rvhbSbApeyRwRJHJdSY8&#10;sIRy+WJHAOA3zE9a8FJnrp6G3rujWeujSLKXULddQ8JMPLsdNHlvPfbFkbBK4VQF44z8zZwcGvKP&#10;j7Z+Ev2g9Hu/A/iC01LRvGlnAl8mqNGJUSaMRxiFW3kk4lUbDywDEDdXqei+KTpd35moalo039lR&#10;LPIulQZkmupdyCFWGCWO1QcYOAO3A5fT/CsifEW1W+ksPB2p6fBNf3Vzauk7z72LDcxOc43H5g24&#10;HIAwAvRgcXWwteOIoScZRd0yKtOFSDhUV0z86tXsNX+Hvie40XXLOfTtUsyPNhlGCQRkMOxBHcUt&#10;1CtygnQ8E8qOfxr7j/bG/Z7tP2lNOu5GhtPC/i3wvp6zQS3coNxqq7mRTI2cbCE7FiCwz6H4Ldbz&#10;wtrNzpWp209hqFnIYriCYFWRh7H/ADiv604L4uoZ5hE9I1o25o/qvJ/hsfnOaZbLC1O8ejPUvhD+&#10;0/q3wO8A61puiRx2upatdW8y6kvM9sISSAmRgZJ6+1cMPE1xres3d5dytLcXbmWRyBl2Ykk/iTVG&#10;SJWyyklTyaSDy0cgrkkdq+tpYShSnOpGCUp2u+rsklr5JbbHkNN7l+9EN0pjIDhuMHpXlvxj+ChY&#10;i6t0Ec8YEiOo5U9a9ElZoWUrkgevSrkOoG7gaGbZMCuMHqB7GqxGGjUhyTV0XRqSpy5ouzPla806&#10;S8d7e7Qx3Cc4Ixz6g+9WYtQS6hTTdXypj+WG4PVfTJ/rXs3xF+ESeILQ3NuCsydCvUV43r+k3OnS&#10;SWd/GRt5jkI6H2/wr57EYOVF8y1/X1PZo4mFZcr0/T0LcVspnh07WSDayMEhvsEmHPQkjkgVta3Z&#10;zfD/AFj+ztRu7bVbJVRrfU7JmkidWUEckAnHQ5AIII5rltJ1G5sNOZJYheWKnDqeWi+ntWvaWstr&#10;A15pLrqVhIP31o/zMv4df896dGrLnUoPS2q6/wDBSCrSVrPr/XyZ2mieLXskiWdhc2r/AHJVOePr&#10;XQeVbavb74XWRSPxFeTJpy6xaSDRrqS2cndJZSNtYEf3T3rodB19YpVWGSSzvBw0EpxuPse/4816&#10;tDFNu0lp08zzquFdrx+fkbuqeEBueRQTu7elcxrfgg3BKoqoAOtdtpfjaC4YQ3kfkSHjd/Cf8K05&#10;9Mhvow6FHU9CpzWlbB0a695GEK06T0PFLnwxdaRMpIDxZxwCSKvTwj7PHsICHrjtXo2oeFgSSFDf&#10;UVz+qeExISQhjJ9OK+dxnDuvNSZ3080urTR574p2avexeeokMA2oX5KD+lNj0lYYwEVcH24rf1Xw&#10;E4kZ0dix5weaoHTbqz+RlYgdDjNeLWyaUF8J6mHx0drlK10sWMjSKqowHYAGvTfhb+1L4k+GMCxG&#10;KLULSIbF3ttkReOPQ4wPyrgooh0PDH1pHgUKwORj2r5jO+EcvzSmqOPpKSTuujT7pnrYHN8RhHKe&#10;HnbmVn5oueI/j/4s8QfGqbxJdTvNp8G6GG3ZVjaWMnOWC8Bs1rfGn9q7U/Hvh620zw/pd1azDieW&#10;6ACKMYwoBOT15rkhYFzxyB3qW1tI7eQFwGBNfIY3wY4dxNeniZU2pQ7PR+qtb7rHt4bjzNcPh5Ye&#10;E/df4ehp6Vfa74h1O31W9vZre9htUtFazkaEhF7Eg5Nd18OPiLrXwr8UWer6LdyxX9shSRpSXFwG&#10;feytk5YE4PXqAaw9Ha3ggjLkbOCcHBNT299b3D5VgQwyHB4r6yjwtl1KisLCiuRK1rX0e/mfI180&#10;xVSo6rm7s948a/t9eOPFnhlYIbn7BqEiGOWePG0KSeVA5JwQMNwMd68I/so3JM0zvNO5LNLISzsS&#10;ckknuTVgzwLyGDe3rUUurSRx7Qi7h09q2yvhrAYFt4Wkot9f09DiqYutP45NlaTTUa0aFizRdTGW&#10;JTrnp0602xsgWPyjC8U3zHf5icMTzTre+kjyiruwetfQ0cIo/BG1/IynUk1qyWdVhw2ACeMCo5Lw&#10;ICoyAetPeJpWBYEEepo+zpuGRuavTw+AqT6GMqsV1A3BmACDOKjew3N85yzdh1rQtNPe4ACrtH61&#10;t6H4JmuZVZkzk9TXt4bK1DWZzyxLexh6X4eG1QEIyfSup8OeFzIu+SKS3VGxiQAM3uMdjWmY7Dw1&#10;EXneMyJ2yM//AFqxdS8aXGqlo7RTBCOrtwBXrxppWtojJvmudBqXiq08L2xSNVeY8BR1BrkdZ1ua&#10;+k+0ak5CH/Vwqfmb8Kz5r9UlK2oa6uG6ynlV+lMkSLT3M13I09ywyBnJpymlsONLQvRW41iJbq7u&#10;EtoIj8sAX7o9T71Ebk6tIbe2Qpbr1Y8Aiq5WXVCJJz5cSjhR0FMudUZ4/s1mCsfQsByaz5upcItF&#10;uW9i02NoLbDzNwWHamWqppAM1w26VuQKqJNDocO5gXuD074qTR9Jn8R3qs2WLnCrjJNWpMvl6sta&#10;Zptx4m1NAqu5kb5VUE59q9HuvEFr8EdGZYGSTxJMCoPX7CMc/wDA/wCVZU/iW0+EeltHbGKfXJ02&#10;hh8y2YI5+r/y+teY3erT67fvLK7zTTNkk8kk96zfv6Pb8/8AgAouXkjUfUp9avHkdnkllYkk8kk+&#10;tel+FNLb4UaNHq14pS9uog9up+8qngMKyvB3w6PhfwrHr2pzwQwyOVjhLKZWKgHdsPIBzgHHODXG&#10;/Ez4lrqMjOcRxxk7Vzk89iaidWNnrotx6zfLEj+IHj6a/u5LiZ3uLyc4jUkszH/CvV/gBa2/wn8N&#10;6P4qgtJdWudRkkjv57f9+bfkBoygbGQpbk4528gE54j4VeAhpFuuqa3bTNr2qAx2NjJGwkggYczp&#10;g/eGehHce9dN4o8M6j+zV4ytFa4uJPDGoiKTVorZiDG46SLkeozjA546YNfzH4n8cyx1dYLCP9xB&#10;+811ffziv+D2Pucmy6NOHPL43t/l6ntlvrN/rJl8Q2sTXXhVH/daPvGZoOWNxtPpnkevfjmn4n+M&#10;+keL9UN14Xi1W2hhQW8rxtmOUL93aGB24y3TGc5PNcV43+LMGkQxab4I1ee+0nUkaS7CIJHsYSAG&#10;2bfuqVBJX1U5rsofBl18JooZfD8a3Fnq8KO0KqsywMmeVYt91t2QO1fmsJpq/Q9Kcdu/mfYR8XW1&#10;x4fvfiGdJszqdrYhkhb50LyMVLEkdgoAwB1PJzXZ/AbwsbfTtOnmuBdQ6nA+tPbyJmOKXe2FTJO0&#10;APgdcY9aKK1qK33l31Mf4V+PV+IUt8jabaaelnJLrYFv8hkfzZlVGxjcAF5J5b2xW7qHhmx8fato&#10;Okz2dnFcR2X9ttdmESNJcM2xSVP93ex5PJ29MUUUVIqMmkXfRM8+/aJuI/A+saHqcy3Ora/DOHjv&#10;ricqq7UyqeUoClFbDYPUg5zk149/wUA/Z/07VfCEHi2e7uH8V2ti97fahsVV1DAgwhjXARQJCBjO&#10;MDrzkor6LhLGV8Pm2GnQk4tySduqbSa9GceY04zw01JX0Z8iaFq8stioOMOPyq1I2wZAGaKK/s+C&#10;utT8xqKzO60jx9Yn4KXXht/D+nPfyakl6usZIukUIy+SOPuHcT16gelcNys8iZP7s4BHGaKKww1K&#10;MFLl6u71b1+f5bEtXV2W7S+e5jZfu7fTvWJ478E2OuWbvLGocJnOOelFFbTgnFpozi2pJo8J8RWT&#10;eFNU2W8rkMTjPYeh9RSmzaz0lNas5Xs7lX2uqfcf8PT25oor5CatKSXQ+lp6xTfU29Fs4fH+kzXz&#10;xiyvrbkzQ8byB1x2qDRNTHiq5Gn6jClw6ghLgfLIuPX1oorupP4H33OaW0l22G6jfz+GNSFm8n22&#10;D+HzBhlz710FtqNxoKRS28zqsq7th5Aoor0qLd2jkrxVovudR4d8UPrkZE0KBkIG4HrWjqVgi9gQ&#10;fUUUV1weh5U1qY97pseTjIwcVkXmmx5OQDj2ooqakF2CnN33M+70W3bIKDgZ6VSn0KEIduQG7dRR&#10;RXmV6ML7HpYecu5Rk0eNHwpIHSq76akuQWIxRRXmyowvsdkKknpcW3jMIBDsc/lVuC4dDnIYt6jm&#10;iisZUYdjJyfcuRXTxoCCpz7VI949yAXOSOPyoorWlQp78pz1JvuSWyBpMEA4FTqpLBcgDrwOaKK9&#10;SjRhpoc85O25cs9PS4xuJ5/GtbS9Cimk2k4K98UUV3pJbGKex1uleG7a0043O3eUPQ/n1rmPE/j6&#10;7s3eG2VIBnaWHJNFFFJ3vc1pq9jPGkGXw1cazcTNcPFKkflEYB3BznPts9O9ZdrLJr04EjlIs4Ea&#10;cL/9eiisZzfM1fr+h10oqxJql0dJZYLZVjLDl+pNLY6bGIHuJd00gGfmNFFCd5alyVolOXUZL+YK&#10;cImcBR0FPvZf7JiKxAbiPvHrRRRFvlbG4pWRHotit/cF5iXJPeu71y4Hw68KW09nGr3d4uTK3BjH&#10;ovofeiihvRLuKorzSZ5bdajLfXTPI7Mznkk9a9T/AGf/AAFZa1PcX94GmWxXcsXADHBPJ/CiissR&#10;Jqm2h4t2hZGT8Z/iBda3fPmNIYoAUjjUnaoFcd8GfC9p8RPEl/Pqgmkj0xQYokfaC5DMGJwc429P&#10;f8KKK+B8SMXWw+RzdCTjdpO3ZvVfM9DIqcXNNrY99+EnhA6z4bm8UzX1y2sWl4EglJJ8lY8IqjnO&#10;wg8r3rWvYZ/iPYf2rqFzI5upVs5YCN0boCcDn0yfrnnPGCiv5dSTWp9fUk7N+Z5h8B/Gy/DX40+I&#10;tKtrGGfTtRiYLC7cQbAxGMgg8Eg5HOfz9uXxY/w90+1laCK+g1aP7RDDhYvsgzkoCASw+bvjGKKK&#10;8zL5NKUeibSO+sk6kb9Umz//2VBLAwQKAAAAAAAAACEAAnbo1fXWAwD11gMAFAAAAGRycy9tZWRp&#10;YS9pbWFnZTIucG5niVBORw0KGgoAAAANSUhEUgAAA3YAAAHyCAIAAAAoccs9AAAAAXNSR0IArs4c&#10;6QAAAARnQU1BAACxjwv8YQUAAAAJcEhZcwAAIdUAACHVAQSctJ0AAP+lSURBVHhe7J0FYBtXurbv&#10;f/fuFpMyp9ymzIzbhcJyF7pb2NKWtgxp0zQMju3YMTMzMzNKFtqSzMzMzPS/M8cejyVZlmUnddwz&#10;+206lkYD34xmHr0fnP+ZpxP1APUA9QD1APUA9QD1APUA9cCGeuB/NnRtdGXUA9QD1APUA9QD1APU&#10;A9QD1APzFDHpRUA9QD1APUA9QD1APUA9QD2wwR7gIebs7GxvJ2dz/d1zAz38V+anJtez8ZmZmbGV&#10;p+npabWVz83NjS+fpqam1rMDp+6zc8N9s73tfJufUT+cU7d1umbqAeoB6gHqAeoB6gHqgc3mgSXE&#10;nO3pGPzr7YN/u4PYyKH/TMR4j9nvG/7ij4P/uBuvTBeK1rP3ra2tUVFRxdqm2NjYuro6tZUDL0Ui&#10;UQlvUiqVOnYASNrf37+ePcRnJycnh4eH17qSYZtPRhy/4mxwz+9mWmvWuhK6PPUA9QD1APUA9QD1&#10;APXAlvEADzG72wZe3LFgf7hx1PiT+cnxufGxmbqy4S/+NPC766aVAs3Djo6Otmcn8J+mEslfHoiJ&#10;hWe7W6ZkSXybaa9LSkrSipjASwAfNxUWFq7k95GREeyAUCjEjO7dWGkN0HChsba0tKSlpTU2Nq5J&#10;MR2x+3y6qmC6WjFdo8LMqNseiphb5htCD4R6YD0emJkebWvrmpqZnZ+f6u/qm5ydHOgempmf7O3q&#10;n57TteLJ0f6WBkxNvSMTOpYbG+xuamjs7B3GBuhEPUA9QD2wqgdAOzaLk6en56rLqy0AJa6zsxOi&#10;Hl6HFNjV1aVjDVoQc+i1h8Z9zcfMvpobG8EnZ/s6h79+eSXExP6BzABkGRkZoaGhYYtTSkqK2lYX&#10;ELO/c7pUxLfZnlY1xMTasJrg4GAnJ6dA3uTg4IDXxWIxf81wVltbW2ZmZiQ7JSQkSKVSkKL+XoOn&#10;BgYGwK/p6ekxMTFYCVAYW8GLeq6EIOZ4Y3ltsXKmqZwipp5+o4tRD2x5D/S3Cb5681tRfe/8fIPH&#10;Icea4f5CYcXofJXdfvfWMV1HXynwO7jP3N/F3swxtm/FBUfjXIwdXXwtrdzLe5jbNZ2oB6gHqAd0&#10;e4AgJpgNk7Oz81rd1dfXZ2trW1BQgPX4+PgAmdaAmIP/uGsqN2FueHBKnjXP5j7ONlQOv/+cDsSE&#10;cAjIKysrA9shtE0mY2Pjmpqajo4ObtsEMSdHR+ZGBvg2NTqSmJjIVzHBrKamprt3735T24Rj4x8P&#10;QBBoiBA8QUwykcg7jp+/5MTExCA7jY6O8l8HjycnJ6utAX+CMnFo3JJYG/k4JrU1E8Tsa6l///33&#10;C6Ti0XhXiLXcB6eG+vuL82EDpUr+duviQ3K+eA1W5Giy1nNMl6ceoB44IzzQ35Znd8jc2Suue5Ig&#10;ZlOgpXtssNM7r75nE5dfmhliY2UXL2tsrEgy33/M/KRrYcc4Oa5KQbB3VMHsaJ27kVtCSqCNtUNy&#10;flN9Sbz5gWPmlu4lXexiwyrzo37tE9OCILsQAU3OOSOuCLqT1AM/pgeqqqpOnDhx8OBB/IuYbVBQ&#10;kAF7AzRC7BprgKinO+SrrmKOfPfK/MzMXF/XmMU3s/092PZ0iXzw1Qd0IGZzc/OhQ4e04iB0TT5i&#10;Av5An9AL+ZNEIgF6qiGm1rWRF9UQExpkb2+vQCDAysGFgEuiRIIa1WRIoGFeXl52djYffIGzeIV8&#10;Fh8koImZ/Px8Pl/iKFCuhDxSLIx/Mc8/KwQxe1sagMX4cYCd4TPoaGuD4M3fxD9yWcnJvfxPYX+g&#10;tmLq7u424BzTj1APUA9sfg8AMZ2sY2TC8Cy51I1BzFrnAy4No0TFnFHGuzhFKubnB6KtzcStkw2y&#10;SLcw6RQbQK8U+O755pC1sblDRGZepKNbXNH8fH+EpbmsbbJaFOYZVcDG2fsDTX44bmlvtH+fX1bV&#10;5vcG3UPqAeqBH9cDyD9ENBgslJWVZW1tjeCwYfvj6+u7Z88ehQK3L12TOmKOWe/G4kjBHLPdM13E&#10;hKSncuMHfn+DDsQEdf3nP//RhMIPPvigqalJDTEhWCJjkj+BBUF1moj54YcfArE5WRQzHh4emohJ&#10;1o/kgIqKCtAqZqBW9vT0wH2a+Z1DQ0PQLPn+gP4KrRgZT2BNkmGAmHt7e7uaTkk+ghfr6+s13xqL&#10;tB2x/bS7UAyoxyHjtAFSkaPAbWh6ZKjKzXx2eUV8bWxQ6u/vSX3+NqXNUcPOMf0U9QD1wCb3AEHM&#10;7t620EBr0x9sNBDTKyQTaNgdbm6R3zndpIx1C8ybXEDMILeg3IGBoYnp8fxI9wgBCiK7Q05YKrun&#10;62SRHqESkso5NT7S39sW7ukmq0Esnk7UA9QDW9YDYI+jixPELMOOE4hZVITfq/MI54aHh4N81roe&#10;fNDf3x/5jQAqSH7AOR1rUEfMyUg3svRMVeFMdfEcktWPfsDUAK1Q7oNczJMnT2oVHc3NzfkhaQTK&#10;gZKI30On5aMnREE1xIRGmJubm5OTgyXHwi1HXL6FTRcL8QpeR0Re6/FAzsQBc28BFjURU/ODkGDB&#10;l9zrkHzVxEv9vY8EBSAmpFOcwi+//NLLywvMquPjKGPKMvou+aO/dbe36b8VuiT1APXAGeQBgpiD&#10;U9Ptoshv91kuIuag43cf2CcWKOMJYs7XyAKO7T1uetwyt26QVAGRQDk7O7WImPMVIt9j+46bGluL&#10;GobIYlmBZmZmRu5RosHxZaGVM8hFdFepB6gH9PEAIAfxVTIRTDRgAp+4uLggwow6F2hhBqwBAVjs&#10;ANHaIOepVCodK1FHzGlRKll6Mt4XhqZFAy9dpxsx33nnHU3EhK4JOZDUHJGJQ0wwL782XBMxyfJQ&#10;AYGYU6qsybwY2Gxb3Zp8Ci1Tnx5GIEK11EwDPE4+AsTcv38/jhpxf5w/fWrSR0dGerp1VWMZvDP0&#10;g9QD1AObwgNzc7NMOTliQ7P48TzH/GcWt8XZmelpzOA+zfzFvItWGHiJu2PicwtvMW9ilnkHL6ot&#10;xqxnepqsg07UA9QD1AO6PQAqw42ITFqjtRvrQHXEnCmSIB6MbUwJ4gf/ftfAH29aaGO0gooZERHx&#10;3nvvASjVpm+//RbhZv6+gsCgrAJ+kaoI7OUOEuCopmJyiFlZWTlRJBiXJMKm14iYWL8+3YsAgmqJ&#10;lQb7Fwf4r3/9C+IlVAVM2HmDV0U/SD1APUA9QD1APUA9QD1wRntAHTGH3nhkzH7vVEbkRKjT4J9u&#10;XuqUuQJirungAWEIlGudNEteAH/8vuuY50e017Td07MwZFcUoQNYUeGOiniItXwR9/TsA90K9QD1&#10;APUA9QD1APUA9cBm8MASYs5NTUwrBMRmiqXIxUSvde4VzMwN9W+GPd7M+0CYEnCMFM+NEkc38/HS&#10;faMeoB6gHqAeoB6gHqAe0OoB3hjl1EPUA9QD1APUA9QD1APUA9QD1AMb4QGKmBvhRboO6gHqAeoB&#10;6gHqAeoB6gHqAZ4HKGLSy4F6gHqAeoB6gHqAeoB6gHpgHml+jXpPaFqk22X/M/T+L0+DTeUlYT/Q&#10;qBJ9iE7nhCaaaD9JrxrqAeoB6gHqAeoB6gHqAeoB3R5A1TLa/vAnuVyuZCeMbqP21qqdc/5nqWYc&#10;/dVPmU2mMiNJAi5P89nFWJFoE3qaN0o3Rz1APUA9QD1APUA9QD1wxnlADTExbiI3AhAG68aIkXzK&#10;pIhJEfOMu8LpDlMPUA9QD1APUA9QD/wIHuAjJiLPau3ZgZukuzmZKGJSxPwRrlG6SeoB6gHqAeoB&#10;6gHqgTPOAxxiikQirYNgIzhMEXPhtNJA+Rl3fdMdph6gHqAeoB6gHqAe+FE8wEdMrTuAobk3EjGH&#10;vvh6Iit6KjNqwum9sdDoCb89I0e/H/n4fiRuDn7wwcJbFn/RncepVy4mN6A5bwaD8y6NkcMb8RyD&#10;9c6jzTnewwIY8XKFIXpXR0ysYWFi18bN8/9iX1zHyV55tYsrXVpiaR+WNsptfT27wVsxs9Vl+6T+&#10;57LjXdgo3zWG+mJFX6vtwHIn8M4J7xSpHc96d4ld89JKlh8t/xIkI0VvkDfIBsnq+evkn3HyuqHH&#10;Rz9HPUA9QD1APXDGeGC0X3Vgt0Vt1+j8fHuUhX/9aEusfWrvfGOQeUj7+CpHMVef+cYbr//7rXdi&#10;S+qSrL3Kh1Y/6uEuVbBH2vD00pKnGzGHj9lOuLzOEuTNI07e48f/OuoTOLbvKbwy9O2xicBPBn63&#10;ep2QHohZWrLr2BC8Ot9Wu/ebrt75yVphmfFnioMfFRzb217UOD9fLv/bi3V51YwnpgdLP36yJFHc&#10;FfSD+KM3lAc/bi5cNh46563VEHO2MMll1xc/mJiYxCtq8/xO7tp9yMTkyGH7kJa+8USHL9/fc8zR&#10;5PAnb7z13RHrpqaO1U+XtiWqRQG7Pv7W5PCeg7bxw/Pt3rt3fX/UxNLBXZwW5pFVi09MdpbbOAX5&#10;Wnz88UGfvCTnXV8y+xOVrQwM9O0cnpkfKbY8ZFvcPT3TVW5mH2TYPszPj2Q6H9+19yjWnFraN9FV&#10;5WNjesTE2MjcKkGGfWhx/urLPUdNjh44kFjcWysPePMdk75ZBmt6SlK+/vAbRdegKNAWu23vFtm2&#10;2lW+0h6O9En3vvnxkaNGxpb+4vzo3e99aXRk/w+mAd3Ts+Od2B8Tsj+JsspqcZzJvq/e+8/nth7+&#10;vuZHd+0/ht3Ob52d6avzsjHBMdj4+QXb23zz4buf7z4mlRYb6JPZ6ca8WCMzU6w8UlqW4WSTVs1U&#10;hs2M9imiPPeamBibHnOOEA6MDosDnWPlLXirpSTRzTurXBL87X93mZgYfXfMtqxVjy+x9v2rdTng&#10;Uj+C97ojjcxlvR1+P3y7+4iJpb1LZU+T92H7CmbFA4kWB3cdPG6yd1+MlNkBOlEPUA9QD1APbGEP&#10;DLSlv3PvS4f9hZPzVcf/9p2if6AwW6LI9f7Lg39xyyrvri0RZaQKyzpGR5oT/fwiYnJ6JhecMVIr&#10;+vL9Y/Xsg3t+vsnmn5/nds+PDzZgsch4Ye/k/GB7dWFJy9z8eLVAguf49GR7ip+fe5DV3o+duZXg&#10;kxxi6mhIhNJttVxMJGW2trbi4/iXX9i9ekX58DHX6eo8qJjjx/6ggZim0w3yqSzf0a+eW7eKWVr8&#10;1YG+zoGpocrq3V929Qy3Oe9vLu2cm5+dqo1THXUdny1XvfJ7uUcUVMuZmmjpF+9WMoh5vDpZPjU0&#10;jBe1XnN6IKa3b5xieHh0anY0z88pXglUncpP9fWNyq/IC/MIk83Pd0UYmef3GX5JV4vCPMPlc+NN&#10;nkfc6ubbg46clLQOj45OzI5VedrG9MzONynTQ5MLynKCfGIKCpO8fePZ/ZkYiAkKKu8YahcFHLd1&#10;TZI1tZfm+iWIDd0PIKZ1fGErWjhNzYwrAh2iVZ1T83OjrfkWx73bZ1v8jtiWDs7XiaN9YxRV8vAD&#10;H34eXtQ7NzsjT3fe999DiuZqp6POZcOT61HTRvrkjmahvWMjSc7uERkhrm5pY2NdwSbOJePD2J+Y&#10;QrI/covjPu2z8111WS5OSSPTQ6l2lkmlncPDY7Nz46pQ9/iirsWfW2NCX8cElYHcz5D9UFOIi1/t&#10;wATr0mEOMTtKctx9E8F+s9NDkQ62meUNGogZ6R4imZuf6axOtbON7Z8y7JzUOu21Z45suDH48Akg&#10;ZvBRc1ELe2HM8xHzZG7r5HSfJMAswbDN0E9RD1APUA9QD5wpHgBi/vCmkZ3pd4KmchYxyw69/G2K&#10;MPRfj70aJK0T++x940MTVV13ju/XBy1DPEz3WSZWzLDHVpDo6R6jWDxMgpizWZ5fHLEOdTXeZ5ta&#10;VZLuftg4bnquw/W1j1I6ZgtCd+8xC/az/e7VFRCzvLxcq9NQ8VNQUKCGmG5ubmZmZvgI/nV3d+c+&#10;qA9iniYVU/HKiwqj3cUnPhP965WuxpKS70wXBaLeOvOverrKS7/dXelk0dPe2xLsUB9kUc0g5l7J&#10;lx8Un7Du79EuJumBmC57vjtiY+NX1NGxiJjznZWZDl7xpcKNQsygo0fswkMC3IMzRufbfb7/7qC5&#10;jad/Zv/8vCTaLrt6VBDlKKwZqlhATG5/+hpywsLEZTmR8XJlXlRqXkFGWHZJp6HfEyCm8Q9HzW1s&#10;bAqq69332y+2jxpOdTohbm9x373PJSTWy9tHXNlZK49yD44J8whv72mOjvbzOGSh6J9vUcRaWDsk&#10;59UYCFTQUftkRp8fDggMsbD1lhREH/veLDg02Mk3rn+oSWN/+Ih57AcjCxubsI7hRje7sN6l418v&#10;Yg7WZXqGKRd/AS4hpirWNzCbfLVmq7MCgzJVKyAmfgW2uJ20aBww7JzUmr73GXNkNie+ee9bIKb/&#10;3t24MDx80/uWIeYxK9/IQGuzMHG9YZuhn6IeoB6gHqAeOFM8wCDmf2wr6wucnE/s/sMuFjF/KBks&#10;+uHP+6uG58Q+pie9JfPzDZavfJnXM99SGL7/W78hVneRxzrZB0IUIxNBzDrzf3wt6Z2vlwUd2Btc&#10;kMJHzBb7f32a1TXfU5+0koqJch+tOVp9fX2auZijo6P29vbff/+9g4MD1+QI+7EWxHzpllGvsAnL&#10;N0Z9gsfN/jb02r1Du49PRu8beuuxoX/esX4Vc1mgvKup5uDero4xpKjNdotLjzmOzgAxj/SWRpc5&#10;eVQnZfXEEsQ0rs3RDtrEzXogpk9QKlnD+CJiTpekBfvEF1SINgoxQyztw7IS/Pxj86fn24OPWhUu&#10;QklHhTA4OjjQO7lvan4RMX2C0haOaKZH5WDtG5CU1t9R6+QXFuVlU9Y9a+j3BIhpk1bFbni2N87M&#10;Mrd1DOuaHqjyOOHVMN3ite94nETq5+xY3DZZxyCmWJwekhziklzeEHqMQUx8bLCzwtvCvLjbwF0A&#10;Yp7ca5unLG3qHGytSrEw8cpMi/QMzhif7lm+P94N03zEtMpkw8nzs93RVnayjslFvXq9iDnSne9i&#10;G9U9Tly6hJjVwgj3EBG+s3Oz49n+HqkldbJQ13BRPRZqUMS4++eWS4iKOTtQm2NrH9fHy2JZi2vU&#10;A+UhxyyVjJ+ZuwMvUG4SkKUsKanDN4FO1APUA9QD1ANb2wMEMTtGBmMt977y5w8XEbN875+/zGsa&#10;XETMiXizD52SSrMDzA77SMhDsa8y9/OvjFQNjU1NTYPj9SxijkeZfOCWUprmY3o8UF4vD9l9yL6m&#10;JPuD3/wtpWMgYu9bJ+NKpBGmK6mYQqEQI/2oeXtmZkalUmkt9xkYGAgMDMS//I+sjphDH70xsusZ&#10;hiD/uHPU2WHc9qPh778YD3GYcP5s6MN/MzMhDuNm/9xgxOydH1WEq45+V+VtWWr5Q3MBk4sJxBwc&#10;Gamz3tde3baImAcKDu2v8bZpL1Z3BDlIPRDT7cgx26CgoMyimjw/q+OWbkFBjg7OUfU9k9m+h741&#10;Dh3boED5/FR/mptzfKnSe+9eK6+g0Kj42u6JmaEWn+PfBsi7sKtpHnv3nIyQJrku7g9y7yaS7Izd&#10;UlVT8+OScAsj+wwWtQybeIgJQbFBetL4hGdQoJuLfVQeBM2FQHlXqcDOLSpfFA7E7KsWW7hEjM53&#10;MIjZ2StMQtze29LOo8nQTvYLgXJWNmyvSkOgfHxiWOTvHiqv769f3B9X7A+TbssLlB83cfTFCVI1&#10;jw7WimztHPyDgqLSJQPjI+sMlM9OTwijPJ29fbByYUVthpOpsb13UFr+WF9rlN1J+6CggAB3l4Ck&#10;npHpwUaptYUVFrM3t8mp7amRhRzcaxYU5GFn7aJoZtKHDZrUETNg/z5LXBiRcdXd1Y5ff2/nHZRZ&#10;XJZowQTKDVo//RD1APUA9QD1wBnmgfGh6uTwPKb+prvMzTOqdawzzTe5Y2I+3fuAZXheY0F2bkET&#10;Dmm0rxSa4fGT/s08+WG4Mv2HPXt+2Hcgu7olLyAG4sxwV6Hd99+bWAW1YrHRrnAPi+9NTd1PelcN&#10;z090Kk98//1BN8/kKMkoibWzE78vJmhyYoLkki1M4Feg50ZWlG/IkD96lPuMj7d1ojQcytpke9s0&#10;Dnh2ery1aqi6dLi1fY5JtZwYb+uYmZ2fHuqZnpqdGeyaHBqd7m8bri7FMmN92ulrNcScHx/qaaxl&#10;pra+4dG+znp2vo/1d197fV1T5wyUvs6uMd4JWOsFOzk60DfAXAVTwz2d/UM9rc3YRF1D09D4zPzc&#10;TH9n5/Akc9i9bXV1zV3DS/vDsMvoQFfv8AQOfnKou3PA0EIbZo9nh3u6hyeWDmOgkznuhtbOyWms&#10;fqqvo5vZnenJzs6u4ZGB3v7R+emJXqb8ij38qYmOZmb5lh7DR+OcnRnr6RqYYX9vTU8M9/YOI7MT&#10;tTXtvSM4/uX7g4tguLdnCM0Chnva69iT0jsyjaLr/g6y212TMzMjfT1D4wZKiOQkzk4MNzcy57wD&#10;RT09HcyGWruxV9Mjvcw5qq/vXzjxM/3tTXilubUX25sc7Wf+qK1t7zOYL7Hxyd6OXvbMMx4enZnu&#10;a1u4MAbHx7uamMNs6xsa6uoamaLl5Gv9ztHlqQeoB6gHqAcM8YDa6D5qqiQeTHR0nyW3roqYhpwB&#10;+hnqAeoB6gHqAeoB6gHqgS3nAYqYazilFDHX4Cy6KPUA9QD1APUA9QD1wE/YAxxiIiBeU1MzPb0s&#10;VNje3s6Vk9MBJFfNxfwJX0f00KkHqAeoB6gHqAeoB6gHeB4giFlaWgqa1OoYZGe2tbXJZDK9ELPl&#10;0z+eBuvOiMWgQ9jp03wqoWKiESg2TSfqAeoB6gHqAeoB6gHqAeoBHR7oZqfe3l7dXkJjdiyGf3Uv&#10;9j9dp3HCDp1mxBxH5QSdqAeoB6gHqAeoB6gHqAeoB06vB/7nNDPfT3NzGMLlp3ng9KhPmwe2zDWG&#10;Fr6zbGsJOm0xD2yZS3SLnRd6ONQDp84D6og5NzMzNzO9gYYG1qdu78+UNfOH7DxT9pnu55nlgS1z&#10;jTU2Nqp1YjuzTgTd25U8sGUuUXqKqQeoB/T0gDpiDqVF9Ie5bqBNVBfruStbeDF6b93CJ3eTHNqW&#10;ucYoYm6SK2rDd2PLXKIb7hm6QuqBreoBipin48zSe+vp8PJPexun/xobGRlBV17dE3+wWj3PD0VM&#10;PR11xi12+i/RM85FdIepB7aYB9aGmN0hzr2hLtA4i9wskyyOFbtbrqp3rqRiIhZWXl6elZWVlJSE&#10;f1FsPjm5hoHyMHQmSplWOhkY9WhTnSd6b91Up2NL7ozua6y4uBhfNB0TwG6tbrGysgrQOfn6+np4&#10;eKx1tboRE1yr+0Cys7PXusWMjAzd60TV4FrXqbb80NCQ7k3k5uaucxPk43l5ebo3hPLPNW0Id+YE&#10;nRNG+9BzhfQ2qKej6GLUA1vGA2tATJWHVYyHS5KHY6WPXYqfZ1N9XVagd6GHdZiVabyNKUFPTdNE&#10;TAyjXlRUZGJi8t///vc/ixPm8YpSqcS7+jg3JyenpKRkpSUdHR31WclpW+andm9FuQZNpzttVxfZ&#10;kO5rzN3dvbKysm6F6bPPPvvqq69W6oKm+1uGLyw+qHVqaGiwt7cnb01NTenpEN2IiX5snp6eKx0I&#10;xpF/9913Y2Ji1NoF6960hYXFSisUiURvvvkmjgJFSHruv9bFcFAA7pW24ufnhxthfHy8nnc/HXti&#10;Y2Oz0lZww8SxHD9+fE1lNz4+Pvh9wg6YqmX68ssvP/30Uz1/n/zUboPruWDoZ6kHtoYH9EXMvlDX&#10;aGeb2enpruamIEuTKokQx18tl7iaHMXg1/KcrAova30QE/dQaAbvv/8+ngS2trbJycm4ieNfBweH&#10;d955By9mZmbq8zTiEHNwcBC/s7FaKA0coS4i5mx7pSQUt3Zf34yihgZlUevwYK1MXNe/IJd2Vwiq&#10;e3EcM61lirIm5sd9b52qoLZGJSjjhjzvqissqm5vr1SWNmDRocJsadeyQeH1ugx+avdWKCV42Hd2&#10;durlHbrQRnhgVcTUESUAXwI+vvvuu6amJv33hXzL0AHDyMgoUud04sSJ+vp6Pde8KmJGRUWttKrU&#10;1FQcCKbo6Gg9N4fFdPwixc6QFQJD14StalvHekCQK+0SVEKyFczov9tal9RxLFBSyVZAmZjXc0NA&#10;TB0Lf/vtt6+99toXX3wBrl11hT+12+CqDqELUA9seQ/oi5g9IS7hDtZwx9DAgOcJowppHubL5RJP&#10;K/PpqamG0iKl68kGP/vmAIe+5VqmmoqJIYk++uij77//HrFsfvgJohcAcc+ePR988IE+MSOCmIiV&#10;g1O9vb1BpcAarBZBIswv3mdnFLEeHhF5iKp3D4501tY0d9WFGB0OFFYMTzB17iMlkfZJtTNTo2ke&#10;B4wCZDPzM/kxLmkVbbXFtSOz8xPDPXWVlekRbn7xolT3k44h2f2jjX6HLHMqGqrrGobG11Apb8C9&#10;FT1E8SSIiIgwIJuNf9VC8gE6HDhwwM7ODm6BVIw/Dx48iHlg/dGjR/EnIp4g9Q281iE17dq1y9jY&#10;WE95Y52bbh+ZGpjUS/xe54Y288fXj5iAD8iZ+v8w4BAzLCwMnunr61tJP/P390cAF+9iHIRVfbgh&#10;iIkfq/ju6AmF+iAmnINv0Jr0P/6R6omY0DIhwa5Hy9QHMQllIol21XOBBfRBTFAmwlCr/j4x4Dao&#10;zx7SZagHqAc2rQf0RUyAo+eJY2hpNDE2FuRkXywS4JAKxXkhnm6zMzPl+dJUG+OMIN/sIO/mICe+&#10;nMlHTHAkfvVCwkTMbm5uTtMpiMTgJvvNN9+sylVATIVCgZv+22+/DYoiiImQDVaO4Y94iOm0d5+J&#10;k5NTTnlTjqd9WE6O3VdfnAxIbhtgwnbTQ+XebnEd/R3RPnZu9tEd440BzqFtk/Xuhxxrhuezwy1c&#10;3AJtjPc7xqT5Htl90NK7uqvW9dvvrXzCXMyO+uXW6s+YBtxbMS4RnpGJiYmQA9eUparmVagvkIeh&#10;oJCVAMHhMahKmMcpgK/gtH379oEPNuoaxVnG0FJElj58+LCOlNkN2eLw1OwrCVVf5TRMzOh/QjZk&#10;y5trJRuCmIAPnDg9D0wNMUNCQsLDw3UnAp48eXLVlW8IYhK5DgNUrLo5LKAnYmKFAGV9Vqi5jJ6I&#10;SXZbf4lRc0N6Iqb+iqmeiAnKNDc31+0cA26Dhnmbfop6gHpgk3hAX8QENYaYHxvr70OsPDTATyHI&#10;wQEoRMLEiPC52VlhWkq8p/NQb49SJi33sV8JMQGFr7/+OioEOL6caa4Y+OTR2YEuzh2BgYFvvfUW&#10;xr7U7SAgJhI6sdjnn3/OISbmwTSI3PEQ09M3rgBPmpGJISBmUkldmr1VRt1CI/S5mcmkEHdBTnSU&#10;oEkRY5eQkuiVXjE3TxCz3vWwU/3wXHGKl2+iUhHrGZpdPT/f4nPYStU701KU4OKTxSqhek0G3FsJ&#10;YkLPQOwvNDTU4FQwS0tLpGehSILsKB8x8SeSJkGfG4KYOKegfJwRSKQffvgh0tewXfxgQBQVOXl6&#10;uWntC+Fnindp9w53xVVuiu8EjT3j02tfxyn+xHTn/IhQ3cYLN3yr60FMMA1XGK5/HrMmYq76c0Kf&#10;la8HMfE7ijsQsNH6ERNfQG6FiMCcIsTErzJuK8iaPUWIiW8otxWEgPQMyutGTOwqN3wcAkoUMTf8&#10;e01XSD1wRntgDYiZbGPS2cAUDybGxarymPpHpUiYkZqCmdjwsITIcACLUi7TgZiIl0HZ4pfpzDSU&#10;9L1x42xfB+fEwsJCxMoR+9Yqc3KLkUA5HgCYAZUSFROKHQnW8BDTKzQLaIhpVBMxgVglmVFWR00K&#10;h+a7alP3f3IguRx7QhCz3eWwaXHnhCjA3JmHmH5HbEsH51vLkl29Mk8DYpLjBQXiGA0b8gSiVH5+&#10;Puc3NcTE6yByiJrrVDHxaEdOLSLjYEqixOB3grOzM2RmzBw5ckTPh/1av0tATFnH8AMBxZe7Flzr&#10;ofw6t3F6Vos6vtbVqi1f1jvWazC8DoTNl16lbvV/XucuaX58PYjJX5s+FEiWXyti4hutz8rXg5j8&#10;AwkODtbzqtNnr5jbnVJ5ihCTv9so/TlFiMnfCn71bQhi8teJL7vuq9qAX9ob/jWhK6QeoB44nR5Y&#10;A2LKXSyK5FLsXKkiv7pAhplKRb4yX46Aq7OjY4WqAHJmfkpClbfNSiomfuYi2YtoWrOdTf3v3tn/&#10;zu1AzP5378D83DijtKEsAMUH0MB0F/1w5T54bpHUJcxwqVdcuU+tLCOvuI116ERJekJB42C7MsHa&#10;1adqsWZnvL0sIDQNqubkcE9YWEjXEGp5OtOCktrH52qlMebHj9t5BmQXNPbVSF0crGWNzdnB8U2j&#10;873NitSMoim9YcaAeytRMcmlALhMS0vDI9MALRM+4cO6JmISv+kGet1XJPwPAsaPBwKX3IRX8NTB&#10;BHUZ2ozBeWzc1rGT+AkBV6B+KzAypnZgXNYxktE0kN08+MvwMlDmlW4F365Dy4QfcKZiY2OhiyO5&#10;AvoNtoVEXjtV+0vR5dKOkRlt2R2rfF0HwiZUOxxNnudMEX3vXN2fUKULmACFwzOoX8HvpfWkQ2Af&#10;1oOYU0W5s10LhT64QvS8AW0qxJyZmR2bmOofGu/sHWnqGKxu7rN2DsiWVUqKW3IUjR29XP2eloPT&#10;ipizc7PjUxMDo8Odg71Nve01nU1RmQnescHialVOuby8Vd9OPWR7KwXKMY7a7PjozGDfVHfHRGvj&#10;eH1VhI15l0wwrBQPSrOnetdcMKf1WPDFwdWFUAZ+h+MnJTJiJRIJfsaXlZXhJ31NTY2OM65VxSQ3&#10;DSTTg4bx6xT5u1gnAuVYVUVFBVardYUG3Ab1vBTpYtQD1AOb0wOrICYqeBSuFp1semWlt21qAlMU&#10;2d/R1lVbhZm2qvLm2urZ6SknO9vJ4aGZ6em8EN+WAIeVEBOPbdT6kDva3PjopCR+PM4ZiDmREYD5&#10;+RkmylldXQ0MxZK6c95REoRC8pV8iif3pnK37nsrCBIT7tpkhuw5HzHJK0AfkJw+LKh1hWQlmoi5&#10;fkfhSYNCK6JcIiyOEiION/FKeno6Um9RAKRn7cVK+4MDx3rwBMV5L23v+yCt9pdhpXf5FV3vqTSW&#10;tea2Dt3jXwjKvM5D+b2waWrtWibWj/6seO6CYnFE+BOP5JKysqqaGitF+xWuBY8GlcTW9s3o/bti&#10;4UC0IeZ8/Z8RU8bjGWcKz348niEpodOCPid3Jf8YgJizPa1zg0xz2YEvnppI88MXcKaxHL/V9Lwk&#10;9ETMuZGBEdvPxvyOYrX66IUGqJgY9fZzs6QPj8e/fSj61R8i/vptyO+/DHziLecn3/V49C33e191&#10;jhMw96uVJq17dSLe/T9u+95w/O4ftl/90eLj50+89/jBfz3ww1/v2/vy7bv/sC+MqX3Uf9KKmHMT&#10;E/WHPq794T81u96o/vwflR/9ueLdF+QvP1z8t0eK/3x/4Ut3DAiS9d8EWVLrscTFxdk4utg6u9m4&#10;e9t4B1r7hZ/0CzfxCbeKTLWMzrS0ttGxFa2Iia+gq6srIiTW1tbIr0UR4bFjx77++usffvgB2fa4&#10;G2hdIUXMtZ5Nujz1wJnuAV2IWYpGmL5eZfmyWCeb7hAXsGNYYOCyJxCeRhARJ8aLREwPo8mJ8Xg7&#10;877lDTL55T6gDeRi4lHKeU0zUI5lwCW4J57pnuXvv+57K7AGTIxoOP7lGkdrIiZWCOeAMlfVMlNS&#10;UrgVolqIvyenAjEhWhDlEk8dABM4CVmY5BX8Wli/eAmNBPVDEBTRx5t0IYir67vJWwmgJHaNuwLi&#10;ZW7L0HOslom8TCtlu57XDyAPTIkAKDpnoTKakxLbRiYDKnr+mVh9r38RVkg2BJzdk9fUM7aWjE+9&#10;A+VSqRQ/nAymzLUi5tzUxKj3oaF9f5xpKBv44smJZK/xSJv+/z40066vPqcnYs72deJn5OC3v9lA&#10;xEQ5IHptcr6amp69/e8Oz33o8+XJ5Lv+6QjKPOCUdecrjn/8Kuj9Y3F3/MMhNrdyVcREdIX/s/av&#10;1p/f8PVvb/32pY+9j/zd9kvMv+b47dsuP2AGtjfUSs8LjCxGEBPfXHyvud2eHR1R/eZmYi12hzsD&#10;nWDNFnuLfn83eXEgV19FmdsZclKwOf4vOhs7u+DawTLT/yodDqYnJwQ0T/HNylZXgJsgJn4F8RuA&#10;4DaF0MRKE5pUUMRc0+VBF6Ye2Koe0IWYCpeTUgHzzGuoKBO42QAxE0MCEZZW9wUok61WHu3vjbM4&#10;ptYdk4+YiNGgnBnFJVzB+NzY8FRhztzUQqNKpL3jXeTzrdr/4sw6H/r8fFeTHzQRE88n4BrqdjEq&#10;kj6Hr1XP2HDExOUB6iUSJkL5REBF8Bev4Fxjbw1mJhwjHpNIJEXLReAX5G3SWQkCpbWyHTFxMN9D&#10;QcV/jKnY4aEAZULLzGkdui+g6DpPxYl8kh2xyoTrDT94IA+jEA3dDMhDFOsv7R37Y2wlBFGOYrmZ&#10;q90V76XVVvbrPdzLdPvsUMZIR9xUX0pPQ9jcQMx83Uvz9X/R3DM8yMG4BufhrRUx8eNwtq1u+Ni/&#10;hg79rf8/dw4d/OvA50+OR9sjwLCa2xbeNwAx9WlipVvFxCnDVwM4CMEM2TLkTkIQ89kPvDPl9QBN&#10;34TCioaeX//X1yJAfMQ1Z1XEJHsF7Q2/x+B/csUSxLzxm+ffdd2bUpyHPzPLJK/YfmUYYuLSwt0P&#10;1/DevXtREkd2m4+YwypJm4tp/YGPEB+v3f2WwYhJjgXBBKAhlHISFQFiJmVk1v3wV6Xd3rLjHwbW&#10;DPg2TXFmqRMxAZf4GiI1BclLCEARCgdiQrOEfok0bkQtzMzMMA8hE7Fy/ElVTD2/QXQx6oEt7wFd&#10;iNnob5/q64bwN+651YUFqR4O4qyMudkVGxB21dcI7U11ICbud8g/A4u4uLhodmVDnhDi4//+978B&#10;KFvM7+tETDyQ4Do8U3EfR96enkPAnR7EREUFmm4CKJFBixZLRAtERTleQZdTffog6jjXKCGCnq2W&#10;MjE2PQfIY+t7FIquUWQY/DGmEn/e6KlIaeiXtQ9F1/TN6BEoR7IvVo62TWo7IGoffjS4RBMuuVdu&#10;8FQeEDfrHU+eR3Ya4HtJzZ2sme84onnUpLofIUgglAEjFq4VMaekiROpPmOBJv3v3QWVEQbKnEjy&#10;wItcXqbur6FuxJxpr8eqYOPRDlj5wMePkD9hc5O6AH0lxARcQskmE1iQ/IYB0KAKZ2R0HIh5/+su&#10;UVkViJVHZZWHZZR9Y5ESk1v5zz1heGslFRNF4tw6SXbH7t270cMBORIEMYlZp/j2jgxAzuRe0V/F&#10;xJeX2wTqHclug8bQEGO8v49TMZF82Wy1v+ab14YKhLXfvWkAYuLHGLehTz75BBsCBeLnE36Y2Vpb&#10;yZ2OFFp8I/SxzwlyK7Dbl5Ce6Vsz5NU45d0wsRJiAii5FaJTB1b43nvv4fckspOBmGgcgR9+WIC0&#10;vMB3H98mDJyBqwJffK1Xjj63wS1256eHQz3wE/eALsREL0yx88kKhZxJE5ye7u3qnJrQNbJNa0Vp&#10;gctJHYgJX+OHNX7p4m6O3r94NiBVnCSMI+scv7zRMBk3MvwmNljL2ZynU597q1YVE/oBKScHZiGK&#10;qn/PQvjhFCHmdLl0PMV7dqB7LMZhtrsFJxFdl/EwQ8toPHXw+MRPCBIlR7mSYVXw5CQCXlF2Q+Qf&#10;oCoCoy0tLXi9f2LmydBSyJa7BY3dY9OKrpGHghgi3Okuy67rwu8TPYchxRMUj0a1DNHJmbk/x1Ui&#10;8xL16bf5FCJK/kBg8a0+KsKXiJg/FlISWtnTN67vcIggS36pEzYHguxoKWf+5U1EoEWtG1pLwm9u&#10;bm7A6zUVAK0VMUes/zvw5TMDnz7W9+bNBDHBmgNfPo0Xp4tXaRlGThAuMNwZcHZI63Uo1vymRZPi&#10;OLJaTZsd7NbxPV0JMfGjFJcZmRCiJdcY6T7R2zcAjrzrFUf7ULl9iNw/segL86TQtFKImo+97a4D&#10;MYF6GAKRTOS6RQgFtyacGQ4xb971gmWSd//o0Nf+pjd98/xaVUxcxtxuI2+E223g5mBnB4eYI6WK&#10;QVFGT0JIR4BD0R/uMQAxoTJyGyK4jNspfv7Bn7Y2NgkCidzVWORjFy+Q5IT7Sz0tCm1/KLL7ofjE&#10;pzYW2vtZghq5FcLPJFKBIDiySghiyuVyfNeQjmlqagrVAN8mZPIgSYYGyjfnY4juFfXA6ffAKuU+&#10;SKxM93XtamUe7atOjSUqhesqiImV4GmKpDrcypGXiXsuxDn8+8Ybb+AVlJzj9zduZJhZZxudVff2&#10;dC5gMGJCGMCjCMCBClCoOHia6u+WU4SYc8P9Q2bvDh3911joSchRkKXxvMfT6NChQ+TxiQkDyqGQ&#10;XM/hQ1Y6EVzTAIwKg+6euCSIG2sGxq9yV7yfVls/OLFH2ATWJPz364iyhsEJXF1gHTz8Vj2/iL9r&#10;jsqd0Tx4q7fqjeQa/4qegq5RIOzEzJyNsh3rv8lLuU/U3Dg0iWJwRDxXXT9ZAKXiOBBuYfxUwBnU&#10;nNTyawHWOPXQh/Rn9LUiJrNLM9MT8S7Iv+z7983gy6FDf59p1F4LrPVgdSPmTFP5WIg5bNTnMMOv&#10;Hz1A/oTNTega71t3oJzsCbIacJdAkyx8L+AiEiiHfWGWXN3Ui0TMFz71R6zcM1ZJXtedi0nWifsP&#10;SlUASaSJLBcof8t5T2pxHrIwZbVFf7L8ZK2IyXcd9GzsNoAM+h/zu52XizmUL6j5+jWOOA1ATP6G&#10;MLYWogq4hMh30NbOrnlstsv7WFeAWVuhtFWc2hxiUxgbIHU8qjL+ZCXE5K8Qadb4JYkfSySXFIiJ&#10;iD9pvACyRLkPANfLywvjhOFuQBFTz5sDXYx6YMt7YPWmRZXeNtlhgbNsubfuqVwmLvO00q1ikjXg&#10;CYq7LfJ7wCWITOFf3J5QL4ygEm6+GN0Hv8Jxt9LNKIgB4SGnOQF3VtvT0/2+AYiJaDj0AEiDIEs8&#10;dJFZBWzCfRx/6rn3pwgxsXVUH6PbFHAEDxv0IsWJ2L9/P4JoeKrhTxAV0G3V8ZlWPQqkBKAOnVwt&#10;pHCVhI+ja/tQhSNoGfpvRj3hS+Rl3uSl+iC9bmSayTyDBA7KhLqmexMAd83GWC7FnbF1/QMTy7JB&#10;nIo6EItPaxocY9ePREAIjXrmmCIQj0RPbk/AQ9g9/lTQ3JOHnvHsofEnSJhwrP5De68ZMTFSV5r/&#10;wFe/nEhwH/j00bHgE0PH/jW4949zE7r6+/D3kAuUAzLwupqKuXTIvHKfVXuz41O6EROnFemz+Bc1&#10;bbg/kLPAIebzn/iBJv/wZeDDb7oFJBV/aBSnD2IijQErwU8OXG/caSWIed++v/oIYki5z54QC7tU&#10;f8MQE2vG9wL/IrKMX0FkK3zE7IkLrPr4L+tHTHIsgEuks3MZJqRj5XiU7US6/3Cca+eR1xs+eKzw&#10;rQcbnfaON1TY6WyZjlsQmBvNFnCBcTcfICZ0XxA5vvLQCCB2AmrxJ27dFDFXvbPRBagHfjoeWB0x&#10;gYwqH4dCmUT3MxXvpkVFtAc56oOYfP+qZdphPQi+QMtEyBXClT5KGEABwtI6e+Kc0lNuAGLy9wdc&#10;AkxBntOa8ge0IibC7tBREAo0+HiRqDd04q0Rm09GPfejlSn0PGwI7Av5B+Fs/VW3VXcAfXxIC1Uk&#10;mUEvARHi5wf+9CvvTm4YeC2pGpU3T4SUvptWa6FoA3dC1CTrxCUE/Q9Cl+5NgNo1q907RrV0O60e&#10;GO/iVZHjSoOco+eR4ocByuG5PdFUMQOKmp8KVKlatQx1qFKp9O/1vXbEnJrIDJrICISWSZoWzbbV&#10;osZ8tlevSikcEbgfWIkfh1oD5ZqIifNyipoWcYhJgFLT9KkoV7ta+LmYXAqmAbmYZLVamxbxEVMN&#10;Lg1WMbV6GD9Wo0MCYvd9GP/py5F/vT/6z3dmffnXiqSw7s5OCOq6R+XR2rSIVpSvevuiC1APUA/A&#10;A3ohZm+oS6qzVW1ZqY6eeV3NTeludmp8iT/5FeV6ehyPIlAFfhCDMqFl6g4NQ/7BEw6hdogQGrlr&#10;cyO9reXAz+Lihq6BgY6u4cmJ/rbWgfEFjWpubrSWebOkrrl7Wt86Wj0PYtliuh//SAqEgotbOf5F&#10;HGqlDegpm+HjQD1uhYgy4xWQDZL0kd6H8BZJOIPTcOS6m49q3RO06Z7IjQBcjoVZzLRUYw0AX8gb&#10;+u+enh5E4TxIEavFKeYmfBYU6FveHVLVW943jkD2yBR6ii5bJT6CwvlVERP0hsvMgN3GTxpkeuiJ&#10;mHA7rkwdCwOOkfp5h28hkj45+3cy0zsWvys0q5FW8t6aEZO5LKbn2eq9EeuPp+QYpmtufmqCKMf6&#10;TFDjoEriSlsFMYf6ho68MuLwJdZ5ihAT57+utb+oukOgbErMqw5JLXWLUnx4wHuPTcouq9QPjOJE&#10;hc06jkjrXrX1dxU3V+VVKZIKBcGSRPfssO+9T3xgv/crf5P33Q+4ZTHpp/pP2luvz81NNNWOlquG&#10;5Ln9WfEQMjuDXNK/ebf2xO6G41/Vfv/uSCHzm2pNk9ZjQUiksb6usrREKZPkZWVkJMQG+fsiLICx&#10;fPFjCb8TdGxCK2IiRoGbDG5cuIfgFxSIE3V+yPvECvFTEFF1rSvU55f2mg6WLkw9QD2wyT2gF2KC&#10;FJv9HVKcrKBlziw2GOIf2Gh/X5KfR53fsqbrBDcNQEysmVAm0TKhkOmIuiKYiBAtqXbUGJhkRhHr&#10;YnzSHctIKltby6s6R3v4Y5RPT5YYfbTXPzTC3txR1sokLZ2iSfe9FRE0SIAILuPflQbGWNOOoXaK&#10;WyGRwUBF4BW8yJ/wYNA9hNKaNrrhC2PfUOcE4kGVD5JQsbfQcTEDaMa/4DaIfJhBCTaekdzr6AiD&#10;DyKBVTPPUm0PUYeBJ6IBbTvxMwBb15NNIXliYR0DqAAxMca6Z2kXZ68n1bwQxfSlQsrHKQyUr3DC&#10;9KFA/kcRswZbwP9Illg1Dq7Pyg1ova71UOgAkjq+knQAyQ2/X9EVUg9QD2h6QF/EBCx2hzjLXS2i&#10;HSxV6ck1ZaW1VVUQ32oryiXxUdn+Hq2BzAhAG6Jikr0k0WEk+iAZSAcJkSZ5ZEKP7uVHCMR0s3GL&#10;QoC1vqsnz98tLC3+yDtvfXfSgwwgOT1Zan/Yp310PN3HIyVfHmRjbGRqmlLQPjnWGe1iYWZ98vjX&#10;h+W9870N6eb7jx62DR/Ut4xY3c9b5uc7eAKUgDOC3CzM4LjwL4QQFLVgBpIbaI97HUF5pM1xf5J6&#10;8DVN2Bz4DD82AJr4mQGtFGUxgDb8iz9xVWAG/2IeM9CwSY9okBnC06siIBbA/kdHRyMtGB9fNQ+E&#10;KSuZmsL1BtGOaMN6Ttg95JWC9aHHa8rGQMyr3RT/zaznDINhAjELCgrg5FWPgtuHVVVMuBFQvuqk&#10;DwXyDxx7CO9hAtafHsREicmqR4EFEP/Vc4xytLDQZ4W4FPXPW1C7NsDNkPf02QriNmvKh1HbEArj&#10;9NkK4gP6j1GO6AeSl1adEI7X/Y3YMrdBPb/4dDHqAeqBNSAmwceuYOcSDyu5u7XM3VrqapnvaYt6&#10;oJ7lI/qsNIDkWt2NpxduzQb0CFzcEBDT1dwuANJdeWtnjqd9Ukmdmoq5//UPDh41NrUNaurrE8Z6&#10;Htq7+6R3Vn1ppqN30vhws+e+/eKeoUSLb7/Yd+y7z77Ma13rESwsT++tBjpufh5Yhsch5EZ0RQFb&#10;6JgQnsOE0hM8C/WMYmOvUBWBZy2igRgPScfK8S52APFxcAb4Un/yIwcOrRTyKnQ1cIbaVqJqeoGY&#10;n2TWc4YxioCYUGE3sGkRUmaBR/pMCHwbdrLw6wLZmbrPEUqPV125bhUTvK7PUZBl9HQgQr16rnPV&#10;GrKVjg4VM3puAoutJ7ZA8nf1mfT8yYeEE1y6+kw6RvQlbqG3wVUvfroA9cAW88CaEVOrVKnjRcMC&#10;5fp7GUonakvJhNvr8g8CMb1Cs0h/mVFtiAkV07t9DMAw1yoKdkoqry+IsHRNrS5MsnVPmhpv8z10&#10;RNzTF2dmnNHI5BoanK5J7636n1CtSzLO13syYFt6r3s9VwGT/qE5yTtHPsyoUzOMVLTWo/jRrzE9&#10;fbjqcenTtGjVldAFNqEHfvRLdBP6hO4S9cDW9sAZj5hQIMhQFp9++im/Owx72mZUiX6RuaSyeFTo&#10;55Ja1lEa63TIxnMxUF7uYhzQybaL6alLP7TrwLGTxg5eGQM9tZ4njYzMjfe8/620d6Y1P2zP7iNW&#10;dtG6GkbrvEzovXVrf4s2w9FtmWuMIuZmuJxOxT5smUv0VDiHrpN6YEt64IxHTGgnIMsjR46gxmUd&#10;OuOykzszNqAQpkYFeBy2Dta3SSBFzC35/ThzDmrLPL8pYp45F93a9nTLXKJrO2y6NPXAT9gDZzBi&#10;Ir8NzTgwocgANy+k9pM/yeAc65lmJ0cbqkpUquLGrqH1rIf7LL23bogb6Up0eGDLXGMUMbfqdb5l&#10;LtGteoLocVEPbLgHdCOmk8ryaFmAC1Ita1xMZK42qyZiVjsby91sVyr3GWlWoRqDmZKFvSOGlmcv&#10;+gAtbNDURnPij9e34f4ybIW67q0DDTFREaGh8S2j/FTPkTJRQbf2cXxGK8XyDvWxYJbt1+xMd8aC&#10;o2NKWpnBrw2c5mbrFMyaYjJlg4vNRLlV9bXW1jT1cH9Ojrap8qsmmOFv5ucnhxWCpNDQKHFFW09T&#10;TW1Ln/47MDnaksbufJq0fPkgO/qvgyw501ZeWNM+rOtjw+3piTGhobGVXQONqoKG/sm1bmNp+enx&#10;EnEqdjtOWDS5rMkqOV8j5aJ8to0BNw0UCgv171HQ3VBaVr/kbc391OP5PV4lysQeRkalYX8KM3CC&#10;QkOjE8rb4KLJ+oLccNbtRa1jupzQXxcZgZL68JI2nZcgMk+a0HWCG2BpuEJSrufPNf0Rc7CzIpHd&#10;57DwpNV2R68TOzfbwziImWKKW05VF7P+ttIEdhsRkSntq3hRr91eYaGBvJgodjtRsmq1VhuGrXas&#10;Ko/cV8IzpRVjywbA0muFelyieq2HLkQ9QD1wpnhAN2LahX36frKnc3+YS57Rlx7HTboC7MrdLcq9&#10;bFFC3uZrW+dtXeJm0RCABVw78Zbbydh9n3qbnlgJMaeGu3GXyRcE29gn9U9Njw32tDQ1d/WPsGw1&#10;1dXc3NTUijvX3OxET1t7a1tbX39/W1srhu07U7y50n6ueG+dGkhxtgnJK66qqh+eQpx/oqOpqaUb&#10;UNgWcNS6eABtlYbbm5o6B5in/uTYQGtTU1tnudfeIylVPZMzK1Yfzc2NNVdJHb8/FKeobmxuHZua&#10;nxwZgLrb39nV0dHW2tE9yTweZga7OprauibYQRG1TbOtojBrj7jCqoq8RF9Ln8yp+amB7r7JWfTn&#10;Hu4fHBvqbm5s6+fW09Wa52QZ2TM60tMz2CiLtXGNKqusae8bGexsamrH03p6oLO9pbOzp7N3YnZq&#10;oBMDi7Q3t3WMTalvfbBTZHnYVaGSO5vY5neDfqa6W5qbOrEhlMsw/mnu7OzvHUKrov6+4VmM89zf&#10;N4J9ItcPu9jUSB/8NDDanex80jdFyb6r9fgmJaGuXgl5VVV1/WP9GU428YpaFJj3jeJ6m+mBr5tb&#10;ANaz02M97e0dPUM47p7WlqaOvlktdV+zTbmRTsFppVhXa8/M7MxIbxfOZM8QCKIr3OhkQV970FGr&#10;woHZwa42bKJnGCxb67LPPr+urbUTpxK7x/gHHxnA2Zqf6u/obO/qHRsf7mhpamnvGp8aEwTbOQZl&#10;sfsziuXgWLVD0uP53RttZBSZX1WU4mcTEOV60DhRUaWSp52wdG8b6EqxMQvOKcJKukdW/LpN9zcF&#10;2blmlVegPr1nZHpudpy5XFs78btiZmoUXmpp7xjo68FpHZ2YKcsK8AkXMgc7BLIeayipGWbOexfv&#10;vM8M9XTigh5ffg3oj5iTo331VRnGX5sJihtGpnE9cw408IaBNv/44jh9fzC2oLZneJy7Qa30DTFs&#10;MxMjvdhto6/NRaWNoxhaiT3vg8x539hpsq1W5XXgQKi4sqN/dGKkD1d0Z8/QyreNVbc+3d/WmOhj&#10;Ze+X2tzRNznFXIet7d0rfb00V6fHJbrqPtAFqAeoB84kD6yKmG8f/Opz5++/MHr/3/bHTepcjPz3&#10;fmHy2WcyT6u4Xe/t/+Izty/fPrj7UGuYa+ze96y+/hyLOa+MmIxjJvvivF0K2senx/siPU+6O7qY&#10;OYa0j071VieYmTr7WZv4CJtHRlRHPtpta3vc6KSrk7WJZ0LJmc6YK95bZ8byw7yco5I6WWDoKAm3&#10;s/Ews/RsG19AzNJsDydHN1vX6N7J+YxQM0srl6iUyGPvf2wdKegd1S0jdIYes1D0TwoCzGKLBkqS&#10;3cOkeZaffWfjFWBtfDyptGuks9jPxcXGxj63bIXRXKa6I086FBNJa7ItwMy6aKDJ+7B9xdB8oyrO&#10;zV9QLgzzDJePdBZZHDfxi8mors5xsgzKSQiOzihuLs6ztbJStjKqXXl2oE+scrhD6WRl4x/gtP8r&#10;o+KBJsevd1t6+lsZHQ6VNqmR8mCn2MkyqneoN8jGSdU11FeT5GjrYWLi0DA821YUZmrq6uFx8phZ&#10;WE2dwNkubmh6OMPZJq1qoLcq3t7Gw9jEsXlsROztYusXo6pTOe/+8pCNX80KavD83HR5api9T2Aj&#10;I1cNZziZHLXz9LM5aOQjHZkbzY308/a28Y8q6ezIO/zZvpCMko76DBd79xNmDlU9GvLyRGuIU2Dz&#10;4svj/fU+DhY+zg7GbgljyxBzojgz2s/PzsEte3i+1uy/39p6BVgeN8mo7BluVzhZ2vo5WtuESybm&#10;Gf9YB2c1tVYlhvo52jtkKot8D3+7+6gttMNaqb+DvbuVQ/ByTVSfjjC90cdPSHrnu8rj7D3CPI5a&#10;FTEHPiENsI5W1qXYHDtm44YO6uXdK/50qS9IjUgr5HirqSDIzMzVw9oiRtXRVpt66OvD1hZHT9q6&#10;W5iaREnqy7K8Dhyy9HMyP2IT2z/f6n/EpmSwyeGr3VaeAZZGh8NkTaM9FYGuznZ29umqJv4tU3/E&#10;ZD9V7bjfrWl0fqSz0NnKBg60ChGuTxnsDDuGnwTzuEFFMTcoZ3PHkLbRDee/Krv97tCLcd4dcd4d&#10;rGzDpdqDFut6mvQnmJsL2vFjYDol0MzJwd3K1quie3Qdq5wtSvYJSi3DGqpEPhYn3VytrZNLu/VE&#10;cIqY6/A8/Sj1wBnpgVUR871gm5NQLuP2feJmZFzveNjii/c+/9erATZmcbs+CrKx7g82NX/vs+JA&#10;c4sPPi31d848+KmnDsScmysXxMTmluGWNNAmc7YNHxgfSnG2y6xuyXCwSKsbmZ8qtj7i19hbaHPE&#10;u6ouz9Y8tLIi08U5aWTtQZlNdTZ03FtnJ4ZLpDFGB+zrR3pjTb7/6oDRkUNHCtoJYra5fP3p7kPH&#10;jE861vQ1Oh9yqBmEIxhVLH/1yDNBzPmO0jT/qPQIV6/KwVrnfbZlfTMVOUEeUfnlWV7ffPbdkQN7&#10;AwUrjOU93uJ5yK6c0P1Mb4ytAxBBEzHLswI9YvOxCNTH/f9+1yG+EKrG3MxUX3ehi5FFtLiGRcyC&#10;klQ//5SS2cl6z0OWQEyPA1ZFPdN1sijXwDy1oTsHO4U/vPXJfiNj73jp2PRQlvPRr344fHDP94Km&#10;njjzE8KOmeFOkY06Yrak2x36au/Rgz/sEbWMioJcvJPy+8aGxEEusXJd/d6RdFtfkWV2wErR3Jrh&#10;ZBlb3D0/VW570KO5tzc5yPHIkd0HTUPrmkR25qF9k2N5Pie+2n3w0A970qs0Qsmj1W62Ed2LV2lT&#10;YaKrX9bMdFeo8cmCAZ6K2TWsTA06Zrxv1zeWtaO1Dj/YVfXPlKT6+iaqilP8/FNL5qcbvY85VAw3&#10;eR60LumbHW0t83W1+uHrr+xiCopTfQOSS3D2/fd9teugEa6J0uVhcz2e371Rx/Z8c8jY5LhH5XB9&#10;IEHMuQlZkHWUsjbFxjxSVoPG9SMrJwtUiqIjMioWCbQ3+oS5pHO2vynX0SGhpjLD3j6uPD/W0Suz&#10;VBjuGS4rzfRzCZPNz7T6HbEqHFxATJz34p7pWmmEW7CoUhS465Nvjhzc553BDGXETQYh5lxZRoBv&#10;YuH8dJOvkX2ZniF57feIBcQcaJc52YT1jw+lutpnVPVv9P2EIOZMcbJvQFrZ/HSDF3PeN3oj8wuI&#10;OTNV5XjMrXVkQhLmFi1pWMdmOMTsCjWxLOiZbStPdvHM0Eii0b4FPS7Rdewa/Sj1APXA5vPAqojJ&#10;C5QfPRaw5zOBs0XIl//xswZi/jfKEYOSm1m992lxgIXZe+8XeDvG735fh4o5M1DjZOvXMMj8XB/u&#10;Lndy8Oru7w5xcJS39uYHWoYqe+a7BMZWCZ0DhQ5GAbXNUieLiOrqbBfHhOG1yJgYOnmz+Xm1e+u4&#10;xOtQdFlfivXR+EqiMRDE7AowNhYviGNtzodPlHbh+b82xBzvb4xyOmgWmD85X2+321jRNpEXbh+Y&#10;UV4tCLQJEuh01HhBoK1bUtn4/GxXSZKlY8LQfFew2QlV93x5msfJRRWzOndhPYOdeSe+M3Hz9y9f&#10;TBRtL0m2900tzQJiKioyfR3CJfMDZSf3mQExF1BVyaihGojJqJid3Q3+dp6V/X15nmbBcjJu+yDx&#10;z2BlwhGzsLpGubNDSP9QT/CJo8lVbbkuxmGqXnI4czOTOX6OMYrKVRGTXXy6OM4uQFCOQHlaNa6c&#10;GqcDrvWKGKPQosHalEPGQbWNYierqIEpoJiNn2Clx/NIhpt1lKKdyDmdlbl23rFTQ03OJg614zzE&#10;LBEZeWZM9imO77OpHq61/Na0qGMyK9A6XFBVKwx3iZHCPzZmvi2TC/5RJHpFyZsLouxtI+WLiNkX&#10;aW6UWa9Fp1vtGsN+LaiY5AJD4B6IOdylsjrqXDvQmWJjmdWwir7VWyu2sA4cmCFHOZblappcPdpd&#10;kmDnK2ioxk/B5EpVoptPdrk4wiNEUprpaeaZPdFdbH3cuXFiATFx3iuH5hsUMe4BwhpphKVXuuYV&#10;aBBiztdLopwi8+YHy23NvDk52aD7wAJiDndXONt74gYV5uQoa1kXtGrbDYKYc7UCBIBk8wOl1sx5&#10;N2h/dX1oATFnp7vczC0R+0/zd0kt1ncMem0r5hBzJMnRNKt+vFEW4Romm9SvY7Ael+iGe4CukHqA&#10;euDH9IBuxHTI2P+N2AflPi4qy71xVmZSs2+Pf/L+yS8+S3OyFBz9Ltsdg5JbBu/+virIRWz81dH/&#10;vmf29WfxNpYr5WI2i4P27z9kZGxs7BLa0jugSgsyNzJlxKoZUEG9t4mp8VFLZdfU5HhtTEBGG+J5&#10;YYLW1sL4WCyg3UcY+EcikRw+fPizzz776quvMP4KRg7EEC8/pke1Pk+qqrTv0vSwOMbX1Pj4EZco&#10;ZCWOtclPHjGysI7omu/N8IuoH5lrKUwyO3rc1T9nYH6uXplobWQco2itSPMy84ruGNIdvOvP8Q+r&#10;Hp6fG+vxNtkfU4x8/3qHL/edsLG0c49qGZmZGWmOcLM1NnaWNS2QmeYezk6MCKPcjh7Z89UB+5ou&#10;SHdzDXmhR44ZW7h5xqUXN5XkJOdWzkx1pXk7GzuHVNQWxIULWpqLvfxjKhWpVsbGRpZO0qruxsLM&#10;VFHNzHBjiLPNUYtjB3dZVI90pfhGI7jZWSNOTC9WSw4b7S+LCxci06+vIjcgsWC4p8QeF4axb+vs&#10;7FirzPyI0XEXKzuzsJ6h/tQgeyMLCwdL14KW4anuIuvjxiYm/u3zg3nBnsdsfWs7hzuLM2ztHVUt&#10;K9SvzE4VZ4WYGR8/6hDU2tevjIssaAVjtcZ5JXQM1zkdOmbq6R4ZmNnWWRYXgf2Zn+6rcD1pZmzs&#10;XT+uxfMTA23R3hbHjY1tQ7NGx/tFEZ4mRmZB2RDsB3IDwqqGezP9ImqHOiLsrIxdnQOcwlvH2iIs&#10;HWzsLBy8YttHZwEByR4OxsdOJhW2zs0v+Ke9Msv6qJGlq1eioLKvVuZkfUJUP9xTlW1+1MjBLVnt&#10;tOnx/B7KCwheLLrpTXS0OmpkfNLWUdk0Njs3kh8ZrupYJVQ7NzvTUZTCnA0T05zq4dH+YucjRict&#10;PSr6pvvalPFx8uYaaWJqYVOZICm7vEGZ7u/icPyYWYysbm6+J903sn6UOa7m0fmOalFiRsnUSFus&#10;p72xsWPeUlUQcw2uETFbY70SkTMwO92d6u1kbGSeoFRPvVjj3YD54lThizM3UZgebG5kghvU6DoS&#10;GFfYeku0VyISLnDeE91x3s2Ti3DeN3waloaGFvfi7jlbJYmyPGbsFpLZt1CRZ9i25urkqZn5jfjw&#10;QLvc8aiRlZ0fG1rRa9LjEtVrPXQh6gHqgTPFA2dw0yKMVY3R/D766CMgK4alRqHj559/jh7sGKV3&#10;s3n/x7u3jssi3I5Y+rYy9fv17gedatYejJue6Ej0crK2dV2R1fRw90RXdYC7jcmB/bZRsnWKNSN9&#10;ckezMCSn0onvgR/vGtvg87BGxNzgrdPVnToPbJlL9NS5iK6ZemCLeeAMRszi4uL//Oc/GPd5hp0w&#10;MvWHH364HDFnVPHO33291/jAtycDpWpaVqUw1D9WbcDJFn8jR5SzqE2zk2MxQa51vUy0viLVI0Ss&#10;yo2R9K/lQvgR760z01PTC5HNuZlpA9WYWaxlamp2PTLL3OzUFIaMnppZ11pYp0NMM/RA1nLSzrBl&#10;f8RrbGM9RRFzY/25eda2ZS7RzeNSuifUA5vcA2cwYiIgfujQIXRch4s7Ojp27dr1LjvZ2NgsOn1x&#10;jPLRKpdjfs1IRmuSOh0/7ugd1zHe7rTr4w8+25Nb06OK9zE2Pu6fWVQpCPrstXeMAjJHJoaV8YEm&#10;tp7FzWxa59x0XkyIoLx9fq4nxtajaqw7KyQZffg6qgUOx4+HSxqbZJFZVUMTwzVJ0aKh0eEcoaBn&#10;aJnI9mPcWxkQI9PMAmJqoPOMgcR5qq5pFL6y+zvHUKT+KLqmhU/Vvv/o6/0xrrFTctA6EHN2llwV&#10;3Bmfw7Wt+4fPLC7yVX4a4afXwvdk1d9QzNpWOOjZxe/bapvT+nnu26q+/jnmmNW2qeWCn2O/O6s5&#10;Yw3nC9slXiH+XXTjur5rW+YSXYMf6aLUAz9tD5zBiHnixAkvLy/cgVc+g0BMFzMb35hwf+8o0dj8&#10;SJSdiaR5HJUTfqml5blBPtEKfHayuyYlJeTEbvuayWafw3ZIVuuuFpgamwW4WtuFi8jKB8rTXeJl&#10;o1XptjEFyBbzOuRQNTzsZ/S1R1jkSWNbhSD0ZGBBQ7bXdyd9FKWlHu6e3ctr4H+Me+ugMMTj+08/&#10;+OzbIyFpSm0ln3qWDZ2u78f0cGGUy/dGZraOgU1jfdI46Yopoup7xCQA1K53RKfTdZinbDs/xjV2&#10;Sg5mJcScHu0PCfRoHpieHymzO2Kl6Jya6a21dgzoXbGxK3ZvEGVM2Y06m8nP15m9/8lBYzNn/2jd&#10;ffrn5/tijU1FPVohczjd4dh3B46bHdjvn1u39vZDLa5ff7X3uJnpUXN0sOLd0eaai/OL67uXO7rB&#10;45CjWsbLYKP4wH8/ChA1raUwcsXTNzXQmuJjf9jMzNT8hHdC/uR0X4K5GZofzUyV2h/20T3ug45r&#10;YstcoqfkuqcrpR7Yih7YFIhZZLxL+tkrsq/f6CuS6e9kqJUWFhY6h4sEYrrZekTFBjrFCOtm55t9&#10;jthVDM7VyiJR8VqWwyJmf52PV1COLPnkbtPigQXEbCqKPWHiIZXnVzQvcs5EV7SnW2hUrKwat3uC&#10;mPV23xyNy5UXVdQODtT72Nn7uEekJSTGp4QExuRPLH8MrfXe2pWXLvvqNfik3P6o/g7RWHJKHuEe&#10;mVeP17sb8hyNjDxTituUcYkFbV2FSba+brtff/Og66plQ3ptv1uaTXa4zPqgXh/QXGi00fOInXJg&#10;nFVNutP9oxtRF1KTY3/suFtQWEJ2WWNhRkyAr7HRUcdo+ez8uDTC1dj4WGBWUVG690evvmsSImwo&#10;ykkRoKxqQBCIco2+dA9vJ/+o2p4eZUqgqYWDqIIbacbAHdzkH1vrNVbpbMJ86b58tSMneVMd2ooq&#10;5vRYcliQqqmvUxZm5uAcI6zvqJL4x+ROTfflBLqh0CdKWjs335vm7uXoH1XX21OQGGBmaWb05f5V&#10;EdNln01R28DI6GSzPCK1uKdJnpBU3DXQUeBw5Jh7StHsVHOIlcVRl6jhiW6diGmdUTM0N5hvbRLT&#10;MVbletTIzMyptHe6LDswr3a4vzk/Jl4+NtgRmZo7Nt4nCvU8ZuNR0txXI03283CPl4m8mb6h8/XS&#10;GN+o/PrydNtjTLClfXSmLj8tM7+uSpgYGeRjbHTEJ72wONPnv6+9axIsmFqmeHYEH7NU9XenuHo4&#10;OJ30iMoMdDjqkYpqs+E4Z1P0qUotxpAB02W54VYnT3q5B4qrexePK3qEbf3Pm2ZqssIDkgrQtgBd&#10;EdxNbLMUyQfefHOPXUBNh9Lmy8MWtlYnXEJaBiZnp9qiHGyOOoX3jgzII8M8/IOktT19hVLZ16/j&#10;0ioy/lbtulrrJbqpLku6M9QD1AMGeGBTIOZoU13Oq8/Uh7qv6QCEQuH777+flZW18qcWA+UTHeF2&#10;LrkNvbIke0fXYA97h6yqngZ5nPlJh/LqElsrx6gIz/1fHise6A81PuidVdLTpLQ+YR4enlTMIeb8&#10;fLPQ41vTwA5GniSIOZrgZmzvHpwjrRmfmUqw+eQHX8lEfa6p0eGUSnXVxIB7a6WTifCdFyd61wNG&#10;HGIOh5l+Y+0daHb4RHlfd/AJoyPG/l36Nj/S95xUuVsI3vrtRFe7vh/QWK63ItPK1iYyrWRyvsXv&#10;iG3Z4FC4jam8dUIcetIyWFyW7bXfOn5+qNp2v3XFxPxwc1FUlOfx753qJxdUzKq8UM8IdOgk6my7&#10;78HDmXUYEElx4sB+NydrS5+U9Q1HafBhnaYPrvUamxrsy3vvd+U2h0/T/um9mZUD5bPN4piQ3MK8&#10;uASZUhIVn6nMiUhTtbeokm0D0+eHahxOuDVMtPkeOJJVP9bfonR0CRwcaPc9djhzNRXz5IdfGFvb&#10;hyephmbafU2OmJwM75kfSbA3ji9F+9mpomiro7Zetvu+S6xq0YmYJifdgvytzX0FxdmeJrEVo8M1&#10;qZauGUXZ/q5xJSXxNt9ahJQWS1z8o+pVSUePnPCwNnaKlSnjnWxC8Lu6xWP3PsegKBcL6/TK6gDL&#10;E6r2yfx4z5DsiqIU38CUwvxIO1Nf4Xx/kflBl7pJLSomcoVYxGzx3H9UUKGy+sG4sLHU7ohfy9R8&#10;a6kwIhyYGd7a3+hi7djU3RNqtj9C0VgUZYnjstn3XVL18vvVzFiKi0tGDRlzclIRYhNf2rioYpYc&#10;/Ny0sq0/1c0mSllfluR01NLV/vCe6KL6ZOsjwQULamt9iFvOq8+ONtdRxNT7qqcLUg9sTQ9sCsSE&#10;a0dbGpDmsyYfj46OWllZoYo8PDy8oaGhsLDQ3t7exMQERSWL65kb6evqGWSaCI70tnX0j02M9dWU&#10;ldXUt6Fxx/TYUH11edfwWHdjbVltbXNdC4bL6W+rqWrqnJ7GoIX1ZWXVnYNLN99pPLbaetkmjhNd&#10;zR0IPY8NtFeWldW3oA5orr+9vrkHreNHGhvql+dhMvuy1sc/PjI7OTHe2bomh2gszCFmi+e+Y/GS&#10;kqrahtGpqQznH3bZJU5tNGLOTk2Odejqc67HseB81QZaHJe3E8Rs9jpsWzYwW5UX4sIgJvprojyr&#10;Ay3lldVlTp5h+UVpZj9YVgwtIGa1KMwjHL2+2wOPmgEx2QEb57vrs8yPueYXlda3QcXRYxfO2EUM&#10;uMbGu9pmxnUHkX8Ed+jIxZzpK3W28Q1KTOrubPYMCAp3tyrqmq0RhbtHSDEifeBxnHH0+8QwVPNd&#10;dVmOTvEjk/3xluZZqyGm20EnDPuACUNixlp/fdAzdxrEZmSB1uK4M+V4WLrHisrKynpGenQi5kn/&#10;tHzcD8bmEFY2FXbMjnZL7E9GNDYV+3k6+3rGpoVHRSQGR+dUVkvDza2DscKmrgFlvFdIJqT3Fu/9&#10;xvFy3Jo6puabPI46VA/OlWUF+sYpFxHTPUIAYiNhFl2IiVGUSgeZ38CVQ3WuB53rKvIsPOMLCqKP&#10;H/au61A6mAR0jY3meNvFKmpyPCw84shxLc81mpuUhXuG5VYy46iiq6u1s7KvbXmgfEoe6R4hLBcH&#10;2jmHZ2MNXUO9ydYW2U0L7VpxJx9tZRobUcT8Eb4/dJPUA5vJA5sFMQ3zSV9fX0hICJpiopD8nXfe&#10;QYNMgUCgMzvTsO2s91MGPP7Xu0nm8xxiTgiDLU9Ye8anFTbXJHr4ZQkCPGKrmtLtj9lEC/tWGYhy&#10;I3ZEn3VMDUhT4wICPM0tHev6CWKOZwWYm9t42pofsVJDzKZyyxM2AYFO+3eZVwz1+R3e45Fe3FeT&#10;d/KkVUCg6/5P93GIOd5f63rS2MMrVFq50Bddn305E5f5ka6xjXeVzoryiUyXE47xGEdgMj/O7qhV&#10;IshwrLvczcY6wMXe3DdjjGkpzyDmeF+Ni7mxp7f7oc+/W1XFtPzkWzuvgND4jEJpmFdwXrqPR2pd&#10;pyrVw8LCI0Fe3V4QcdTUISAguWNq9UA5cQdGgjU94eZjYx4ia50a7Q00/cg8vnK8InHvMTNx4+RQ&#10;c76FiVlAQHRRSzeHmOwAmwvOFMfZ2tl5OVg7Shr7tSFmv//RPR5pRQuVOOyHRjoUJl98FaUs8FFD&#10;zEbxwYM2fv7WBw97Nw90+Vsfc3LzNP5+T4SimTkuE0f2uNR/26PFmI+lGd7z8nTyihFPTo+Jvcws&#10;QtJaegrZXEyCmDWdRfFGJnYBAYnNo918xFzpmtgyl+jGX/R0jdQDW9QDZzZi4qSg5rGrqwsD37W1&#10;tQ0MDMwZVM95qk/uj3RvnRsb6h9ih1eeGhtobmiAkDs63NM3Oj0z1t89NDk+0Nnc3j25ScrKZ6d6&#10;O1qhRrd0o2vU9EBXL5TmvqaS7IwMJwujaFnjxOjAwBBkkunB7p7xGfT6bm1oa+tu78F4lYNdzS1d&#10;A3PTk93tLQ0tLZ2tnVhgsKt3HOrM3OxQb0djQ3Pv0PiWFjENUcpP9WVv2Pp1Ny0aH+rtHWZSnacQ&#10;oVgIMswMdbU3NDThdebyYK8cDPE01NPR2Nzc3toxOqX7zE91NTfhwmtq6xzo7ewfm8Gae0emZqZH&#10;2/CV6R2BlNfOLNA+Pjs91N29wjAQs8yHcC2SaW6C2aGmNqbMbm5moBurmcIet3V0jkMbnJvu78S6&#10;WwbGJseH+weZITsXLnjy6anxQXwT2jr7sOMTwwMDw+PjC1/kKfK9GOxuYS543mFNjw+1tjT1DA33&#10;MwtM9Xf1IVOyr6tvanayAw5t7+jt6kdriaZyWXpSrInRSVXbEO+4tPhnfLCL8UlLGzmoyeGe5rbO&#10;sanx3q6B6bnFG8vsRGcLc18ZnZke7u1Zzc9b5xI17MKmn6Ie+Al64IxHzDPinP1IiHlG+EbXTjYX&#10;ZkKlTsyQD+geyeiMP9ANOIAtc43RvpgbcDVoWwWGUCsSxIaEhGXlV3MwfIq2pXW1W+YSPZ1Oo9ui&#10;HjijPaCOmKPynOGs2A20qRb1pO8z2l+G7Ty9txrmN/op/T2wZa4xipj6n/Qza8ktc4meWW6ne0s9&#10;8CN6QB0xf8Rd2cKbpvfWLXxyN8mhbZlrjCLmJrmiNnw3tswluuGeoSukHtiqHqCIeTrOLL23ng4v&#10;/7S3sWWuMYqYW/VC3jKX6FY9QfS4qAc23AMUMTfcpVpWSO+tp8PLP+1tbJlrjCLmVr2Qt8wlulVP&#10;ED0u6oEN98CmRsyxnsaGrmHmmKfGKitqOlC+2Na/4S44DSuk91atTh7paxRnMFNmpqhn2aDuyxZH&#10;MWtNg9oYeqfhpJ1hm9iwa2xisFCeh5OSX9Wh2wUzU31VpQ1M+faGTlsHMWdnmsvl8KRAUTE2ZaCb&#10;+tvqGtoWuxltqJ9P/8o27BI9/btOt0g9QD1gkAc2NWKO12bbRkqZ9scdlZ5+oS1tLU2tQMy5qYnx&#10;0bGJmVl0+56cnZubmZqcRued2ekJjQZvBvlk4z9E761afTo22KYURx387HBcjrJ/ij2to2NTM8zD&#10;eG52mvljfAL90jHgp3uweHZ2ZmJ8bGKSbX5PJw0PbNA1NlcY4+MSmSgWi0saumempiYmxien0Wp2&#10;emx0lP1+zU1ibnQUp2moS2J7zK91GC/OTo6PjY5PbkjHsK2CmHNDZVlWTkFZYnF+Wd3E9OzM1AT8&#10;Rnw4PTEJxxI3Tk/izXm8vdzPs5Nj4/ifPM7DJ065fKzIM/Xq36BL9Ew9fLrf1AM/QQ9sasScn++P&#10;t3ctH5mvL4iPSCuvyY92DxKN9lUHOVgdNbXMkJe7O5+saevO8jTzya0fKoo6GVu0OU8hvbeufF5q&#10;nA64Yjjysb5yN/MT1sbHbSIkEDQrRb7Gh8xOmlrl1g3UsIjZUZJjZX4Cw0tuuuFoNsc1tzHX2Hit&#10;t2NE90KLqElpmMMRE/usIoxB6G1x/ISFe+Lg9Eiqj5211RGvSGlWiM0Hb3/un1s90iFzNbc8YGRb&#10;3sEOkrO+aYsg5nR3jLNX1eiCL6bHuiJczSyNTY1dYgemMErQoeNObhaHd9nGFWYHmEYVDZUkOPrm&#10;NpQIvC2MT1h4JA1NV5u89/UJL2/zXZ98scdEjm/ImT9tzCV65vuBHgH1wE/HA5scMedrcv0jpE05&#10;ofbSpsk6FjGrRUHffPrNwT27XOILkr1dU+SFif5mFq4pwiivpLL1jOh9Ck86vbeuhphzlTkhXnEF&#10;85ONnscdK0e6Q09YKrpmGgpi3INFFRIGMRsVSWYuEWhDbWDE8RSe3k2x6o25xvqkti45IwtCMRDT&#10;KSCzen6+0/Xbj787ePTgUYvKrnF5greR0Z59R/wbuhWOJsE9E1MFEdZffbN33zdfRql61u+LLYKY&#10;o/XutmFdixdrT32ek0vM8HhvlJW1pL0t1vhYYt3YRI/U0iSkvDDJK1IQ6+qg6m512fVfxs/HLKv6&#10;qm322NUNzrCj+5St36ubYQ0bc4luhiOh+0A9QD2w6AFEY3Q4Y7Mj5mh3TYDzEYcAOZStBcQUh9n4&#10;Z7OHNNcqi7f3cIjLqcjzsznuHt2qOTr45rgO6L11VcSsE0e6RInnR6odTd3rxweibcwkrZO14jCP&#10;SHmllEFMYM9AVbqFbUTv2oay3xxXwKnfiw26xrq9jK0KWtkE6HkgpluUGINNd/gdP5HfxmbLVice&#10;8ZePdwkPH/Kq6ySIOVkQ4eSTWblRh7hFEHN+ONfDJkLRQa7Wvia5o0vo0FBnoJWdqrudHet8fnK0&#10;yMHIv7GzOdjiOxMv4fh8h6/Rop/nqx33uzWPzVHE3Kjriq6HeoB6YMM90NHRYWNjU10NJUL7tNkR&#10;c25yMM3bPqmEqfZoLskIT1BO9Nf52500NnYS1XfNdhRamhtLm2casr2MvNNGJjdpnt4GPf43/PLY&#10;DCtsCrYNaxufnx5vjXayNj5iHJRbiadya0WqxcFjFtaepd0TTcVp4YmqlrJMOxOjgPRymoyp9bRt&#10;1DXWWZ7nZGNqbGzsna4sSglLV7XNz89UCUKOHTrmHpg7OFFlve+IsZu9h31U+0Cvr+l3Ppnl4x0q&#10;e1MTY2OPyoURHdd1XW0VxMQ46c2hrieOGxvbBCT1DvXlhLqYHjnuFCEcmxnIcnVT9mOgyMpA57ie&#10;4eEkD/OI/Bb4uVIQzPpZMDjfGGQT1gHqLM22PGEsrt+ADIR1nZWN+PBGXaIbsS90HdQD1APr9UBf&#10;X5+Jicnx48ePHj1aUVGhdXWbHTHX64PN8Xl6b90c52Er78WWuca2DGJu5avNoGPbMpeoQUdPP0Q9&#10;sNU84O/vDwkTQqaXl5epqSlFzB/tBNN764/m+p/MhrfMNUYRc6tes1vmEt2qJ4geF/XAmjwwPDw8&#10;MsIEWMbHx/v7+ylirsl7G7nwSt7fyG3Qdf20PbBlrrGhoaGZGZpvuwWv5i1ziW7Bc0MPiXrg1HiA&#10;BspPjV/pWqkHqAeoB6gHqAeoB6gHfsIe+B+UAtGJeoB6gHqAeoB6gHqAeoB6gHpgAz3wP3N0oh6g&#10;HqAeoB6gHqAeoB6gHqAe2FAPrDlQPjY2lpOTI9hME/ZHd/PPn7BKTQ+deoB6gHqAeoB6gHqAeuBH&#10;8MASYqpUKrCa5lRaWsrfLyTjFxQUTG+mSalUDgwM/AjOo5ukHqAeoB6gHqAeoB6gHqAe0OaBJcS0&#10;trYu0TbZ29uvhJitra0BAQFBixPm0R6pvLx8amrqdCIoRUx6bVMPUA9QD1APUA9QD1APbCoPLCGm&#10;g4OD1j1Te52vYtbV1QmFQtAkmoxgQk+K77///sSJE2A+9Ek6bZRJEXNTXVJ0Z6gHqAeoB6gHqAeo&#10;B6gH1BGzpqaGkzLr6+vhoFURE7mhWGxubGS4rdnkuJG5ubmjoyMavgMxR5vrB+urWasf7e8aYueH&#10;u/unhnuHmpj5kZ7OYbzS1j0x0DHYwLwyPrZmNKWISa9j6gHqAeoB6gHqAeoB6oFN5YENUDEJYk6l&#10;hY/s+vu4t9lUZ2t6enp7eztQscXftuCTZzPe/HeJo0N95JGMv/yx3NG4LkvWHvBV3vdflFt9XhYS&#10;KP3HHTIzv2qrV8SHD5dbfNhQoh0xy8rK8vPzyXtgyuLiYm45ipib6pKiO0M9QD1APUA9QD1APfBT&#10;8AASI4F8/Amoxh34RqiYU5NTopTRE18MvLhj8JV7JipU2BhRMaenR9q9PxabBECa7Ek1ynzny94S&#10;xWBzU+W+p6V2IUOtreOdtSXfPlMckab86IGiCNlwV/v4qHbERBQe4iiqkfLy8mxtbTH+OkXMn8Ll&#10;S4+ReoB6gHqAeoB6gHpgc3pgdnYWCZMHDhxAniSm48ePt7S0rIiYmsewaqB8ulI1+MbDQ28/Ofin&#10;W4bf++VkQ9VKiJnxt79V+9i1qKoH8sPkrz+Q+e6/m6T5QMzS9PLubC/BSztzv/qou23FQHl3dzfg&#10;0tLScpFfF5akKubmvPLoXlEPUA9QD1APUA9QD2x5D4hEIsKXTU1N/IPdABVzIsZr4IUdI9//a+jN&#10;x4a//cdUV9uKKuYnxxkqnJwY624ba6+qPPh78QkXIGZJatVob/dYg0j10ROF8ZUrMSb0SxsbG1Bm&#10;dnY2fxmKmFv+8qUHSD1APUA9QD1APUA9sDk9AC1TLBajy5Da7m1ALuaY06GBF64Z/MfdTJQ8xGF6&#10;YnxFFfP3v1YZfV3sG1Ft+a7i4Me5H/2zOspD/Odb83YdU5p+oNr/TuYH7/Y0D2lFTIVCAb5EimdX&#10;VxcoUyaT0UD55rzU6F5RD1APUA9QD1APUA9QD2wAYo6afDrw4rUju/42lZc8P8OAHw8xp6fGRyZH&#10;mQZGUxOjE0MDjI2MTo4MMjPDI1MTY+zM8AR5ZWSFTMzpaXRBwsBCBCsxz2+KRFVMeh1TD1APUA9Q&#10;D1APUA9QD2wqDywhJpoNIe1Sc7Kzs+PvMb8vZm1tbWZmZqdc0OFj3e1m2tPc1NPTA5WRqyhfc/8h&#10;gz5AEXNTXVJ0Z6gHqAeoB6gHqAeoB6gH1jxGOR8xAZTJycmJGlNaWtrg4KBBuGjIhyhi0uuYeoB6&#10;gHqAeoB6gHqAemBTeWBdiGkID56CzwAxUWw+SSfqAeoB6gHqAeoB6gHqAeqBzeEBQxATlTeoHto8&#10;U3Nzs4RO1APUA9QD1APUA9QD1APUA6fLA6giz8rKQpOfXI1JIBCgkbkWxJydGhsYGpuZHO3u6uob&#10;HlcTXREoh2q4qZRYujPUA9QD1APUA9QD1APUA9QDp9MDMzMznZ2dqMDB4DhkGlickC3Z29uriZjT&#10;Van+ztFiVZyH0cmTx82DumaY8SG5iSLm6Tx/dFvUA9QD1APUA9QD1APUA5vQAwYg5oQsOCAqI83K&#10;3KG4WuF0zLVmepYi5iY8tXSXqAeoB6gHqAeoB6gHqAd+LA8YgJjzE11V0eFhOYUNzSW5qfm1c8tE&#10;zHmqYv5Y55Jul3qAeoB6gHqAeoB6gHpgk3hADTERHAciklD5SoFy7PlMZ0NlaWXTwGBPZ/eQ2pFQ&#10;xNwkp5buBvUA9QD1APUA9QD1APXAj+UBPmKCKRMSEjD4IsnIXAkxZ1qLUhzt7Q8eciwsEdo6Rg7Q&#10;XMwf6+zR7VIPrMUDc3NzLS3ta7XmlnYDrbmtea1m8LY0P8jbdFNz24rW1Nq0aI1NLXzjXmdmyBp4&#10;Cy+9qLZydhmynoZGA62xER9va2xsb2hora9vwb9NzJ+tDQ3NsMWVN9XV11dWV5WWl5VXlFdWV9bU&#10;Vtc31DU2NcCasBRrmG9orG9oaKhn/tOI98gbDY2M1Tc0wepWMPIuY/WM1dU1cIY/G+qbGWN3acEW&#10;XlnY4aam9ubmjpYW1lo7cBU1NTOHUF/fWFdXT6y6uqaiorKsrKK8vLKiorqmpr6B3VY9tlXbgH+Z&#10;mToszxl2Q7vV1jXV8Ky2tknTamoaedZQU7O6VVc3LDfs8zKrqqrXtMrKOt1WUVGrzeCNBSsvr+FZ&#10;dXkFrApeYg3uWjCce76VlpWvaKXlpZyxi5EPkuVLSsuKS0qLiksKC4tVhUX4t7CoGK/gLZygyqpq&#10;YhWVVeUV/B2oZP7Eji0Y2c9lhtPKHRQ7s3jglTUVlTWVxKpqK6vwL8+4txZnKiqx9UUj3lCzBecQ&#10;F1WWabWy6rLlVlpatdwqS0uX2cjI6FrusnTZZR7gEBNMmZKS8rvf/e6TTz7JyMgYHh5eCTHHJQFe&#10;CYqiEPfguu4GP1PXmqkZ/iqpikkvMeqBzekB9BFTFZat1ZSqUsNMoSxZqxm2Ia2f4m+6QFG8kuUX&#10;FHEmzy/kG/8t8nH+K5jXuk6yDFmPTK4yzORyfLxELi+VyYokEhX+zWf+LJLKlFKZQp6vgsnk+SKJ&#10;ODM7KyklOSUtJTM7I1eYI5aK5AUyWD6WYg3zUrlEKpNKmP/I8Z48XwmTyRmTSAvE0gKRTLuJZQVY&#10;gFlGki8W54tEMlHegknE+VKJAiaTKjlbfGVhhwsKShWKMpWqAlZYVI7TVKDAISjEEnmeSJKXJxaJ&#10;JDk5grS0jJSU9NSUzIz0HEGuWCopwMrF2JBQin+ZmTw5z/JFeQWc5eUVcCYUFQg4yysQCvM1TSCQ&#10;c5abK9PHcnKkfMvOlqhZVhbasqhbZqaIbxkZeWqWni7UtLQ0eGPBUlNzeZaTmpadmpaVkprJWjpn&#10;OPd8S0pOXckSk1I4I8uQD5L5hMTkuPjEmNj4qOjYyKgY/BsdE4dX8FZaemZmVg6x9IysVJyvpR3I&#10;SE3LxI4tGnZS3dLSc9LSc9PSYMyhLR11hiA9IzcjUwDLzBJmZuHfJcvIxFvLLD0DW1+wtHTGG2q2&#10;6BzioszklIzlhlcyk5Oz1SwpKYtviYmZatbT07c57+dnxF5xiNna2mptbR0ZGYnmRTKZrKWlBayo&#10;taJ8tq+pwOXEoY/f/3jvEVPn8Jyx5cmYFDHPiBNPd/In6IGfDmKqoa0+fMlxoQ7KVENMTcrcEL5k&#10;qbRQLldHTLwolSpWRUxZvlQTMSUyCQ8xwZ4MXzK0txbEFIuAessQUyIGDi4zUKZEogQWE5NKcSDF&#10;4GOFolShBKMXAljzRFKBUCTMQ8s8KUATLfOysnJzsoW5OSJsQg6MlhQQvpSI5DB2u5z9VBATNKaB&#10;mBxl8iGPwU19KPMMQkzdfAnQ1ERMNb6kiLlJHnB8FROyJcnFxETmtSIms+ezs/ggMyH0RnMxN8m5&#10;pLtBPaDbAz8RxNSUTleVGzms5ETHlRRNvK4JmlqlULIq6I4GCZkEMUt4KmaxTAY+YxATdKipYmZk&#10;QQPMhoqphpj4UyITs4gpW1QxeYgpyRdJ8/NY09Qyl6mYEDIXaI+hTJAlaFIsys8TyoQCKQwz+FMi&#10;UYhEjIIIqYKofZiB0CiTMcordj5PJMsViLKyBaBMiQRyRj5MLlcU5KsK8gsVBUUwmVRBEFMKrVRc&#10;gNWe6YhJFE2+kLmqikk0v0XKJComke6gGkI7VKdMoiyqiZqcSAkxkiAmX+PcnCrmqnypiZiafKkP&#10;Yqrpl+RPqmJu7GPUgIryybLMMNNjRsbGxsePGx05etQzVDQwuwSaVMXc2DNE10Y9sFEe2PKIqTUu&#10;r1vC5KOkGgtqypkrCZyaoXaOLwliqgHr6n/KiyD+yWQlUikTKCdaIEFMqIAsYmK1ci5QnpyaQhAT&#10;8Wc+YkLO1ERMmRyQyqAqG7NGtH0BMRnKZEVNvi0FypcjJpgPTAkT5EoIXwI6ETEvyC+Sy6C2qkR5&#10;+QKBDJaXx3Bnfn5RAfIH5CoE3AVCcXaOQMgiphThe4Z/5TIJPq6QswblUpgrzhNIWMQE2qohJv5c&#10;sE0bKEfoXC1WrkaZWhETL/Jj5QuUmZabmsZHTCZUzRk/aL4qZWrypdZAOaLkXKAcC6wnUM5GyVcP&#10;lJNwuY7IOAmRQ7zkjIuS66Ffkoj5UqBcT7gkuEkD5et5ABmAmNOl8b4h0jpsdWqgwcHaOznSK0Za&#10;z+0ERcz1nA/6WeqBU+eBrY2Ya+JLLrHSYMRUkzPVqHG9iAlQYyRMBjHFYi2IKctXSlnEzMjKTEwG&#10;OayGmFIJo2RK5VKohisjJigTfEmwkm9MLuZyxARZ5mSLcnPE4EvgJhTNfHmhUlFSqCrDv4qCYvwp&#10;l6lkUlW+rBDciRdhmAFHihEoF+QhRI5AOdIxMZ+TI8zNFgpyRBAvwZf4F/NATCZQziAmP1C+LGgO&#10;ft2cuZgkO1MHZa6EmFopE4mMPBVzFcTU1DI1szM1A+tcLiZSMDcEMRfhUh0xlzIy2VxMLh1TDTH5&#10;mZf8FEw1xNRPv1wdMTXFS+4VipjreSQZgJiTRfE+vunKvr6+joYiOzPn6NigdEUzRcz1nAb6WeqB&#10;0+CB04yYG1i7s+qq1hQc14x065AVdYfFOYmUn4WpVuizuma5vMyIXZ6omMUSSaFYrCQqJqRBMUph&#10;WBWTyaRchpjJ6ZkLKiZkQSJkEgkTfwLkxFKxGJogVEO8JCsgEiZWJRKDU+VC1N8shstXRUwSLgdZ&#10;gjI58RJAuciUSsiZ0B2JMfF0UQEJdrOkKBUJJdAv84RiiJf5coVchsoeSZ5AjNcRGc+XKVWorJKr&#10;SBamtlzMTYeY/OoffUp/DAqa54LYeBU/WqLkOup++OFyfqGP1kC5JmKixCcL+bLZuaTcB6ImT0Zl&#10;an344uJysiR8uUzFXJJpUQOUziAmz5YKejRlS4PhMik5nbUM1jIZW63EJyEhgzOKmOt5NmkiJjeG&#10;pK5czJKMACdMPmEVbfVZMWmdI0v7QFXM9ZwP+lnqgVPnga2KmHrqlzpg0TDE5Ifg1WLl/Ji7IYgp&#10;L5IxTAnEVIlEKKBharQJYkJNJOmYUpkcNdmLKiYQMw0YkCcWcojJwKQGYrJCJhBzQaQEYuaJGcTk&#10;KFNPxCRRchAkpMp8ZALIVOBIvAJdE+pmViZqdxDpBlDKxEK5SCBFKU9Odp4gRyjMzcsTikTYsCxf&#10;pShUIuIvRlmPVCqWI0QOviwtLse/mGdC5IvVRcuLypdKfzaDiqlHgfmy6nJNxESOpu7qcqYcm0VM&#10;zYpyraXlarIlHyXXiZgZmQhVL0PMtHQ+YnJMqTazVFG+HDGZxRYRUy++5Ap99IyPL/IloUwCmssQ&#10;U6t+SRFzox5DhiDm7MRwW2tL88LUNUlH99mos0HXQz1wKj3wE0FMzeRLrXCpFRBXrRlXWzlHt/yu&#10;RoYw5XIhUwbEZJiSScTkEBOV2iJQF4uYjAYpkwEx0zMzEpKYKg6k56GrDBATxT2EMonhTyRoIqTO&#10;KJmLsXKCmFgVim+AmDBGzmQVTRIT14yVS9heQiRsTWxJZWQbDAlzJeDI7Ky8nCxEvfMQ5hbnyWXi&#10;fDkwFFomZiT5BTKFAsolMJc5DKSUKvIRmmdUTITFxZiRYRk5k4tJkBTrESzE4rl+SWh4pGY4CtbQ&#10;qGjJ8oV58uUmEyJzlDNQrz6GfIAlE+fkIItUt4my4QRA9pLlZWXnZWXlZS4zYUYmZ2waIhM15hur&#10;7bE6H6cLEsRk0wp1lfUQiOT3J9KsAWLaXC02HiIaJwLl8QlJsXEJnIqJBkZ4Be9yKiaEzFOGmOqp&#10;lkSz1OxMtFIKpkaLIqAkh5X8GaJlMpaYpGbpiYnpCRpGVcz1PJQMQMzpyhQ/U3OLz3Z972hj9p/P&#10;TNqnaV/M9ZwC+lnqgdPkgZ8CYurJl/x+Q7pD4Sv1vyQbUkNMrSmeBhAn05+I6YjJJGICMUmsXMwU&#10;azMgyPCfDEU5UgSc0zLSgZhIxySIKRQJ2PpxMSdhLiImdEMJKJNtXQSCZDiSkTCBmKwtIKZ4ZcTE&#10;RnmIyfQSWiBLMfImYaRAByoq02yIGBIrhTKpQCbFv+hGJIFiqVAhyg/mzckV5QglApFEKBEhSs7y&#10;pVSEonfU/aCQCImeQiCmUIBYPGqJkO65gJgafMnDTV5eJtRNli9laiZAluei5Qok+lhOrphvDEHq&#10;YQxWahjb/XHBFgtcSJnLgi2PGi9EkPmIydasrI6Yav2JNBFTs7MmPsJHTICmPojJSpiGqphpOWmw&#10;hUg6mVmq5tGfLzXhEq+swJdcuBxwma5mCYlpWo0i5nqeTwYg5nien5+griHFzVfV0Rhi5lFNW6+v&#10;5wzQz1IPnC4PnGbEXGuPdyy/as7lSl3W9ex8yWVMcuCoxpe6W68TgtTRyF0TMQ3qWISwOIqyC0ki&#10;JsQ5FjFRi42OP4uIyWiQC4gZnwgFKhGaFLqvAzGReUmETGIcYkLJ5IRMDjGFeVI1ylxRxVxETA40&#10;WeVSDM1SABZEy3QxWroXlihLixTFhcglBeFlCrNTstMT0tMS0tIT0zJTUBWcmZuelRqfGBcRFR8Z&#10;kxKXhBeFWWh6JFZICwoLVEzovABFQmiujgKlfDQwQicjpk3m5kZMMKhW7tQKmuRFwpp6g+aCyMdG&#10;hxcSMbVqk1r7rq8JMUGW4EsOMQGjOlRMwpe8Wm8u6r0kvmrNxWSaMbFl8jzEXODLVXuqr9BZfanR&#10;uiZfJialsaaOlfxXNPkyPiEV1tPTe7ru0FtwOwYg5mx3SYZfcG61KMLopNkPRzy7Zmb5jqG5mFvw&#10;MqGHtCU8sFURU0fby1UJ8lRUlHNYyQ7GY5gxVeRicaFIxCAmiZUTxAQRsoFsyJASQZ4QKiYQE0Im&#10;QUxBHlhvCTHBl/gT0fM8cV6eSMzEyxmRE1LlQmScQUzGZMzIPRAmoWKyUiXC4gA7rUYQU4LdYGt3&#10;oFziX0meVJonk4vkMkSiMwXpSelxEbEhvkE+Ll6uts6OlvYOFrZ25lY2puYnj5uaHj5mdOCQuZGJ&#10;g6WNl4t7aEBwQlRcdmqmRID15iugdaJ9Uh5C++iaidGDFBKe2soBMTuzPGK+2MkILY3ytEmYUDRP&#10;hYqpW+NciTJ1y5lATw1Fk99vfCkbUrNpkdbumGqUqUPF5BATQXP8dsGSCI4jRI4+U/yKH2RkspaV&#10;nsEgJs+WVfBolvss9ZNf6sTEDQi0NGDPWkrFdcElcHORL1ekzJXgkiLm+p97BiDm/Pzc9Ojw+OzM&#10;ZH9fX//wuNpOUMRc/1mha6AeOBUe+IkjptaAtZrKyCdCrSU7Oup4+G9x62Gbpa+dMqUqyQJiKtDG&#10;XBMxxYAwFjFT09PiEhDhTFgPYhKNcCHDkiXIlfiSjO7IZmQiIM7U6CB1skCKbEtZXpYwPTE1JjTS&#10;z8PHwcrO/Jjp4T0Hvv981xfvffzRG++++883Xvvz315+4fcv/fLXv3vuN3/87Yuv/uXvH7317nef&#10;f3V0/0Hbk1a+Hj6xkbGZaZloHo/sUSFgOVcIEwgwDhCSSRcC+hozS5TJLwn6sRBTq5y5atBcq5yp&#10;iZg8sZDgHWP8Hpk6mmWqcacamAJAESgHUAIrCWLiXz5igi+JcUXlKyCmWoU486eairkyYi4bEFLP&#10;ah61KPnK+iXhSy1CptbgOIFLipjrfwytGTEHGmXOFhaOnoENA9q3ThFz/WeFroF64FR44KeMmJp8&#10;SYbeIca2NNdu3DL85fkv8ltg8tfGVn8zpmPlK7+FXSIq5hJiMqPm5DGkRWLZKyEmEh2JkEmMUzGF&#10;rIrJxsoXVEysSogWQhAjF8PQHGXqQEwpNFQApVCM2nBkT6oKVAXYmZy8xOh4H1cvs2Mme3d9/8l7&#10;H3345n/ee+2tt//x6ut//sffXvjD75/99W8ee+rXrP32qWcBmn95/nf/+tNf//33f7796uufvv/R&#10;gd177SxtQwNDc7KQ1InuSui1ibbtUF+x20vR/M2PmETUVIub687L1Bo014qYrGRIDPLhknHEqRU9&#10;NVuyc4hJRgniKn7IMOU/LmIapl9q5l8uFy/1RUw+XFLEXP9jaK2I2RdrYylrnaiVxPtGS6fUB49k&#10;9oci5vrPCl0D9cCp8MBPFjF18CWBPA4HNWfIAlpJlC9PqsEiWQ8KwNkacAMokxnmezliKgliMkTI&#10;FuWgfAcan6aKqR0xRQiUM3ypjphsoJxDTKJl6lQx0QYJYXQMGpknyBbIRNJiRVG+WI4MywAvv6N7&#10;D779z9f/9JuXnn34iV899tQLT/3yxaefe/HJZ5976LFH7rj7wZ13PnHPA79+9MkXnnzmd8/+Cm89&#10;/+Szv3z0iSfuf+i5x598+aU/fPz+RxYnLOJjE9DbCBmZbFImAvfY55UkzGWxcp6KCTZVL/QhdT+8&#10;QLletT6oB9Kn3EdtGTXE1EfF1KRMrYiJmLWmqeEmaV3JZ82VEJM/ECUpKt+ciKm1oGfVEnKDEHNJ&#10;vKQq5oY8g9aKmC3BxkFos95TJ3L3jRub1rIPFDE35MTQlVAPbLgHTjNiGly7o7XPpY4XV83F1C1h&#10;rqRl6uDONb3F0afapzgA5b++iLxKttAHtkzFZAmJiRqDuoCYi7mYTKAcnWqgapFcTNK0iDRdB3Gi&#10;BkiEnkVsxyL8yxIbS5YQRJnkS7QfQm7lgjGd0okxnYYWwuJMZJxdUizGRxhpFEKmVIL+QwXFykLU&#10;twszs71d3L/86BOQ5UN33HP7tTfed/Ntj9913xN33ffY7Xfdd+MtO6+4+pbLr7rnupseve2uJ++6&#10;76l7H3hw5+23XLPjhiuuvP6yK2++esedN9363FPPfPHJZ14enqBM1JWjcSYkTCHk0jwGjqHNClHh&#10;hG2xXTyZRp68HE2QtxDlR+xo6ahDF8BQsK5huQIxZywXitRshWrxvOwcXbZCwqUwK3tFY5kScec1&#10;GdP8XM3UiFMTNzmO1Ayj4xUu2g4MRawciAkJMzIqhgwgyTUtwkZJIiZpWoSFydq4XMzFsR9XqI5n&#10;Wi8xQ65zxvYBJV2ZSL/PLNaw5gVbNQK+cs241l5FpNAHNeMgaTWOxFEzFp+gbmRhWu6znifRmhHT&#10;e9/JkNTUyECHPftN4pNSU1Nl/bwByqmKuZ6TQT9LPXBKPbD5EXOtcEmWPyMQUytfEsokSic/sM72&#10;J2L4Uh0xmT47QC5W2FuGmPFojakLMUGbMjkG/AFlMrgmkjIrEQETWZTksFJtZhExF3phsnBJDFFs&#10;GTonoX16gQLFR6IcgZ+b5xcffPT0g4/cce2NV2+78PqLLr3tyh13Xn3tXYt2//U3Pbbzzmfuvv/R&#10;nXfcc/2NN1xy2YU//8X5//uzbT/7v+0//8UFZ5+788ab3nr9327OrsgElIqxu0hCRRxfjCMFX6Kp&#10;kRpiCpmOngsCJ4uYyOCUCHLFjAnEeiCmOl8CN3WjpNZ3dXCkTsRcE1yShQ1BTC5fk5+7SXRNDjEJ&#10;NXKIGREZDcoEYoI4VxqjfCXE5PJK+Sos290T3dfVEJMpaeIh5hJfLrb/XKjjWStNrrQ8DzGXaDIu&#10;HtrtkvFBkyLm+p9Ha0XM8caSQpT58aay4bll8XKqYq7/rNA1UA+cCg9QxOTkTK2JlVozI9ckWGpd&#10;WGssnoNLnYhJKJNpWsT2YC+AOHfqEFMmKpAvmkysgDH0uVRXzuiixEigHDXGIoEQIwUBkKWCvIjA&#10;4OP7D776p788dtc9V51/wRVnn3fVOeffcMHFt19+9WO33P7iw4///Ve/fe2F3//r+d89d++DOy+/&#10;ase2Cy/9xTkX/OznoMzz/u//Ljj7nDtv3fnph/+NCovIzsxWIFCuRH8olSwfHUChWUrzpDLWmLEu&#10;F1RMnpD5E0RM/YPmJOGSHxYnBeZ8yuQQE/pleESUoYippZycHfcSUmXOUqEPOhYtNC3SLmFSxDwV&#10;9/8fZZ1rRczVd5Ii5uo+oktQD/wYHqCIqRsxtdb9/GiIuRgo1w8xVwuUL1MxmUC5morJ50sGNFnE&#10;lEkUS4gpLUAWJngSA5/DUPRNKr3Z/kmobxenxyf4urgd/nb3a3/888O33r7zsit3nLf92vO233zh&#10;JQ9ed+Nv73/4b8/++tXfvvSv37z49J333nThpddtu+j6Cy/Zsf2iK87fdv3lVzx89z3/+uvfLE1P&#10;CLNzmGGIGM01X5aPMYDyIWguR0xQJhsoZxETvZaYuqVFFXNByGRUTDUhk3mFFyjXlDDRD36VgLg2&#10;FVNXNHxlFdMwCXOZirlRiMmhJ1RMVJEbhpiodkesfLlyyXRTZ/kyOzUVpoGYeGUpRL4sSn4qEROF&#10;8/yAuJqEiSGOlt7FkjRQvs4nFUXMdTqQfpx64IzxAEXMVRFzpQLz9YCmQSomk4uJWDnpi7maiom+&#10;mMsQE4mY8gKUyizkYiKhUbyImKzmuAwxZRjgkadf5osVMLlESQxtKWFymRKGODtMjs6V+QoFBMYC&#10;hTK/AC+hGAqDEclycjPjEoJc3Q9/8+2rL/3h2Xvuv+PyK2/cdsH1527beeElD1xz3dM77/ztvQ+9&#10;8MCjD11/843bL7754svvvOa6u669/rardzz70MP/fett+5MWidFRpei/Lpfn5gpyBQIMX5THjvsD&#10;/VIoY2xRy2RnkFeKBp9oR4/kVNTaYxwgARMrZw1ACY1V3XIhvi5aTq5Q07juPPrPZGUzDSPXappZ&#10;lfq/oidckrxMEihfScXkIuakbxEQE/plWHgkYuUkUI4yIKyB7Bu2ixXy16bWF3P5WJckvTKLHZEo&#10;KzkZls23lJSFBTQTMU8NYuIAmZImzpBpupLxF6O5mOt5wlHEXI/36GepB84kD1DE1BMxN1bO3BDE&#10;xOg+InGBRrkPM4Ak23p9CTHJ6JEaiCmRoX5GTsLaHGKiMVCBTLKAmPmiAsb4iClVyhf5Uo4RxVHe&#10;w/JlQYFSpVQVKVWgTGibaPtUnJ9fhFXnCtIioxxMTnz+5lt/eebZB667/raLL71l24W3br/ojosv&#10;u+fyq++/+roHdtxw9xU7brvkyp2XXnnbFVffe8PNT9x975t//but6YnMxER5Xl5pUWGBXJaLCS0x&#10;JSguAl9qR0x0ZmLGvVxETIw2BMRcpEzUCZ02xFwzX5LSGYNNn6Jyru5Ha+9M0qiI40tQIx8x+YFy&#10;NcTkgHUxyL4wug9pvb4mxAR3LqfMU52LSRHzR3haUcT8EZxON0k98KN4AIhpWJX3afvUaSv3AWtq&#10;7ZSuow+RQe0tl3ptrrHcR13FZAf7QXU5r6KcN4AkQUwygCSHmABNri8mSsARdwYgqiMmREqJAiom&#10;4LJApIARxMxnJcx8qTJfxppcxVgBVEsl5EuFQlWoLCxSqfA3Ss0xElFJQUF5gaIUJUCpaX72Dns/&#10;+fS1F1564pZb77niqjsuvGQnKPP8C245/4Kbz9t+0/kX3HbR5Xdfcc3OS65Apub9N978h2ef+/6z&#10;L6ICgsqVynIVyFWRD6zEhPbu+XJpPnoiITKuRcUkiIlSJKJiAjE5ysxDUZRQpEmZp0bFPH2IqSdc&#10;qrXJ5Jf18EvIuRpzfrmPWqAciInFuO2SJXl4iu5IS6P78BGTC4KvpGIy0iYjcGKF6uXkp0jFTEpm&#10;lFrSZB62qopJFu7ppQNIGv68oohpuO/oJ6kHziwPUMTUMVyk1gIg3V3Z1wSdBiEmSnwQK1ewY5Qv&#10;Q0xmBEgWMdMzM8CXeGImpyZziAkJMx/BbV2IybZwF8uZILhEkc/CZUGesiBPVSBWFgAuGb5U5ctU&#10;BXLW8gsZQ5d1li9hSgXi2Uplfj4KgrB/hRJpqUxehTdyBcHOLgc+/fyt3//xubvueeDqHTu3X3jT&#10;2efd+ItzbvzFuTeedd5N526/ZfvFOy+69PptF1x59rkP3rrzrZf/an7wUFJYeIk8vyS/oDBfrsiH&#10;4opsTLkMBCuXYyBJdnxKaZ4c/8pEMoY4YQv95dk6d9SeY8xJkVAMuMwTiGBbHjE1+xOpdcTkgybe&#10;ImFuYny4JIuplfsgUA7WRNycj5hk/RqIyQiZi7ZMyFxKtWRoUi1KnpOSwvUqOt2IqQM0CX2SBShi&#10;rv8BRxFz/T6ka6AeODM8QBFTN2LqX2a+JrhcR6B8ATFRTo50R3QyYopa0CydGeBHDTETUSJMEBMp&#10;mKshJvoWLUNMVr9k+FKxiJgFEhUQs0AbYrKUqVQqlAxpgjoRQQc+C4VFYnGNUlkqEgc7Oe/98L9v&#10;//6PL97/4MM7rrvlvG3X/d9ZN/z87JvPOu/Wc7fvRBbm+RfccN62q88+5/JfnPXwzp3vvfKK9bFj&#10;yeERxTI24J6fD3LFJJWDJpkoOfOvTMLwpRzzDGISyhRJeUMYMeVHYsYIYrIS5tZWMfVHTLIkUSLX&#10;ipjALE7F3PKIyaVgUsTcqEcaRcyN8iRdD/XAZvcAENOASPRpi5JjQwbsnmF9MflJmWrDlK8kZxoy&#10;1DhvdMo1qZgSCbANo/sAMWEKIKZMVoQX2UFryOg+2hETlT2aiInu6xJeoJxtjUkQE7XhjGBZIGLg&#10;UikqVIkKFWKVQqxUSFQKICYjZC4FyuX5SiYXE/mXIEulokilLFYpUZ2DQLk0O6sgN7daUVAiyvO1&#10;sfnq32+++eJLf3zkkUdvuPH6c8/b8fOf33z2uXdtv/C+S6+4Hz3Yt1941c9/ceUvztpx7vmP3HzL&#10;v1580ei73QkhoRUKZYWqsFTJiKMSiUQowrCUQphQImYoczliMqCJTvKEMtGqUySVCDFquxilTYyW&#10;uRURky9D6h7Rh98CE/NaEZMrACKKpma5D1ExAVtYkhNB9VQxSSH5Ziv34QLlfBWTX9lDEXPDn2EU&#10;MTfcpXSF1AOb1AMUMbUO87OZEZOlTO2IiWaUgDA2UJ6IyB5UTBSQrIyYaP7D5GIudl+XIX9RIlmG&#10;mOBLmHIBMZXgy4JluZhcuU8BozEyQWxZoaKgvKioCBHtnGxxeposIz01LMz0u93/+vVv/vDwI7+9&#10;+55Hdlx783nn37Zt+yNX7/jVLTt/c9udz916+z2XX7njrLOvPfvcmy+46N5rrn3qzrv+88orHja2&#10;0uwckHUxU6WO3cOIlxgIPY/lSwmHmHmMtLlo4MsVEXML5mLqQEzNMcrVOq6rDWjOjVHOzZABJDFA&#10;OULkpKJcDTE5+ZMEyrm2mqlp/EA526JInS8zk5NhWUlJy4vKmeg5v6j8VJf7YNSfhVxM3YjJlzBp&#10;LuY6H2YUMdfpQPpx6oEzxgMUMTURk7yiSZkbqGUaECjnVExdiIl8RLEoIyuTZI6hPlgNMUlROTQ+&#10;RsXELEpzCpjGQ+wwkhAy8R5AESqmSgHxkuVLDjGRjkkyMpmKcrWmRSgbkmGleSKhAImY5YWFpagw&#10;FwpzExLiAwKcjE0++scrT92689HrbnjsuusfvPyKO7dd8OhV1/zxvgdef/rZV5985i8PPfbE9Tej&#10;9OeW8y+8/eLLbrnokh3btj1z//37v/46OjAI+XoY0geAiWxKNFoiEipImIeYJFzOmlS6hJgoaGLH&#10;/1lUMX8qiIm2QZp8yaVa8mf40iYAEUxJSJEYGdoHWAm+DAkNx78rISb/sympUEDRFGmBMjGzWLuz&#10;UMqDap6k5IykpIzEJDQMYAyguWDJzFu8ip/TgZg4ahgfItVUTP5bZOFeWu6zjkccRcx1OI9+lHrg&#10;jPIARcyVEFMrZRocGVf7oKGIiaJyxMqZch82UI6KGoz0sxQoB12hZ6Q2xGQ6FqHch4eYKIzBi0DM&#10;BRWTjFS+gJhSJRMcFyFQzhgTJWcrfljEZPmSQUyFDKNFMk3XmTocmQwDSIqk4jy0zSxTFpQAVPOE&#10;yWEhjibHv/j3v//y9NMPX3f9w9de+9h11z105RV3bb/g3osufvSaHb/aefsf73/w5Ycfe/qGW3Zu&#10;u+jGc7ddd+7515x77pVnn33P9df/46WXDn+3O8DDXSrMlYuRe8kU87AjokPC5KuYLGKylIlhLDnE&#10;xO6QISZ/YoiJOhsOMZdYk8U+ph3mYlv1hRm2pSVjRM9jEQqsyeAmSCs2jkHM0LAIgphokMkPlHMq&#10;5kqIyYqXTAd1Qo0YZJyBy2TAJTs+eGLGgjG4uWBAT3Ys8mVwSYYp549RvkEDSC4cKUXM0/nUooh5&#10;Or1Nt0U98GN6wDDEVChLT1s6JrZlQDqmAWOU62BNeb6KiJqaiCmTgqkg7C0Y+VPNND9lEGIqUNwD&#10;vmQQU4zOR1AfVRJpARIo2VofZkgdWJ5IkpGZlZicxAbKUzKzEShHgiLpj46KcowiTlRMICUQk+lo&#10;idZFrIoJxJRKJIhwK9CZCFXkhCw5K0CZOWyBLwlcwsiENusQFiXoyV6YLyspkBeib1B2ZqiH2/7P&#10;Pnn5mad/dc/dD1937aPXXfvEDdc/fCVUzG23nHPOjWeffedFFz1z0y1/uv/BJ6+7cee2C64765wr&#10;fv7zK886a8d55952+eWP3nHHv/74BwujY4KsdPQfypdLUOcjRKN0kQCV4gxTklxMKJowthKI4Uup&#10;DFonY0BMdghzsZCtK9eajsnru56rre86OrHr33GdW3KtTdfJ8gY0xWQD5UtV4ex8TjpTzQ245HRE&#10;ApeoGYeRpuucMeOSs+gG5ktNTETFdGpSEliTaRgZn5AcE5MQERkbEhoRFBwG0CSICSDDp0hCJwm+&#10;c8InG2THyrnNEb5k1k+gkMBlQmLaSoZ3sRg+wtvJhXHJsRLWAKkLa1vHzBJcrqxiJqHNPDJPF0VN&#10;biaZtl5fz0OLIuZ6vEc/Sz1wJnmAQUxFyZoNiKksU6pOvSnLWMQkhnmtVqpQECspYKxYm2Fs66L8&#10;AjUrZPrhaDdmeXY9ZIZ8HAF0DjQVUiljoEmmjw9SEGWFTLW1TCWXEluCTqYTOWurjnjOH6ZcY/Qg&#10;KJcwDE2O7ERsmiCmgkNMqQzxbozaKM3IysYALKBMkACDmIgyy6Ff5oMyMZw4ymCYShgeYkLLlMpR&#10;JSNFzyPgJ7RJiJQMTZJGRYQsmb6YDF8yiIkFYAyfIkeSmRSKfHSuRCsj8GUREBPkl5oSFxRgcejg&#10;e399+enbdz5y/XX3XXn5A1de/tBVV9xz0YU3n3XWTWf94rbzzr3/0kuevuGG395220NXXHnT2Wff&#10;eM65t1xwwS0XXnDTBduvv/CC6y666OG77vrqk4+iQgMzUhMlolwU/AhFuXliASlMYgxkySKmGJF6&#10;GPhSgiGM5IzOmYdyH6biRyxgjKkrFy6PlQvyBMsRk6NMzBBjBvvJEaxqC3CZnZu99kF9OB7VjZha&#10;x+9hXsxYMJBlejr4kkHM9PSsxT8xn50GuExlLAXqYEpGKhCQ/TMVOAiYAwIiPA2wS07HArhq8CdA&#10;Mz4+OTo6ITw8Jjg4PCgoLCwsEqP7oHMkgJI/uDl/WHO29IcZN2gROgnCMsbHQRY0GZDVCpp4ncio&#10;asbg78KLZAFi3JoZLOYbb5ml5Rc5ldtDkhWQihImHFhiMlJM0KIoMT4xMS4hHoMZwVDjFB0Tg7GN&#10;OOvq7j6T7vKbbF8pYm6yE0J3h3rglHkAiFlQgMS5tZlCUYaW2KfHsC1iK22OW4A9CnRRZDhykTKX&#10;AJEPiyvNE9wk7yqUxUpVCTHMw3iUicFrFobqBkqCL5XyIs7wJ1N2zRoz3CJrhEdXbWzEx0o+bmIe&#10;b+Hj3GiWmAHvYjeYwWxAVFKIkYBOKJ1ykAqbPZaMB2dGVhZ0TVbDLAATQmwEXMIgbULFZAflUeBf&#10;vIU/xajZlmIRaJMMZWoa23GdGcuHHc6HKSNXsM2KUEteqFJgBJ5CwLUUfTuFiaEhzuZm37z37svP&#10;Pv3Qddc+cM1V911+2b2XXnzPxRfcfv65N/z8/245+6y7L9j28BWXPXXtjmdvuOGByy699dxzbz3/&#10;/NsvvnjnxRfdsH3bVeeee9HPf37DlVf+669/trM0Cwvyy8lOFwMV0f4SPAzhlR2ECLmjjMnlOEho&#10;sYQvIaEiro5KeomAtVypOJelTKGE1TLZYX5YvmQQc5Em1Wa4d8GXKy2zgKEsgwIuiWVl5Wygiskn&#10;S209ibIz0nNg6WnZsLTUJcOfGem5i+/mpAEoUUkDlExKB0SyS5I/FwzzMCyDt1JQi5OUHh+XHB2V&#10;EBYaHRwUHhQIxISGGQ9Jj9QDkWRNYqTAnIub85IXGSgkuLkYgidEyDAfoUyeLQPENdXfaC6sVqBD&#10;/tTEVgYr8XsMWJkErEwAVsbGAytjo2PBlFERUZGwsIiIsPDwkLBQzjo7O0/ZLXnrr5gi5tY/x/QI&#10;qQeIByhiqumUfMQkZMkZQUwYA3NATAAfGEemBFkRvlSx/7JyJmMLlLkYN1dTMbVmZ3IMqjkAOseX&#10;pPe7GmKCNVnExFv5fMTMzMpeQkz0RNcHMZke5yjfWRiFfGkgn4V262h8qWTZEhP+wzAq+rAzQ/0g&#10;UA6yy83OS0vxtrf97qMP/vbr5351372P3HD9Y9df9+iOa+695OKd555969m/2Hn2L24/9+y7t513&#10;/0UXPHrl5U9de83j11z18JWX33HRBdeew8TKL/m//7vwZz/b9v/+35Xbtz/14P0fvv1vC9PjyUlx&#10;QEyFSq5E03fIxyhdYowZ7EfGHBoomUFMVJsvjOsD8TKX4UsCmiBORMw1EVMrZeoAUO4tPqESmXMB&#10;MQ0VMrWqmKsgJqLhkCQZ6ZEhSBYiF+ZBiulpQE+GPjFP3mKBMp1gZVJiemJCakL8giUmpOEVvE4W&#10;w3xc7DLEDA1FLuZC0yIyHA6KgRA3h3HcCdYkSZz8duVqfcs5oZGX98kQJxdt50uYmh3RsVFiZNOc&#10;QV7lb0itZIcbtof7OLOG+AQE/qOiF2gSRfNhEeFIOgVKBoeGBIUEBwYHwQKCAtWso7ODPkEM9gBF&#10;TINdRz9IPXCGeYAi5kqIqal0ciF1yIdsxBygyYyjCMRU8FRMhjLljKLHUKaMGQ4Hy8jZVE7WGBA0&#10;rGyIlw/KACWBXWRhwoCYZJcg7mVm5XLaEqhlETGZwcSl6BwpQdXMCiomEyeXImjODCzJIiYZJZIM&#10;5KMoKGJMUciO5aNkABMTwu/5qPphJEWFVKwQCUUZaRmx0TbHj73z95d/9cC9T95x26M33/j4jdc/&#10;du2Oey+56JZzfgHEvPP8c+/Zvu2+iy64/+IL77/4ogcuufjRq698/Npr7rr04qvP+sWlP/vfS/7v&#10;Zxf/388u/PnPLj//3DtuuPb5Z578/psvo6PChMIsVMArVFBREatn8xSYoiO0XmIRE/KmGHzJjEsu&#10;zBXDxDkSSY5UKpBJhTKJkNE10fFoKVy+gpCpFSIhWKq9roahXDDdYNA0ADGRcMlEvdnoNgx0yIqR&#10;zAzRIzlTQ0wiZwIrWcRMiY9LAW4uUmY6S59psTFJUZFxYaFRkDADA0JDQsLRt4jEymFANIia+BOG&#10;eU4j5A/DuGpp9vIkTkYc5YzTPgnOki0CKLmNog4JhvRQYmQ3NAEUy6/0EaYZU0REcGgoR5P+gQEw&#10;X38/Yj5+vty8X4A/eRe42dFBEdPwJx1FTMN9Rz9JPXBmeYAipiZirpyguSxxk4BmPhlHEQTGs4XB&#10;FReGWFRP91zAU5Y1NY2sdgVb6KZEJEzsuRpi4kUgJqK0JCCIpzXmgZjAL6bYB4jJ5FwuISbwECIk&#10;A4mINTO1MgxiMgqmHEOCM/jGISbhS6WiGO3VlUpQJoRM5GKCRqX4HMqHIB5iaHMlItJpKfFhISb7&#10;fnjlpReeuPO2x2+79bFbbkIu5gNXXXHXRRfceu7Zt517zt0XbH/w0ksfv/rqx6666t4LL7zt7LPv&#10;uxgF5lffc/mlN5x/zo5zfrHj3LOuOe/sq84/56rt5+245MK7brnxg3feDAnyy8hIyYMyiaF88pnx&#10;iiDdMogJFZP0XUL3+DwJx5fCHLGIRUyZECOa52M4ILEQVUMSZhk0C+U6sWvEyldCSe51/mc5EXQJ&#10;MVk504BYuQGIyeRcLoTIAZQLuIkZYuQtYosMqhkoB1BCv1wwVuMk6mZKTHRCRHhMSHBEgH+Iv19w&#10;cFBYeAQkvyXExDzhPJAfERE5FgTq4RW1aDUXp+a3RuINbs5Vuy8E4kl4HSvhiJbDStAhdgaGOndi&#10;mOdwE+8S4y9D6uJhwSFhxIKCQwODgv0CAoCPBCi9fX28fLxhnt5eMMzgFQKaBC6JrtlBA+XreM5R&#10;xFyH8+hHqQfOKA9sXcRUL9bRPxdTT8RcWmyRMguQx7mCqa1zJcpclS+5VkoEMfEvW0vOJGKSz6Lo&#10;JytbwCEmqEWYhxoYBsJYxMxn2/pISC4mqShncjTlqDRXQ0xIkwux8mUqZgGjYiJWjlIfljDZ+m0W&#10;MZn6JpkkOSbKw952138//MMvn3n41psfuvnG+6/bccfll918wfabzz/vlnPP2XnuObeff94TO3b8&#10;9eGH3njmmZcfeug3O3c+ef11919x2Z2XXHjLBeffdMF5N154/nXbz7vivLMvOecXl5x71vVXXvba&#10;P/7q4e6clBgrFOUQvkRGKJRWJlAul+MASUU88BEj/xAJk1Ex2UA5JExZnlwCxMQwSKhF10BMfsh7&#10;Vb7UXICfkbmecLkBiMnW+uQwxpb4oKxngS/TwJccYjKvsxon+BIomYr6HrIYW+jDIWYq3sICQEzM&#10;JJBycoKYASH+/kFQMbmKco78uEA5h49EdCQxa/IiLxdTvYKHq+ZWK+vmpFCiShIZElsnyAhYVONF&#10;wCIHjoQdtVpgUIiGBQMcgY+gTAKafCPKJSFLhM4RQEcYHdbZRXMxDX/OUcQ03Hf0k9QDZ5YH2Iry&#10;hXoa/WeYcvLTVO7DlpBjD1fe4sICClKxxJX7rK3Qh6sZV4uGqzEfvx5o4SOLCZrMWwrYKtslmZ18&#10;xFwJK7WRLlPJRCiT5IwS2ZIgJil4R8Qc1c1E/kHZL0FMKHwEMSH4EZRc1rQoH5SGWmwJUTEZUVOe&#10;L5UuxqFZ0CRyZj6j2gIumXIfVJQzPZCYbkWMfpgvERfibZkMPHL0hz1v//1vv37k4QduuuFe8OUV&#10;l1+37fzLf/7zHWeddct554IyUU7+3K23fP7Xl49//N9977z9yZ//9Lv770Mi5i3bz7/lom23XnLh&#10;rZddfN2F2y85+6zz/vf/nf+z/73you1//v2LVpZmEREhQMwCpRyUi4g9+FhakM8UkqMISCTBkQqZ&#10;Uh6EwhEQR38jpGDKiLGBcnTtZPhSlCdWUzG1YuXCgOaLGqcO9NQs+jFAwlypaZHuXEy8y1QXocM+&#10;U1qOKnJClpnp6CiEf0GcjKGEPD0FBeOorUlMATtihhU1wZdpSajCTsCLKXgrCSViSalYknkRTTFj&#10;4yMjY0JDIgIDQ8BZoDpS7oPriutVRFiT9DAiRtIxOW2Sqw1arPhZaHLOlzy5fEqtQW0iRpL274vS&#10;I0OKAYHBnPkHBMF8/QJ8fP1hmCEG7ZEYWYD/EawhKBgJlww4kuRLNQNKIjUThhxNKKSo/kE0HmVA&#10;sG5aUb6O5xxFzHU4j36UeuCM8gDbF5PrCqTvjPLHaFq0Uo8kZv/ZpkVMx6ICjDVIKsoNMT7VaSU/&#10;7YgJ1GMNfMmYUosVoCCdVzlEcHBNtrhvBiImGUmcRUxGsFRDTMKdS4iZzwahFwyjRBJjMkrZGdKx&#10;CGF0lkaRDMlmRRYjT1Mm83N3+/yD9/7wq+cev/uuu6+/7p5rd9xx5ZU3bN9+1S/OuuE8FIxfdOv2&#10;bdf/4ufP33XX4Q8/9DU1dT186Phnn/7j6adv3rbt6l/8/Oqzz7p++/m3ImJ+ycUXn332Of/vf875&#10;3/+5eNu5zzzx6K5vvnB2tkcjSEioykKlskiFVkkMYqLhPMuXAib2jYJxSJUQLNG0SC4VwoCYpNyH&#10;bZCpgZj86nKtoXCunHwl/ZLpbaRWVH66AuXASsBlZmZWRgawMiMtLZM1zKQz/6aichx8mQZbpMlk&#10;1OYkIqidgJmk+PiEuDjG4uMS8ScSKpOSUtglQZxJcbHxUZExYWiKCfEvECmL4ZASOcQklElKywl0&#10;8rmT0y9J9Q+XvqmZTwltkoNIcCSRJ/lKJKc7EkzUaoQjCV9yiMnBJciSWwlf78SG0E4e+aVgRw4f&#10;QZCoKIehtJxxTEI8Ks1hcA9nPT09Z9RtfnPtLEXMzXU+6N5QD5w6DxjWev209V3Hhri+6yttlFuA&#10;NCo6bYjJAmUhA5fKVSxfVZzPQ0yuMp1Q41pAk8nFJCom/lVTMRcD5dpVTBYxlWwLzGWIySVikmZG&#10;RMWUFzDFQ2pG0kbli02L2L5FTE055FNG3izIB2IWiMUeTo4fvvnvF599+tG77rr7hhswSM/d11xz&#10;80UXXXsOxh+/8I5LL731gu07fv7zX9155/4PPvA2MXE5cuT4l1/+49lnbzx/2+U/+9mlP/vZ1eed&#10;t/OKy2++/LLLzjv3vJ/977n/978XnX/OA/fc8frr/zx+/AhisIiSAzFVxUUFKiXKyZkO6yxfMojJ&#10;9GRH6D4fxf7oacQ0zESIXCBFS00RCswXEJPJxeQLmWqUyaVaktdXRUw1vjyd5T5MnyAIlgxcgikZ&#10;lOQb+2J6KjtBaUQXK4AjEBNkycJlfOzCFIf5BIY9wZjJWAykib+QYgn+AlmCLwOAacGhUBMhNJI0&#10;XwKXRMUklMkNO0lSJzWrgkh1DpclSYBSjSk5eVINJTk9ki9M8lVJzPN1SsKUHFCCJsm2SNYmMbZ6&#10;KTYufoEjGcZOZhkbSi4cBqlXw8hbdADJ9TySKGKux3v0s9QDZ5IHgJinkxcN2NaPhZirZmTKUdAN&#10;g3KnLNJqfPSEtFkAW97IXXMTq+Hm0uDp+udiArwQyuYh5lJlD0uTTCImCZ2ziImIOoqAmERPDoV5&#10;e4WMTyZQzvYtUqJhEWmICd5DeqYkTwTKcHNw3P3FF6+//PLzTz392F13P3TrrXdfe+0tl1123bbt&#10;N1xwwc0XXnjdeedd9n//h+j5Hx999J3f//7Nl176xy9/+cs777ztkkuvO/98DO1z7fbtt1115W1X&#10;X3XdJRdfvu28i889Gyrm7bfe9NILv/3mm68Q24RiCGBeQEyeignQzMMYlhjzh/AlpFWwpigfheTg&#10;SxT6MBKmiDGCmGqUySdLNcrUM0q+ztZFBuRiprPiZXo6w5d8xCR/krfIxL4LbgJAAaOYCUAJrOQm&#10;li8ZwMSEeVAnehSFhoYBLr29fTw9vVD8AoEQ3MYvrCEhbIAjV9zNleBwKKmZOqmWLsnPj+QUx5Xy&#10;KfFZUrWjyYtkN9SM1LzDSBQexsXlGQ7GoS5iJYASAf80+CyTUYdZgTgL/+JPvIi3sABFzPU/3ihi&#10;rt+HdA3UA2eGByhiroR9aqF2zRi6FHmQ+UqpolCqLJSpiohJVYUwiGzE0MKRYVBG7GQzNRdauxcq&#10;lGjtvmTstqBKMsZogsQYHZFBOmKscrk0jiVJx9TatIhfUY5cPSAmyJFBTAWjYqJgnDAlKR5XQ0x0&#10;NYLYyewJw8TFC6F/fr4p6JM1tnXRQs91ICY0UoyEg4BooLePnfnJfd/s+uCNf7/8/Au/eezxR26/&#10;/Z7rrr/18ituvezynZdfftPFF+/Ytu32K6985q67fv/oIy89/PBv73/gmTvveuSmm++6+uobLrzw&#10;+osuvOVyRsW89uKLrtx+/iXnn3vx9vNvvuG6Z5564qOPPvD08khNT8UwRcqiQqiYcoUCfddJrQ8M&#10;M2iNiURStmcmGpfmS9G1Pg+F5IieS0UimCGUqUmfmtmcSwMCoaI8R2BAOuZ6EJNAJtEr8X/Msoi5&#10;NGkQ5gJkgjOJgTkJemIGuh6ix6GhoQEBAd7eXq6urk5OTs7OLi6u7p5ePhALiUBIFEfyp2Zom1Ag&#10;V8HNR0Z+aY7mPIePXKk4X3fkOJJQI+FFrQXsavXsat06F5uxpyCVNBnoveAy0CSSDsCXWeBLFjGz&#10;0jMxVGYGusvDp3AukpypirmexxtFzPV4j36WeuBM8gBFTMP6YsoAl/lKIKZEoWKwspBnQExiShVa&#10;OMoUaOSolDFBaoSUGQOfMYmEquJFQxsgphMQ2wyI1GszxizMQ0w+X6L1up59MYGYuQLU+zDipH6I&#10;iUpxJUPDJKMUiQeMLeqvTI3RorEqJtt5HcZooRg8nIyKLcjIiA0Lc7ezO/jd7vdff+P3zz337IMP&#10;P3TbHQ/tvO3hnbc9etttj91++28feeRfL774n5dffvOPf3rthZf++dvn//rcr3714IP33nDDzZdd&#10;ds327Zedc85FZ591wVk/3372WRdtO//6HVc/8tCDb775uq2dTXRstFCUB75lEJMZnYjxKlPMJEdS&#10;KAqVYKBMaJkYLpNBTIkI40kyLdkxdOaaEJNTOjnVU+sMVxjEHxDotCEmiCiD1TEXEYhQ0JKxBMWp&#10;lggLxyZgFBt0GUK0PJ6JEhNjX2RmMGgixkoMCwNf+nl6ujs5OdjYWFtaWlpb29jaOTg5u3qgnY+3&#10;Lwy4iXl3Dy/M8zMgScCaqIyaxgWpIXOSNkPQHflCI+FFfk9NrgE7N0iPZqsjMmY6GTZd09RGvOSG&#10;uEzC0JFMcRLAHCIlpEoklWZAG0ahHDF2nQtppqlpSA8AZab19vadSXf5TbavFDE32Qmhu0M9cMo8&#10;QBHTsNF9pBiqEYM3oh2jQsnwZdGCSQpVMKlKxfIlgUsFBmpEix0YVyijUhYWF5XAilgrLCyGqVTg&#10;TtJ1khEImcZArPGEzIWe7auN7rPQeh2PYTwg+YiJMcXVVEyuIyYJlEPYZBFTJStQSUkmABnYnRc3&#10;Z7RYKKxyHA6KzSGKwpgCotysnIyUNGFWDkrcs1NTIwICLY8bf/7+B3/67fO/fPixB2+788Gdtz9y&#10;+x2/eujhl3/9m0/fetv84CEPaxtX85M2h48e+Ozz9//xyp+fe+7RO+7YedVVV2/fdsnZZ18IxDz7&#10;rO3nnL39vHMvv/TiW2+56Xe/f3H/gX1ePp7ACSZcD8oshC+LYAqM+YORf5humflQaFmaRAUTQ5nM&#10;QJOsorn4ur6xcgKUhEqZkd1XMH7wnaRvYmTz04KYjLq2GAZnyJIZZxvNgpIgSTKGobZZaowFNcYA&#10;5KJR2xKO0RA1Da9HRUWQUbgxEx4eGhQE/dLTxcXJ1tb65EnzEydOWFhaaiIm+NLNHVF0H28fP1K4&#10;TRRN8CXAkV8hzoWqOdGRG4+H39tIkx35tUTcPC5sfq09JwBrFuDzcZOAJmf8aneu5Tt5dyVIJe/2&#10;9lHENPyZRBHTcN/RT1IPnFkeoIipAzF1j1EulhWIZAXigiXElBHQBHGiDEWJGLpSiiLuBUwkXX6Y&#10;WmzIiYWq4tLishL8o0GZBDGZZEcMYsP+yyLmwviQq41Rzgz2g9F9uCIMPmKylTlLjdYXuqyzTdcJ&#10;X3KIKQdfEo0WXZBQYMTG95e3c2JHacdI4QTm8iSC3LyM1IzkuMSMlHRRrgB9a8IDgy2MTT/5z3sv&#10;PPPLx+69/84bbobdd+vOF5959sM3/u1kYZWfJ+pt7+hpbKpVKsM8PHZ98OErL774xD333HHttddd&#10;cskV27dduu38i88//4Jzzz3/nLPOP/fsiy7c/sD9977z9lumJ0xQ8ItwPxBTUVSoKiouKi5VFRbD&#10;dcgThX5J1ErQIZRLlP4wDT5Rq4TuTgvouQbE5MMlPs43QpycLMqleIIyTx1i8tCHSRBkpUsmOI4E&#10;SzaFkmFKAGUsZEGWKcGLAMqwMPTmCQoODgwM9PdHSx8/Hx8fLxAk/vX19YZaidfxLpYJRfee0GDw&#10;JZbx8HBzdLS3trY0ZwjzhJW1DSRMMCVpBkQ6BIEsIWFiHnCJUDjIEtokacZOqoK4XkVq7EgUR0KE&#10;BBAJlHM5Bvy0AbIYNww6/1PcZzGjtpimqKmGmKQiXqtpLsmHzj6KmOt4zlHEXIfz6EepB84oDwAx&#10;VYV4PK/NFqt2SjgI03OGq93Z6JmFkcRJUblmk0tu5HE+UGoOQa7jXSysVgFDcjHFBQoRKl1UyvzS&#10;EkV5mbK8TFFaml9URPRLuUKpKiopK6sAAyFuC5UQkeXiwpLykvLK0soiVRFUwHw0eVQWAjohZAKS&#10;CCEBZYCVUOYYcsJiGDaR0UGZQvLF7utkRPICMoAk6Y6JGZFYnp0j5MKFeO6SXEwmUM4Aq5KJLzPB&#10;Zabjulo5ObtZJhkT25IyKiYRMosYLTO/UCpXwbAPvJ7z6IOJInIZWgXlZgszUjOTE1LTkjCgYUZs&#10;RLSPu9eR/YfeevX1px957ME777nzplth9912x2+eeuatf75qb2FVoiycnZyeHZ/oaWmNCgj4/N3/&#10;/BGh8ttu37ljxw1XXnnVxRdfdP7555999nlnnXXuWWefe/bZ27adf/vtt/3tb3/dt39fcEiIIC8P&#10;Q5Mri4qJFaiQ7Yo9LEBGJtsgkykwx74hLxNaJpuFqR4lX6mQnBMvCUFiMb6cyUXPSbE5N6jP0giT&#10;pA6d1TKJAZtgZB6v8428y5c8CTNxtMT1BuJXcCcmQatMRgU0munEMaFtVIYvYCVHlpxgCb4ENYIg&#10;AY6gSSAmyNLLC+FtxjCPF/EuHzExjxfxrrOzo729rZ2djYODnYurK8a6AVwiV5KryyZV4aQACJol&#10;YtwIcHN9MfmKoCZQErfoNs4zWhNV1V7kY6jWiLlWxFRr4akPcVIVcz1POYqY6/Ee/Sz1wJnkgXUg&#10;5pr5EhiqRnWn7k+2dZH6yI26CZKDSD17aqJdEep4pAqVGJ2AUFFdWqqqKC+ElZUXFBUDMdH6B6oh&#10;4uCVldVQK4W5ebnZAlBnWVEZ+LKqtFJVoBIJxOgHXgDKZOqyMQK4CgQDWCEDiwMui0vKCotKQKuS&#10;fEAhjmip+zp0REKWHGiCL/NEslyBiFAL05c7G+sSM72I2Ai4QolVFgJcCWjya33YvphSICZGAEJk&#10;n8eXQMwiaJkSmVIsU0rRt4jt+s6cTaRpgjslBUKBJDtLiAFmUjFANoYijEsK8g20t7Lf9cU3L//h&#10;zw/ec999d9x9184777ntTsw8/ejjf3j+pcP7D+bl5o0OjUxPTPZ1dof6B/zntdd+/fgTd9x4001X&#10;X3PTjh3XXH75Beedd9bPf37OWWehedF55567fdu2W2655fnnn//8iy/cPTzBXqBJJj6uYgw0D81Y&#10;jEHYWcRke2SypfRyBV4h/Eei3vxacn6pOEmp5PMlEBN/kmXUasxBlmh4jsJjtuE5U4GMP/EisyGW&#10;bokRmtSKmAQuCU1qDcvyGwPxB+leHLYxhkS1EfkOD18IfwMrNUPhQExCmUTIJPgI8RIGqRLzeAtK&#10;J4LjWAwzWAPm8SJg1N0dpT7OYE0sGRgUGIohJCOjyXCR3OA9HFDiKLg4NUd4fLLkdEo+cKuBuCZx&#10;ak050CTOVfmSwLpmrJz0WlpJztT6Os3FXM9DjiLmerxHP0s9cCZ5wFDENIQvTy9iqvOlmpCplW71&#10;hMsFORPVMCjZKS0vraouLC8HZUoUCqmCUS4Bh0xoG0mBYhkiyJlpmSmJKfHR8UlxibkZObI8DLQI&#10;rbWwMF/FdA+XMWPUFMgUTN0MU+LDfBAfR4i8sLi0pLyisKQUzIdhuUmjIh5lLgxxzsSsWdyEignE&#10;FAjFHL7gga2GmOBLPmJyuZgLiImsSuy2DM0m85k0AJlSIlfhX5hIqoAhA5UMVsl09GT5En3Oc3NE&#10;mRm5GWnZaSmZSRjbOirOy93H3PTkJx9++sJvXrhz55333nnfA/c+dP8999931733333fg/c9+M6/&#10;3/H28C4tKu3u6O7r6sEAhW+/+uqzjz52y7XXX3/l1Tdde911V1992cWXXLBt+8UXXXzZpZddcMEF&#10;0DR37NjxyCOPvPHvf1tYWEVGRQNfkD0KLZMBeqUKxmS+kvHKERPHYTBUjbr7AiA7CXmTSDc/q5If&#10;6Vab5wLuah2O1MYlJ40wiZzJ1JUv6pScQqkmSZLYMaiRDI2IsDI3pjZXAaPWf4eUxfDHuWEqtUNB&#10;jhjTkJkIRwINCSOSxEoomnwjqZZ4hUTPyZJ4BbF1LnEToXamJyYbbccCAFDAZVBQIGLtcDjgkrRe&#10;h+dJaJtDPczzNVryI4cLf5MIOF/H1QRx4je+7svHTU3Q1C1hclF1TTlTMx1Tf76kuZjrf7xRxFy/&#10;D+kaqAfODA+wiFmyVmPD4gjgrtnUmvWcuj91S5iEETUpc22IiZWoiovLK6tq64vLK0RyebZQmJmd&#10;g/pTdEBBeW5kRFSQf5Cnq4ethY2NuZWjlZ2bnZO3i0ewT0BCZGxuenaBWF6mKilVFaMgCDQHURHq&#10;IlILiwoR9wfDgY6KisrKlcUlrD7HICbhSzKMJH8UyuWIuUzFxLMcMt7CGJIFpJ3lQqCca8O+mIuJ&#10;xpgY5kcuFMty8yQ5eVKBGPP5QpArpErMiPPz0ANoITSvwLCRGEqH8GVaanZ6WnZ6alZCXHJ4WLSj&#10;g+uhg8fefvM/v3zm17fvvPOB+x9+4rGnH3n48Qfue+iO2+++4bqbX3j+d8eOHMfYM3U1dX09vWiT&#10;/c4bbzz7+BM3X3v9jiuuumHHtddevePySy+/5KJLrrjsCoTNL7ro4nPOOfeSSy/duXPn73//hwMH&#10;DiEFEMTDMLQYfYrymbTXxfoqprRclg8DppM0Axw+A5ek0pw1kCkx7hWtmZpE+OQPJslFxpd1wVwc&#10;wpGImjD+4Ddk2G4+UJLhEJG8iMprLq+RG/OQ9IYkbcM167LxCmn0QxYgUzhi1+FAxogoDMiDMQ5j&#10;Y9jKcbR9BDKiACgRmZqsoUUPKQkiVUGJqDdHT55sjBDE1A6l4V907EF9OoqHsAbUlYdgkPKICETi&#10;Mb4N09onHde4ACzINrpf6HhP6JC8Ql4ksMgxolqSwGKffGZhbiWc6Ks/ZaqNuqkmZOpNmcjI1MtY&#10;voQUmkkD5et5vFHEXI/36GepB84kD7CIWbxWW4RLREvXZoCm02NqiLkSO+pOx9SHOBUQMouKERMX&#10;ikVozoyHsae7h4WZ+Q+793z8wYev/v2Vv//p5b/9/k///NNf337ltbf/+fprf/77O/98/djeg8He&#10;ftlJaWWKwnKQOpQ36ISIQCsQxy7ChIxIxHWRSYiKacTa5UrS9mghD3IxI3NBxYSsyEdMBMqzspkI&#10;LIlR4jFPnv1M20gpA1eELIGdeA2RYYR2iSEajI1iyWyBKCNHmJGTlykQZyEILpTkCKXZmBFIcmC5&#10;UEkZy87Oy8wQpKflgFKSEkEl2RlpOXGxycGB4SfNrL/4fNff/vrPZ5/59QP3P/LEE8/+6lcvPPMs&#10;IuHP3Hn3/Vdfc8PTz/76+z37Y2Liy8sru7u6wUrvv/Pur57+5S3X3XTNFVdfc9U1V15+5cUXXnzB&#10;tgsuuejSyy67fNu2C37+87POO2/b5Vdc9cSTT3/++Zc2tvZgLOhPmUASsSRPKhMhSg5D+yQMKSmR&#10;4l+ImvnoHqUTMTnQ5BCT63lJQuQkVs5FxsmQ35yBujAaDPp3Y5xBjDyIQawxIg6RG0kTckKEQEZu&#10;EG2u3Q/p+APDDIqyYXgLBTRc9QzJeiQFNFxnH67JOSt5YnwaZgICIiOTbUUEcGSH6GF4EOVAC30e&#10;AY6gSHR7REQf86TREf7BX7mQXoVC/JuNi4Wd8CI+iGaZYFaQa3R0NEYDwmECnXFdwd/kiuLG7eQQ&#10;k9MmNZNQ+RqnPoipI4C+UuicX06utfRHWwEQg4xrtKzevv4z6S6/yfaVIuYmOyF0d6gHTpkHDEXM&#10;tZElR6Knhy/Z/jVLgfJVSZGA5qqLLUvlhAjKGmlpCQpBNS/KKE6YmH73za6P3nv/tb+/8vvfPP/U&#10;Q48+9eDDzz7y+C8ffvzZhx576t4HH7z1zqcfeOSzdz5wt3NMjYorlhaUoS4aEqZYytTyQNctZCYI&#10;c5k52bl5QuRpysCXCMEzzY+YVEjGkBOJEPZiIiaZIYmYAqEE5T4kvY+E/7iYZk4uxCdA5IKBExDb&#10;hJEW06xlgx9QIJSWmZOcnpWcnp2SmZuaJUhHnmV2Hv5NzxQwBs0yPSc1DY2JspKTMwCX8XEpMCAm&#10;iDM2JsnPN/jIYeM33/zP87/9/bPP/vbJJ3/57C9/+6tfv/jsc7998unn7r3/4etuvu2Xv31pz75D&#10;YeHRIrEMdU7OTi6v/+u1px578sZrb7jysiuvvPyqSy++bPv5F5x3zvkXbL/okksuO//87UDMc8/b&#10;dtnlVz7y6OPvf/CRiakZaAzSYAqOUCDMFubhX2KZuQIYZgRiCaATuIm0TFYwW8q25LoR8bMzuQoe&#10;BL6RW8kZtEmQJZiNoCTGrsYI1sSAlVGIYkdGh6HNOMRFCJPoCskOpU2GOgQvkrJrcCT6+7i6eaCB&#10;Of6F4U/SY5LfVBISJtCZGT4biiTb94fU0PBzH0mXH/YV1JIDJpl262zHdZYb2QkwCGQk0Ah8ZCfE&#10;8RljIZIZ2RzQiSXwEwQcLRAIOMTEW8BT0Crqw6GQAmMZxMTFhJRTNiCuKVhyREhmCAWSQLnaW2oF&#10;T1r/VPuI1pIgraFzTcrkp4dyuuZi8iuaaJJertotNS1Lq1HEXM8TiSLmerxHP0s9cCZ5YOsi5rLR&#10;GvXER772qeMji9on08ayuKgU7YcwBoiHi9ve3d//4y9//dWTzzz/zHMv/vLXv378aWDlrx976qVn&#10;fvXcg4/dfe1NN196FezR2+7+9M13veycUiJiCnJFRWK5Ik+iEEkIYhaq0Jhdich1Rg5KaARCmUSU&#10;ny/GSNz5+XlsCFsokuWJQJMMUBITIqItlOQKoCxCv0Q5eTYCfyTbj7Qe5FX4QtRaMG5APAzKvGSp&#10;qUmpafEpabFJKbFJqfEp6fEpGYkpmcQSkjMSktLjE1Lj4lNi45JjY5MBlDHRidFRCZgBYmZn5WHe&#10;zd1317c//O4PLz/2+DPPPvf8b174w7O/euGJp3/12JO/fOSJZx547Kl7Hnrsz6+8etjYzC8oLDg0&#10;wtPL75tvdv/mN8/ffde9V195zWWXXH45JMyLL4VmiYLybdsuBGJu237h2eecd+FFl1x73Q2PP/HU&#10;W2+/e+jwUWcXNxSfMPHbjMzk9IzE1LSElNT45BRimMfr6Tk56cheyMpOAyYywy0yxpXpkD85Iwol&#10;ESZhGK8axmElUSiBkhi2GyhJLAgRbQyHzYziHeQPpkQrHx8/MCXfuBblBDHxL5RLvAgAhbpJGv2Q&#10;bEuSgslhJRn7m/xI4GqG1CVDVmoFJrITKUvCv8TIPARqYsxiQEkWMXPAkSBRiJqATryOF0GcjNCZ&#10;lQ1OBbVi4PJwqLChyOyMAVUzKuZiCiZfklQriudXxJOGRGrhcjV81PonPy+Tv4CO8nO1oLlmzyOt&#10;rIkvS3oG9H4tpgM9+6iKuY6nHEXMdTiPfpR64IzyAEVM3eOGq4EmP7DOjtBThIKVsuKy9KQUa3OL&#10;T9774NdPPnPvrbc/dMfdj91z/5P3PvjM/Y/85tGn/vDMr5697+FbLr3qxgsvf+im215+7nnj7/en&#10;hEaJUjKVAokK1T9CCSiT0ScxcCRT9Y3eQHKhRCyQioVyiUAmyZGIs8XiLKEoK1eUnYu2i+LsHCRc&#10;olSZMWAlLDNLkJEJfTE7OSUd+hbgkhuUmYyzFxfPDuqSuGSoDIZGxjeoVTEJidHxiZFxrMUnRyYk&#10;RyekwGJQxxOXDIuOSYRFRSdERSVERTIWHZUYGwMxLTsjQxAWFmtv7/bJZ9889+vf3f/g4089+9tf&#10;Pf+Hx5/+9b0PPX7n/Q/fdu9D9zzy5OPP/fbvb77z/aGjJ6ztjhqf+Prb7//293898MDDN92088or&#10;rrni8quvvvray6+4+oILmLaYF1506aWXXXnBhRdDwgRi7rj2+ocfeexfr77+/Z69dvaOYRGRsUg4&#10;BBYnp0TFxUfGxkXExIZHx8AwExWfEJuUHMdabEIillwYbxDe4CmRfEkSqiSMUyiBlREIeYejyjoS&#10;IiWMA0qiVsLAlzDgJt4FkJERtLmhtMmf5BUy6CLJocQrAEqUh+NMkd8ApAyIVDcTsiQ9Afi5j0zd&#10;EjtOJjNUJhJMSY4pY0xHALaMCcVMKGxix8nMQ0U8KugZ7VYogJHqeLbRUjZTEc8qnUikwIsivMjy&#10;JX7Z5LKqbTpKe4DU4eGoGYoDZ2OXiCqpNReTn3nJrxznqnz0IUtumZWUTq0r4bhzpXb3moVBi7iJ&#10;cn4Yei9oMT53quEmRcz1POUoYq7He/Sz1ANnkgcoYm4AYhaWpMcn25iaf/6fD1969tcP7Lzzzutu&#10;2nnVdffccOtjt9/9y3sffuGRp568/d4btl9626VX//GJX+5+75MwF68qqbJKrioR5xeKZAxl5kkV&#10;EqZam2l0pGAqcuSInyvyBXJJpjgvNTcnOTs7JSs7NQOWgzg1G6peFsVLQVtKKI5JaQQuwS6kTpk3&#10;vnMUQq/oYLiyMQsAzsKiY0KjYmHBrIVExYVGxYVFxYdHxUfAIrHmuPAIsFdcZMT/Z+8v4OPK8jN/&#10;ONMWFIiZmZnBssVMlszMzMwoW5bFzMzMkpndbbfbIFlkapyZzSSTTJJNMsnu5r/7eZ9zT9X1dUmW&#10;3e3uSXve0j65e+rWrVulo2np6+dHA12dQMxLfX1XL1+6deXKnYaGjrS0vHUbts8OCHd08fb2C/IL&#10;DHf28jO3c9E3t9E0trB18w6Jn7tg9frV23as3rJt3tLlQWGRLu5eRsbmurpGOtoGenrGJiYWhkam&#10;mlp6KqqoJtfV1tYHaAqESkrKqsjFdHB0jotP2LFzd2ZWDnCtq7cPBNkzMNjW1d3S0Qk1t3egv05j&#10;a1tTe0dLV1cr1NnV2tHZ2t5BMVHCgwQ1smdYUgQswrB8E/jG6BqO4FbSh0BMXIOLQWNAMYTRQWMQ&#10;DW2zvMgdYMiepF1+2FpsltK4IMWmLQIuKVmijAn1TBDaDhBhQWYakbFGZIIRBmY+QAdWgOZXKPZn&#10;KJPMKPr88y/RWwqUCda8d/c+irTu3P4cNHnnDkxO1DN9effuFzA0b9/+/M7tL27fAm7evnL5Wl/v&#10;YE8P/mGCcZTXaRYmt7KH8i6EBcTt0yQRSed2Cf0Q1vxRiMml23fh5rvbaiKaj8RlkbisKWFtcilT&#10;ipgf80dOipgfs3vS10p34FPagb9WxGRq1dl+7NMFzSfNrUG8moien9LFpH3mh5E2OTQyNjw2MTT2&#10;1Z0vLnZ01xaWpp04s3XFGoTFjZU1TZQ1LdR0HPVMvMxtXQ3MzRTU7bUM430DD63b2lVe+92T0W+f&#10;jj5/+HQC6ZjoYUTa7XwFgkABMxLjSCHOwy9vP/ji+ud3Lt+5dfHWjcEb1wevIWZNdOkyUBJW5TWu&#10;Bi9eHRhE/JrwJa0IoeOhEYelQk9Dos6Od4t0sgGotXb1tHb1tnT2NHX2NOLY0dPc0dPa2dfW1d/O&#10;8CWrLuJiXuztQcT8ysDAdYBmZWXj2bPpazduD49O8JoZ5Dkz0N03wNFjpqWjm66ZtYqesbWbV+SC&#10;xXFLVwTFJfgGh3v7B7l7zbSxczIwNNXVM9LRNdTTNzY0QnNMY3UNHRFi6hDE5AsUYGTCzjS3sAoJ&#10;DUc65vmUVKQ8dnT3wHmFfwmOZBETfFnf3FLf0lrf2kqOLS2NLShbJ0FtakPS0DaNbrOwSC1JljgB&#10;o3jIPktfxb6QvhwX4zJ4nPA74YwCLhFnhw1JR2bTMDGttqYcRkUrqWnFDBfUJpdXc8Pi9GLWvyTt&#10;pciAJQAl2vV/hVFGDFMSrGTI8iHq/SH6UPwUuQAngZX37j4AaN6794A8hXQLFHXdQTN5ACg5DwC9&#10;hv4AA5cH+kHKKPMhfMn92NRMpU4qZV/ut8YCMfvNcrsUscXjEigpcc27Ghtx20JN72u+1+BEYRwN&#10;ArChgA/BTSlifswfOSlifszuSV8r3YFPaQf+ehFTxJfTl/JIFJ5TuPxgxBwFYo4+fTb2+Nn4V0Pj&#10;Xz55Ageo71J5Ru6i8FhDoaqunIKevJK5kqajtrGDlqG5goaDpmGYk9emuYsrLmQ9uXpr9M6DsXsP&#10;xx88fv54eBz25f0HaP2CEgxUWly9cf3KrRuXbl4buH6lD7p2lejy1b6LV/oIR15mUBJdFSXV3SPq&#10;swjzkpIlG6hF0h8R2tCIBZ/ubXWgyIQYfp3dlC8b2rvq27sa2roa27oIZXb1sYjZ0Qkjs7+zYwCC&#10;kQnQ7O6+1NExUFhcdezEufWbdiYuXB4YHuc9O8TJ08/eY6a1i5euhY2irqGlq2fEwiVB8YmWLu5a&#10;xuaGFjbmNg7GZlZ6BibauoZaOvraOgZgTS3iXGoqKasDNHX1DNU1tIWo/lFQUlBUMTI285vlv2z5&#10;yjNJ51Ao0wardmAQYXGYlxBxMTs6G9sIYqJdeE1TU3VDY3V9Qy0zQRvFNCxZwomE6uoaqOhDljJZ&#10;GKVWJXteAjRpiBx+J1xMhNfhYiJ9k5tDSYtjQFq0bxR1H+mCba7EghrrCEr0A5IATeodgupQLEVR&#10;knEoJcQiJsHKB/cfPbhPPc4nWLOgidcyJx/jDOASN2EB9Mb1O5cuXrs4eA3tqGBtYoYT61nSBWkC&#10;xViqtEUU83nIefrZ2JOTwfpdKMki7JQXTLY2pzFEP6xCiM4WepNtIgGa7zI1pYj5MX/kpIj5Mbsn&#10;fa10Bz6lHfj/E8ScXDA+uXEm6SX+YxETI3keDT178GT0/qOxLx4N3/7iweDV+tyilTGJliraFsra&#10;tur6znqm3iY2HgYW1so6VopaDur6AdbO2xeuKD2X3lVRd7f30qMbd58xgfIvkBt37fqli8gX7Ovu&#10;6+3o6+no72kf7O28NNB95VLPFeREXu7pv9TTJ0qF7OruZ8WQJRHOdHb1cjvmsImApJkiGUHdyoqy&#10;5hvK7ETnboJoQEyEn5u7ehs6uhnEBLGxiDkA57Kjc6Ctva+1tbelubu5uau5qQuLtra+ltbevILy&#10;w0eTNm3bu2zVptjEJf6hsa6+gU7es23dfPStHVQMTE2c3P2i490DQnRMLQUq6qpIvjQy1dI31tQx&#10;UNPUVVHXUlbThFDkwxcqC4TKQExqcGpq6iIpU1NL19zCGn2LkI558tQZlGO3wKrthcPa3dDSCvMS&#10;XRxbOruaOjoa2trqWpprmxtrGhtqGurrGskcbdJyUuxEcgPf3DU3yZJdswt6JeVRCSqluZhwNFEf&#10;QxI6Sf6raKAiLe3nlmOzKEYtQFbc0LNE20g2+vzGAUWqJWNVfn7vLTEnQZZASUqWTx5++RT6Cl3/&#10;Hw6hYT5OginxKlwGvsRDLO7eeXDvLjj1IY5YAzHBlxcxFPQqzNj3ICZwUzS6k3FnWQClHif7TU1u&#10;hMnSJMuXEovJuPnemvQPKUgXMyjq35HcTMTkN5MU51u3iW7eovnNXN1FOwVIipgf80dOipgfs3vS&#10;10p34FPagb9SxJyirboEZf5ciIkJPyNfPh27/3ji/uPhm5/f7blYlZazPHKOlaqOlYqOo5YR+DLU&#10;0TPY3t3HxMZF29hKSctWVS/YwX1VzNzkvUfay2uvdfTdu4TektfRnhtFKGiEg5Li9q7Opva2pq72&#10;5t7O1v6etoG+joGBroHB7r6L3X2DKLXpIjmRmArzRmLcxJk3iEkD5bTWhNE7EZMMEARiMrmMrZ09&#10;7UjB7Opt6uiGkUlczFaCmG3ExSSI2d4BmuxpbGyvq2utrm6qqmrEsbGxo6m5Kze/7NDR05u371u1&#10;btvcRavCYuZ6+Yc5e/tbOnvqWdoBMXUsba09Z5o4uChq6sjwFfjKasqaumra+kBMdS09NQ1tZTUt&#10;JRV1oaKqPE+Bx1dUU9c2MDBFgqaWlj6yMyFzc2sfH78FCxcfP3EKddmoyUasHKBZ29BY29jU2NYO&#10;vuQiZl1zY11TY31jE9HbKZVcXmTtTHaB2nDW3eSepOcl7E/uQ0TkReYxU9YD0bJxEkxnbE6kZtKW&#10;paAlGi7nGJMiI3Cy+TcZwlDNA0uSMiJDjYQpuaJ8SRGT8uWjrzCT6SnO4DIxYhLiZBGT8uWd2/fR&#10;8RSIOThAEBPdDeBiilqHopaIKS3iuJgkXI4CI27m6JcP34TRme8OUX620TqpgmdJkdQb0fp3VCYR&#10;ibIIxIs3AznfTOb8/K1R75OgEzmjogHxDG6+axI6vYYiJtPqlaFMiphiykQLsDeUKUXMj//zJkXM&#10;j99D6R2kO/Bp7MB/K2ICBKlIO0gmok3XEA1zsxe86zLuq6bGSm4N+PSVPT/BxRxBLuaTkRePR15+&#10;9ez1w+Gn+JNc25p15PRc/zATobqJQM1KWdvb1DbBN2j+7LA5qKN29ERSJjE4VbQd9EyWRSVkn05u&#10;KK7obmzpxfA/9O8Bu6HCGy2v+3qbO9ubujqAmE09nU3dXc0oxEELRiBmL+VLxKmBkki4REEPWVDc&#10;ZECTJGKytT5cxCQVzS2oaG4l9S3IISShczKaGtYbEc3aRPU0uuf0DnT09Ld09oIsm9q6mlpRLgPw&#10;7e9gEjFb23qamjtqapvLK2qLSyoLCsuLiiqqa5saWzrzCsoOE8Tcs3Lt5nmLV0UnLJwVGu3k5Wdk&#10;7YCwuJKugZK+oaqRiYKOvqySymd8BTmhsgKi4Zq6SL7U1zfW0zVCcY+Guo6ysjqfp8iTV1BR1tDV&#10;MdACfapqqapoQibG5t7eMxctWnKCQUzU2+AzNza3VtbUVtbW1TU1N7S2NrS2wcWsb22pb21ubGtp&#10;amttaG5Gi0oE1kkTSlacWDlpM1RTV40W6FU1lWiHjqbo6FvJdBfCGfYkOYNmltW1uJjLnTjDvgRv&#10;0dDQDOO0tqYe53EfcquqGrwEUAuzk0TV+1FJfgUpm6SMhjMvh5uyyUScRfXjk71AMhr0wSMg45PH&#10;I48fPYOwZkxKYlhSsmRFT7JiwuUEKwGa7BpkScVU/NBczKvoeHr1CoqSwMKYYE+GIZHqdUbMkCRM&#10;gceQJDIwCVOkSIMkpl8Ssom/JF/kMmYsJ0qOmD5KtHHSmw6d6KCEkiPas1PUXIm2WyKF8PfJaABA&#10;JylX+uI+aekq7sSEjvho04SHtEaemR1AuzJhlAAekluBMglo3ruLmnky2BMNQcmajPrkWJhAVTpK&#10;QASabK8GFjFpdqYYNEntudTF/Jg/b1LE/Jjdk75WugOf0g4AMUdGxqjQAZuM+RkmvXhIs/ShZ2/E&#10;nCR6Niq6bPJMIPYaduQP9w7MmrYrF2v06VOiIZHGhoZGxcJa9HB4aGyY1NaIn306xryKucmTkSdP&#10;yFHUBf0pfZVYw2MswqITO9OMHUU8ImG0ICNKt0RYP3rMzBZ/JCnmPB3MTSR64ZNhTMV+9vDp6P3H&#10;zx88/fbRyMPB67UZBQdWbw519jbkKRvyVMyVtFwNLEKcvaM8ZkV6zAp08HAysDBR1tKWV9SUV/C0&#10;cVg6Z/6xvQerisuAfs3I6mtG3TP4EDXdPc2dnUDMxu4O8GVTT1dLT08bGuj09HeSUHgfCropX0qI&#10;wU1AJ1F7B6bLICMTswphZGLGDLxMjp1JTE1RPx1Sak3MTlieUHd7Z09nd19HV19be09rezeKtiGs&#10;23FzhmLbO3pxprahpbyyNr+4PDuvKDOnoLCkorSy5nxa5o69+1et27hw+ar4+Ysi4hNnh0e6+s6y&#10;cHA2tLLRMTFV0zfAiB6eitoMgfAzOb4cT6ggVNFS1zHWN4GM9Iz1tfV1NHTUlNQE8kKeLF9VSU0P&#10;ZeY4qaUH6Wrr29rYBweFrl61NinpHAAOSZNIDEA1T0VNLQQjk0TMGS8TrFnX3NTQ2kKqy1taG1C7&#10;Q+t7mNbooti3ODvzTZt0BhbLmR7pOAINiZgxPGQSj3gYD53Ew4IpGdVTUYXry8tBoHV1tY3VVXUV&#10;5VWlJeVFhaWFBSU4lhSXlZVWVlWANevrwcJNrW347Og72Y3xPANsB1OUbzNzdG6DkOD8gd5QM45O&#10;A48eI48TiY+PcAroiWe+QlP+J6PDQ+NDT8eHnow9fTz65BFwc+TxVyOPvhIRpzg4TqCTOp2cpEwm&#10;O/PLJ9D9+48+R8CdibnfJRU/X9xE4/2r6BKAvqHIxSTTph599RhjTEkFOxHzaRjAhKX5AB4kMBFV&#10;QihNx1BP9GtFFdJD4mTC7cTHZTCTCC6lqFcn+nES7iO94CHAIF77Od5Y5GoyV+H/kf+P4UiQKYFT&#10;0tqTPMM8BQIV9QPFc4Qfmf8najSP2+MLD5mzd9BuCc7xbXHbefSEQuYzOneiqBzgSLoXUZMSzTK5&#10;Ldk5vTPpZXekiPkxf+SkiPkxuyd9rXQHPqUdAGKOjo5DbyiTA5dPnw5DLGhSygRivksiDKWQOokv&#10;h8BzlAhFGsVfxzd8CUB8SlCS0Tgjsng2PD4M4Y8oZUeKmMwdYN5A7N3wFHsHWvRNbVExTYIO0XdS&#10;JHoSz9LJQ0BnrPEsEJOWKYiaDjIFs2ybGLZKA4vHqAH/8vHjew8f3/x85O5X3341eqdj8MK+40tC&#10;4zxNbPVklQx4KmZK2rZaxm6mtjNtXAKdvf3s3Wz1zfSVNNXkFRRmyGsoqlgamSXEJuRm5QIuSaUz&#10;WnmD/Jhswtbu7uauzsZOgpitCJ339wExkSLZTuLgIknwJejwXQI+ckSHXAM3saD1QIRB6QUEMdu7&#10;MTUQam/rhtrE56lXioxPYC5ws6G5vbK2oaC0IiO3ICUjOy0nFzp88uTazZsXLF8ev3BhZMKc0NhY&#10;//Aw79mznT09bJwczW2s9UyMVbQ0BUrKsjy+jKw8X56vIlDSU9e20Dcx1zc21jE0QF9MDR1NZXVF&#10;nlAoz9dQUTfSNTTRNzYzMrMwsbC2sPb29EmcM2/Htp2pF9IRs0a1DSxb0BosTIjEypEPgIh/ZycQ&#10;s7apCVfA1CQb+yZhgKYNELHlULRpJdAT1AheRI90tHbHUYSYFDQZ0WGPdN4jnQYJEQAFYjKGZXVV&#10;bU1VfWV5TVlJZVFBaX5uUV5OYX5uYX5OYUFeUUFeMVSYX1JUUFJSVFpKuBNvU43MTvLPDFELpO7+&#10;/n4M7IHDyXiVj0grK+YLPVMps8HvfPgQzDfMkCWjr0YfPxyhevSQY2qKPUsaBKc1PbAwRXmcXzzk&#10;du9HMiLj26EbOXqwo0HmzauoPkMLH/h7uA7F56R0CEXsJMUS7Y4wWxPYhSGM1y9fvoZZT1euYGAO&#10;zqDx5hewQ8GOmDeFGUKYVAloRWn6jRsQc+vrzOjGqzdhkwJm0YXrGnQV9W4QGXCJuvzrKM6/itHg&#10;18k0TLLGgnwatA29QXvogxOR5UoGYmKwOor5r13F5ExymVjMqzD5iExBwmhNDGa/eAk9PzG8iHyR&#10;ZFn0+YL6By6hiq6vHyV0g0xP2UE8xEnmWTSiwjila5cukblK//inP31Kv+V/ZZ9Vipi/sh+I9ONI&#10;d+AX2wFJF/NtOpwSMaehzA9GTAKXVAxiEjQUAyKFS5GYk6IrKVCyMUEaGaQSsyYLrMTmZJxLwpEU&#10;HCeL4ibLmlhwr2GLf7mX0TWtCH705SMyEvvug0c3Pn9y/fPhG190ldbtXLouyNHLQcfUQF7FkK9m&#10;oqTtqG8R6OK9ICxu19otG5es8nV011PRVBcoqfAVQVGYlxgTGZOemg5HjTS+QY3I4EV0Ee+7dKnn&#10;4sWO/r5WmJe9PZ1IxBwcRKD850NMApdixBTBJQcxezo7ekViQRPoyZimoEzwZWtHd11za3lNXX5p&#10;WXpefnJm5oWcbOho0unNu3eu2rhh6ZrV85YujpmXGBId6Rswy8nd1dre1sTCTMdAT0VDTUlFWVlF&#10;WU1VTUddy0hL30zXyMrAzFzHyEgTSZf6pmBKbUMDDV0DTV0LI1MHKztHa3sHa3snW0dXB5fggOCV&#10;y1cdPngkJycP+4ZqbriAqOomcxrrEJ1uhouJvphN7e11zS3VjY3wOcGaOAOzlm3hJG7kRPo6sd2d&#10;6DBxhLmBjIBF4mIyAe53iY7toaIeJ/iyrKyypKi8ML+0uAAqK8orKcgpys3Kz0rLyUzNzkrLzs7I&#10;zc8uxPmi/JLC/KL83IKc7Nyc7LzCgmLgZklJWWlpeUVFJUiW5Leilz0aBwBwCCGRQZGYGQlQuniJ&#10;ab158cqlwWuXB69fvnjzysVb1y7evnbp9vXLd6BrV24zunXtMtHVSzevEN24fPH6IIYz9aCbKVoB&#10;9EEdHb345wTxuVvQpKkVIf46hPixmdWEnisrayorqqoqCFkjk6CRo3pkDFTA7C0pKywszssryM7J&#10;z8rMy4Tw3WYVZGcXZmfjWIB1FjmTn5UNiR5mkwuIcnIKc3KKcnJwB6qi3Nx87Eg2lJWbm52XQ64p&#10;yM3Jx06B0/PyCvOxV0RFBdi+fBxFD/Ha/DxcU4ALiPKxED3Ex8vLzc/Lycd9cqDsvNyc3NycvNy8&#10;vPwC/B9G3pO3zcnPzs7DO2cxImu8Ipc8i/fJLygugAqLf//73/9iv5L/+m8sRcy//p+x9DuU7gDd&#10;ARYxqTEpipKLDcgfhZhcvnyfi8lFzDd8yXiQkogJDOXSJLLNJMRSJodZRXzJEiFlR64HSc9wTU3K&#10;jlPanCR/4NkozE4KrLgP8TjRhubu/S9vff7ltbtfDFy/0zlYdj57afgcNyNrK3V9IwUNA4GagYK6&#10;o5FltF/wthXry7ILM5IuRMwO1lXR1FBS01LV1NXUNTMxjwiLPHXyDNAE0V40676KIYe371y+cbPv&#10;8uWugYG2np723l4sMKim42dzMbtYvmRczDcGJzVBARxdHb2sRHYm8xRN/WxDp8y2rrqm1orauoLy&#10;8szCghTCl1nnszKOn0vafeTgtr27t+zasW7zpuWrVyYuWhARG+0f7O/j5+Pu6ebs4mTvaOfi6uTt&#10;7Rkwa1aof2Ckf2jYzMBgz1l+zp7uNk4ets4+ju6+Th6e9q6ejq6+bt7+GMXpM2uWt1+gX0BoQMiC&#10;xAU7t+1KPnceKIYKbkzfAWLCjAQaIteR5GIiJs5Ul6NpEUVMdMeUQExgJa27p0mrtEc9bgIvEymb&#10;8CbBi7Aw6aRHLkq+CzffIGZpBWzLzLTc7PS83MyC3Mz87PTczAtZqcnpqefS0s5nZKWCtAqAmIUg&#10;otyCrPTs1PNpKckXUs+npqaQBb618+fOpySfT0tNzcrMAgYVFRSWFgNAS0qKi4uLigoLChkBrooL&#10;ciHQallJQUV5YVVFUXVFcXVFSXW5SFXlJRA5U1FaU1kGVYOA83IKcoCCGTkZ6dlpFzIvpGScT75w&#10;NuncmdNJJ0+ePnH85PHjJ44ePX70yLEjh48eOXz46KHDxw4dOg4dPHj8wIFj+/cf3bf/0J49B3bt&#10;2rd9++4tW3Zs3LR13bpNa9ZsWLly7fLla5YtW7106eolS1YtWYIjo6VrlhKtXbYMF6xbsWL9ypUb&#10;Vq3auHr15jVrtqxdi5dvW78e2rJu3ca1a9avWbV+7eoN69ZsXr9u68YNWzdt3LZl07atm3ds3UK1&#10;nS62bN6+ZTOe2r51886tWyAsiJjz0Fa8Cs9uJiJ32LIJL9mxGdds2bFt647t23buwNfO7duJtm3b&#10;vnUrtG3LFqKt0Nbt27btwFM7duyCdu7cDb169Ur6F+Qn74AUMX/y1klfKN2BT2wHpkfMKYLdZIb2&#10;FLFyCb5kH751h7cD5eIQ+RvrkQ2ai8PlTAqmyMWkkXEYlu+SKGLO3GRqxOSCpgRicu1MbvT8GVJU&#10;GdFIOg2jIwcOla2kaAAwiEqIgWtX2/t7a1oyjp2dHxztYmxto21sqqqjK1RR5ylY6BoGefptWbGu&#10;triiMCM3KjBMR1VTW1VTX1vPQNfQ1NjMf3YA/tJduJAG3wgpeRevXMW47f7LVzr7+xErb2wnOYVk&#10;RE03Crqhnxgop+z4dricGzon8XFWCJR3MpTZ3dkHUTuzg5P3iRLuFlSat7RVNTSUVFfll5VmFhSc&#10;z8o8k5ICF/PA8WP7jx09ePzogSOH9h7cv3PP7m27duCv/dZtW7fjL/quHXv37j558nhWRlpJfkFp&#10;XmFJVn72ubSzh08e2r5326oNm5avhdYuXrkMcBqXOD82cR6OGAiUMH/ZwqUbVq/fs2NP0umzebkF&#10;dbX1qJtBmTYEVxLJlLXoc9nUTJquN7dgUd3QUFlfj9aYLGJSw5KSJZ0JDueYCmtKmWhsRCmTxsTZ&#10;UDjXsIS7KSE2U7O8rBJx8Mz03NTzmclJqedOnz9z8lzSqeTkJEBkeiaSCbLy87JJ0Dw3Ky87PTsj&#10;Jf0CsPL0uVPHTx87fOwgyG3X3p0gHmzYlq1btwB5tu1gtHXzls0bN21YB/Ras2bV6tUrVq9duW79&#10;6o0b127ZvH7b1g07tm/ctWPT7h2bsd27tm/auXXj9q0btm9Zv5XRti0btm3btH07YAy0tmHLpvWb&#10;N6zduG7NhjWr1q5euWbFspXLly5bunjp4kVLFi9cDC1auAhavHDRkoULly5auHzxIvDiqkWLVy5c&#10;tGL+guXz5i9JnLt4TsKCuPh50TEJkVFxYWFRQcFh/v5BvjMDvLz93D0gf0+vAG8fqkAfXwjPBkMz&#10;/UJm+oX6zQqdNTt8tn+4f0BkQGBEYFBEUFBkcHBUSEh0WGh0eFhMZER8dFRibMzc+Lj5iQkL5yYu&#10;njd3ESOsiRISFiTMmZcQPz9hzgKyTpiHh3PiieLj58bHJ8bH4bVz45gjc37+HFw5ZyHuhpvMm7do&#10;/vyF8+bPnzd/3tz58xLnzU2cOzdhbiJRIqO55EzivHlz582fSy5bMG/+2OjoJ/aL/tf0caWI+Wv6&#10;aUg/i3QHfskdmBIxp/Ygxdbm5IzMd/Gl5H24iPl05N2IifIFNimTrpkyIHGJz1MM3ZkKNJmkTKR7&#10;QrQiR5R8KREiZ71M9jwbCmfhkiZosqK3Alwi+w3tUZCmhqYzly9fvTRw+erAlVsDV8CDPXVtRSlZ&#10;21esnxMUEeDm62ppZ6qlpy5UMtbS83HyWDFvcV5adkZyanxkrJWppZmhKTILjQ1NTIxM3d08586d&#10;T8chwoRr70Ku42AXw5fogo6iH8w/JF5mT187BvYAMcWJmJPLfabJxfyxiNnRJvYymVgqg5ji6qLO&#10;nrZODPvpaQbVtbTCJqyoqyuqqMjIy0u6cAEodTwp6URS0smzSSfPnD5+6uTxEydOnT6VdDYpJSUl&#10;Ix3OXm5pcVFLUyPy2lDE+8WN27cuXutr6aovqSpIzT5/7MzpA8dO7T96dPfBvVt3bV+/ZcvajRtW&#10;wR7bsG3j1n279p48ejI1ObUgt6CqohodPgGXZJQRxhG1dZB6HXSsZBATfImkzKr6eny2msZGgpgY&#10;EY4cTSb5kpl1JAJNvJyKluHjPA2XIymTVqDTmh4uaIImp0HMiorq0uKKgryS1JTMU8fPHjl4/OD+&#10;I4cOHD15/My5pJQL59PhGqYkpyWdTj557NSxg0eP7D8M7YcbuGkbAHrVslVLFi5ZMHf+3Pg5CXHx&#10;c2Li5sTGJcbGJ8TGx0fHxkRGRYWFhwWHhgaFhPgHhweGRYVExYbHxkfGz4lKmBszd17MvHmx0NzE&#10;mEScwfm48NjYsBii8Ji4CLEiY2MjY6IjoqPCoyJDIyJCyD3DAIhBwaE4BoeEhYREhIZGhoZFhYVF&#10;h4fHhIfHR0YmREUnREbOiYiMDwuPCw2LCQ6JDgoGGoIRw2bNDvLxne3h6evi6mHv4GZr52RpBblY&#10;22BN5W5nP1m42NPBEfJydPJycvJ0cvZ2cZ3p5j7L02u2t7e/r2+Qn18oGDQwMDIkOCo0JCYsLBbo&#10;iU8FBg0NjQoOAZJGBAdFAEyDQ6KCgyOxDmIUGIhXhQUGhEMBOAZGBAXiWVwTFRIcHQqKxU3Id4ct&#10;jQgNg8IxNioklHz7wSHYB6qwYLIh4cHkKSgiJBT56b/kb+W/8ntLEfOv/Acs/fakO8DuABCTW7vz&#10;/mA3A5rTMOV0Tw29XQPE2I1D5CRwkxInvUBMn0NMddHw2Miz8WfPxp4NI45PiBO4+RS0CohkWPPx&#10;4yGRHg0/fjTESDLzkhsi505V4Z4HR9K6H0qWbBIntS3RIAYt9ChcIpzdj5qAnv7err7L/ZfuXr11&#10;9xIJbHfXtZZk5AGP1i9ZFeUf6mrjaKCuY6Zr6GbrFB8WfXDXvsN7Dy6etyjAL8DNyc3a0gZRcmNj&#10;Uzs7h9n+gejyePjIsaycvKraOpSqoJE4BoV39w9gNGL/5csDV65iDHc3Gglxan0+EDFpAuWHI6bo&#10;4tbOttYuhMgBl0DM7q7+LqYpEirK0TKzo5sc25AB2UV8VgAc7MzC8vL03NyUjMxzqWlJ58+fTko6&#10;fvLE4SNHDiG6euz4mdNnzicnp6UiITETWXH11VWDPb23Ll/DePeB9p7myrrijLy0U8kn9x05uuvA&#10;sT2Hjuw5cGDn3n3b9+zZunP31p37duw5vO/Q6eOn086ngS8ry6sa69E5lGRhslxI68RplJyxMBsr&#10;6+ooYpKTza1ob0Rar6OyCmVVaED/NmvCwuQmZXJBk8uaNGhOKRPJmlQIqbNZm7igpqahqrI+OzP/&#10;9IlzB/cfhW+7e+c+UObxo6dOHDsN7d97aNuWnRvWbABQrlyyYvWyVcsXLYNNOyc6PjosKjwoLCQg&#10;KHAWkguQGAAwAgxFxIZHxkBhEVGh4RHBoRFBoeGBoRGBYdHBUbEhMfFhsXPC4+dGJsyLSpwXI9Lc&#10;qMTEyDnx4XHxgMuw6LjQqNjQyJjQiKjgsIigsHByh5CwwGBGQUSARQJnIVEhoDeQXHhcRER8VFRC&#10;dDQ0NzpmbkzMXCyiohMjo6CEiEiI4mZsSGhUYBBYE94kLMxZ7h5gTWimq5ufmzuEBRU97+PsAnk7&#10;OdMFJDrPvAQvZ+xP7yBf3xC/WbhtREAgcBZQGxsaSt8uBmIYF9Yp3hpHcoYoJBpicJM8FYSnqMCg&#10;wThPL4vFTUDJoWHgVIKqjCKDiSKCgkGo4UEgeCgIbIojtoURngpGFaT0j8hP3gEpYv7krZO+ULoD&#10;n9gOSCAmm445daT7bSPzJ4CmOG7OVKmL+FLcGkn0UPwUg5vDIpwlSaJDQ+xThC+fPh16ArcSjYSQ&#10;QPn4CbAScIm6W1FDFWZM3+QUTInBfbR4nAoXs3CJNbIt4VkiII4WeuiSjeJXTAVEgQXaGcLx6kRL&#10;IIz6boPF13t14PLNi9fuXLpx59L1GwNX0CknPSll6+qNiPAGzQyICg5fMnfR7i07c9KzK0rKiwuK&#10;My6k79qxe/68hTHR+ENJnJHIqBjMqtl/4FBKalpRSRlaiKMFD2Yhtnf3YPQ21NHTizVbSP6jKsrZ&#10;qvNpKPNNiJzyaFt3awsQE0YmQuRwMfsZxERTTDFiondS7wCE9FCgcGtXNxxNpDxW1tWjJ09RSWlO&#10;Xn5GZuZ5gOYpENXxpFNnUs6dz7iQlp2OBEBSBVJbVo6KoWv9MDAvXuzsqy+rzklOh3+5e+P27eu2&#10;7Niwdc+WnYd27z9x6NjpoyfPnz6Xdu4CYsqFOQVlJeU1VbX1tQ0ovkaDSfwUcAQvgh1ZxBRHyYGY&#10;9RBxMVtaUK4Nk5hakqQ1JjpiwvLEcEgxdLI90tk0TRo3B5KSsZNNLW+6GjEx9CkRkwbWURJTXdVQ&#10;kFeampJ16sRZUObe3Qf27NoP1ty+ddfmjdtWr1y3eOGyeXPAlHPio+IgwOXcuMS5sQkwGqNCI8B/&#10;oEwkqoYHBIUHBEcEBGMR4ucf6OM3y8Pbx8Xd08nV3d7J097FBwPg0azA1We228xAz9khPgHhfkFR&#10;AaGxQRHxoTEJYTEJ4VD0nLCoOaFRcSERscFhMUGAM7ApbEgswFthENANAi/GhxNwBEHOjYqaFx09&#10;PyZmfmwsNC8mBgFxVvOjY+bHxFKRkwx3EuKk/BcUTOAvMCga8EcVEAi/M9I/IAKWJIT4+KzZ8D5Z&#10;0TPsSSxwJV6C1+JuBC7BhSGhcYzIWwAW8S7im7P3J+8ifi/ydlwBVem7M4sIfxKgZy5g1sSLJQpF&#10;ijCsU79ZITMhBPRnhpCHsxlh4YdfPZ/YL/pf08eVIuav6ach/SzSHfgld2AyYn6gqfkT+FIcNwcp&#10;0i8sqOgarMk+RbmTPARKUj15gqYtOFKRBi4MXEKP0dIF7fkoXKI7NJF4BjR3wQVKdio0O7gPz9KI&#10;OZttib6EGPpHyRJDWdh0PdHIHIRcMVIGMeOO7ou9g7cu33hw54tnj4Yf3P6ivrIWYIQMxPWr1u3a&#10;uvPsqaTSwpKL/Rcf3n/4fOw5Gra3t3acO3v+4MHDKCNYt27D8hWr1q3fePDQkeTzF/ILioApyCls&#10;aEbD8HbEynGsaWiEUJrDNlpn+65z+xZNGSif8oLJJT5vXUYQs6u9DRYm5csBqJMMJSe15CQftLsP&#10;fNnVhxbxA519A8TRJCcRx0cTzXbAHFrwlBSXoCg3DZHhpLNp51OyU9PzMlBZnFOUnVecnVtbWo6W&#10;7td6B28OXLnWd6mxojbj7IUjew5uWrluNVy9JSs3r914cPf+5FNnsy5klOYXV5dWNlTXN5Fanubm&#10;xpYmECaEBUOWFP4IMsLFFCdiYscwmpxMJ28kr8OWVlZLNh6ivS3pa6m7CaaELYp/RdAETazpbCTa&#10;0oiCJgiVrQeCf8l1MZnaoLrKytryspqiwvK83OK01OykM+ePHD6xa+c+VK2sWrEWcJk4Z35s9Jyo&#10;8JiIENAkDMWwmPDohQnzly9cujhxwfz4xITouDjGswT8RQWGhM8ODPad5efu5Wnv5GRubW1gbKat&#10;b6imbayua6ZlaKljbKVnamtg7mBs7Wph72XvMtvFM8RrVtSskLjA8ITQyLnh0YlhUYlhkXNCwuOD&#10;QuNDyEk8nBtONC8CipofGTU/KmpBVPSC6JiFjBbFEC2MJVoQGzMf/mVkFFASAlYuiIldGBu3CIqL&#10;Z7UwLp6cpGfi59AFzhDFxOElAFO8HD4obkVFDNEIorlEkVBieMQckG5oGKPwOaJFmAguGbKMCQyO&#10;Bn0yzBrJ8GIYiNDHN9jHN8R3pqR8ZuI8FOTtE+TlA5M1ABYpo0BPr2Av7yBPyBMK9PBihIVHgLsn&#10;IyzcmSNdk4f4h+wv+Vv5r/zeUsT8K/8BS7896Q68K1A+ueHlNH2IfgJlisGRhcspcZOlTwqXoEkq&#10;fInWOPn2edoxkDxLHE3SE3qKLkWTcZNtfgnQZIcpw7mkcIkGeGiJR8mS1oKwgVSazAcLDYNxwIvd&#10;HT2Dfegcc/3e7XuX+i/mZubu3LoTJRSLFyxev3bD0cPH0Cylr3fgi3v3n6Ig/eEj5A6iicq5c+dR&#10;qosCVfDlho2b9+47cOp0Ul5+IaAHWYOd3SRQ3jd4CS4mHE2kEmIojISR+SF9MX8CYra398DCZBET&#10;/mVX1wD4sq2D1JIjCxNAidk/EOCS8GVHDzqxIxINjKuqYdr9lJQVFxbno/NLanraufOZKak5qRkF&#10;Gdkl2XnluYVV+cUtlbUX27puD165d+Um6uc76lvy0nNOHz4B/3L9ijWrl67cuHo9i5gleUUVJRW1&#10;VbUQLEyoFpN1YEbSeTyMRN4kWJMCZWMTFzHJQ/LZRD0s2caW1HSkpibwESiJHyv4El41aQl06Qr6&#10;I7I/d8qabJom7YWJbxaUyQbKwZdQOaq2iyuLiyogUCY6+ZwDQB8+sXP7HiDm/LmLYqLiQ4LCgwNI&#10;PmVYYGhkSAQQc05UXGLMnIRIwGV0bGgEXMZo2I14Ftf4BQR6zZzp7O5mbW9nbG6uY2Ckpq2nqKYj&#10;VNEWKGsLlHQEKvoKakYqWhaa+vaGZm4Wtn4OriGeM6P9AucEhs4NiZgbSpQQHBYfFDInKDQhKCwx&#10;JGwuVWj4vNDw+WHh88OhCEbMOiwMmhcWNjcsNDEsdE5ISHxwCIAvISw8EWwaETUvMno+cDMK9BkD&#10;MF0QHbswOnZxbPzi+DlL5yQsTUgkmpOwOC4eWhQbj2dx2fzI6HmAS4KSkQlhEQmh4fEhYWIBf0Pj&#10;gkPiggDHwbEBQTH+gdGzA6PgaPrNDvP1C/WeGQwcBAK6e/q7ufu7us92cZvt4jrL2dUHnq6NnYe1&#10;LY5UXjb2XrZEnjb2HtbkKXcrG3crULiVi7mls7mFs5m5i5m5q5mFK1mYMSJnxGszZ1MqU0Zv1l/d&#10;vy/9I/KTd0CKmD9566QvlO7AJ7YDZICkeCrPexuq0zA3txm7RFf2ydD59j2RW/nmS+xlTv7/KUBS&#10;iCRf8ClxEFEkcx7mJvMyunhzPfuSKRGTGzfn9lenRibNtqRweeXqdRAG8AK0AcLgNlOUaHaDhyAP&#10;sGYXQcK+/t6BhtqGE8dOLVm8NA7ZcWERKOXZtGnLmTNn0W4QyIKpLZjdguvLyioyMrLQIGbf/oOb&#10;t2zbtHnrzl17jh47kZObD9zBbUE5F9EC8dr1QVSX9/YBOTF05yMRk03KnOx3Sk4Jakd9D7EwIUyM&#10;hDDdp6WNTPppbu9qwdCgLmJnAjcB2M2tnY1NbTW1DWXlVcUlZegdiHaPxfnFhdn5OWmZGecvZJ5L&#10;yTybkoM0ytTMkoycsqz8+uLy7vrmy52913ovXukZbKquz03PTjp+eu/23VtR6bxq3db1W47sO4Q6&#10;64zz6XlZ6O5TVFpcjkblRQXo2lNKhu6QJpSYwYNW56QhpagROmmNSZxLACW1ft8IJ5npkUwFjyhi&#10;TuPm2PC6ehIxx48SU5Hwc8fWw72m/zPAvzFoPRAd/o7/MdC4PG5SWQXKJBFz0nGdTP0hFibaR5Yx&#10;iAmVlZJFUWFZdlY+KPPwoeMwMhctWBodGRcwO3j2TH9/39mgTIKYYVFRIRFIkYwEUwZAITAvowMR&#10;7w7DMXJ2UCg6N7l5eds7u5hb2xqaWuoYmKnrGCqp6wiUtHhCbZ6CLl/JQFHNTFXbVtfIxcTS19Yp&#10;2M072td/jn/IvOCw+SHh80GZwWGJQaGJQSFUc4NFmheMa0LmhUChjMh6bnDw3KCgxKDAhKDAOUGB&#10;cYGBMQEBsYFBcUHBhDWDAZ1hCVBoeCIUFj43PAKeKAiSOKCxcYsZLYyKgUVKvcmE0LA5IaFgXOAj&#10;YUcYkGJ2JPjoMzPUxzfUmygMRy+fUE/vYHevQFcPf2fXWY7OvnaO3jb2nlY2bhZWbuZWLmYWLqYW&#10;zibmziZmTsZm9gbGNroG1jr6NpCuAWSrBxkywkN9PGWlrWeppWuhqW2uoW2mrmmmrm6mpm6mik2D&#10;VMULyYemqiqmqqocqdy/e+cT+0X/a/q4UsT8Nf00pJ9FugO/5A78oog5iVlZxBwaRmkNEwafpCcA&#10;S64YuCSSOM8+ZBD0ERMtx7zkr/CFsXpfMtT4LqF8B6LDoEGWsC2pc4lSHjiXbFic1pHQsDi3Uzfb&#10;SZFcAObo7MKMbPZKtM7evXtfTGx8EHLn/GYj1RJNUWBVomMzmjgODKBn9lXwCsywwqISYmQeObZr&#10;995taFKzY9eBg4dJXTkm1mCeI9rx9A2QAH1fP4K3mEyDaZC/EGJy+ZI04hYJKaf9ND5OLEwgZiuZ&#10;JNmC5kdkyCSpbW+Fqdne1dyCRj9tDY2t9fXN6NddVlqBjMlKzJPML85H58VzF1KOnzlz4NiZ/UcZ&#10;HTmz7/D5w8czTp3NO59WlJFbnF2QfvbCiUMnDu05tHfH3l1bd+3csuvA7gNJJ85mpGRkXMjKTM/O&#10;zswjrRyz8jLTc3Ky80uKy+EUlpVWYR4jKLOcUCaqcKC6SgbyqmsAlOBLeJnA18YqYCXhSITUibCA&#10;ausQ8oYIX0LIRGhuaQd8d/f0Y6zL4EXMcQFiXqETX+jQlx6kB8C1Jd9yO+6Ad8E7lleAMlEAhCg8&#10;ELO+qhqd2+srK+srKpBxWlNaCk+3srCgFJSZfPbCgX2H16/bjEB5cGDYLN/ZPh4+fl4zA2f6h6I8&#10;PCAkAnAZGBodFB4bjGAxbELYfjD/4udHxiaiWAcX+PoHe/jOdvaASemLHqIWts6mFo5Gpo6GJo6G&#10;pi5G5m6mlt5WdrMcXELcvGJ8Zif4By8ICV8cHrkkImppZPSS8CisF4VFiBW+KCx8MaNFYaFEoUQL&#10;iUIWhuC1RPNDgueFBCcEBcUHENCMA2XiGBAYyyguIABrInI+KF58xCI2ICDKb1aYD5DRJwTxaOI+&#10;evi7us52dvFzdPJ1cPS2s/eysfWwtoa56GZp5WZp6Wph6WZuAbmamruAHY3wfRnZARZ19ay1dSw1&#10;gYYaJqrqJipqxsqqRsoqRkoqhkrKhoqMsFAiZ8h5VswZnMcFBpCCkr5QUV+ooC9Q0OcL9Xh8XTl5&#10;RnI46snzGGEhxxzJmnmKPCu+TO7zW7d+yd/Kf+X3liLmX/kPWPrtSXeAGyjnWo8UCrlTyyX6sdNm&#10;7FMamRKV5pP58tkzlKLjC3D5lNXQ0BOunj4FSkrqyZNHEnr8GImTAEoGJr/EgD06+ZiMLcYXJhmT&#10;ppWMYExKiJ4HUEKo44FgW9JqHppwSfvX0PAoyJLWHbNtbthm3ZjFAyH7ENXfbd3dpBynp7eju6ek&#10;vGLn7r2R0TGzA5D6NXMmCgjCI1esXJ10LhlB5IuXrwJq8aYIwQMl0zOyEBxHFubuPftAmYiVZ2Rm&#10;4zwAlHHUumknHfoxfhpivjdrc6op5/j26Rh0Ikwkh1phYQIxW5lh5eiUieof8hRSFUWI2dzc0dLU&#10;jgGO5aWVKGyqKq2sLCwDPuaez0g9cS7pwPGk/ceS9h09vefQyV37T+0+cHrfofNHT2UnpxVm5aee&#10;vXD84PFDe9G758A+ov1HDxw7n3QhK51MxEGXnwwMxcnMy8rIpQv4guBLoFtJcQUYrqwcAWvCeRBd&#10;g/wIZdYDMZur6horauqrahvqG5C42YojxFJmTW0jFXAT58HKpPl8Zy96R6FLaf8AhujgXx1EA4NX&#10;8BAnSfP59m5ciZdQygTgMowrolucrKrC+fryCqQN1FZgkmRpVXFROebUJJ9LPXLoOHqBL1uyIiE2&#10;EbmYaCYfPCsw2C8gBJoZEOoXGOGPdEPkIMIRjF0UM2dJXOKS2IRF0fHzwqITgsLjZgdHzQyI9PGP&#10;8JoV7uUX5uET6u4V7OoZ5OoR7OIO4WGEl2+M76w5swPnBYYsDA1fEh65NCJqWWT0skgco5aERywK&#10;DV8YErowJGRBcMiCoOAFQUHzAgLmBfjP9Z+dOJtqVsIsPyI/vzmzZsXPmhU70y/Kd2aEj0+4t3eo&#10;p2eIh0ewu3uQm3ugm1sQ5OoW6Ooa4Orq7+w828nJz8HB197e29bWy9raw8LSHeBoYUEC0CamTsbG&#10;DqBGAwM7PdiNutY6upba2pZa2haaiPJrQubqGhA8RVMVNRNlFWMlZSMFJUMFRX2BUI8v1OXxteV4&#10;jOS1IFk5SFNWTltWXleeh2dZ6cjzdeR52ozIQvwqvBBrHUhWXltGVvM3n2kR/Ubrs8+0P5tBNOMz&#10;SGfGDCrmIXf92b2bN6V/RH7yDkgR8ydvnfSF0h34xHYALiYNdnO7Xb4LMSlcotrmxyMmurWTrx+L&#10;mCBLipJUAEqImc98H1jJMOXdu3dvY0LxzZuYaHwVIgP2yIQ9TCMm04QhsCNX9CRi1pzZxPComDpx&#10;xrakQMnWF4vSLsXDYETo2dEJnxEpkmgwhNaVGMDTg8GPGIF8/UZjW9vBo8fiEhKDw8JnzsZUmtkz&#10;ZwfEJczduWcvosd3v7j/9Xffj4xNoL8m3guZl+dTUk+eOnMISZm79qCoPDsnDwUlCMXSvEDaIZyh&#10;XhqofUsfkov5MYhJ4RJMyfIlFpQvu3uwYwNkmKSYMpub2poaWqsrajG3pjivqLyorLKovCK/pDSr&#10;oPBCds7ZtILzmcUXsotSMgvOpeWdTc05c6E4Pa+1uuli98WGyoac9Nzk0+ePHzpxcO9hFF8f2n/0&#10;3BnAaVZaSgZ6SYIsc0GraFeejaGAxSBLCcQEWZaWVZWUVhaXVOCIh4QyiZHZjEHqZYhoVyNfk3Ak&#10;RJmSgGB1PdBQbEOKGBH0CRJtakYHTaZJKWNnQhhRjTUoEyexq/BugaS4D/Es4Z4yfEkF87KEgC86&#10;t+MtGmqqG6qr6iloYrIO05g95/y5C4f3H9m2aRvaFaGcPMw/ZLbnTF8XTz9MM/JEwYo/guNxwch6&#10;jJ4fEYv5SPPDohNDIucEhsX7h8TOCo5jlBgQtiAEvBi5IDh8bmBIgn/QnFmB8X7+cX6z42f5z5nl&#10;n+gPygyeHxSyMDh0UUjY4tDwxaFh84OCE2f7z/GbFe/rF+fjG+PlHe3pEeHmFubqEursFOzoEORg&#10;H2hvF2gH2QbZ2pKFvZ2/g8NsBwc/OzsvK2sPuIwmps5Gxk6GRg4Gho6M7PUM7OA1AhbV1E1VVA0U&#10;FQ0UFI2UlICJhBSJ46hsrEhgETIQQgpUxFPEQiA0EOBIzEV9nkBPnq9LxNOVo5InRCiLo5yOjBzW&#10;bwnPyvH0mCuZy0CcctoyclogyBlEWpCMLM5AuoBRXAyHEsakrCxDkwQodWVm6MnI6MvI6MkS6cvK&#10;GjDSl5OlaxzpU1IX82P+zkkR82N2T/pa6Q58SjvADZS/d0IPa2FOXkzmVIksTPAl4uI0tZKCI2tD&#10;UmpkwZFaklSASMqR8CWBktCdO7dYoGRo8tIlhDQvDnA1MDjQh46SfTgOQvALKWgiDk6FNeltOYDQ&#10;J8m2pE4hW9XBDq2WWNB5g2+Kfjq7SGv09g4wJabvYIZ435Urg9evN3Z0HD97duGy5RGxsb7+AZ4z&#10;Z0LoS7Nr3/6i8vIHj5/88Ld/eP766wco+unpLSgquZCafvrM2WPHTyIR80zSOUTPgZiokka2H0AT&#10;gIsBiWSADak6gqf4HsqUgE5uBfrkp6a5WGRhdoAg+9rbQZkiYU2f6up+w5dNzR2NjW2IktdWN1SU&#10;VhXlFhfmFJXklZTmlZTlFpdnF5Vk5Ben5Ran5pRAoMzzGcUpWXhYV1Q52N537/q9rpbu4rzStOSM&#10;U0fPHDt84uihEyePJ51Hg010KT+fnnw29cL5DGAZYs2gzALEyYvKqYVZzLiYpQialxNRymTwDqHz&#10;uqqahuq6psqaBvBlJeAPD9FOiAgLJpwN8iOISSnzjRMpNjUJaNKxmTSNFYQN7iTfbxPmTJJQO+6G&#10;m1DEpML74vMUlwBzET2vq6jCKG/mPGNnEuHTllRigjk82pSk8+i+vmfbrg0r1y1JXDgnPAbzn2Bk&#10;BvvODvb2C5tJQBPxcZAlFAd3c1YQLMwo34CYmYEMYoYuCI4AXyb6BxOynDk7znd2jM/MaG9fHOP9&#10;ZmMR6uoe5OgMBTs6hzq7hru6hTi7BDk4Btjaz7a28bO09DEz8zIx8TAydDMwcNXXc9PXc9XXJdLT&#10;ddXVcdXRdtLWdtTRdtTVddTTt9fVtdHWsdLUslRTN1dRM1NRNVVRwRFrYCVQ0ggQKRDq8wU6PHiH&#10;xFkELBJehL/IhKFxhKcIidiRrpmHYESKiSQkDRB8WwQuZeV0CSMymEhEH4qu1JOVh0QMCgydAXwk&#10;cIkjFWFT5npyJcLisnJ6srK6M0CWRPoyMwyoCF/KGBLJQgZy4EsZQxlyhj4lRcyP+SMnRcyP2T3p&#10;a6U78CntABcxaSkPK7ZD0OTgOJ4SNwwSNRKivuaUsyWfPYOFSbIwkTL58CGJa1MPktqQEPCRRLbv&#10;3Lp9+ybMyBs3rlE/8tq1K1QUJS+jwJehyYGBvj4QVy8mU3d2dXVAWPSgg2RfD55iLgBfEnAEltHS&#10;YNRtIDZNI+aIkqODOlvQQ2PiEuOqaQk5i55c+mRnD6IsBJFxICYZgd3e1tbX1zk40HlxsKal+cyF&#10;C2s2bYqZO9d79mw3Hx93X9/YxMTDJ09iEM7Dp0Pf/v73Yy9ffvHwq67e/sKS0gvpGYiVQyloG5mT&#10;hw44tDgaop10kMGJBuOgTNL5fBJi/jJn8F5MFmbHANTZ+bZEIXISOm9uQaFPe31Da21dMzHqAE9g&#10;voKy4tySwuzCgsyCogw0Ai2AW1mUlpufnJGblJpzOiXnVErBuYzS9PymstqLnQN3r93tbO4qzC3B&#10;xEWMw4HOYUxQcgam45AZjGdTk06fP5t0AayZngbKROP24oL8UrQEKoJVWgzPkiImYUQxLIrWFSQ1&#10;k0mOZMiSeopTSeQ+SjxF8ZFgYiUSLunNRaInxXBJUVV0Dcm/hIvJCAuIxd+yMiSPioQJQKVFZSX5&#10;xUW5hQXZ+enJqScPHt2FlpmLV8yLnoNyH5SQB3qgyc7MMJ9ZETP9QZbh3rNCYXB6+EJhXn5RPv4x&#10;MwNiZwZEA0bdPIOcXENc3EJd3IKdXYOdXMJc3aO9fECWHiam9tq6dpra9praTjp6LnoGVE46ug4a&#10;mraqqlZKShYKCmYCAWSuILRQFFpSYS0UmAv4JjyeMSQQmCgoGAsVDCGBkMpAIICMBEIjgYIRPEsF&#10;RRNFSInKGIYlruHx9Xl8PT5fn8834AlAn1iIRJ8i4ukztiKEBYRXiYS1HE+f0CfzLAVECpcyAEQi&#10;HSxkZPVk5CAGQMmCXUs8pE9R6cvIGsjIMGT5GWQ4g4i7lnhIn/riljRQ/tP/zEkR86fvnfSV0h34&#10;tHYAiMn2Kgc1Uqycxq3kdKYUXca+hC5wE9qc8uHDRw8ePITu3//y/n3g5H3CkuTr9u3bhCapGUmB&#10;kuVICpGDg/2Axf7+XiqwI13gvIRhSc/gVQBQkOi1a2BT8oU7UtsSeZbIuURUGpU9qP6h48VxBohJ&#10;My+pf8lmWLJwyUVMCTtTNN66tw+I2dTeAXCsaW5q6ups7ulu6u4qb6hPzsrccWD/opUrgyIi/END&#10;A8PDF61YgfndGITzZHT0t3/4w/Ovv/7y8ZOBy1dQg5JfWAy4PJecgmMaOpPnAzvL0UkHLiYsTLQ3&#10;Al/iiGbv0C8DlBLOKE3BBF9SEcrksia3+gd+XkMj/DzEi5sqK1HoUwVyKiksg4uZm5GXg/j4+ayc&#10;5My881kFKVl559JzklKzT6VknUzOOZOKuHlFbmlLdXN3e29VWW1GWs65MxdOHDtDEfP8uXRGaeeS&#10;Us+IEDMDPSazMmFkFuXllRQUlBVOjZhvKJBBQIKY1Lx8N2K+Cz0bqCUJiuWKJVr2/rgzS5llqPKp&#10;qC1lRCmTIiYRUFhUpVRVXgohabUCQmkUWDMnLSvldPLx/Uf2bNq+bunKxZiwja6Zfv4oJPd1dPWw&#10;sncxs3Y0scTRzdLWx87Z38ljtqPbTFtHH2tbHyvbmVY2s2ztIS+UWhsaO+sbuhgYOSDTUVXdXFnF&#10;UlXNRl3DVl0TctDUdtSCtOzV1e3U1KyVlS0VFc2FQoKYEJ9nRsWTN+XJm8jLGRPxTPgCU6GiCSOA&#10;Jlf0pKmCkqmikrmisrmSsoWyChXW9DyVGSOJtQnAFMI9BURGfKEh+FKeikfEIKY+w5dvIyZDmf+K&#10;FokAAP/0SURBVCIx1EiMSbGYhyxfcslySsSkfMlS5pRrSpxSxPyYP3NSxPyY3ZO+VroDn9IO/H//&#10;3/8FAlIWBBSCDilocrMtaf4lFx9ZGJVgSlLHjUpt1Gjf+wIFN7du3bmJYprrN69du8Ho+jXyhXRJ&#10;GJPUm+Tak2/BJfUpIdiTPT3djEOJSYqEI0GlwFMInApahf0JIYbOuKEIqd9DZP3zzxFlR8QdfulD&#10;NLxER0y2rTrOw8UEgCJKTi1METKKnUsuZXID6GxduYhHGRezqb2dImZDR3t9R3tta0tJbU1qXu7h&#10;06fWbt2CYdHRCQlzFizYsHXrhcwsTNQeefHiD//4j1//8MPTZyPXb99BNXpFVQ2qyCllovU6yn3Q&#10;fR2IibcDAQ8OXurvH0SsvL0dbThFEdsPCXmz1/x4Ku1Du6L29v7JYkCzv50pAGIszK7Gpo76RlS9&#10;oLa6EYHgEgSvSTPI8vycIuRWZiZnpJ9NSz+TmnU2LfdcRl5yBigzFw9Pwa5MyTqTlnchpywPzl5N&#10;blbhubOpp06eO34E04CSqG1JlZSUgmPyubRUFP9g/GRGHozMnNyi/IJSFjGphUmdRa4+HjFpyQ7u&#10;T7zJMgTiiV1KI+AUXrn8St+O2JmgbUagTOAmW4pEFvioZdVUFWVVFWWVUGVpRUVReVl+SVFOQW5a&#10;VlpSyqmDR/dv27l+6YqFaH3l5+/r5OpkZmVrgF5FhlZ6Rmha5Ghi4WZh42Jq6YBacgNjF2NTDzML&#10;LwsrL3NLR31DS3VNUyUVY8KCoDclCxVVW00tR109e20dOw0te6w1tZy0tBw0NECZMDJtVFQAmrAz&#10;LRUULIUCCwEfYlhTngFNnimfb66gaKGkQkU4UlHZjEpB2ZyIwKUFEbnAElJWFUlJ1XIKkWu4d8Md&#10;zIgUTUCZPIEh+FKOwCUrypciyuQ4kW94kXPB9FdOQkwZwxkzOHrDmlzuZNdfSMt9PuKvnBQxP2Lz&#10;pC+V7sAntQNwMUGWdCIOy5dcq5J1JSk+gkcpQd5F0Bn12oxu374LUaCkTInWj1dQZIPCmktXLl68&#10;DE6CLiLQLf66jIKcy5cYxCS4Ce5kBEeToVDxFx5CN26AJgGRd+/j7b/8EiCMjkXi1pigYdLkiGmf&#10;SVoXIRxP2mhiGhCC/qhkYgaO08njOAPchKOJ+nEkaLJxcE5JjSg+LhEon9y6iBifGGbT04PZiU0d&#10;HVBzVxfC5RUN9YWVFVkFBUmpF3btP7B01eplq1ev27T54LFjhaVl/ZevvPru+3/585///k//9O33&#10;v3346AkYEkPJUVd+9tx5JGLiCMQsKi5FlBxvAQjG50Ssv0NUhPSXQ8wOiphtIiEPgDwEX3agg1Jf&#10;a3tfS1tPU0tXA0VMxsUUISZczOLKgtzinIy8jOSMtKTU1NPoi5mel5JdkJpTmJqbfz4rOykNiJl6&#10;4nza6Qu4JjM1BwR58uTZE8eT4GJicebM+aSkC2fOpEBYnD2Xmnw+PRWlP2k56agxz8oHYubllxQU&#10;ltFAOct8FPK44jqX4kRMmo75flFvkgbHKVmy4XiKmNyb0DciiImXVNVTxISAm7TenAi9jSCakYls&#10;UdQklVdVllWS6vuSirLCUrR5qkKT+bKqanR9KizJS8u8cCrp6J79O9dtWr1wCRoYoQ37bDcvNys7&#10;G30TIzUtM01de31jdIV0NjJxMjRGix+6cDQwstfTt9XScdDVdzUy9jSz8LW0mmll7YkaHeRTampZ&#10;qagCB8FzZkJxiFyI4LiitZKSrYqKnYoqZKusbK2oaCEQmsrzIHOhgpWSCkTwERwJmqRkKSQyEyia&#10;cyWELaqIk6Y8obE8/10ykuMbAiJl5SF9WTkiGVTVyBnIyUvwJX3Ipcwp1+9CUuJ9TkGlsng7knOJ&#10;PMu3JE7KZLMz315IXcyP+SsnRcyP2T3pa6U78CntABCTsiNXTGiboCQEO5AFSsqR0I0btwCRkwWs&#10;pAJcUr6kiEmFohvmC1QJrCRACXZE9iUC5wifgyBF/uPnqPLB133yf+QLuZsoJEd5EJoZoeHRsxFU&#10;vI+N4wtHaHQUjZZIrbp42iTTmn34GbCSFeVLtFtHlBwWJqp/uFNb6MBAWvdDy7fZtYSLScvMKXGS&#10;pkUwQeFl9vaiohwCaFbW1xdVVOQWFyOt8vCJk5u2bd+yY+feg4eSzqdU1tRevn7j6+9/+Nd//49/&#10;/p//9nd//w/4eKg6Ak0CK7mIiYofpGOSKDlsXKYgiWnwjjp3vC+pO/lR+mkuJhCzo32gvW2gvRXH&#10;fhFitqMBe39rR39Le19zW29jS1d9U0cdAuUNrTV1zUCrEvh8AD4UuxSU5WcXZqVmZ5zPTEd8/EJ2&#10;YXp+cWZBSWZhUVpebnJW9tmMjDOpBEDPpSPtEj7lyVPnTp48ByMTfAmmPHcuNenshTNJKTieS8YE&#10;yozUtGyq9Izc7JxCFjHhLAIBuQFxlvw+hi/Z2LpELiZ9yPqXYGsqNhDPUiZAE8K2iMuAxKBJWJPB&#10;TYqY5VVVsDMRKy8oQbi8pryqqRZ9lRpbUfWFlvLFpUWZOVnJF84dP3V074GdG7asnL8Yo8ZnuXk5&#10;mFk5mVthdA3G2LhbWLuaWuDoY2Mf6OIWjiaUrm6+1rbeltbE2rSw9Law9DK3cDcxdTU0ctTRs9XQ&#10;slZVh8sIUoQ9aQ7zUknJRlnFTlXNSUPTRUvbVVsHR0d1DbCmtaKSlYKijRLQU92WkY2yGmStpApZ&#10;KapYKiizshAqsQJ0mvGEJvKCtyTHN5HjGzMykuUZycobysgZEBHg059By7enRsxpKHNKJJW4fhJl&#10;Mogpx9T0MJU9ovoe8hAJmiKhxpxdY4GH0nKfj/kjJ0XMj9k96WulO/Ap7QD+a6fuI6gRyEfpkPqO&#10;iM+yQsNwiHEiCSxiwZ6hJylTUuiEi4m74Z6URyFqczJisjEZngS8MqYkwUdMGGei8yDIYfDiyAjp&#10;zQl2ZBYgSFIwxJzHF3sGWEnaLTFDI8kXM6YcdiwxZUmC6eOndGIkyJIO70GhD/xLOhUQ9MZmWLIz&#10;qSlcfjhikoE+vUgRvYiORWhug+6Y9c2YjFiH5Lq8ouLk1LTDx08cRUei5PPZeQXIrbx6/ebEi5d/&#10;/8d//Md/+uc//sOfxsafI1sUBT25eQUIlIMyodS0DBT9IB2TdsekLZPEMXosMF3mR0hipvmH4SZJ&#10;xOxETLx9oKONiPEyRaFzLmI2tXY3NHfWoxcmRczqBpJ3yASsaRtIlJYXoOgnqwDVP2X5ZeX5ZQiL&#10;l+aUFGcWFWcWFmcXFeZgyGRRdmZBamo2OJIKNHkhNQuCc4mHBDfFJyliZmTmUcREoByF20BMynyA&#10;PBb4KPNNFveC967py9mKHzYEz+IsvQPyBH40YrKOZgVBTKi8pAKDiwpy8X+AylIMtS8pwISkgqLc&#10;vOLc/NICFDeVVBSXlhcW56Znnj+VdGTP/u3rNq6YtzAhPDJ85ixM1g5y94ydHbgkOm7rspWHt2zb&#10;smQ5BvnMdnBGUyETFVX0CTJSULBS13AxMPQyM59lbetnZeNrbullYuZuYOSKAiBdXRcdHTc9PXd9&#10;fS9DQx8jY8jb0AjyMjD01Ddw1zNw09F3pdLWc4G0dJ0hTR0nDW3IEVLXghxYqWnaq2k6vC17VQ0i&#10;FXUAK2FWhlZtQKuKKlaKylZwRgWKcD3hbhKD88cIsXWupoywS9iZjGMK0bLxN4jJdiyiJeQsZWIh&#10;rSj/yL9wUsT8yA2Uvly6A5/MDuC/dtZoBDX29vajcpnWl1DRWuY+RGzFiAmUpFYlBUqAKcuUgEjE&#10;zeF6Ah/hgNIsTzAkYvFUzJoM4GFMSZrxSakS4Ag/khqTE+Pjz8fHX0yQ48TY6ATp00l6wjOV6UMj&#10;Q0MjTEESSQ998hgFRk8oXD76CmVGpNII0XCkYLJje2gJOeCSzhynviBb5UPbm3PhkkuZdJAPGyin&#10;bdjpDElReB071j/Q0z+II3InWzswqrsFse/isvKs3DwAY0pqenoW2vaUogMRPgB49/mLV9//8Lvf&#10;/f5vgZiocEfCJWYPAiuRi0lLy5POInicjUmMyMik3TF/MmLSLuI/UmSoT1fnYGfHYGf7YEcbxLAm&#10;TM2OAcwngov5xsgEZbaAMjtqG9uq6prL0bQInYBwBGXC0QT/FVWUwdctrqosqa4orizHuqiyqriq&#10;oaK+tb6tramjoba5oqIuv6AsPSMvFXYnIDI9NyOrAEpLz01JzU5OyUT6wPkLWcBQnMFlWdmFuSj3&#10;KSwvxpDGUliY4EvAJVoItdTVtUJYENWC/JpraiDgZhOOZE1PfqBqkGPaRJqoV0JIsiTCorIKMXHQ&#10;J/iS3Iq+EbmyupHpuN4A55KrKVxMEjdnguaYPAkBMUsrigtLCvKLigCXRVRFROBofJPYULRZwiQi&#10;TMjE4KSCQni5508nHd9/cO/W7VtWrl63eOm6RUt2r9t4eu+B/HMptflF6SdOb1uxOs4/0N3CCrNw&#10;dPkCtBxHUyF7HV1nQyNXExM3YxPgpou+IULnzrr6zjivreMEaWlDsDBdtHRctNG0SNdNRw/CQycN&#10;LSd1SNNJTdORSANyUKVSBzUy4KhmpyySvYoazogvEF1JL7MXX2OrpArZKKpYE76EXapkzlcwkecb&#10;UcSk5T5E8DWnlby8IY+HOiFGWPAM5YmYaiF5UiokEgnH05IgEpcHX+LO8niWWUPMSbIGfZJr0AuT&#10;iDisKFpn1lIX82P+wkkR82N2T/pa6Q58SjuA/9phVYIgIZYvKVbiIYRnqUkJlKTGJIVIECSNrYMa&#10;WYjkJnSyBUNTNnUnJuXIxOgoV8+ZhwQ08dQI0fjIs7Fnw2PDQ6MMWT4bevrs6RPYlsMYJ8l0TQJf&#10;ohcSBc2hx4+wJg/Bski4RC05PEJUjlOypM3V2S6Yk0t8pqFMdtIPRb23KoSY8Dp2jLy8l3SvxLN1&#10;DU1lSKUrLoUJhQpxCK2IgJh4FjsJrESS6IuXr0dGx0HDYF/cExcAMTFMcs/e/RBAE9BZWVVD4/JM&#10;K3gSKP9RFia9+EfyJWl7SRGzq/NiZzvVYAej9g6its43lNnU1tPY2l3f0lXX3FnT2FZZhz7njaQP&#10;JU1hJBmHtZXltVUVtVXltRUlVWhpVF1e21zX0t89eOfGvc/vPrh69VZn1wBYOr+oMjOnOC2zID2r&#10;MDuvFO2bMnOK0jMLUlAplJJ1PjUnLS0vI6MAuJ6bV1pQUFFUVFVaWlNWVldZ2VhdDc4DXKK2nREW&#10;dShCaq2tRZJoS00NRFnzRwt3rqpqxFuAMiugCoqbKE5vqq5mmJXcnNwfD8mV5OJJlMnmYnIWTA0Q&#10;+JhBTEw5BziWlEHlqP6prK7GPy9qa+vq6urxf3VY1tbW1FZX4cqKEvib+fnIFcgEbmdml+QWlGTn&#10;5V3IyEtJr8wtbKuqvdzR/fmlq+3VtReOndi4ZFm032xXM0tLbV1DRRUzNQ0rLW0TVTUdgZCZeSOP&#10;nkFoLcTUgJPqHJTsmAoUTHgCkj3JxLIR4zYXoAZI0ZwvNOcLzHkCC0ieFd9C/i2Zy/OJ5HgQnrLk&#10;Caz4QgnhJMTch7yWXmwmK2/CyFiOyEieyFAsCoJTiXAhJUVgpREjEWLycIbcgXkVdStFFwMcichD&#10;XEAwVB9bIaZYwCjTHYlhUFKTzpAlaYpEFngoRcyP+SMnRcyP2T3pa6U78CntAP5r56ZU0tJvNswN&#10;VxJlPRQomaA28SNpViS3qFyi1RFtwy7RJpNODCJY+UbPR0cghiafQePPhqGxYcKUBCuHoKcjk4ST&#10;IE5GwwDQceZ6cuWTx8+gx4+G7t9/ePMmSbik83soXNLiHrayB14mK4kszOnD5SxfghfZaZMUMUHk&#10;IHW0FqqpqUc+JfgyPx9+WwEEdGhsbG7HRPPuXlAm9vDlq69HxyaAmOBg0CdKfNCAHTPKMUkSAmLm&#10;5OZTxMQ7/mTE/GmB8q7OgZ6ui92dF7s6LnaJKPNiRwfVYHvnAERBs7m9r6m9t7Gtp6EVlNlR09ha&#10;Vd9cUdNYXl1PiqmBmBV1lRW06zgxNRE9r6mq72jrvnn9zsjQ+POJ118+fHrx8k3gd0l5XW5BeUY2&#10;Mg+LscgrrMjJL8vKLQFxXkjPSwNcZhXl5pbm56MdZlVxMbr/4LaE9kCBAMr6+vaGhg5WeCgCzVqA&#10;5huJiZBy4QeJoUzgI7oyUdaEVQm+BFOyfEnu89ZlzPRIjjgVP2LKZBETlEmFf5bgXxplFZUVVdVV&#10;1TU1wErQZUN9bX19dW0tsLO8sqIUs9krgKMVlVVVNZgaBLcWM9dr6hrKqxrKKlur64D8lzt7rvcO&#10;gDXhoh/fvQ9e5pKY+Bj/QH8Xd197R3dzSxtdfczs1hMIScNzQlekOSVtEsT2BqIlOJChLI+Aphzf&#10;jIFCSocSyGgtUGDFfUqEkm8zKBdJWbgEX5rKyJnIyhlDcFvl5UknTj7PiBEhRUaEFN8WGb0jFi6Q&#10;uH6aFzL3ofT5doMkpisn3Qfay13UaJPpf0QlRcyP+SMnRcyP2T3pa6U78CntAJoWkf4+4rg2hUgk&#10;MrJ9i7geJDuwh55kUVKiZ/uUc8xhQw4PEyhkxdiTIoEaqZ4+gUaoKDJS0TMMXBISHXlG8ZTo2fAE&#10;EBPPPvpq6OGXT+5/8ej27c8vXyY9iai4tTtsP3agJwVQ2h2TW+jDsqOE68klVNrUHSJvwdi9hC97&#10;B6CO9k6YUtnZuVlZOUSZ2TgWFBTVou66pa21tR3GMHb422+/h1+LnccHqKquzcrOBVZijCTmlR85&#10;ehxTJQsKi+FksS4mY6D+hSrKKWL2dF7q7iCiXmYHxFBmZ+dgRye8zMHWzoEWUGZHXyNDmfUtnbVN&#10;7dUNrRW1TWXV9SiMRldIUZNI0lqysqgYdFhWW9PY3T3w+ecPv379/Q8//GF45MW1m190dF+sqG4q&#10;KK4CXwIrwZcwNSEs4GjiZLYYLksY57K8HAFrEeoBJUGWjY2d6E1KhTXOgDKJQJ+MCHG+jZtc9Jxm&#10;TfGRJUiKmxJ8+RZiEi9TEjElYuXlGClUWcMI4MggZmUV8iUg1JcjlxdWJrI0Ue1TVVtTWVtTXo2K&#10;IBSdI2MT1jBC5vXNrS1I8ejs6GhrbmlFbRDJh21or2vsQG4sshZq6muLyorSs7PPpaSfSjp76Ojh&#10;7Tu3rFi1PD4B+ZrBbp7e1nauJuYOegZWGlqmyioGfCF8O2b+DRG4ComMhjwBmgcZE0dTYArbkg+O&#10;VLQRKtoqKEF2kKIyZK+k4gApq1LhIRHOKyrjMhAnZUqKm1OK9TLN5HlEPD56JJmi5buAb8yIC44U&#10;MblkKZr3iGRKeTmWKd+7IORK4JXT413c7J0wN+kDL2r2TuZMkmlDUsT8ef60SRHz59lH6V2kO/Dr&#10;3wFUlIuKYzhYyWRGEtORO6ycZUqJ8T/smJ8pF2+NCHoyzOIjsxBhJQOXY2/rDW4yxuQwI5Y1CYky&#10;PDqCkw+/fHr/i6/u3rl/88bdq1duXbp4rb/vIs22xJHyIisQIZAOZImiH2pzvgsxuaDJtmGnWZt4&#10;ir3P4MAlRhcH+i/2AzG7+9qa2wAIOdm5mRlZaanpaRcwkyYjNycP+Xb1dQ3Nza1wOoGY33//W+wz&#10;PGMM74GFieRLNMVEuQ+OaMAOBxQWJsZIcsp9SJT8R9WS04t/QqCcIGYnEPNit9jFJBmZiJV3UF0U&#10;I+Ygi5gNbT11LZ3VTe1VQMy65rKaxpJKlD3ViDuQV5eUVWF6OOY9YjZjZ2ff7dtfjI+/fPXqu68e&#10;j1y+dreta7CiprmwtBpACbGISUETKizBHWCL1peTMDSJU4PqaHBcgi9ZxCSOJqxNsUSUSVnzw0S5&#10;k5qdLGVy/UsJf1SMoWBfbpt30eggEWVW1ZVX1YqF8vFqIoBmVU1VTV1VXT3a7pegUSbplVmOQnO4&#10;vlBZdVVpdWVxRTm6ZyKjtRQB85rq2vo6xNNhe1aVwcuta69v7mxqw0jT1toGlLJXF5VW5JG9qyks&#10;rS0qrcorKsnMyTx99sz+Qyd27jmydceuVWvXz5s/PyQ01N3D09zCTlsXEXMM1CFDGkmqojwm8aAL&#10;OrpU0oZElnwhBGS0hgQKNhBwkyFOgptikTNi4TISEEfEnAbNuZLATRoxp+LxzdDmXUBEEZNLmRKI&#10;SfmSjBdHDbjY4JzMlxRSuSL3JPDKN+QLDKh4RDB0gZhk6KVolOWbgZbsVHSpi/kxf9qkiPkxuyd9&#10;rXQHPqUdAGIOvT37EYU1EnAJEqJ8SXuws1FyuqDDgWhnTVaiiUGijEnR0KAnSJRkSJGBRYKYVJP4&#10;8g1u4llc+eirYa6+ejhE9eD+4y8+/+rO7fvXr925fOlGf9/lrs7+ttbulpaOlpb2llYSYqa2JTiS&#10;kiULl2i9zk4qn9LFZKmUGzenJ2Fe4m7AU1JfP3gZo4UwYAgCYvZ09gAxa6pqUbqRm50HvkxNScMx&#10;KyMbZ1A4XF8HD68XWQcvX77GduEOgE5U9iAsjuRLHAGXeAhfExXosDC59UbtHX8hxEQuZnfnIAmU&#10;t7MVP4OkgREqfpCRySRltnUMtnYMwMJs6ugDX9a3dtc0d1Y1tEGVDW0MZTaUVtWJVFlTWomBipj0&#10;iO+sAWO+L12+8fArdDQdvXP3y/6L11s6+iprm4vLawGXiJJTrISpCbIsLsOYHCATUjybq2pRStVS&#10;XYtqnlYaGYdh2dzczRXXyGzEBWKBNdno+QciJnsZlzUpcVK6FRmlTFCewigDoKS6iFPMTuahi0ai&#10;oxaqpr5CpLqKmrry6lpGNUDv6voG/Kuioq6utLq6tApeZnkJIuNVlYDLUoKYVSVVFUUV5YXlZYXl&#10;pYQ1y8tQFFRYUIQK9NqKmta6pg4gZktHE0qCMCAKmQdllU2VtW21DV0NLb3oMtXcBncTZf8NxWWN&#10;KE6Hv376zImdu7YtW74oMirS2wcdjpzQtl1V3VRRGQMhDflC0rkdWZjoSSRUsuQrkEC5PN+Kx7fm&#10;Cax5Qhs+I4GCLZEijnhIABQiFwiswJSAS1l5CAtLeYiPk0Q8SGDNFwlrnLFkZMFH73eBuVBgJsQ8&#10;IYGJkNqZiJvLG5HcSlIADheTwiXlS4qYOMkJowORaXiduJVASQAlZmASCYlMyFFoJMQMTCJ9PpVA&#10;j0eFiepkqDoGpusw0paVZ4WpEp/Sb/lf2WeVIuav7Aci/TjSHfjFdgCI+Wx4lIiUbDML8UMaDZ9S&#10;zMVjjAh9cgFUxKAgUWYgkHgcJSp1SFYlDXZTpkTIG5rMlyx6UgylF1DWBJuCNQGXXz4gAfF7d7+E&#10;GQa+vHTxel/fJXhjCB42NrTW1yE5r6m+oQWUCUQDFNKwOJxLal6yeq+LKRE05/qXTKfPK7AwQZbQ&#10;QN8gQcyu3s72ro62ztbmturKmvzcguwsJmKemZ2dmYOHZaUVjQ3N6PSEJFeUT+EOMERhZMKwRFgc&#10;cVJS/1FZXYfQZ1sH+BgsiwuYqnbw5U+o3fmx5eTcch/wpah1EdMdE58TDTIJZba1k0RMYmGKczEJ&#10;YjZ1VNW3Vje01TYhKbO9qr6lsq6poraxHNU/NQ2VtQ3l1XVlVbUwZ/Gjgbd68RLGz9/qH7za0T2A&#10;FptAzNLK+qLSGpAl17wEX1ajPLyhvaG5C3Hg6jo0SCJ8yUbGW1p6WFHWpEYmVZNYH4OYk9M66RkW&#10;MSm8iiiTqWFnm2UyrCmmTOzDG8SkrCkCTSBmZW19VV1DRW1dWU1NWXV1WVUVAU1GFDEZoVyqpry2&#10;tgLZmbV16F1Qg7qg6rpatF3F7XCLylo0ci8vKqspq2qpb2qtb2pEpmYlCuBrm6pqUYdVV1ZRU1JW&#10;U1RaXVhcU1BUgeJ8tP4/nXRm7/7da9auip8T4zMTUyjRs92CYU1MdDQTKJkLCGLCwrThC2x5Aju+&#10;0J6vYC9gpWgvULQjoCm0pdwJAAVBAiVBlrJylgQx5a3keUQELvnWfOgNYr5hTYHAEsKEIYxHJ5TJ&#10;h0wFGF+JOelI0JQzkicNhvTl3uJLnRmfgTJp9JyTZIkgOImDGxK+xCB1wpSMFMiwSsxbV1AwEioQ&#10;vmSkh2wBICZfoMuj4uvIQyiK4mkDMZFIIJYUMT/mL5IUMT9m96Svle7Ap7QDQMzR4TGiZ2gMNDYy&#10;PDYyNPqMqeAWaXhEzJ2UKZnLUOstFj2JPMshCO2ESEehZ0/EQuk0OUPqwfEsybxkjgQuCV+KH9IF&#10;9JRJx3yM4PjjZ49IhTiyMMkLCWXSpxAZf/j0/v1Hd+8+uHnj3rWroLTrAwNXenuRJtjb0twBvqwh&#10;/REb6+qbm0EyXT3MjJzLoMnBi1cgCpp0DYCDJUmrdsRR9TdlQDSVswfgSAT/kj5FUjAZTxT9QS/3&#10;9w1ivGVvTx+JkuOC7j5QJl00N7agOri4CBUqhbm5+TloYpSbj7ofJGWiGxRC5KjNh52JAnPaCh5M&#10;CecSndgh0YBy1KgzGZ/iciVULCEBQKQfHwH/cNxEUTmZFYlJkh3tfUxfTPBlX1tbL3Psb23DgJ/e&#10;lvbe5vYeFJU3tXU3tHaDLJGIibpyuGlIyqxpaK2ub6mqg48GtmmsqiOV5hDWtfXNjZi82YFvB+OC&#10;elvauuuBpDVN5ZVo3o6gLuAHFiZK8tF3HKHkhlo0OGrsaGzpbmjqBGvWNYAvO5qbu6haWrpbWnta&#10;4F4TA5uMtcTJJgSNm1h1NDUC4uF6wsgEF04nUU06rUynV+JVDaKXMGTZKjpfjxg9nmJELhb3SyJl&#10;7KRTJkfkf5CUNUHYID0c6W6AOBnVEVXXo+UTsTZriLVZwbibxNEUC+cBoJV19VX1DRAG3NeBIBub&#10;G+oaEWKvLgd+ElUAMYtRaVXT3NDSVN9cC6wn+Z4k65OqsqSsorgE0zARzse/bFqqaupLy8tQon76&#10;9PEdOzcvXLwgJDzI2dXD1NxOS9dCSc1CQcVCoGRFfEpFe77QgS9w5Aud+ApUjgKhI458RQfCnQJc&#10;AIFB7QiM8iEbOXlreZ61vLwNI2sexLPmE9kQ0GTFs+JD8pYCHmTByFwgjyGWpjw5yFhe1lhOxkhu&#10;hpGcjKGcDG1mydSGE9wEWSIOLoqqM0AJF9ZQIIQdC44kszQVqJSojISKhkJFA6GinlBRV6hAhUJ7&#10;Ir4A0ubxteR5mpCcvAYkKwepM8IIik/pt/w7Puu///u/Z2Rk7N+//x/+4R/+kt+OFDH/krstfS/p&#10;Dvx37gAQc2xofHSYaATHoTFoBCLF2pNFi75Fpd/0Alq+M0Q0+hRlNwxQPhkaeczoCQq9YV4SkWfJ&#10;ZUOj9CRzXnRymBSGj+NZXIPzhC8fD3/1aIgK68dPgKrM/Z+O4sznXzy8cfMu4LKvH30u4fOhoyfy&#10;L0FpXfX1QMwG/EWHVYYuP+DCPmRJDlzGlT29qM7BGiU+KDMnL8RLurrBlwQi8RAnGWEhEnNzvIoI&#10;L59CPf3dwEpaTo73Qq4nLgaPorV7G4pOEDBFh0gMOSwHXJaiHhg2Un0jgBXdOlFR/vv/8YdXr7/B&#10;zCFQJm14BNBEx3Uq2hQTfEmhln5aKi5rTg+dk6+UYNNJ+Z1oSt9L4BKTyqmYYZJt7X1t7UBMSpl9&#10;rW09KANvxqTytm4gJtOGvaMWFibmSUJgzfqW6jqEtpsq0b0cLMXMVwRaAbzqG1qBmC2tXVBTc0cD&#10;ClQAo9WN6HBZWlZTXFKFsZBFTE91dD7Cq5iy6TbMQ2fUjpdAzS2dVMx9GL5kbtgCxCTqJJTJXNlE&#10;X9gIMG0noCkSAPEtEY6EBS6ptoZG0WXMBVTsZcwacCkSGnMyLTmZZuwSejNzqKaRgCbdECKSrAm+&#10;JEJDzWpEz+twRO4mXZcT6CSqIB4l1FBZRzgVKQe1+N95XVMDtrS6ob6qoQ57Vd2Amv0aEGd1PZ7F&#10;fwvV1dhDFKTXVFTXoCwdJUQVqCWqwKGyBrmcqF0HgBaXlqG3VlpGJtqy7juwd+2GlfGJcbMCZtk6&#10;uuqb2Kvr2Cqo2gmVHQWKznyhK4/IhSd0huQFTvI8JzkB5CjPd+TxnXgCJx4AVOgkgASOAoEDn2/P&#10;59vxeLY8eVtQJkFMVnLWPDkrSF7WUk7GXHYGkZyMBQ+SxdFcXsZMfoaJ7GeQ8YzfGMn8xggLuRnA&#10;TVMMT+eT4ekmMCmxECpYkNZLKubKKmZKyqYQGjBBSsomGNeurAoZKREZKKgYCFFQr6QjAFMq6igo&#10;aisoakFCBU1IINTgCyB1Hl9NngepysmrUMnKKTPCPIn/zt/aH/3e+LWPCRk+Pj6fffbZb37zm7Vr&#10;1/7Xf/3XR9/1Q28gRcwP3SnpddId+NR3gCImoUxGojWDm5PF8iVbCU4XDF8SiSgQmDg0+phIBJoi&#10;3KSMyEFMQpmUOzl3IIj5hCAmVzhDhZMPvnx85+79K1dvAhwpb4G9qFAQ09CIzttNsDAbm9rwkMFH&#10;QpaUDhnERInPZXoGrwVv4UifEiOmGFspvE4lljUZ2hP1qBc1qKezkQgRgsk6EQHHH3iQJfrRkJY0&#10;CFPW1oMmgZXoW/Snf/qXH377ewwfQv9OipjASsAlXEy8EAuajkkRExzMIua7QHOytfkhMDpVFREB&#10;TbEIaBK+bO9hBMrsaW0DDXfDgGTVRHqwtxMxIyXJ4HKGMkmEFlAlnr5TV49vDbzYTumQICaux5U1&#10;jaRhe3kNyBJjxyE6FhLn2ZdwyZLDlwxZvi36LEVMvNeUIuw4SZMp80OuwSfkanrEZEdTcudbEspk&#10;+hyxPdtFPY+YVvZE1AElAqEST7QGDeexOYzqGdE1avYh4psSgUTrqwCmdXXI8sSxEkH12uqKmiqm&#10;+SYgk0FO/BsIOZ3ZuQWp6aDMU7v37Vi5enlMfLSX32wre28jczdNPTdVTTdFVXehkodAwZ2v4MZX&#10;YFhT4CLPJ5LjO8tDPGce3wUnBULImRicfHuePGQnL2crJ2vDyBqSlwVWWsnLsAJiWjCIaSE3w5In&#10;w2iGBW+GufwMM9nPTEGZMr8hkvvMVF7GlCdrBoNTgDA6zdfEUcFMUclUUcmEzDFiHEqBSPpCJX2h&#10;sh4jXaGyDl9Zm6esxVPQkBeoywvUgJI8viofEqgzUhMIIXWwJiRUgAh6KigSKZLjvdu3P93f/H/+&#10;85/xDwxTU9O/EX9FRUX927/921/sO5Ii5l9sq6VvJN2B/+YdYBGTwuXPiZjDo4+HRx8NjVBRypRA&#10;TPpwSsRkmZL6nXgI8xJw+cX9r27f+eLa9dsDg1eAWbTIGhRFQRMPQZbwLyGKmHiKUiYVIHLwIgrJ&#10;r4Iy8RDPchHzXUDJnmcZlC4YH5RwIW23CRBEOJ6MPrp6HbVESAAFZYIRYVuiPBx8iToeWsqDsPgX&#10;97+EfwnE/O3v/gdG/qA7Jr0YcFnfAJ8PlNxIERP3p0F8vNd7EZMCJRc0PwQxcf2UXiaHMsGXLGIS&#10;0KSIyRWQrlHMc8AysBqoi8AWQ5nsdEfKiyA/CoXkVaBSuJ7wO5mG7UBMiPTUrISTV8+6nixf0leJ&#10;/csp+JK9YHrEpNz5XoJ87wWUSn8sYk4GzbdbaYqI8y0MfXskJkHM6kbYlhCFSxFiIhUBHmpdUw0c&#10;/fqmaqihqaqxqaqpkaqysb6yAaF1FBjVVaMpUmVVZVl5OYzM/MKSrNz8lNQLR08c3rJ986KlC0Mi&#10;ot19Qu1dAk2tZukZ+qpp+iir+SgoewsVPQWKAE13vtCNJ4AoawIxXQhi8l0FQjehAijTAbal7AxG&#10;MlTWsjMgKzkiYCWXMrG2BHTyZKwhvowVH6xJBMo0l/vMjAprnqw5XxYxdHMB31woNBMKTRWQYYnI&#10;OB+Zl3o8UfakpixPJDm+ppwQ0pBXUOcpqMsRqckKVGT5KrI8JVk5JTl5RXl5ZR6PUCawEhyppKSt&#10;oqqnpq6vrmGopWWkrW2io2uqq2uqp2eqr482b//Nv7h/0tv/v//3/169erV06VKYlyxfYhEZGfmv&#10;//qvP+mWP+VFUsT8KbsmfY10Bz7FHWByMScma2SYtkOfWqThuTifUiKxUpQ3iazKoTF4mawePx19&#10;zMbHxXYm63q+sT/F10gYnNS8vHvvwa3bn1+9dguVIhQokW3Z0ipqGAmWAifhTFMzjECYZBj2+AZA&#10;AZTASsAl7E8Id8BD3IQyKIuMLIxOiZXUAeWKcUNJmTmT8XkJ8W5aq44F18iEc0mClWhMA1upsRkk&#10;iqbr33z7/b/8z3/7w9/9cWh45NbtuyBUuJ7ASoqYuIwGymlRPCxM1qzlRsynD51PyZeTMZQi6duU&#10;yXUx36zFRia1M9/SZLB7CzSZWd7gMBolByCKfFCxkYln2YHgAE127DhewlqeeAtinU7yLFnS5T7F&#10;RtJF4XIaNH+3rzmlqTnNycl+J0uZU7qY7xqb/raXyQ2gv7WeYt76OxETW42y8qYaNGVvaK5mVNXU&#10;VNUsUnVTI1TT0FCDtM4aTGCqKCvGVPSiUswIyM4rTMtMP3nm+M69O5avXh4VN2emf5SLZ4ilnb+h&#10;6UwNHW8VDS+hsgdfUeRiUjsT0XO+AHzpKCdPhei5M5/vxFiYdnKysDDtIWpn8uQgG3l4mTJWYE3Z&#10;GZayn1kRMdzJ+JoEMXmENSFL+RkWwEp4mSLKnGGG6DmPGJmmSNOkHTRRHk6SLxnEFBfoaMnxieQF&#10;MCy1BUraAmUdoYq2AqTKSEVbUUVbWVVHVU1XTU1XXV1PQ8NAU8tQS9tYV9dET8/MwNDSyNjKxMTG&#10;3NzWwtze0sLB0tLB2srRxhozzT653/b/+3//72vXrrm5uc2YMQNYifg4XUgR85P7UUo/sHQHPpkd&#10;YBDzuYTQ2Hx6Md3Op6BMtkgcfMkVetMwImYkZUfWvHwXXNILhjHyZ2QCRzS4AV/CvLx0meRfgrEo&#10;TSIsDpoEZSILE5AEpsSacieLntSnBAsCK3EHQCqEBR7SW7HRc26qJUVM1rbkYiUMVI5I/3a2Yp0i&#10;Jo6oKAIygg4pNcKbpMIgH1ieGBr56PFTTCr/t3//j3/80z9jajmIE6/CU7iAIiZtWsRamLTq6Jem&#10;TA5oTo2Y8DXfRZks/LFBauoRsnYm5UtqYVLEpG4oNTLxLCAMvEWCxYx/CagCq+ElrOU5JUpKmKmT&#10;KXMyYr4rev5zUea7EPMnU+ZkvhQFyqd2Md8gpogviYspsjDhYlY3N9U0N6MtFkHMqppyJAqjUxYs&#10;zNyCYiBmenbG6XMn9xzYvWr9ytiExFlB0W7eIdYO/sbmvpq6Xioa7kJlV76iizxJx3QBXwqVXIU4&#10;Kjjx+A5y8g6ycvYysvaycg48ngOfh6O9vDyOiJg7CviOQr6DgGfPJ6BpI0ccTSuZzyxn/AbCAohp&#10;Db5k9CaALi8DxKSUSUATUXJGJhBPzoTHFJujIREokykSNxQK9YUK+gIFPQFKeZT0FZT1ldQMVDQM&#10;1bSMNXRMNHVNtfQgE209Ux19c3CksbGVqYmVmamVuZmNuRlo0s7K0p6gpI2znZ2Lvb2bo6O7k6OH&#10;s5Ons7Onq4unmwtGnH0yv+KZD/rP//zPR48eVVFRYc1Lf3//6OhoamdKXcxP66cp/bTSHfhkdoAE&#10;yp+9gEa5GnkxOvJiGsoEYnI1taMp7qb+FMXgcDQZxGQLdyg+Qm9KfCbRJ70AAm4iPn79xh1AIbCP&#10;upUgSBoTB2ViAawEZUJY0DXryVHEBBQCK5HEef/BIwgLljLxFO4Mg5MtHvoAsiSUycTcRSXqtFBd&#10;XK5OCthpJTiokU42hx9JeRE8Cs/yq0dPvvv+t0DMf/6Xf8Vi+NnojZu3qZHJJmJiDUiFPyqeJERi&#10;/VzKpGuJ6Pk0Dz84aP5OvuSGztk1hU6uv8hSJoU21t6TQEz6EjZWTo1M6uqxfMlamJND8+wZlnol&#10;GJQ1MqdxNKdJ1pTI4PzA3E36zeJ7YTVN6Q+XHVk7c0qgnNLFrK1+Ex9nEzFJRwWE1FEVxKiCUXld&#10;HRUyMqsbG+ub0dGIDJ5ESmZpSVlRfmFRbn5Rdh7GdxakZqadTDqxa9+OFWuXRcXF+c4Oc3KbbWHt&#10;a2jipaHjrqrhqqjsLFR0Fii4CBXdlJTdVVQ9VNU8VFVdlZSchALQpJ0cSbu0xRH5l4zsePIOAj6e&#10;dVIQOuIaAQqA5LmICb4EbtrKy9rx5ez48rYCIhu+HJW1gMiKkSWJj8uZ8eVgYQIu4V+SRExFBQsV&#10;FWsNDWtNTSsNDQsNTchcU8tcS9tCW9dS19Ba39jW2Mze1NLBzMrJwsbZ0sbJytbJ2tbJxtbZztbJ&#10;zs7JgcjZnpGDvbOjvYujgyvk5ODq7Ai5Ozm5OTnR9VdfPfxUfsXjNzxmtSUkJMjJyVG+VFJS2rhx&#10;43fffXfmzBlqZEoR81P5aUo/p3QHPrEdYBDzJdHIy1EiApesRp5NDZrPhsnYxjcammRqPpVseMlQ&#10;pggxafIltScZxBRlW7LBcRFciqvUAaYgQviX4EvwIvCRWpWAS5T10LRL6mXiJIubrCGHBTgMEHnz&#10;1j2gKi1RxwJeJiLmlBRxcxo6n1Jv25YiC5PmdKJ1EXUxWS+TbcBJW1pSyqTJmrRtOzD05q07KPF5&#10;/fW34EsIdeUwMu/e+wJPAUOp64kjEJOWkzMite3UZ/15KXPK5kdTouS7Tk5GTDZozjUyaWSZdTHZ&#10;qDcXMVmfDwtu1uaH8CX7MdgQ/GTEZGuAJKzNd5UE/WTKnB4xp7QzWbb+EYiJKh+Uk2OvuIU+4u5I&#10;tMd7OaOymlrSbrOG9NSsbmisx9RJdMgiWcLVJSWlhfkFhbl5hdm5hejemkYQ8/iufdtXrF0SGRfj&#10;MzvYyc3PwmamsbmPnqGXtp6nppanuibkrak9U0dvlr7BbANDyFdHx1ND3U1FxVEB/TJJCTlpUYTK&#10;HllZG0TJ+TzAJRDTSUEALxOICaAEZSJNE3CJBXxNGJx41klRCDkqChwUBPYKfDtIUUCkJIRslIRW&#10;igILBVLoY6YgNFdSNFdWslRVsdXSctTXdzYycjQ0dDA0tIeMjOyNTRxMzRzNLcGUrrb2Hg5Onk7O&#10;3i5uvq7uPm4e3m7unm5uHi7O7q7ObozcXZwgNxcnVxydwZQEKF0YrCRrJ0cXJwdnJweM2f0kftH/&#10;53/+Z0tLi5GREWtempiYoJPA//pf/wufPykpSYqYn8TPUfohpTvwqe4AEHN89PX42OsxRqOj0CuR&#10;Rl6NEL0U6dnLEbGeDb94S0MvRoaeP4OecjUx/HRi+AkE3ByHl/kEY8QfD4MjuRFwrNmCHvoUa3DC&#10;vERgHSFy4CAcRziLlC/ZbEvAJUVM1shkfU2aiEl9TRYxwZRI6KTB+i8fPqFGJjARcAnEhCg1TtaU&#10;iImTaH4E7GPnm7PpmCj3QfkOnR4E9OTOSaeuJGLiMDLRtAiJmH/8hz/97R/+/utvvrv/4CFeCKZE&#10;CiY1MrGgreNpP853NU6aTJzTu5sf4mX+KMQkTY46UXIOa/lN8Q3FO7akhs1cpOXk3HIfFjFF5UFM&#10;ux8aIudmbUrUGE2TFcpeOWVq5sdbm++1MyVcTIqbk73MyaD5rkj6uwLltdVN9TXNUF11E1RbQ0Qs&#10;TKYv0luIib73jND8CNU/LGKiqrysrLy4qKi4oKA4r6A4J68wIzv9TPKJvQd3rl6/LCYhzi8ozM0r&#10;wM4pyNYhxMY+2Mo22NI6xNI61NI6wsYu2t4x1sk5ztk1zsklys4+1MoqwMTEV1fXQ0PTWVnZXqhg&#10;JSdnPgM5l7LoWATz0lFIXExqZCKMbs9DgiaRo4DnrCBwU1b0UFX2UFOF3NVUXFWVXVSVnSE1ZRc1&#10;FRcNVWcNVUd1VXsApaqytYqytaqKjbqanaaGg462i5Ghh4W5l5WVh5Wlm6Wlq6Wli5Wlq7WVm62N&#10;u729h6Ojp4uLt5ubr4eHn5e3n7ePn7evr7ePj6enp7ubh7urOyMPNxfIjQrQ6eLs6sqIgU7IhdGv&#10;38VEZc/f/u3fbtiwQVlZmfIlj8eDWzk8PIxqG/rnSoqYn+qfbennlu7Ap7IDBDHHv6EaG/uaKwY3&#10;XzOUKdIoFlOB5ghBTJHepkxCnAQ0icZp43QWMdkoOS0epxYmN3qOkwBBtMAEGtL6Hi5fwrYEWbJ8&#10;Set7aMciiLU2KWsCqkCECLXjbtTFBGuiMh2VQxQoWcqkrElNTVZc6OTiJtP8SISYrEkJF5PNyORO&#10;DwIs0tpzQCQMTtAkYuXffvfD737/t//jb/8OiIm68us3buEp2rqI5mJyAuVTtE+a3KdzStycMnT+&#10;rkogwCJjAL9TzAVTiIuAbLU4DUNTJmNdTIqYXNSj17AhZrYqCJfRlE2JUDj7cPrAPWtnTq4QYn1W&#10;CeL8wMTN6cuApkTMaRI0p6RP9uQ0piYqyilcchGTlJMzQrt70vGeEQ2XQwidV9Wj1qcRsyTRtLWy&#10;Ei5mWWFhURFGl+blF+XkFmRkpScln9x3cPfaTasSFswNCo/2mR3u7h3jNTPBd9a8mbPmz5y10G/2&#10;4tkBywKDVgSHrA4NWxMWjuPywKDFfrMSPTwi7eyDzMx99fTd1DXsFRTRX90OiZgKQmclRVdlJSoX&#10;JUUXRQVnnFQQQC6KQndlRU9VFS91VS8NNS8NdU91NTd1VUKWairO6oQvXbTUXDTVnDTUHNRUCWKq&#10;KlO+dNTVcTHQ97Qwn2lnN8vRYaaDvY+DvZeDvacDyNLe08nB09nJy9XFy83V28Pdx9PD18trpreP&#10;rzcmZnp5e3l6eXoAM9/Iw82DEYVOdw5xinDT1fmrX30u5u3btwMCAlDTQ/lSIBCcPn36j3/8I/cP&#10;kxQxP5U/09LPKd2BT3UHuIgpQZkUMbmUCcSckjK5iIn1ZMqkoPn0ydjjRyQmzk3EpDVAFDG50XOW&#10;LxHdvnzlBhsiZy1MFjFplJwiJsgSA1TQsxpHFjRxHnmZoDEaKwdlIhfz3udfsoFyGivHs3gjVlzQ&#10;lPA1uZQpjl+TjkLsBHMaNGcC5WR0EIVLtrcREJP6nYiMw8hEuBx9i3AEccLahPFJG2Q2t7zVd51p&#10;Fy9JmVN3g//gSPo0lPmRiMnmZbIV3B+CmGzrH4mUzclJnxQxp/mQ3KD5lHzJnvwQU/MndNacnJE5&#10;jZc5PWJOY22SpkVVRBKIWVtLfFN4/BikROvKiRpbIBQAoXM7urOWV5FppWjUWlxcUlBQWJiXX5CT&#10;V5CVk5eWmXr67PG9B3ev37J2/pJFkXGJQWFzAkIWh0euiZuzIWHu1nkLti9ctGvJ0j1Ll+9btvzA&#10;ihUHV6yE9i1dumvBwk2xccsCAud6eoXb2Pobm3jq6Liqq7mqqbmra3hqaHhragAfCUHCqlRVcVdW&#10;dlNWgnlJ+FJZyVNV2VNNxVNdFXwJIxNw6aSqDDmqKTupqzhrqjoxLqadqoq1ipKVipI1WBOIqafr&#10;amzoY2Pt7+Ic6O7m7+bi5+o809XZx8XJ2wVwCTmDLyFPDzfIy8PDy93DwwP/5way9Pb29PL28PKC&#10;RKDp4ckgpge1Nl3cIDcXVzfqaDpBv2bE/NOf/pSZmamhoUH5EkcvL6/+/v7/83/+j8RfKSlifqp/&#10;tqWfW7oDn8oO/N//+//GJr7j6NvRcapvRse+GR2Fvh4ZgWBnvh59RjQy/EpSQ69Ghl6yGn36Ehp5&#10;8kKkpy9Gnr54g5gYU85ptE67qdPhPbAwR0af0/oeeI1suiRtsU4D3zThEkBJY+K0xTqtH4dwBnxZ&#10;XlGDI3pZS1AmOBXgCC8T/iVYk9anU16c0shkHc1pTE1a8QNeZEqFaKIkaTDEVH+jjSUSMRFERi4m&#10;hiUiJRQhb9JEnUa9Ud/z8KsnI6MTr15/9/zFaxSV37x198rVG8jvxJWYSI6XIwuTSfckojOK2P5K&#10;El08PwQ3P9DOhEk5Jb1xzUvMfpTQlMXm7AgfblUNt8Ml1+9krUE2kg5UpVF4Ku5bcD8h9wJ6frLx&#10;OU3hOfsZpsfNH9W/ndvAiJuXOT1oSlz5rvlArK/5DsQUVRoRM5VpgF/TQOCSRUxMDCouryxCIXlp&#10;eXFxaQHsy9z83OzcnMzs7LTMjPOp546fOrxz3461m9bMX7I4Zs788Oj54VEr58zdumTZ7pWrD67b&#10;cHTTlhNbt5/avuP09u1ntm8/u2MndGbb9lMbNx9asWrLnMSVIWEJ7p6htrZ+RkZeujqeOtpe2tre&#10;VJqaXpoaBCJVVQliKim5KipA7ooKbkpErsqKripKLipKDkqKdopCyFZJwU5Z0V5V2U5V2VZZyUpR&#10;wVxRYIaMTICmupq9jrazkYG3rVWAm0uQl0eAh/tsD1c/d1cfdxfIyw186ezp7uLh7gJeJHJzdXfF&#10;F0FGsCPjWbq6e7gQEaDESWdXNyfIxdVRJBcHZ8gZsocePvyVNi364Ycfli9fjpg4NS9lZGRQ6PP6&#10;9WvEzSf/SZIi5qfyZ1r6OaU78KnuAEHM59+zGp34DhoZ/5Zo7FtKmQxifj0KPSMaGQZlvi2CmCKN&#10;Dr0ae0o0+uQlK0nEZAYC0TE/dISPBGKyuZIIZIP/aC9xmlhJKZNamOBLipjsU0DMikr07sZgGDTu&#10;roWXya0HwmWII+OGrFXJ1Ot8EGJOjp7TMDq9FVuQTmtxaB947gAeOkAIjEgj8sBEnMG7YwwmLFVU&#10;PmFDYKziIb5l3JBSNV5C8Zd+SC5ivpmcyRk+NCVlTt/naMpZlFMipkRwfDJiTvkqti0Ra2dK8CUl&#10;P1qFwzIcvYb6lLgt+14sZU7JlyyG/jTE/JDQ+QdS5uRO7B9CmZOvkYitT11UPqWLya1nR51+PSPa&#10;ILO+qbSqNr+4LK+wBK0wCwqLc/MKcrLzMjOz0y+kpyZfSD519sSBo3u37Ny0ct2KeYsWxSYsiI5f&#10;HJuwbuGSXWvWH9q87dTuPecOHLxw5Gjq0aOpR46kHT6ScfRY9rHj2UePZR0+mrxz96FVa7cmzlsc&#10;EBjj4upvbu6lp+vJUKanlhZKhTzUNTxgajIWpquioouCgrNQ6CLEQCC+k4CHpEwUAzkqCh0UhTYC&#10;vhWPZwlhdrmAb60gtFIQWgj5mFpuzMdEcjlTRaG5irKNtoajoZ6XrRX8y0AgpicQ083Pw9UHcnfx&#10;BmUSvnR2Bzu6O0GwIZFP6eTk4ORkjyOTXgmUdHgjF3vnKQW+ZM7/CnMxUdnT0dFhYWHBBsf19fUx&#10;xQezfN71x0mKmJ/qn23p55buwKeyA0DM8Rc/QJQyKWKKBC8TlEmMzG9GRyARYk5JmaOAToYyp0HM&#10;oSdjTx6PoOiHtGdnqnzYQeRATJyBhTk2/hK8hYcALwSyaYgcYW5YmKzYdkU07ZIiJn0W3An/EohZ&#10;Vl4NxKSTyqloSRCuBFTRHuxsfQ+biMnNv6RrrpFJ19xgOguXEvwnwYUsGor7HGEc+SAtQqKUiZRT&#10;iExdF9+ftoWn44gkyJI7YWj64ZYfWH4+1RDzKVzMD0FMes1kImSbE3Gn8rBJliDCyRdQ/xK36uqG&#10;H4yEVyA7+uQjheDNZ3tXVujkwPq7CtI/JEfzvZ3bpxz/IzFScnJ25uTg+E9BTDIrEuXkokIfcbkP&#10;Kn7IOCXRACHMiK+lEvUwKq6oLigpLyjGrKnyoqLS/PzC7OzcjPTMC+dTk88knz526tCeA9s3bFm3&#10;bNXSxAULYuLnR8cviktYs3DJjtXrD2zednLvvrOHDl84djz1+IkLR49dOHo048SJ7FOn8k6fyTt1&#10;Ou3AweMbN+9ctGRZSFgMCrcNjR1UVe2VleyVFO1RaS5UcBAKIVL0gwnmqDHHkTRp5zmhHojpzY7a&#10;c3uhwE4otOLzLOTlzBlZ8OQtBXwLTIxEryJ5WUN5GQP0xRTyzVWUbHQ0nYwNPG2sZrk4+Xu4zXJ3&#10;nenm4suYl8S/dHOC3Bm5uTm6ujkCKJ2dHR2d7B2dbJ2c7alPifMQANQd8nD28HTx9HT18oLcvH3c&#10;fXw8fH09iWYSPX786Ff1G/7f//3fT5w4oampSc1LGhy/evUq8qCm+ZxSxPxV/RClH0a6A3+FOwDE&#10;HIFVCY1/OzYBfTf+/LtxHBE9xxmCmMS/JFFyEihnKfMtFxN8SRATAXQxYpJYudjFJOHyp0jQnBh6&#10;Mv7k8ejTp6PDw6RXEZuFyU3EHB17AcTEU0BMIBeYjE7xYX1KrpHJBsopYgLa4G4iPk4RE0YmdTEp&#10;idLB5biADi6nhqJErQ/7kGVNCcSU4EuKmJQvIdYQxavoDCEI1zAsK3ovugAz4dOC7UCBeBaB+9t3&#10;yNR1CrV4CW7V04t4Og2Lv4mPS0ywnNLLZAey/4URk/IfFzFxhtLe5LIbLl9OvoA+S28lgZhcynwX&#10;YrIYOrlf5mTWfNd88w8fDvQXQ8wpK9Drapuh2hqIrSgX8SXtgoT55hXVDeXV9YiPl8Hjr6wpKqsE&#10;YhYWlxeXVBQVleWjIWZ2blpqRvLZ86dPnD568Oie7bs3rdmwavHyxYnz58fOmR8zZ1Fc4uqFS7eu&#10;2bBv6/YTBw4mHTmWcuLkhROnUk6cuHD8RMbp09lJZ/PPJRclJ2efOJG0a/f+1WtWRcXEIulR39AC&#10;08N5PFOUlsvKWsjKWsnJ28ijnxHPVh59i9BBUw59NDEByF5WFkfSUBPn+XwbvgDmpbm8PJGcvDlP&#10;HnyJiZGmaLTOkzOQl4VMFIRoV+Sgr+thaebnaB/o6R7s4xno7eHv5THby32Wt4eft8csHw8/X8+Z&#10;jHx9PXx8Pbx9PBlh4Y6HM/28qPz8vGb5ec+e5ePv7xsQMDMo0C8keHZIiH9YWGB4eFBkREhUZGhU&#10;FNHw8NCv5I8BIuCff/55UFAQ25YI/dX37NnzP//n/3zvJ5Qi5nu3SHqBdAekO/BRO4B/5j5+DNpD&#10;i8qXoMmJie9evPzh+Qvo+4mJbwlcPnv1bPjlMOlShKZFpNxnfPTrMZQBMaU/RM9QZs6pNB9+OQqR&#10;1Mw3ZeakBmgIFT+kqBx8OTLynIaGJQaU01k+9Cm4esiVZIaAD9CxPWyhD1xMymfcWT5wOmnJOZxL&#10;wCUQkxqZIE4IrAnhKXiZuA9ejjuz+Zc0Ek0fvgsu3xUov3gJtedviUncFJWlM68CYlLRk2QBahRP&#10;FbqCM9dv3AVP4/u9chVR8ps4AxLtHwC50h6cSPcEmBKWZcXt3zk5QZMbMZeoMeeG7yUmSXIGSIrS&#10;H99b9EMNS67FKIF9b085n2Ls5JS9hyTi4Cy8Ts65/PDmSlO+EZc43+Vocl3MnxYon+xovuuMxFBK&#10;icumsjlb6utaodqaFqimurm6qqm6GmquqRG1SarC8PeaxvKq+tKK2uKy6qLSqoLi8gISIi8lx4KS&#10;3NyirMzcCynpZ06dO3bkxL49+3ds2b5h9fpVS1Ysnb944Zx58+ISF8yZt3Lx8i3rNu3dsevE4SNJ&#10;x08knzydcupM6ukz6afPZJ49m5OcnJ+SUpiSknsmKfXwkaObt6yLT4iH42dsaqmkbMrjG8vImAIx&#10;5eSseXw7gdBeILTBWlbGcsYMi88+s/zsM+sZM6xliNDhCK2OLOURIudb8vnkSBdCIYSh5KYCgRGf&#10;ZyTgEQtTS8PD3DTA2SHC1zsuKCA+JCgmKCAqyD8SCvaPDAmICg+OiggGHUZGhkREBEdEhkRGhkVF&#10;h8XERsTGRcbFRcbHR8XHRcXFRhBFh8dGh9P1nPiouQkxcxNj58+LXzB/zuKFiUSL5kJjY6Mf9Wv3&#10;Z3rxf/zHfzQ2NqLVJVvZY2xsXF9fD1PzQ95BipgfskvSa6Q7IN2Bn74DZIAk05PoGelG9AILlJCP&#10;j3/9fOLbF8+h76DnE9+QxpnolynCSnRoZ9dYkJ7t3GZGQMyR4RdE3GZGXMQcfY6YONsCk+3Bzo7z&#10;wQKIiaxEmtoIEgI70hIfMCIQk+YpshMjcYbWjONI0zHBl2xGJi39oaAJLxN3oOFykBkb0aYe5Hsp&#10;kwIot8CcoUkWIsliKuh8cwElSLAjTEqAJvARD69eu33t+h0IC1AmvQmeogJc0nuySZlsaiYFTQnE&#10;lMjInDIXkxscn3JAOTevcZrSnx+FmFPWA00mP4m3e280/BelTIlW7b8oYk4z9Pxd9el1dUDMNqiu&#10;llCmCDEJZRLEpKmcLGKWlNeALwtLKgvgXBaW5heUQLl5sDDz09Oyk8+lnjyRdPjgsd07927bvG09&#10;EHPZqmWLly2et2hB4oJFcxeuXLZyy/rNe3fuOXHs+NnTSeeTklPPnU9PTsk8n5J9/kJOyoX81LTi&#10;tPTClAs5Z5LO7t23bcnSBcEhMy2trVXVTQVCI1k5Ezl5C3meNR8N1RUdFBTQmN1KVgZ8afabvzH/&#10;zW9AmVYzME8SI8uJ2Qnn0kKeb8ETiARTU6gAQ9RCQcFMKKQTI6011J0N9f2dHGJm+c6PCF0WH7si&#10;cc7SOXGL58QtSYhbgvX8hGWL5i1bMn/Z0oVLlyxYvGge0eJ5i3Fm+aIVK5asWL545bJFK5YuXI4z&#10;i+ctXTh3CUXJBYlY48zyxfNXLF2wctnCVcsXr16xeBWjifGxn/4792d65W9/+1tuZY+srGxiYuKL&#10;Fy+mrOyZ8j2liPkz/Sikt5HugHQH3rED+H30/Xd/+Pr17ybGX2MOJALZjx+NDg/hV+jrVy+/+/ab&#10;//Hdt3/77Te/e/3qe4AmzEtgKEb74EjJUkLMzEkMBGJolRl0Lu7QTqYBIQUTEXDiYr6NmHhIKZMV&#10;6BOBcsSLaTEK18WkiImTrLtJa8lxBqSFI0gUKAkjE0FAGi4HcYIyIWpqsumblFO5syLZSLcEa06T&#10;rMkQ59Sa5G4S0OQiJuLgYE1chpMgS8qXWDM0KXIxGSOTupiUOEV1P6yLyS0w//Byn/8uxJxc7v3e&#10;0vXJwff34u+7oPO9RubkgP6U04A+EDSn7535XqD8kLZHtUDM+jeICbKsqmqigpcp6o6JQHlVfVlF&#10;LUVMWJjgyzwGLnNykYVZkJEBCzMj6cz548dOHzxwZOfOPVu3bNuwbuPqlWtWLFu5dNGyxQuXLFm0&#10;dNWK1Zs3btm7Z9+pU2eSk1PSUtDcKCMrLSMnPSM3LSMvLaMwI6skK7skI7MoJS3t2IkDGzatjIsP&#10;dHCywyBHJWVjvsCEJzDnC6yFCvZKpFrcRsCzkpe1lIGLiRnlGCCJkeUYBSRnKSNnLiNrKitnJidv&#10;Js+DTHHk8+FfQmaKCqYKQvAlhkailtzLwizS23NRZNjqxDkbFy/avGzppmVLNi5fumnlss2rVmxZ&#10;t2r7xrXbN63bvnnD1o3rNq1fs3HdqvXrVq1buxLHDetX4+GmtSs3rlmxfvXydSuXrgFHLlu0aunC&#10;lUsX4kiFM6zomf9exET7IeRZzp49m04YxxdaFJ09e/bv/u7vftQfOili/qjtkl4s3QHpDvzoHUAu&#10;5sT41+Oj6EM0MYSp4k/GwJcYJvli4msg5tevfnj9EnCJC6hVSWZLjo2+hDhwKcLNEYw1H3nOHEWI&#10;+QyIyQr3Z/IvaWci2pyINsKUQEwaQEf3StAbDYjTUZC07zptUUTHjlP0pNmZuAzUBcbCGjmXIMuS&#10;0ko2KRNwSaPntJ8RpUzakp2CJuLmtLCGm1IpkZop0bqI05j9PYjJtTknu5g/FjEnh8jZop+/DsSc&#10;0rbkFrD/0ogpMWz9JzRjn34c5ZS5mz8+RM50vhQhZnstcTFbJRCzGkU/1Y1VVQ0VlfVl5bXFsDCL&#10;K/ILy3LziwGXWdn5GZm5qWnZ51PSk5LOnzhx5tDh43v3Hty+Y/dmuJhAzFVrVyxfvWzpyiVLli9d&#10;umL16nVbtmzfv/9QUlLyhQvpmRk5qEPPzc7Ly87Ny8zOS8/C8MmSnNyynLxynEk+f3rvvs1LloZ7&#10;eDjq6VuqqpkIFeBlmgkEVgoKdkqo/lGyFfKt+fKEMmVlrDBJUl7OGqFzOTkreaCnyL805wvNeEJT&#10;eb4Z8JS8XGgCQ5QvMODxjIVCex0db0uLmJm+y2Nj1s2ft2nJYoqYm5Yv3bxy2ZbVK7atW71jw7od&#10;G9dt37hu64Y1m9au2rhm5brVy9euWobj+tUrAJdb1qzcjMXKZRtWLF23bMnapYvXLF20eslCosVU&#10;C1YtXrBy0fyVC+etWADNHf/vC5T/8z//c3p6OhIu2coezCcaHBz80b/6pdN9fsKWSV8i3QHpDvyo&#10;HSC5mA+Hn3z1bOjxs2dDY2MjL56PvX4Jvnzxzavn32A9PoI0yrFh1OgMjY08mwBrvnj+NSzP8bFX&#10;DGu+GGU0IhJhR6yfMcYkIywYk5LJsKSIiZoeiHqWuB5rSplsxBwFQHfvPQBLgQIBl2wkl7YrYnMx&#10;aaU5rfWh1dnUyAQ+skU/NCmTxs3ha4I7sQZlIi+TS6u0fJuyGvUFWdzkgubkAnPGqhQFst9lWwIr&#10;uQJxwo+kFibsSWptTnYx2UA5dTGphSnBl+9qjfnekZJ/MRdzGhycsn36ZL6csjvSuzp3Th80f9fM&#10;yenrzbnNMj8EN+k17+3ozsXQD5lI+Y70zdb6+naotratpqaNi5jUy6ysbKyoaCgvrystrSkqrigo&#10;LMvLL8nOKczIzEtLR3A781xy2ukzycdPnDl8+Pi+/YdRqLN1266Nm7atXbtp9ar1q9C3aPmaZctX&#10;L1+xZu26TVu37z546Fhyclp6Rk5ubmFBPpk6WZBfmJedn5eZW5CdX5JXUFFQVF1YXJqZlXbixN51&#10;62Nm+rkYGVlrapopKZspKMCGtFRUtFVRtlNRtkVbIlAmvEyeHFjTVsCz4fGsMdmcL7ARCK2FilZC&#10;RQuBojlfwVReYMoTmvEVTHhCI3m+vhxPT1bOgMe31YKLaRHn57cyPn79/PkbFi7csGjhusUL1y9Z&#10;tGHJ4o1gzRXLtqxaATtz06rlG1YuXUtNyiULVgIZlyxYtWThumWLYXluWL5k/dLFeNXaxQvXLFpA&#10;tXrhfGjVgnnQyvlzl89NWI7Ie0I8hHTyH/Vr9me5GIMfJyYm0OeSz+dTvlRUVFyxYgUi5tNXjr/r&#10;3aUu5s/yc5HeRLoD0h145w7gd9PIk7GxofGJkecvx16+mvj69fNvXo2/xvo5NPriOZhyHKbmqxcT&#10;r1+++ObF89fPJ16Nj78cH3s5NvZibAyASPViZOz5s/GJZ2PPh4kmoCFGzMPnw6MTQ0xP9SkRk6VM&#10;2ncdzYxQZA1+Ysc/0k6TtDsmLR4HJE1GTNrrBwwKI5NGxmleJuASKiwqKypGu+lKeJlgUGRtAlhx&#10;Q0qx1NFk4YzSG0U6icJztq6cKRifQuDFd4lbzUOTLFm+pIFymotJ0zHZEDxds4g5TX3Pu+BSYmr5&#10;L4SYk71GLjJOM+zxA3FzmhLy9z4l8e6TcXNK0PzAruwS6Am+nL5Qne0SygVNiZu8l0EZMG1vaOis&#10;r++sqyOUCcSsrCRYSQW4ZPiyHnxZXFzF5UuYl2K+PH/iZNKRoycPoJB870Eg5jaUk2/evh6jfdZu&#10;XLN6w6pV61asWrdq7YYNm7fv3H3gyLHTeGFmVn5+PtpqlhEVluTnFebnoIF7UVlBcVVxWV1pRQXm&#10;BJ09e2DL1riAABdTU2stLVNlZRMFBVOhwFxBaK2sbKOsbK2oYKUgsBLyrQTyAE2YmmiEac3nW/EF&#10;VgKhpUCBwCVPYCzHN5SRh7AwkuMbyPL0ZOR0Z6CinGeroeVlZh7r67siNnbdvLkbFiwAZa5bMH8t&#10;ozU4LpzPhcXlIMX5icuRoDkvAYsV8+eumj939fx5q7GYByWunJvAER5SJaxMnLM8IX7ZnLilcbFL&#10;4mLGnj37C/9RAV+2tLTY2tqybS/RoqiysvLf/u3ffvInkSLmT9466QulOyDdgQ/aAYKYj0bGniBu&#10;Pf5q9PnrsVdfj796Nfry+cgE9GLkxcvxV69ffP3N62+hr1999+olqs5fjI+/GCd8SRFzQoSY4wxi&#10;jhOmBLIOjY8zR1Dmc4gQ58j40+FRWJUSLiZ6YXIRE04nRvugKSaoiHaypM19KD7SqmcuYtKOmLSn&#10;Oo2V4wKwI6LhdJgkRUzApQRi0rbtoFiKrext2eg525ZSYvwPRUxxWyKWJgGIIgEWGV4UIaMIN68g&#10;z5ItGEc1D+FLxsIkd+C+hGIog5WUMmmtzyePmO/qzc6lvWl6qr8XIt97wV+GMilfcqPtU3LqZMqU&#10;8D7fW8lOGLSxo6Ghi0HMDiBmVdUbxGT5sqysrqSkuqioMr+gNDevOCu7AMmTKRey4F+eSUo5iSry&#10;46cPH0EnomNwMXcjUL5z75ZtOzds2rZu/WY4l2sQMV+/ae2mrVt37N138NiJ08kX0nOzcosQcIct&#10;ChUXlxdhXVBaWlReVYp/1SE2X1NdVIL3OLRjR1xQsIuZmZW2lomykjFyKNF1CJ2GlJSslJQsFRUs&#10;hSjiYRBTyLNV4DOmJikeN+fzTeR5xnI8kKX+DDm938joz5A1kuUZy/ONAZ18oRFPYKag5KSr72dt&#10;M2fW7NXx8Rvmzdu4cMHGhQvXL5i/bv7ctfMSVycmrJqbgAKgFYnxAETCiERxOGLNnJ+zAov4uOVv&#10;C2dWzoknSphDNCd+xZz45fGxy+Jil8ZEL4mOGns2/EG/Xn+mi373u9/t3r1bVVWVndkTFRX14MGD&#10;n2Zesh9Kipg/089HehvpDkh34B07gH8cP7j1+cM79x9/8fDZl4/HHw+/GCao+OIZbMnxF6DM0ecv&#10;x5+/mnj58jn06sXzl8+fP5+YeD4+Dk2MTUyMMmKIdOLZ83HE0ocnJlAvNPR8/CkVeQjQHIeejowj&#10;hg6mpC3WKW7Shyxl0umRQEx4imxxD3w7xKPpzBvWgaMBdIqYtNwHAhfSfkZ0AhAC4nTeDzUy2UA5&#10;bZlJ+7HT+ebwPrlxedrch0uZbNEPhy9vouyd1INfu3Pt2t23de/q1btXrty5cuX25cuYVHnr0qVb&#10;Fy/dvHjx5uDFGxepLt3ESTyLa5grxRdfwsWiKwcH0cCIsOYnESh/V1B7+k5GrH0o4Sy+t2XSe5ly&#10;mveVaM8+zcDJd404nxwKp7VB3Pby3NdKXD855j7lDenJd+LmW4jZXlXVUlnZXFHRVFHRWF7eALgs&#10;La0tKakBXxYUlOfkohqnKCMjPzUV+ZcZZ8+h49B5IObxE0lHj4EyTx48fHz/waO79x3cvnvf5u27&#10;NqJ1EZIyN2/bsGX7pu27d+0/cuTkuaTzGek5RbkF8Csri0uRf1JdXl5TXlZdUVZdXVlXX9vQVN/Y&#10;Vt9YV16Zn5Z+ZNcuIKaTqamFlqahkqKBUGDAl0ezIUTMUbVjpiAwE/LMhXwM7LFUENgoCW0UhRjh&#10;Y46GRLKy+p/N0Ptshs5vZHR+M0P7NzP0ZeURJTdXUEJ9uq26pp2GlrOuPsrVw1zdFoeGbZo3f+ui&#10;RVsWL4Q2LwJozt+wYN66eYlr5iasSoyHVibEEWGBh3PnQKshrBPiVsXFrIRio8WKWRUfuxqaE0cU&#10;H7sqLhYXLI+JXhYdtTQqYklk+NjwXwgxUY6JeeiRkZGseamgoLBz586///u///i/aVLE/Pg9lN5B&#10;ugPSHZhuB/7r//wfNGKuL6tqr23sb+28OXD54c17ww8ePR9CKyP4mhMQgt/jw4QNJ0bHn0+ANF++&#10;ePGSUOYEBzGfgy8nhp+PM5p4w5ciyoSjSRBzaHQckfSxibcQc3ziFUVM2nedBspZxAT8wV8EXNI+&#10;57RTJhc0abgcWElD29zJjaBGljK55T6IkgM96WxJSplT2plsJRDb0ogd8MN2Vqfuoxgu71279kYU&#10;MUGQBDHBl4BL8CIjrCGcpIgpIXoxe/3AILE8p0TMyfPK39Vu/S8QKKfTdyQ0JQVKNMv8sYj5Y8ly&#10;+m6a7y0zfxdivmvg5Aci5jRA+SNGpTOICTEu5hvELC9vLMN/1gxiFhdXFxRU5OWVZWWBLwtS03LP&#10;p5AUTFiYp04nnzh5Foh57PgZQplHTx08fGIvisr3Hti6cw8oc9O2nZu279q6a+/OfYcOHccrMlOz&#10;CnKLKgqQ2VlWW1aJvu6NNej9Xt/S0NDa0tzRjnZgbZ1drR2N1bUFGVlI7YwNCnYwMTXT1NRXVNQV&#10;8HV58gYCHuxMdE03UeCbCHmmoEwFvpWSwFZFwU4FaZpkBDnTXx0ihqWJAOF1RUtlVZClk46eu6Gx&#10;t6m5r7mlv41dhJv7HL9ZK6Njti5ctGXhwo2Ilc9L3DgvEUdofWLCusQ5qxPiVycwsCjWKpiU8bEr&#10;42NWxDFYGRMFrYiOXB4FRTCKXB4dSc8si4pYGhG2JCx0UUjwwuDA+YEB8wL9MUDiL/B3BZU9RUVF&#10;6urqlC9nzJhhb2/f19eHivKf5d2liPmzbKP0JtIdkO7AO3fgf/+v/7V7/eYDW3acPnAk82xKbXH5&#10;YFvX/Wu3xp8Mfz068e34i69BhE+Hnz168uzx09Gh4RcTz7/55pvXr1+jARtBzOcTo88nRl4QPXsx&#10;MfRinNXTl+PQkxdj0FPc4/kYStWHx8ZHYH8+J0zJuphATCqcpP0yaS4mqIid+giWYod3sxxJaZIa&#10;mXQeIz3DFu7gJEuZsC1pa0zAJcTO+6GgCVHKpF4mm+7JneLIdjJ6K1BODEjiQQIoJUSNSZYvKTIO&#10;DFzv779GKZMi5mSxfEkv7u+/2j8Ake5FYk3Xumia6T7UmpWYS/5z9cWkDdg/HDTZSqD3tsakk8q5&#10;msyyH3LmXbVH7yoDouc/ZCCQBG5OQ6U/FljfN76yo7FREjHBl1BpKeLjSMGsLiysBF/m5JSAL9PS&#10;8lJSss8lpyedvcDlS4KYJ5KOHD9z6OjJfYeO7t5/aNsuTCnfA23bvQ98uf8I7M5U4l8WVRZX1JdV&#10;NpVVNVfVttY1djS14L+X3s7Ovp6ewf6+SwNo+NrV11LXVJCVc2j33uigYDtjExMNDV0FBW0+X5vH&#10;0+PzjRQExgoCIwVUhcsbC3lminwr8KWakoOGioOGmr2Gmo2aqo2amr2mtqO2LrDSRc+AkqWfpXWQ&#10;vWOYs2uEq3u0p3fCrNmLQkLXxs/ZtmjxxrlzV8fGrIyOwnFtfNy6OfHQ2jlxWENr4mKh1XExq2Jj&#10;VkRHgR0JOIaHLg0PWx4ZsTwifFl4GNZLQkOgxSHBi0KCFgYHLQgMmB/oP9d/VsIsv/iZvnE+3jFe&#10;ntGeHs8e/eIDJP/pn/4JpTzwLNmxPfHx8aOjox8ZHOf+JZAippQMpDsg3YFfdgf+8z//c05Q6Nyw&#10;yCXxiesWL9u/eVvy0RNl2bldjc0I6w7d/xLE93ocfdhffgO9fPn1y5eviItJouWwNAlivoBQdz7+&#10;jOVLApdj0BMqICahTBI6R6bmKFI5GcSkVeRwLrmISSvNUVF+5+59ipiUMkGNFDGRFkkRk8IfGxaX&#10;QExaEs62Z6eTgWjndjp2EpTJTv2hlMkiJreiiIuY3IzMN5SJTMq3EZNrZGJNuZNlTepQvsu8ZHGT&#10;S5kDA9TC5GqKMT8f4mj+dyHm5PE80zuL7+1b9CFAOY2lOjkEPw1lTlMGJMGL7/Iv6WVT3mdygP5D&#10;xqa/iZ43dTY2dku4mIyF2UARs6gIFmZlbm5ZdnZxenp+6oWc8+dRh4MqcmRhopAcFubZY3AxoZNn&#10;j55MOnz89P7Dx/YcOLwdM372Hti57+CeQ0cPHT994iyyN/Pzy2pKUKVe315d3wHVN3U3t/V1dOM/&#10;Q1TFXRkcvHoR3Q/6LvW0dzdU12WnZuzdtiPCP8DGyNhYQ0NHUUFHwNfh8/WEAiNFobGi0EiBb6zA&#10;g5dpriy0Vld20FZz1tV01dfxMDLwMjGZaWkZYOcQ7OQS4uwa6uwa4uQS7Ogc4uSMdZiLWzjk5h7l&#10;4RXnM3NeQCBi5QsCgxJmERac5z97QVDgwqDARcEEE7GAcIaK2JD+sxPFyAhqjIe8veK8PGM9PaM9&#10;3KPd3SLdgLAu4S7OYc5OoU6OwQ72QXZ2ATbWs60s/SwsZpqbP35w/5f7vYzkpfb2djs7OxYu9fX1&#10;8/Ly/vznP/+8b8oipo2NTXJycsZf6mtgYACB/j/+8Y+wadmvf2G+MPfyT3/609/82O/zX//1X4eG&#10;hn7sq6TXS3dAugO/9A78x5//Y6a90yxHlwA3j1CfmXNCwpbNSdy5bv25o8fK8/IvdXV/dffet8+f&#10;/+GHH/7ud7/929/+8C0qzkl4HGw5Jir7eTk++gLNjsaevRgbfkk09Grs6auxJ69GxSKgOfQSDArL&#10;88XY85cTL0CtryYjJjUy6YxyNC0CSoIIKf+BjWhsmmZkUrikUEUrzWmnTG4CJe1hRHmUba4JkxIo&#10;iXvCzmRbsgM3WcSk1T9smTmtMaedjChiMl4mGQUpritHpBuUSVxMCpfXr39+48YXrPAQok+xuDmN&#10;5ckGzSluMqwJy/NNdTln3Dn5MO+a9MOOL/+LTfdhXcx3eZnTgObk/uosIErcdpqbv5c735uaOb2d&#10;OaWjObmsh2VECabEyyej7eSK+/cG7tnbMtZpd2OTCDHRtAi5mEjEBF8iSl5SUldcXFtUVJOfX5mT&#10;U5qVWZSWihbrmOKTkZSUduZM6ikyYByB8uQTp5JRxHPyzHkcj51MOnTsJChz1/5Duw8c3nf42OGT&#10;Z06eS0nOzM0uKi+tbals6Khr6alv7a1v6W1q7+/ovtQDl53WrqGB1+DVvp7BjpaO6tLKC2eTt2/Y&#10;FOo329rQyEhdQxeBcgWhrlCor6hgpKxorKxgrCQwVuSbKgksVBVtNVWd9TXdjHQ9TQxnWpkHOTpE&#10;uCMIPnteQND8gKC5/oFxvn4ASsBlsJNzoINjgJ29v60dYuX+tvbBDk5hzi6gzyB7+2BHh1Bnpwg3&#10;V2BiJIFFN6yp6JkId7dwVxewI64MtLMNtLUNtLEJsLb2t7KabWk5y9zCz9zc19TU18TEx9jY28jI&#10;y8jIw9DQXV/fVVfXRUfbSUvLUVPzq3v3fqHfzLTtJarFKV+iubqrqyvaXv7Xf/3Xz/6OLGKyLPuX&#10;WWAokRQxf/afpvSG0h34Ne7Af/z5z7Z6hvYGxs4m5m4W1u5WNl7WdrOcXSNnzl6RMPf4nr2l2dm3&#10;Lg5OPH2KCT9//7sffkDHzPHR53AtgYtIqhQVl4spk4OYDGUSPcaRCZoPv4Tf+WLsBWqHEH5/hbof&#10;dDJCTdGYOFDOxsqRjnnv8y8pYoL/gIMgSKZDEEnHBGLSWDDtKEStSloGzkXMyV0k6ZWASNrSiDZm&#10;B2jS2eW06GcaxOR0L2KnjTP14FduXb0qQkzKl7duPYBu3/6SFT1z8+Z9CBewC6wnMygLoOJQOyiW&#10;rTGnbd4JXLLiUibbz4g1NekQzr9MLuZ7KfO9bS8nA2V3Dz7/W/rJlPnxiPnhlPkuvmQ/gwQQc7/x&#10;D09pbW1D8wQgJmlaxCAmqfURIyayMGsLC6vz8ytyskszMwuBmCnns4CY586mnzuXcfYsOq4jIzP1&#10;zNnUM+dSk5LTMBLy9NmUY6fPHj5x+sDRE4eOn8I6CaN6cvJzSytLqhurmzrrWnubOgeJOgZbuy92&#10;9l3pQ64wOh5g5OnAlb7eix1tXQ01DYW5BSePHFu/YlWgty8QEy6mnqKinoIChLofUxUlUxVFEyUB&#10;+NJMWWilruSgq+FurOtlZjTT0izAzibczTXO12dRcMjyiChoSWh4gt/sCDcP+Jo+5pbuRsbO+noO&#10;2tq26ho2qP5R07BXh1AGpGanoe6opeWkrQ05ams5aGnaa2hADhoaQEMXbW0XHR3IWUcHsIiTROqQ&#10;ur2aur2qmp2yqp2yiq2yig2OSspUNoqQkpVQwUqgYMEXQvhv+2f/bY4I+PDwcFhYGFvZo6SktHHj&#10;Rrh6P/t70RtWVVXJycn9ZbCS+y5SxPyFfqDS20p34Fe3A3/+9383VlYzU9Ww1tK11TWw0tQxU9M0&#10;UVE3VdVwMbWI8fffvHxZYeqFgZbmx3dvfzP67Lvn49+9mPjmOaaYj70iGkdO5nMCmmOoFH82QQYA&#10;PXs9PkQ09uT1+ONX0ASOT15ODKMV0suXoy9fjb18PfL8Fe2XieL1UcTNn78af/6aiHE3KWL291+C&#10;41iN8XeVtS0tnZTwKDgSfqLtKi8Rq7KLScFkxfEdcQ0mNKK9OVwWvJa0PUKeJTxLRMkZvnwz7IcG&#10;02lFMFtdzlSvEyOTmqYMzLFDw0UDIZmWQ6Si/Pr1e9dvfA58vH37we07X9658/Du3TfCQwjnmaeI&#10;cJmYO6nr+Tle/pau0+IhzC6/Q2dLigcFEcZlxwuxY9MlSoIwA516mZiHzpYBiXMxSV0OZ41vk0xR&#10;EquvsxNJrhCTAdmBFqSsMGkJIg9xXuQ+drJVPjCMWZGTzE2mvI/ohngj9iVdXaJszq7uQVZivoQb&#10;LRZ5lvtGdD3lZ+Bcxn6Mt9M63ztt8r2tjqb0Hd8qaerobcOm4X2ZD0lpknxf5OdysQeRZUboxg/h&#10;DM6LJGZrCQDFfUgHqM4+BjGRi9leV9daU9PCICYp9Cktqy0WR8mRiJmdXZSJQp/UnJSULEREAZop&#10;F9AXMxtB8+TzmefOZ5xLyUi+kJl8IePs+bTT51JOJCUfP33u1NmUc6kZ4Mu8kvISuP4NrbUtPQ3t&#10;/c3dF1t6LkHtfVe6B671XbreD1281tt/uburv6WpraKsCrMlD+zeu3zBolkenlYGhkBMfWUlfRSV&#10;KyrCwjRTUTLDUVmIELmFiiKi5I7a6u6GOl4mBj5mxrOtLUMxdtzTY75/wJLg0CUhYYuCQuK8fUMd&#10;nf0srdwNjBw0tSxVlE2FQkM5eQM0yJwhYzBjBmQoI4NSdBN5echYTg5rnNGfMQPCs0YyMqbMREpz&#10;HpoiCcx4ZC6lKTnysUCPJIxQN5GRM5GRxdFYVo5MsJSVfyMZOVNGePb+zVs/769yJCw1NTUhYE1n&#10;QuKoo6NTV1eHwPHP+0bcuyHdc9u2bT4+Ph5/2a8TJ05IXcxf7scqvbN0B35FOwDE1BcoGimomKtq&#10;WmloW6hpmiqrGggUdOR4OFppanpZWc0PDd2zZk1xSsqV1taJL7/8p9/+8Kfffv+7Vy9EuIme7C/G&#10;MRRoFLMnR4aeoVHm6+ejXz8fAla+mnjyGnz5/NGriUcvJ4Zevnj26tWzl6+GJl4Mjb8gzTLRHGni&#10;JRBTTJmvJp6/BmIiF/PevQdI7Wpt6QRilpWhz15Dc1N7Rwep6QE2iSpvrly/eAV/3q72DFzq7hvs&#10;7EHYrr8dqNSFoDlaafb3D1wEVoIvL19BXBuUeaWv/yKeam0DTSIps6m+gfQtohOD6HRKOmcFHQdp&#10;6Q+8KAAE/pyDDPC3H9DGlN2gXof0qqSNLbnjea5dv3Pjxr2bt764dfuL23ce3IHufkl1V7yg67v3&#10;HjLnAaP3b93G36wvoBs3P5+kezduEl2/cRc3pwXsTKckth+nqPc7/SS0W7uYNUnKJjvcHB8eBMMQ&#10;m4jksGboU8Sgb54C6nVdZDQIdXQiFWGgo6O/naivvZ2orQ3qhVoZkTU5388KD4nIZUTkslZJ4VXM&#10;3d68Cm/R0YH3eludA52dg6zop5IQB22neLYLfhv5LsC1BJE/pCadZcQPTwx9A4I9g129F7t6Bju7&#10;Bzq6B8CCVAQxwZcgSNAkPL+BK/1IscXPixHWfRj7NHClp/8yEX5YYtbErejdIEKW7T0tbd3NrUiZ&#10;7qhvaMOkcpR119Q0VVaRdkWkkLyM9FovLKxA+mRObnFWViF6FcGNvHABcJmJRXpGHpSKM6lZyeDL&#10;8+nnoOS0c+ehdLDm+bSstKy8rLyi/OLyYgxfrW2obGitaemsa+9p7B5o6b3U3n+lc/Bq98WrvZeu&#10;9eHDX7yG/4Hhf1pNja1FBcXnzpzbunHzvNh4b2cXSz19Ew1NQxUV+JeGiJKjO6aC0BQdixQEFkro&#10;kalgo6Jkp6rkoKbsoK5sr67irK3hZWQwy8IcGZBhjk4RLi6Rrm5YBNra+ZlbeBgYOmlqWSspoXcm&#10;QNDwMxmD33ym/zd/Y/ib3xh/9pnxjBkmMjLGRDOMgJUzPjNkhAV5SlbGRFbWTE7OTF6eHOXkTCFZ&#10;echElrCjyQxZyHiGDISFKSsZOTMqWXlzWfn7t35OxPz9738P1GNn9gAxMcLnyZMnv6K/Ez/rR0Gy&#10;qRQxf9Ydld5MugO/1h3487//2VxZ3UJF01pd21ZTx1od9gCmCSvqyfG0ZWS1ZWQMBQJHPb1QV5ft&#10;S5bknT51ra3t++Hhv3/96o/ffv2H16++nxj/Znz064nR18/HQJkTz0dhZ44hIP76+cjXL4a/eTn0&#10;zcsnXzN6/fLp61fDr78eevHy8fjE47GJp+PPhycIYsLRhEbRyYiJmKPcB30x79y5D8Rsa+0CXJYU&#10;V6DxXnVVfWNDK+2y3t/PWJiXrw0yiNk7eBmU2dk7gO5GbV29UEdXT1d3b2/fACgTZAm+pIgJ4sRJ&#10;PNXRicmTBCKpmAHoSNNEK03Cl5DYziSFGiSLjtTM9nejsqHnUm/vlb4+UuU9MHB1ELjJDOmhc3og&#10;ICBwEFB489bnEMOa96kAlFR37wEx34ieZC+bcoH74G4UNyWEt2MBlLZ55/idaBHP9ntHjgEgm4Am&#10;FSVmepI9T1w0+IXdl1hR3AThseQHKBSBI4caceYNX4rJcvJlU4HmGxKl178FnWIAleBOLnTSNS7g&#10;nuRezzwLPqYW7FuI+a6kT+55bqSeEjm7gXTr2J2k+wlYJMg1eJXCIpiyE4DIcKcILkGWCC6jwf6V&#10;m9Clq7dwxEOcpC9kQRPXsy8ntAqbsL2nqbWrobmjrrGtDthXh8Ri1K6hYQJm+dRjVmRJKWYNVBYW&#10;Ipu6NDe3JDu7EMN40G4dwtBICAsMkKQP6ZgftMmkAnHiDJ7NZpqrY6x5WWVdBbox1DVXNbZWt3TW&#10;tnU3dPe3YFLrpWvdl693X77Wg3/jDRIs7iKJKD011XWZ6VlHDx5ZvXR5dHCoq42tqZaOsZq6kYqK&#10;kaKioVDBSCAwQmd1Ps9MwHTEFArQC9MaRyEPPdgt0YZdUeCgquKsqeGmp+tpYOCD0h8zs5lmpjNN&#10;Tb2RFokYN2LiSoqWAr65nLypjKypDHBwBmQmI8PKVAasSYTFG8nKmMrKmMnJmsvLEckxYq1KBiKB&#10;lRQ0WcSkcInLLCA5nqUc78GtnydQjgzLO3fu+Pv7y8jI0FAysjAPHTqEUphf61+Mn+FzSRHzZ9hE&#10;6S2kO/BJ7AByMd0NzNwMTF31jZ31DB219ew0tK1U1M0UlY34Au0ZMlqffaYvJ2uroR7l4b5lwfzc&#10;kycuNzaMf/H5P//w/b/87rffjj57/vTxq9Fn37yc+OH7r3/3++9efv3i6eiz4Ymx8e9eT/z225Hv&#10;vx7+7utn32Hx3bNvvx1+9frpixePxicejY0DNJ+Ov6CU+QxHNHoHn46/HBoaffjwya1b9xAoR6e9&#10;6qq6kuLy0pLKivKa2prGxsbWNmbeTzcqfvovAi6pgJhdcCj7BjsY0OzsRnZmT3ePyMscvAgkJRoY&#10;RKU5zEi4dwhZgjZIfyJqYVLQlKjeENUItwA0u2G5AVMoxwC5QGA9PZf7+i7394vaCVHWhJVIp/XA&#10;dKSsycVNkCKFThY0733+EPr8i6+ovrj/iApr+hQLoyyhTrlg3FCCoSyJUvRk6ZOdXUltTnY6pdj1&#10;JH2RRKDZS741iAuaWLOsyeImlwWncB/FZqQEMrLWpgSASpyfBjcnX/mWgcpap2ICbmlB7yF0IHoD&#10;l5Qg38Ss3zJ0Rc4udXkpi4sNbNG+SXjY9F8XIr4H02MK6CRqBDgCHwGRLFZexgio63eosJagTEAb&#10;y5cULls7eilf1je1gy9r6luqxXxZWVVfUUHMy5KSqsKicjIrMq8kJ6eI8iUEamRFyRI0SYESotwJ&#10;4UpMMMccc4ztKSuvqaxuAMISlm1qr8F/jEBMfICewTaM2rpyvffqDajn8rWu/kv4j661vQuRgcKC&#10;4qRTZ3du2b4gNj7Ay8fO2NRQVc1ASRkhcoYv0edSYMLEqc148uaQvLwFkZylvKxIPDkLnpwln4cG&#10;mTbKcDdVnTTUQZwumhrOSLVUVbFTVrIBlQoEVpg2ycOIcx5ZyAP+5CxliSxkQYSykBnE4U7RmhiZ&#10;VAQxQY2swJGEOFnPkgOXlrI8yEqOD/0siInZj6gT19LSonCJFEza9vKXqOz5Vf0xkiLmr+rHIf0w&#10;0h34BXcAiOmibeisre+kpeeoqetApOOopeukpWuvoWWppIy/B/qyMsZ8vqu+Prp4rI+PO7trZ291&#10;1Q/Phv/x22++fTb8cujx9y8nfv/d17//7be/+913r755OYL+l9CriZFvXo5+/83ob78b+f7b4W+/&#10;Gf7ma4qYxMUcH3+C2ZITjJH5HJRJ+JJYoCLEfHzz5t2+3kEE3aoxm4cgJozMqkqU5lTXNzQ0Nze3&#10;4e9ZBziyt78bvDh4iaobGgBoDnT2ILRNjEwINAmmhMCXoEx4mZQ1ETTv6SXF5mjeLm5URALiNJxK&#10;CzvE/Q5J6S4whZINZSnCW924wxsvkPYVArHRmPU0oMlFTIqV9x88fvDlky8fPn341RAV1jiD8yxx&#10;svQ55YISKpdKWXOUQidlzcnD09l5lfTzg5j7oL6rMGu5otDJcqc4kk7j6cTjlDjDfSjhOE4Do5O9&#10;ycm3ZT1Leh9OAJ18DAn8ZSkWEXlkhXKxcrIfKfIgqRPJiJN6S6d9Eo5k//0g8U8Iyvdkt299fv3W&#10;59du3rt64y7FRxAnRJkSJyE8S0UfQlwqlXBAwZdtnX3gy2aYiIx/Cb6sqm2qqkExHLEwKyoxKLWm&#10;pLQKaIhBkWDEnNwizIqEKGLSNfARAmtSsqR2Jj2P6zFeEq8FoeI+5RW1uG1tXTOG9SAc3wiube2q&#10;w7vjY/Rd6kC7hus3B27c6r92sw+I2XextaO7obGlvLwyIz3r8P7D61euiQkO9XFyttIz0FdU1ldQ&#10;MlRQMFZQNFFQNBUqmAkxwofP8CX1EWUtIDkZIKYVAU1YjMRotODB1ORbCQU2igq2igp2iop2WCgI&#10;bWB5CiAy0ByyEQiIMNlcnsdI3lIOAjtyQBPmJSsRX/4IxGQsTB4EC9PyoxETlT1ff/31vHnzBAIB&#10;5UuhUIgiGEy1wDifX/DX/a/j1lLE/HX8HKSfQroDv/wOIBfTSlEVslRUtVZSs1PVdNTQcdM18DYy&#10;9TYyQasOR00t/D0whs0gVEDNpp+lBVrKXTiw7+Glwe+Hn/7/2HsPwKoKbG37H4H03ntOPye9994L&#10;CSkEAqH33jtIbyIi0gRUmtgVULEhFpDeOwKCdWZ0xunj6Djlfv+z90o2x+A078zcKfG+98zOaTnZ&#10;CTlP3rXWu26eO4uR+emHt378g48/+fjWrfev37h5/d33bpBPdPLy+dPUzT98/9r3P77w/k2lUH7j&#10;2nlq5devnX33Klsl2TN54d13L77LIvRrXF6iys6AOm2a5y8eP3HqjTfe3rPnhcd2PrFt6/aHNz+y&#10;mYGDTQ9v3vzwQw9t2bJl2/btj+KXPPH0s0/v2v3c8y9CmS+88sqLr7324mv79u7bx/GeF4GJ5xEF&#10;cWFNAU3gkor5vtffQDRoSrCRpBqpme2KZYV3hbkloNlmasKXCmJKkRfDTPMylbr5i+1LpWIQ2hOJ&#10;uIntqufYkxAhvAhKwpSnTl84febimbOXNHHNyVPnBTdFfPhnpLGp4KkQKtwpPmhb32er02lvdqob&#10;1d9uW4yubEXXFhHJASHwbTnw+6HPO9WOR7UPNTC1P7A3R//UA7/1s6hB9MoL4FHyhNrD7e8vt9oX&#10;+uHOPcrfA7cL3FqUvdbnoLXViiWpGZPtDGnxobWGB2F6ex/6EKB/5ORB1rIePnHg0PG33zn21sGj&#10;bx44gjhoJ7leeFSDUamYS61cquRiYcKXjz+1CwtT/MtHtrFcR6mPY2FChOxypD6u+JdtfKnBpT1B&#10;ApHQpDiaXK9hJY+FLHkSUBVgbeXLx56GL2n6VNzT55gl3/sUmUQ0AFDWf/udV99+55U3Drz46n46&#10;RGlo3rp1x7q1GxYvXDJh9Pg+Tb1KsnOSrTZjQFCoK3zpHunhYfDwNHp4mTw8ze4eZjems50wLzXE&#10;tDh0sTo52Jwdrc6OZkVOipwcAU2RGXbU5OQo/uU3KFNlTa6Rm+TOCmgqbZeac3n7QArlf9HF1Arl&#10;4nEa/9eF8t27dycnJ2tD1n5+fvfffz/Zjv/43/f/Ep+hAzH/Jb4NHS+i4wz8E84AiBnRha5550gH&#10;F72Tm8nFw+LmFePtnxQYkhoSnhERmR4ekRQYRK5HlJeX1ZNmfN/UiPD+VZXr5s/b9+QT10+d+Ozm&#10;jU/fv/mDD25+8uGtjz6+BWKSacQaSYIwz7937dIHNy99cOvczeunrzMAdP3Czfcu3Lh+/tq75999&#10;9wJkee0aMUaKyMu8qqgVMY+f3L//zV279jy6Y+e2LWxAVhBz44ObHtywacOGjQ8+uGnTZuySrTse&#10;fezxJ59+Ztee3S/uBSuBy5def/3l/fv3vrbvhZcYalGMTE18SBcm5uWrr73++v4397/xFnp9f2sQ&#10;UlvCkWJcSZudgGZrlKMyQK2MpGi2mRTK97Ty5W3TS/O97kTMO7szNcQUdoQvz567fO78FU18CG5y&#10;Pawp4rgdhnIH7tZOAqnyQLhTw03NE9UK8YKeUmG3myhiQP4byzAl1FPbV9QuvNMuwlPZe2mvb0VV&#10;AVZRu/vbr9Zst/fozjWb35pgL+uU2oXYK0/LRvjX2oPjn2pmuLMdVhobBCXtXWeN5gXoRUcge1WH&#10;jp5CgpvtJPQpiKnZmVAmXqYgphiZGmLiYoKYUiXf8djTIOaW7Y8jjEzNxQQT7V1MjSyBTsgS+uRW&#10;pU3zwYf5UAxLPlT2jD+yQwRcIpiV59y+4wk2Qyp9yexJx9Hftffp51959sXXdr9Cifytl986+Mqb&#10;B17a9+aeva8++fSurVt3UiJfseze2dNnjxg4tEdtfUFaRoLZYgoMjvDwjvTw0nt6mby8LV4+Vk9v&#10;q6eX1d1DqXRLmdvB0eroGOXkGOPiFOviHOPmGqN4lm5Rrq4KL6okqlmSiuVJQbyNNVufQWVNsTPb&#10;I6a0Xf4pOajUaKd2VfJv+fB/Me7zgx/8gHlqPEvhS3ZCFhcXHzly5D++OG7/XtaBmP+Ed/aOT9Fx&#10;Bv4lzsCXX/zG5OyuyoNLg5Ob3sHF5OJu9fCK8/VPCw3LiohEGWHhiQGBMT4+NkDT26sgJpqdbKvn&#10;3n3mzf2f3bzOdPlHN659/6NbP/jBRzdvvXfhCh2aV668/96VD29duHkD8xKdu3GN40u3bl567z0l&#10;uuja9ctKehG6fuVdpMAluoqLee7C0aPH9+3b/8zTz23dun3LI9sUF3PjQxvWPbh2zfoHVq9dvXrN&#10;mjXrNjy46eFHFMrEy3x2z/N7XnpZEPOVN9545XWmdJWxHrAS/1IoU4xMmf7BwoQv33jz7f1vIGVA&#10;m8RNNQZISThXisV2EzBKOVWJy1HGX+ydM7HN1NU7klX5DUlTplZX1SxM++kfQRYpkYuLKbx4/sJV&#10;dOHiu1wKbmoEaQ+gHGv35M7o4qVrSI5F3EFYU5NGq5o/Ktxpb3aqM+8n28Tke1vckqQsva2me77V&#10;FrSkZstLvPy3RMq/TmleWaTZiqf7Drwmks3s+w5okfX2UCtP2E72gfZ89rfa9I3rtdB75VYGf0XK&#10;y1YODnxj7kpDRvsWWGHEO6HcvpOBU6edRnGaRa0uMq4zWK/q6ImzSHBTg8538JWPnNQQEwtT6uki&#10;QUwlA+ibLqZWKMfIpFAulLltxxOAILVypRdzC72Y26RWLu2YgpUcC0oKTWJSyt0Qx2ClACWX8iR3&#10;IqbqYr7wzJ6Xn9u7b/fL+/eAmLzC/W/tZdxn76tPP/f89u2Pb1i/+d57Vs2bM3/S2IkDm/vWl3fN&#10;TUpNMJotQaFkohm8fU0+PlYyLL19o73U+EkPz2g3dyAyysUlytk52tkZuIx3c01wc0vw8Ejw9Izj&#10;D1p35Q5WJ2cK37RXGjrTWEmHpYKbJkrhrSal6lNypSP2J3VzadBUjEyzk5PJiYii1o5Pmj5bpXii&#10;yk2KyDDqghyNnWnBbJUSTtTpTikD5jIG9N1Ci1iJVlFRoUVROjo6Env5ySef/Eu8E/wTX0QHYv4T&#10;T3bHp+o4A/+nZ+Cr33xZEZ1QaosrMNqywg3xPgEmJ7dIEoscHHROzjYPz3gfv9SgkIzQsPSQkNRg&#10;augEFwckhgSl63Ws+n18w7ozB968den8Dxgw//iDH3z/w/c/vHX1xrV3WWP+/Y9ufP+ji7feO/fe&#10;9Yvv37z8wa3L79+6rCLmJSUdU0HMK+iaiphKhvu7Qplnz54/cujoKy+9+vhjTz5EcXzjQ5se3LwO&#10;uLx/zcp771u+fMWyZfcsv+felffdv2bteuzMbY/uVEaAVMp84dVXAc2X95GXqTRcapM90pQJcYqX&#10;yfXcip1JrVwCgCQDqC11UumkFMlUh7pfR9kq3s6TUz58pTW9SO4poKnNgtyJmJiF2nS55mKCL9KF&#10;qdXKNdAUiGwnoclLl69fvsI+JMbwyRN97+q7N+8U13M3e8lDEFcKjwrIao7p6dOqUXrmEjqt6CLX&#10;nDp9UUOoY8e1JlFh01YdOkxFnuGkdrJPa2odqFdL9q2yz3XSAp5ac51IFW17tkOHThw6RKeposOH&#10;Tx05curoUT77aQ4Oq1fai5d05AikqPa2nqCx9fxJZNdj0M4PFoIXfLc/1dppEVfY/m5/ymlWzpKq&#10;46qEMo8cP4M0UxO+xNGUArrwpTRryhiQ8KVYmIz7UCWXWR8QUxv3oR1TvMwdO5+iXRIBmkgrmgOO&#10;gpLClIKSgo93SuBS40sNMXlaAhaYeCMj6VmylsgieOWNPSDmS/t27X1t14uv8pIoo/PAtWseXLZk&#10;xd2z5k4cO3HYgCE9axurC0qy4hITDCYlbZecCh9/s4+v1Yu/UX2iPLyjPLyi3T1AzBjab1zd4lzd&#10;4l3dElzhSxUx3d3j3T1i3TyiXd1tzq6M15g6g4AOxk5duFTh0hlZnFzUA2VYR+VORzMw6uRsckQK&#10;Oyr46OhEEKYiZbpIkVERuZjOJmfu7KLcuYuzsU2GLk6KOt+WvjND6476To66TkQaOUSizg4sV/ib&#10;fm1/8cUXDz74YEhIiDbZY7FY9uzZ8/XXX/9Nz/OfcecOxPzP+D52fBUdZ+Avn4HffvXVoNKq/kXl&#10;zdkFtYlpBXpLkn9QtKePyc3d7OYe7eGV4O2bEhCUFhSSFhScFhKcHhqSFhYS6+drdHcrjIudO270&#10;Mw9vunDsyKcf3PrhR+9TK//ww1u3Pnz/5scUzj+6/vGHl96/eeHWe/DllQ8/uAJi3nzvsoqYinl5&#10;/cbVa9evtvHlZRBT1ZnTZw8dPPzSiy8/un0nzuX6tRvWrF57372r7lm2gjav+fMWzJ07f978hYsW&#10;L71nxcrVa9ZtfOjhrXRmPv3003v27Nq7d8/LL7/4yqsgJgQpkz0yP44ENIU1AU3GfSSYHQtT3U6p&#10;hPtoc8Ey1dEqZXmPnRWnOnCtpVhl7843kinFvPwzzXxCmdpEuYzpaF6mOGT2RXN7q1J8SoFLDSvf&#10;vXYLXbvOJnmaYT/4U7rx3ofovZsfiTiWe/IoeYZvJVQ+y51IqlGpgGm7av63Onz2hKeNNP2Zg3Yt&#10;p/bPKa0C2qe292W1dgLuAAWKldsOsjU01+jcHtDlVGgnxP7Ll+eRb4HmFrcHdLU54eTpC+0QU/hS&#10;8y+xMO35Upsll9Aie/9S40tBTOnIpFwuTZnM4vCjL6KoreEmvqaMAWn4KKlG7VDSHjftC+XSiCl8&#10;SWi8sn3ghVdfwN1/7a0XXt6/64VXn9n90pPPPs9n5xnWrdu0fOnKOTPnTho3afigYf16tGBhlmcX&#10;ZMbEJ+hNUUGCmH5mbx8LJXIPL5ubp83NI8rVLRq+dHGNdbFDTChTkVu8m4KYMa7uUW2ICWUiZabb&#10;EauSArqrzcWNSwFNaZEUGchXbxNZ68SwKxHrkrLu5GxQc9eRydnF7ORqdnQ1Ubdpk9HBBRm+IWd9&#10;F+Sk6+wY2dkxQtXfhJhkQI4dO9bd3V3bCVlZWXn8+PG//Nv5P/QeHYj5H/qN7fiyOs7AHWfg69/+&#10;dmbLgGnNfcfX9RhWUdOSU1iXlFYZk1BqjSoyWQr1pvxIfUZQaIp/QJKvb4KPT3JAQFpoSLy/H32Z&#10;SWGhXbMypg4Z9MYLe75/8/qHNwDGSx9+cPPTH/3w4x9+gpF56b3rl+FLyBLExMW8dQu+vHxDKY5f&#10;5r5skmRfubIaSCHLy5evoiuXr54+eebg2+88v/uFLQ9vXb3qgZUr7lu6eNmCeQvvZqPdtJlTJ0+d&#10;PGnKlMlTp0+fOXfe/CXERq9+ADOT3MztTzzx2DPPPPEcAe1Q5auM9QhlSlCRVjdnAEhEaNGe5/ey&#10;/Eb2BmE9CmhqI8PSqKeItT3qoh1tybjUedVeQMC0lU3tybIdqvJU2rPRlAlialFE9sMi0uQnjqYG&#10;UmKt3elcQoRClho73rz1sejW+59oev+D73/w4Q/Qhx/98KOPP/34k8/sxTWa5PpPvv8jLuVKHoLk&#10;4TyPPKd8CoFUe07VUNWe0v4Muf4Z81W+tHYShtYw+lsRWaNt0JlXKKdCvnb5Eu6UfHXardp5s/8y&#10;NRaXr5GXJ9h9pw0M2p46c1EQ075QLnwp7Zjt/Ev4UovD1MxLWjCBS3u+BDE1IxPKFNCkhC25WiLC&#10;XJEEuwKIwp1icGrZmdpskNTKNWlFc+7MA3keQhVaNw4wWY89/+qbL7/29vMv7X9m10uPP7WbMCMe&#10;QjTSiuWr5s6iPj55xOAR/Zr79Kht7FpYXpKRC2KyISwqMNTk5Wfkr1YPL7Obp8WVFkx3q4tblItr&#10;tIurgpjOrnHIySXe0UmU4OKa6OaV6OEd7+4d6+YZ4+oR5ex2W3CnKhATtSKmYmQqm3jUEPU2ObDj&#10;p1XfoMw2xIQyTRiZDlCmKnBTldHR1eDooknv4KxzoGHdKbKzE3wZ/lcjJh2Wr776anx8vDbZw86e&#10;BQsW/Fd1Xt75rtuBmB0k0nEG/lvOwNdffTW5e69JDc3junUfVdVtSEll//ySPrmFLTn5vbJymtOz&#10;G5NSy61R+TpAMzjF3z81MBAjMylQ6ctkBXCaPrJ7UeHm+1Yefu3Vs0cPXTx9kk0/n3zy4Qcff3Dt&#10;1o1LN65dpEpOC+bN9668f/PKrfeuvnfj6g1F716/cf3Ge9euU1O/fvXqu1ehzMtXr6o6c/L0wbcO&#10;PL9rzyObH4EvFy9cPGfW3dOnzpg8ccq4MeNHjxw9auSo0aPHjB8/Yeq06XPmzlu8bPnK1Q+s3bRx&#10;09atW3Y+uv2Jx5967jkmyrUsTC0RU+xMrTtTbdCUQfKXVdCUVZO3t/XYsSZxP7fHX+w7DtnuKPj4&#10;V0qYlY7Mdunr9n2B9t2Z9qCpGXKahSm8Jd6kBpf2FGVPlrDj93/w4x/88PMffvqTTz/7qUg7/uxH&#10;P/vx579An//kl+hHP/454kpNcmfEMyCeSsTTitrBq8ap9hSrYavAq1DvneArpHuntE9qf3DnZ5dr&#10;tK9UvgR5/fLi7dXuC5GvQiNsja01qhbKFHezHWJKJf302Usnz1y0r5JrfAlcyoiPVh8XvpSsdS7t&#10;R3w0xKRKLmoHnTiaWIyKniXyU5EsRidpCwlrApriboqvKdVw0FAGg2T6RwbJpSkTvuRRPJw4Bcbd&#10;mHvTRu9fegWH9c3dz7/6+JO7t+14koB3+JJFQQsXLJs+ZdaY4WMH9x3Uq6FnQ2VtZV5JUVp2dkxC&#10;kt5k9Q/Wu3vr2R8GX+JfunpGKVIcSvxL+DLWySXW0TnW0SnOwVGU4Oya4umT4u2X5OWX4OkT7+Ed&#10;5+YprBmDtUkBXZW4mFLsNjg4KYZlF2XxI4poVZfwLl3CHJRL5RpWSjo6Ip1iZ2qrI53taRK4NDq5&#10;Gpxc9cjRRaeIUUjnCAen8C6OYZ0dQzs5IIKp/uI7BBPizIkHBwfLznEme9gPCXGyK/IvPvY/+w4d&#10;iPmf/f3t+Oo6zsDtM0ChvHdWfkt2Qd/cogEFpYOKyoeWVI6o6Dqma7dxNXUTautHV3btn1fQPTWt&#10;Miq6UKfPi4zMiYzICA1JDgzAy4z29820mEc091w59+5dOx89fuCtC6dPXr3Eksh33/vgPSjz/LUr&#10;Z65evvjeNezMq7feu3bzvevvvXfjPeW/m/zfjfdukAWHk3n13dZOTPLYT546+Nbbzz+3+5FND927&#10;bPndM2ZNGjd+zMhRI4YNHzJo8KABAwcOGDho0OBhw4ePHTduyrRpc+bNXbx82crV96/ZuEFZA7R9&#10;66NPPPHMrl1qKfxlabvEy8TR1ErnaiimgpvqKsXWVd2MkBNgZJ+GeHsqfB+ZPt8YstYmUdj3+BZq&#10;C0S880Bb/6iloAtitotPF+IUR9Pey9Tq5thjeJntCuWai9kOMTVnThBTiE34UshSqEs4EqD8yU9/&#10;9bOff/GLX375q1//9ovffM0lx+3081/85m/XFzxtO/30Z7+2l/1z3vlJueaXv/rqT4ibFP2JR92+&#10;SR7OJ+Lz8pWKhKQRVC3nQc6M0LOGrbCmRpli3GqISdFcCvHtRrL4TmmIqbVgynyPJBZJRJH0X2qT&#10;PYKYUiW33+gja4G05UDKXkpVt69Ucw/a5bkCmtq2Kg0xpVAuU0EyEoQ40FIwuSePIq6LfwsClxI4&#10;ryTPv/gaEbAEwT755J4tWx5nO+XqBx4kuX3Rontmz5w3cezk4YNG9O/Vjy7MurKulbnFxanZ2bGJ&#10;yXqzxTdQ5+Kpd/EwuXrY3L1iPUBGH8AxAZPSzSOeKrmTS5yDc5yDU2wXB1Gis2ual2+6T0CaTwCg&#10;mezlm8hD3L3jeDig6c6cEHV2xQq1OGM6OtNwqfClYliqHMlq8jaFdelCrC8K69xFOXaAOB3C5W6O&#10;DmSx0XeOQ9kmF7CyjSxdIh1dIhycwx2cQrs4opDODiioU5eguzr/RcS8fPlybW1tly5dxL+UyZ6P&#10;Pvqo472HM9CBmB0/Bh1n4L/lDBC9nh9hLNJbKqyxtbFJDYlpPVIz+2TlDSooGVleBWJOrm+c0K1u&#10;dFX1wMKiXhmZDckpXWNj8w16Nm1EeXlavDxigwLz4mJ6VJQtmzNrzxOPHX5z/8WzJBRdUTzKmzeu&#10;3rx++b3rCly+f/PG+7duvk9cu/r/t97/QDm4deu9mzfFz3z32nuqLpw6w9ZFAoe2bHpoxZKlMyZP&#10;HT1s+NCBgwb2G9CvpU+fXr1bercQUzxo0KARI0dOmDhhxqyZCxYtXL7y3vuZCdq0Ecrc9uijTzz1&#10;9LPP7ZYpcgkqspsiJ6uIdkllnyQlcvxLAU2iMe03vkgut/oWS5o6ozxvMRNNrRy4ZIRZnVZW5pRl&#10;bOXP7N2RpTvt1j/+ma2S9rE4koUpDYsyb96uaC5NhO28TCn1al6mZmQKZYptqSEmgKXx5a+/+Po3&#10;X/7+q9/+8avf/oGDb9WXX/3eXl/9lvv/ef3uq9+26suvfnen2j38t1//oZ2+/t0f2unO+3zrNXwV&#10;vFS+ii9+8zsENwOawqMa14K/wp1i3NqbnQKa0DknUNoDpDQvVXLxL9vNA2ltqe0QU5vv0SKKZMRH&#10;K5ELX8riH83UlHEfUevWcgZuCNVSpe0xlx9U+4wtsTNxMaVWbj9yDl9KgiZYqfmXXInByT0xL+FL&#10;e+cSvuTJ+XehZMQ+/fwTTxBO9MT69Y+w9Hz5slULFy6bM3vhtMkzx44YN6TfkD5NLd2r62pLKsuz&#10;CouSsxQXU2cyewdEOLmDmFYA0csvyTco1S8oDfkGYFUmuXkmOrvFO1Ild453cIx3oFDunOjkluzm&#10;lezuk+TuTcU8wc0r3tUz1sUj2sU9ykWpj7e2YOJf0liptlfq2Ffu5BTuqOAjEIlzGdqlS0iXzii4&#10;cycUoqrtuHNIZ5U78Tg7O1D4vq0uuJWtCmsjSwUrlT1nnZD/9+5Ch95660+9Q/z2t7+lLTwxMVHM&#10;Sy4jIiLWrVv3i1/84r/lTeUvfZ0diPmXzlDH7R1n4D/lDHz5xRfRLp7x7j6pfsHZwRH5YfqiCGO5&#10;0VoTFdsjOW1wYdGYquqpDY0zevSc2th9Qm23EeUV/fLya+Ljs8LC4n19rF7uJk93nad7XETogMb6&#10;lYvm73p85/F3Dpw/c/L8uTOXLl+8jlf54QfvffA+fAlUfvjhhx99+NHHH3388YcfffTBhx9w3Xs3&#10;37/+3q0b7926fuPWtRu32Fd++iwLFlkBCWIuX7h4yrgJQ/sPHNDSp29z7949m5ubevTs0bO5Z3Of&#10;Pn2GDBlCH/206dPnzZ/PlPl9D6xes2E9lEk6O9HsTzz5NFvI6bmEMjEyQcw33zrw9oF3Dhw8xCXH&#10;hBZp6evUyqFMWeqjrbFWphyeJ1/zlRdf3CcJjkKZGmIeOMC4tDL1rOVv20dwy66db409t99Xbr+1&#10;XONLLXlRVv5o8+Yy5qKBpkyuyJjOt4KmsKa9l2lfPgaqQEwYC+QCv+CwL7+C5/4H/fbrP2qSa373&#10;+1b9/g//o+kPf/wfe/3xf/7nz6jdnf/Uh3/+SeRWeeyfuqfcyov87df/AzHzRQlowtCAprCmhpsa&#10;ZYqdqXmZnCgQExeTEyhVcvhSSuTwpUz5tJtzao0uYpa8bZBcpny0DHatRG6PmMKU+JftlpVL3VwT&#10;dxBJ42aruIO6dB4QlH0B/ABLlVwrkWvmpYyZa5PmWnGcMjrFcahUOi8J7ZJIBA6EL3nCxx57Zvv2&#10;Jx9+eOe6dQ+vWLFmyeJ7KR7gX06fOmfiuKkjBo/q39yvR7cm+JIqeUl6XkFSRnZ0fDKI6eUf4ehm&#10;dPGIouTtE5AaEJIREJoZEJLpF5Tq5Zvs7pXo4i6ImeDolOjokujkCmImOLnFO7nHObnHKnKLcXKL&#10;dnK1ORFgRJSmMt+jmpeK4Es9fOniwgYyEDPM0SEUOXQJcegSDF926RzUuZOmwE53oSBVKnd2DunU&#10;ObRTF0V3cekQ2vm2FM+ycxfEHl3kr6iT6J0/gZiffvrpnDlz8Cy12MuioqKjR4/+p7xd/H2+jg7E&#10;/Pucx45n6TgD//pnABczwz80wz8k3S8kzTcoGZvB3TvZ0zfFyy/dLzAnJLTEYGxMSOyXnTu6onJy&#10;HaXz2tFVlSMqK4dVVDSmp8UH+OtdXWIC/NNNhuqc7P4N9QtnTHt086bdTz3x/K7nXt/32tmzZ67f&#10;uHED0GTQ/MMPv//J9z/7wQ9//Olnn37/B8AlcHTjiqKb7ypNhbfevX7z8rsXT52hYe3FZ3dtXrt+&#10;wey7x40Y1b9XS0uP5l5NPXoBlz16dm9orK2pqa+v79evH12ZU6dNZcR8yT3L771/FZS5as0Da9av&#10;37j5oS1bt2/fsZMlQBiatF1SN5fQdQHNt96mGn/wzbcY6FFEOia5mOqmHyVx/Xbo+i7F2ty9h90w&#10;r6opmApoMujT6mi+ScWM2fDWAre2ZFyaKW8HcbctHJecc9SORLVcRi180X6TpDZ2LQSjBRvZ52Jq&#10;Y+YyKCPdmRpfSrOjViiXErm0XWLgCV+2WZitiPm73/+/3/+hVX/44/8T/fF/bku7kgPtnip6Kh9+&#10;60N4uP2jtOdkZd53EM8mj7rzVamvASxutWMp/f/6C8iyFSv5eqV2r/mX0oRqb2GKf0mPAXwpcAnB&#10;c24lBAq+lHl2CcXkmyVblOQvCv5+eEvtthTPUtO3rpSUxZLaekmsTW3bpGQYabK/2+0QTVxPFQT5&#10;iQUuKXOLbalhpdiWWham1oJJfZzruScwyt9UUhnX9rBLNKzGlxTQt2zZuWnTtjVrNi9fvvruu5fM&#10;nDl/xvS7p02ZPXXyrHGjJw3sM7ixa2N5flkuZBmXmh2bkhObnB+XnGmJsvkGKS6mszuNmNEePnEe&#10;vvxBG+/mFefiEePkHO3gGN3FMbqTQ0wnh9jOXeK6OMZ3cYrr4hzbxSVGkWu0g6IoB7coRzebk5vN&#10;2d3KUzm7mZ3djM6uBmdX1p1HOLuEOTuHOTuFOikKcXIMcnQMcnAI7NIloEtn/86aWgExoFOngM6d&#10;AhX0hEGxPJ1ClWq4UhAPaVNwF8dgB6dgR6dgJ+cQZ5dQF9cwNzdlzbqHBzpy8GC73+2/+93vTp8+&#10;nZubq8Veent7T548+bPPPvtv2An5N73TdSDm33S6Ou7ccQb+jc8AiJkbHJkTFJEdGJbpr1gLGX6B&#10;Wf7BOUEhmf6Byd4+KDMgsChS15ScMqiwcEhR0bCS4ol1dXf37Te2W7eSqKi0sLCS2Jjq9LSqjHQo&#10;c3BT05yJE1bMn/fAvSu2PrT55b17D73zzrGjR0+eOHH+3Lmrl6+8f+Pm97Ew2TV5hQ2SF69dvHzj&#10;8tX3373+4fWb7zNkfuEys7g0rO19dtdDazeAmCMHD+1Z39hY062ua01dTW19t7qqyqqiwsKSkpLG&#10;xkbK5WMwMmdMn7dwwdIV91AuR/etXr2WaPaNm5UlQI9s3bZd2QIEaFI3p2hOiRz/ss3RPHzwHRiR&#10;+W4SxQ8z3yPmDe+19sXH3buVBdyyrlBAExGKyUT56/sPalVvySHStr9oiNmONSWiyH4rjLadXINI&#10;LbhRItO1fG9w0x40tU0/Wqwj1VvxNUGidiPV0pEpLqZGmfZdmFIZx/bDv/zd7xWJW9nmFyowp7Gg&#10;gJ1gomAlVKo6nd8AU3v++1ZC/VN3+IvXa6/EjnGVV8trAC75EqiSC1yq/ZrSSKpgpX1lXGxLGWOS&#10;uR+NLMW81JxLSRLViuPa5iSNL2VJEq23yiJ4lRQBQVnbA1za82U7WMTRtL+D/dZyLZJd22Pebr/5&#10;q/ve4meVv4LgS5xI/EhtWbn9QkjNvLSvj1McF74U51IiXaXzUmNW7gCGAqPrNzy8evWD8OW8ecum&#10;TJkzceKMSRNnTJwwbcK4KSOGjO7Z0Ks0rzQjPi1aZ4mOMCXorKnGqCxrbLrRavMJ0jl7Gpw9LK6e&#10;VldPm4unzcnd2sXZ0snRfFdn8/fusnyvk+17naPv6qwgZmdHFNvJKaaTU3Qn56hOLlGdXW2oi6vN&#10;AcR0Vx7r4mGms9PF3ejipnNxVfnSJcQZEHQOcXFBwS7OQc4ip0An5MhlEFI/5IB7hqoKc3EJd3XT&#10;uXkg9qdHurpHuLohrlTkBlB6Rnh66bx99L6+Rn9/U2CgJSjIEhx8/PBh+1/6TIivX78+MjJSmxw3&#10;Go0kW1A0/zd+b/iHvfQOxPyHndqOJ+44A/9iZ0AplDu5J7r75AaHV1qim1MzhxWXT65rnNu774zG&#10;HiOKS5sSk5klZ81GvLc3E+U5ISGlBn33xKQhJSWja2rG1tWNra8f3dAwsqFheGPD0MaGfrU1vbpW&#10;D+7Zc9KokfNmTl+xdMkDq+5be//qDWvXsfn4mSeepL3xwP43jr9zmALw5TPnsC0/un7z+zd5P//g&#10;g6vXr527SFA10xDkTT/28Nb7liwbMWBQdUlZYVZOblpGbkZWXlZOdkZmWkpKRno6lFlXV9fcq3nA&#10;oIFjxo+bOWf2giWLl927YtUDD6xdryAmG4DQxk0PPcS6yW07AE0aNLEzoUy2+6hFcwUxDxykMk+7&#10;JC2gyuCO7FGUJPbWZT97WeSz785t2koB/WViNb8RdcTDeRLhTvtwdW1njDiUfzEJXMaTtd089ltk&#10;7EMi2wVGSmY7MITfJsNAWo6PvbWpzQCBVmCWgCZeJkXktubFr+Gz33ypdE/S6Qi0QW+Cfe0o8y+y&#10;4J+5w52m5p8wR+2N0lY/VfMvBTFVsmyFS+nCVOeWcC7pvMSz/LVIZn2ELGWyR5jSvuFSMyyl57Jd&#10;8qW2yEcaGMSuprFBLExZBH9AnRwXaQvK7beQQ5kag4rfyd24c7uVP+3IUj7UctpffvWN58k/f+4F&#10;4BLzEmSUUR7NqpRRcVk4zq3AogRncmcZG6c4LpPjbW3HyvZUHE0K7hii3J+HsyLo/tXrV6xYvWTJ&#10;yrlzl86YMX/ixJnjx01j1m70yPFDB4/s1dSnrLAiJSbZGmEO9wkK9w7U+QQZfIKM7HHw8jO4eetd&#10;PE0uduPkzu62Ls7Wzo7WTl1QVKcuMWAl/iW9mF2cUGxnBTGjFMR0tnVysXV2sXZxRWYHRa0T386u&#10;kc7wpSuYiELcXFGwuyoPt1BP9zAvj3BvrwgfL52vj87P1xDgZwzwNwUFmIMCrcFBNkXBUSHB0SEh&#10;0SGhKCo4RFFQsE2VNRiFWENDbaFhUeHhKCYyMkavizXo4wz6E3a1b3b2DBw4UNsJSZW8paWFcZ8O&#10;8/JPvdd1IOa/GAV0vJyOM/APOwO4mPFu3qk++JTG+vjkIYWl07s3rx4z/vGFS55ctHTLjNnLBg3p&#10;nZlVEBmZ6O1tc2bDm1u6j09BWFilLaopLX1oWfm4+obJzc1TW/pMamkZS5tkaWlJSkplTk5LXbfh&#10;/fpNHD1qxqRJs6dOmztj5pJ581cuWbr2vlVUwHc+spVslTdefvX04aPXz1/6+Np7n33w0Sc3bt66&#10;/O6F4ycP73/z5ed2P7l1x9oV940fNrKxqmtFYXFxbl5ZYVF1WVl1RWV1ZWVN164NDfU0Zjb16NGz&#10;V89BQwaPZfRHpcwV9923es3adesfZP0PwtFcv2EjoEnpHMp85lll2JxZH7ZHUih/6+1DIijz0GGl&#10;5K2t7RZHivR1ki8xLLEtMS/37t0Pa+JoKjvKWSn5gjJyiwmkSZtD54Ha8LjMiYtbaW9VyhCPzPFo&#10;HZb2GyBl+45QjrZ4xv5KLYFcWz4pRmY7xAQ0JdxRcte1wEhq6GJtglwy+tNWR1aADDjD//v1F7Rp&#10;/lZlzd8zefP7P4iATkV/+KOmVgZtx5TfiqR/Hi61W+1K8N+gTPFW+exYrRBw22TP737zJWT8W17w&#10;r36tOJd8CT/9GWPj1MFpDGgdGxfD0p4s/9SouHbm7ZfFa1uO7HPjNdZs3capria3z1rXsjDFsNSw&#10;EqZENGsyEiT3l1QjbeTcvlau7S6XrT/EGJGL+agKl5J2KSallkaEecn1MsqDHwlTSquxpBGJVSmj&#10;6DJFjvgQ7qSPkwcyb86W8xX3rl62/L5Fi1fMm7d01qwFWJjjxk0bPWrSiOFjB/Qb2r2hV3lxVXJc&#10;qj5EH+oTFODqHeTmE+4ZEIE8fCLdvHSuXgZXL5MbS8m9lMQi1cW0OTjbOjvZOjtGdXaMASsdnNVe&#10;TCZ+qJKDmM4ourNLdGdXXMwolS8tKl8SWmlwpDiuKNLFLcLNPcLdI8LTM8LbO9zHO9xXUYSfT2SA&#10;nz7I3xgSZAoNtoSHWiPDovQR0YbIWKMuzqiPN+oTFBlQogEZUYLeoEinj0d6fVyrDHEGQ7zRqMhs&#10;ireY4y2WBIvl5LFj/Er+4x//+Oabb2ZkZGjmpY+Pz7x584gr+of9wv5PeOIOxPxP+C52fA0dZ+Cv&#10;OQNf/eY3RTpTicFSbomqjUvsk503rmu3NeMmvrpuw4nHnryy+4Uj23ZsnDR5al199/j4nICADB+f&#10;NC+vRHe3aBeXOA+P9IDAUrNlQFHJuIbG0fUNQ2tqajOzMs3WrKjo0rT0hrKyob1bJo4YOWPc+FmT&#10;Jk8fP2HKqNHjh48YM2To5NFj5s+YufaeFc9s30E32cUTJz9699on1298+O61i8dP0Bf5wpNPP/HI&#10;1gdXrV44czbPMJygoj59Rg4ePHHsmOmTJ8+eOX3WzBlTp0waO3Z0vwF9G5samluaBwwdOGbiuOmz&#10;Zy5YvHj5invvW7V61f0PIEIzAU2IE1/zkS3bWGv+5FPP0J2pRGe+SnemsqacdkwsTPtpG621Ti2A&#10;Klu5mSWnBRPWBDQpl9uBZmv7pjRxIt6qxRYCN/E4xdeEXO3TiMTItG+s/Na1kPYrfOyX90gIuXQH&#10;att32uVlajSpRWZq2ezajh/BTRkJsmvZpF2WYjoG509+/PlPf/LTn//0Z7/4+S9+9ctfffHrL778&#10;zZesHYU4v/7qt1//9muFO0W/+71w5+1hIAHBNmlV9fZ3+NapnW8dBpInlyI+n5HXwCvhJf3q17/5&#10;xS8BYrzYX8KUP/kprAxTMjgPOhPVhEjKJPBSCZMXw1LrsJQJHjmN2lJNDeIli1QLJ7L3lbUuBW3o&#10;57bB2bad3H5vpEAnYgaI62WxpCwxl2MJNoIvqbBDllpGphZURC4m6euErrNAku2RW3fwT2SntnBc&#10;KuN3zonjR0q3JT+Q/CGENy9//ODTawM9MuIGgEplnOcUuFy8ZMWChcsWLlq+YMGyu+cunjlzwaRJ&#10;s0aPnjR48KjevQfUdm3IzS6MtSWEBoR7OHp4OXn4uniFeuEURtpCdFb2+vgHmTwVI1NDTJuLh83R&#10;jUK5ICaNmLEOzglOLijRSUVMHE0FMV1iOrvFdHGPdnCPcnC3ObpbHd3Nju6stzU4udHZqXf10Lt7&#10;6n18jH5+pqBAc0iwOTTEHBZiDg+1RIZZ9RE2oy7abIixGONs5nibJSHamqjIlhRtS46yoiSbJdGq&#10;ymJFSeplotkiSlAVr8liiUVWZI2zWk8cO8bOnoULF3p4eMjkeOfOndPS0o4dOwY//TW/eP+b79OB&#10;mP/N3/2Or/2/6wwovZhhkTmKInLDdaVGS1184sTauvUTJz+77J63Nj/86tp1GydOmt29qW9qWllE&#10;RK6/f7qXZzwbfkkSdnBM9vHJCwurioppSE3rSVR7Xl51ckqOxZaqNybrDbmx8U3lFUN79Z4wZNi0&#10;0WwvHjF6IKZoS/+mHkNxPUeMnD9t+gPLlm9Zt/6prdt4c0O7H3uc4+0Pbty24cHHHn6Eyh/Hm+5f&#10;vXz+glmTp0wbP37yuLFTJoxnw8/ECeOGD+e5m8sry7JyMgtKCqq7Vffq1zJizKgpM6bPmTdv8ZJl&#10;y5avADVhzQfWrBMvUxo0BTSfePKZ53YxBvSK7JDEsLRf7ajhpjLEc/jUoUOnDh48QUoR4+REr8tq&#10;H3zNvXtff/55xQ0SQ0jzhGQaXfJf6O/UQFOq5/b9mvbT4mJV2s/u2C+zsedCbQNku506cv92cKmR&#10;pf2B9mziaEKZahB6a4gmWPbDT+Gzz6E0WO3zn/xMo0x4Dqr74jetoAnniQgnkkuRcOfXvxO1Dx5q&#10;u0a7g3bAA+2lgKxI+0RgJZ+d1wDygpW8MAFKgFiY8oef4ssy3sSQE9zM1wVAt0oSnbTxcFnVI4ip&#10;wbq2xl2g036Zu9jJmjSbU5suhztZ7WO/QJIdPyLC2E+cvmAvWf+jTZ1TKxfzkplxMokASlkXya5I&#10;mBI9+vgzQpYPQ5aP7Hhw81YkTInwLGW9OIzIgI59gjpwqS6v4q8pRtzw7JWGEECTP4H4ERXnErjk&#10;UTwD5iWV8aXLVkKW7M9iuQGUie6+e/G0aXOxMAcNGtXcPIAqQm5ucUx0YliIzsvN16mTk5ezR6hP&#10;oDlUl2KNy4hKSLfGEFpk8ws2uHobXTzNrh4WJnWc3CxdXMydHS2dHKydHaJUxNRCi2I7O8Tc1SX6&#10;LseYTs6CmDEOHtGOHjYnT6uTh8nJ3ahODql86WX09jEFBFhCQqIiI2IMuhijPgqZ9FFmQ7TVGGMz&#10;xUVZ4qKt8TE2lNAm5cMoazw32cxxVnOcxRxnj5J2x1wfazaLYszmKEUmm6qnnnyCcUNtchzKHDx4&#10;MFm//11vHt/1q+1AzO965joe13EG/t3OAKQQ7+UT6+FFlLESBeLgaHNyzg+P6J2ROa6668L+/ZcM&#10;GDijoXFMaVlLckqN2VwcEpLl7Z3EfmEHB7YJ5wQF5YWEJHp6xbt7ZIdFlEfFlEbHFdiik8MjTZ7e&#10;UQFBpclpzRXVI3v1mTxk+MTBQ8eoiNm3sfvAns1jBg2ePHLU1NFj0IRhw6HPEf36D+vTl4NJw0cs&#10;njkL9GRK9sArrx7a9zpTspTrZk6ciJ3Zr3evPr17NTU1VhLAl5VhtVlCwoKNFkN8SkJhWVFdU8OA&#10;IQNHjRkzddqMOXcroHnvylUgphTNOcDUFOKkdL5126NPPMm8+YvMkktWCx4P78S8DcsCHlhQqW4f&#10;p+Xu3NGjZ48cOXP48Ol33jkJbpJYhLXJ7nIZD5LKo5QapfIoxKnN6spERbt3eslg1+LWxdrU9mtr&#10;gzuyqrGdtBWO9pvHtSK4UCOX7dZL2u+W1BI07ZYAUTcHzn4EXyKIrR1iYhZqiCmUqUncRLlVxB3a&#10;3cf+/nIs9xHJo+RJfvVrekMV8RnFodSEVYk0rFR9SiaZgGMBSjZGfoze/4Chsg/RzVtKNBYH73/Q&#10;ugBTEi61bZD2+yq1NZX2EevaanKth0HLwNeWlQtltjqagOY3derspdN01nKf81c44ENYE7ikRI5t&#10;SYelxLDjXFIEBy6fevZ5mHL7zqcUq3Ibbck7H6LPklL4w9vByg2btqzf+Mg6stMJTm9bzCNbxbXF&#10;PPw0yp83mm2ptQjz4w1fchN34OdTRoWop8Opa9ZuXH7PqkWL75lz98JZs+ej2XMWzF+wdP6CZTNn&#10;zZ8wYcbgIaObmvqUl9dmZOZFRSeEhuq8PP1cndxdHFwCvQMsEcbUmMTSjPzK7MKKzJz8uKTYoHC9&#10;q5fe2cPIDDi7c7q4GDs5GTs5GJVGTEFMsjBd1BK5Q3SnzlZl+gfK/AZiRjl5Wpw84EuDk7vOxV0Z&#10;0PH0Nvj6K3ypi4wzmzApUWyUBcVEW2JikDXWTso10ZboaHNUlDnKYgRDFZlUGY1RJlN0m2LMJoAy&#10;xmKOtihMqWKl0Woymk0Gk1FvNOgC/Pw0uMS/tFgsO3fu/C/fCfk3ve91IObfdLo67txxBv6NzwDj&#10;PvAlCzOi3DyUbWyOTmZHx0Qv7/yw8HKzpS42lvp4Y2xcY0xsY0xMQ1RUV6OxNCysICgoBzvTxyfJ&#10;yyvBwyPezT3RwzPNPygrNDwjNCIlOCwxMCQ+IDhTb27ILRxS1zSh76AZw0fPHT9p4ZTpU0aMGta7&#10;z8AezdTQh7X0HdbSZ2ivlgFNPfs2NPbuVt9c062lrqF/96Zxg4csmTX7kbXrMFiopO986GEclbHD&#10;hvdqaGjoVtuze2OPpsZutV1LSoqSkhONZoPJarTGWBPTkjLzsiq7VpGhOWLk6ImTpsyeM1cok4r5&#10;/avX4GhyjLW58r77Vz+w7kEyNLc+uvOxp55+pnVjnrwx866M3yP8p/RQHjsDYh4/fv7YsXNIWFNw&#10;8+DB49QcecOW8SAZSNfGcrVYbGl0E4m1eXt10OuMpTMBpexDFwjQ0FZwU3xNzVqT0nm7vT72+Zfa&#10;VkbZ1qjtKJc6uOytabf7se1Krsf/UyrLFMq1WjkWJjwnhfJvtTDFtpSa9bfCpRiQ7fjSHiu1Bwpf&#10;3gmXgpWa7J1LsS3xLIUyNQluCnGCm+px66ZyybnUIFJzMdsdaI0HkjyqkWi7Pen2MCrjQRpHApqg&#10;JP6lSArikKUUxDEsibekDk5XpbINUt1CDlyyfPx2KXzbY8AlZIk2MspDarp6DG7CnVu3P471KH2W&#10;/FUjs+HyZ5L8RGnSFpxKfRzTXSrjlNGVTKKtO+ngxLxUFvYsvgfnErKcOWvejJk0USuaOm326DGT&#10;+vYbyr/R/MKK5NRsqy0+MpIZ63Bfn0BfL/8AnwBDuCExKi47OaM8p6giu7A4JTMrKjbKPyTS2SOS&#10;6jYrGR2cDZ2dDZ0c9Xd1Md7VxdKpi62LYwxw6egCaGJhRt3VyfK9u6zf6xx1FxPlrtGd3ZQquYNS&#10;JTc5uOkdXCMdXMOdXMNd3Jj1jmTKOySYmrhSDYcvo0lIMiGbjTl2ozXKZC8bH9qQepPVaBNZFFnN&#10;JmSzmFGU1YKibdY28ZxcY7ZZzVaLCb709va66667pPmS4nhhYSGxlzRl/hu/B/zTX3oHYv7TT3nH&#10;J+w4A/9HZwDETPQLSPT1j/f2jcV3dCNzztnm4hLt4hrlxNRnZ9zKFHf33ICAaqOxe0xMndVapddX&#10;ROoqInQFwSEJHiwOdk3y9Er19k32UpbCxRF95+mb6BuYGhJRbIvrU1w5pnvvKf2HzBkxdvn0WQ8s&#10;WLxg8tSxAwcPae49sKlnv4bufesbW7rV9+rarWdVTVNFdWNZRX1pOepV221kvwFzp0x9eM1aCngb&#10;7189b9r0IX361pSVVZWVNdZ3a+7ZpFBmt5r8gtz4xLioWJtSyoq2WGNtaVnpFVVVuKVDh40Qylyy&#10;dDlF83tWrFx+DzspV8gxlPnAGgbPqZsTEMhIhPJWTcVQFpwAi1I6V4Dv8CmAErIUxIQ1RSpunrEP&#10;RLwdW9M2kA5NypSu/Yo/cTcFQLlVIgm1YEKhTzFTKayLkyoGp7ayXMbGtXAiEFOaKTWCtF/wbZ+I&#10;ab+IXFufaL+L/Ec/JjXzZ4zIIOnCBOzEvFQtya++/EoaMW+v7ZGauFoo5yaRVuC+fTd5iH29+w5T&#10;U3n+b6KnOJqt0NkOPX/2c3LjeZ1sV29tuwQ37QV6StFclQLW7QIvtYWQUjHXiuYa0HO9tpxTOgrs&#10;rV9tt6Q8j5TaL1y6dubcZVnwI3VwLXpdVpNjWOJWQpZgJUVwrMotzOsw8c0y8cee1mRvYQKUInBT&#10;7rnziWchUWmylL9YpBlD88VlHQB/I/EzzE8yt0omET9y/JCDldrWcjov1294aNX969Sxnnsojt89&#10;dxEuJogJWU6cNH3M2EmDh45qau5XUl6blllgssWHRZr9A8N8/YL9/UODAsMjQnTGSFN8VHxWSkZB&#10;Ri6IWZKRlxuflGy0sECSXMwIZnTYzejgrO8CZToaVBfT0tkBxIwGLllT7uAU07lL1F2dyTCy3sWY&#10;OeM+zPq42bq4WR3czA5uhi6ukZ2dw7s4hzqQN+Qa6u4R7uOjZ6BHF26jMo43GW0GHy1W/trUG1UZ&#10;2sSxyWowt8miMajNZLGZzBZFFqsZWaMstiirLdoaFW1rk1W5Btksnp4e2mSPr6/v3Xff3THZ8x3e&#10;uDoQ8zuctI6HdJyBf8szwFt6ocWabzRlhEckBwYn+AKannGengmenrFuWAgO0Y6OIGaOn39FZGSt&#10;yVwaGpbj45vn51ccHFJGZVynL4mIzPYPTPNk1ZtHnIt7srd/ZnB4amBovLd/RpiuMS13SFXd+J59&#10;pw8avmDcpGXTZs0ZN2H8oCEj+/YfjoXZW7Ewwc1BTT0HNHRvqanrWVndUFJWW1hcV1KGo4nNOX/q&#10;tNVLly2bO2/WxEmDW1pqKyq6lpc31dX1YpS8qbG+rraouCAlLTk+KS4mPjo2ITY+OT4jN7OsspxJ&#10;8/4DBo4aPYYeTirmCxYuxs5cyhage+5tczGZOmfS/JHND219+JHtBLtIBxtvwHg8MN/tovnbLIE8&#10;RnGcEjmiLxNhYR4+cvroMSW55s78GklJFIOT58E3EtCUFSz2myrtw95l6gLJfXiI/XyGtIqKx8nk&#10;MtApHqewJpVfGdzRbEuBTrhKNkZquyKZGf9Tu79J+UFkSRJXpCYWtTZZtnVV/oGZHlWtwZkcaH2W&#10;ao6mNm9+e+Rcmz3XHiUPaWvWvP2QtifXPgsjRN9o1tRGi6TFU3NP7yiyt4KpsKmU2n/2c7o2lUWR&#10;krLOXLngpmwhF1iU1gJZFym9qhzjfWrS7qndDbiUgSFq6AwD8TcA35fDR0+JTym9lfYVcJnXgSxp&#10;rNz26JPwojRWIgrifMiVwprcQZovEVciDiBLHo7rST0dTlWK4Gp7pUaWWow/B/yocL3Wc8kPlbKn&#10;h8+7/XHJNkJ0XlIcv28Vo3f3L1l6L4hJCyaVcYxMzMtx46cMGTqKMkN1bfe8wvK4xAydMdrbP9TN&#10;y9/Fzdvd088/IDQ8zGA0WGNscSkJqXnp2UVZ+aVZBYWpWZlRcQmRBpO3f4TqYhoolDspI+EmBxeT&#10;g7PZwcnq4BTl6EQAe5yzaxyXDkyXO9gAzS5OMQ5usY4eMY5qI6ajB4M+Rgc3nYNLuINLiJNLiKtr&#10;qIdHmI+PLjjQEBFqNkZarQb40hxlMkcZTUrl22BANqTXq+IAGW0GE4rinnJnk8lmNJgNBgsyGq1G&#10;E8RpU5ouLVEWS7Sd+NBmdnJ20hAzKirq5MmTHf7ld3jb60DM73DSOh7ScQb+Lc/AV19+WZuSWp2U&#10;VBYTU2A25+giM0NDM0NDskPY8xaY7OWV7OnBCHm2rx9dmGVh4fBlspNzhrtHgX9gWWh4VaS+PEKX&#10;5eOX7OaR6uGd7u1HcntGYEhaQEiyX1BmSGRFVGKPjIKh1Q0Te/WfOXTUvHETZo4eO3nY8HGDBjMK&#10;PoIqeXOvgd179MXIrOraWFJWk1dQkZVTmpFZkpFZnp3TrbhkYI+e44cOmzp69PRx44b169edvT7V&#10;1T0b6xXE7N4AYpaUFmVmp6dlpCSnJqVmpKZnp+cW5ZVVlNc11Pdq6TNk6PCx4yZMmz4TL3P+gkWL&#10;Fi+FMpVx8/sfoB1zw4ObQcxNmxmY2ELmC2+9UnakgCiEp3azsdCcVZOtG320BZKyPfLwkVPaJh4t&#10;6hLI0BK55W0e1sRGwhnV0q1BWJG4mGJzatuleQ1UMCW20H5ySBo6AQueTTNZKeXzGYEb2gGlWVA6&#10;BRHoA3pKGV1wU4IwIS0SyMnCFNZkuaIauq7sBycCU4VFCQmSefD2q33sQteV5KC29KL/+VNLerQY&#10;I/WpWh8ixKnmun9jQ8+dH/6pnUDyMuSz34GnrRSr+aZqmFHrmnK+cOKZZGOk4CaSmExxfzlXgp4S&#10;wC79rFoMu+z4sWdKiF++0a1tjq+9SQWcTeLSWIlbieMIHcKOgpVCljClvbiSzkvhSBgUlKRozmNF&#10;sClPhfcJWTJvztQ5nujbB48ePNS6XEpsSyFL+586foZloEeyM/k5hyxJu4QsH1jzIMXxlfetgS+Z&#10;7xG+VCZ75i4Svhw4aHhD914lZdWpGbm2mKTQCJO3X2gXF69OTu4Ozh4gZlBIpMFgjbLFJcQlZ6Rk&#10;5GflFWcXlGTlF6Rmptti4yL0RkFMZ3eDixt56WYXZTcPSyCtjs42R+doJ+cYJxcFMZ1d4p2cYmXZ&#10;j4NzrCN7Iz1jnDyjnFoR0+CoIqaTumjH3T2MzEt/38iQQH1EiMkYabHo8SbN0SZzjMkUYzLGGA3R&#10;yKBHUXpFraBpgDIR9CmXeqs+0qSLNOuRzqzXW7gGYFZktJnsRStOYEhg5y5dNMrU6XSPPvpoR776&#10;3/rO14GYf+sZ67h/xxn4dz0DIGZjdlZDdmZDZkZdelp1YkJFTHRFdFRFVFSZxVKkiywIC80JDMjx&#10;88sLCMjzD8jw8ExydEp3cy/wD4Ayszy9U13dadVPcHTJDQgq1xmzAoJj3NyTfPwKyEIyReVHmIsN&#10;0c05xSO6dZ/Ud+DMESNnjh4zY/SYKcNHjO0/YGhzc59u3bqXlVfn5pakpuXFJ2RERaPM6JjMmJj0&#10;6OisuPjSrKz68vKhfVqmjh0zesigPk3dezbU9e7RiHp0J3m9a3lFcX5hTm5+VnZuZl5RbmFpYWll&#10;WUVVZU23bj3h10FDRo8Zh5E5A8i8e968+QsXLlpCoVytkq9fv4Fg9lbEfOjhbfRlCmVq07htFW0l&#10;/5KUIkIxSSxilrx1WflbBLbf3uijxV5qu3m0BYMSzS3bIzV3E3tJmjilj1Nb2QcNyJppKFPysSXO&#10;kMs7V6hrSTQ8iXRzSkOnHOB68nmlzg6DiuUpxV/gCQ9PiBPkktB1ELNtr4994KUCgn9xJ3g7GP3z&#10;OyHtlgN9I8Pom5lHrfBqb5rKziFyjuxWR35jT7q2oFwc1rYKvhIjj2RNOWAt8Z9wtn23gJbHLgYn&#10;iMm5Atwl377dIh8tn18savkLge8X3zWAEkCUlkqcyHZTOwKXUu/mVu4DUHJnLoUsoUliLxkqhyaZ&#10;LscERbLBXDYGMXuOS0rIkZKm2VYQF8CVNCLNOMc15+dHW/yDeYltuXbdJoFLzEvhS0rkkk9ElZwR&#10;n8lTZo4cNb5P30Fdaxry8ksSktL1pujgMIOXb4izu28nJw8HZ083Tz+/gNBIHeXpuNiYxKT4lIyU&#10;zPzM3CIQM7ugIC07IzY+QW80+QaEO7tHurgb3DzM7p5KOqabp83VPcrZNdrZJcbZJdbFNc7VLc7F&#10;NZ4cNCrmyNEVxMTCjHL0sDq4W2jEdHQDMbFC1SxMjwgvr0g/X31QgD48xKALM5oizVa9JdqkTIDH&#10;WUxx9GaaDbHIpEeMmseQYGTQRRkENHVWnc6ii7RERpojI0yR4YaIcGMkikAmXYRJwc12gj4VmfTB&#10;4aGOLk5aO6anp+f48eM/+eSTjqD1v/4tsAMx//pz1XHPjjPw730GQMzq9NSazPSGvOzu+bm1GemV&#10;SYkV8XEVcbGVcbHVMdFVNmuZ0VAaGVGGIiIolBcFh5QEh5aHhpcEBmeDmM5uCSpiZnn7FQaFZfoF&#10;Jnl4ZwYElxmspYaoDP+wVN/QEnNMfWpW37Kq4U09JgwYOH3kyOmjRk0aMmR0nz4DGxubq6q65uYV&#10;p6Rkx8SmWixpViuUmW6LijcYY/X6JIslJympuVvt+OHDhvXv17O+W33XqgYS+brVNNbXNjZ069at&#10;urqGNPayisoSLqtqKhn3wcWsrKrq3kStfNAofNMp06eRpDlrzqzZd88m0Gj+osVLlt+zYtX9bJpc&#10;v4l2TFxMyuXEvuDxUDEn9kVLq1YJD7x78dln9+7apSwrBzSJKyK3CEdz/xusAnqn3QS6NE1qSx21&#10;PT1CKtyK6aV5ThoiiAEmOTKyclpMTY0spXrOpZZiKAfqFvXbC1pAVZHQp0QmSRSiNHfKADvAxIvh&#10;tWF2UmfHpVOLwozL/JDORToaP/vRj3/0489JApJxHxofmfhRmzKVdEzpy1QDMhV99dvWFkxp0yR4&#10;SGrZYi62JbQrhqhmUt65Ybydf/mt0ZhtieuYlK01dAk50rKN1Hgj5cXwCqVQ/vNfMJCuZLCTvi6L&#10;yDEsxaqUjEzNodTW+UjJm+8UJ4q/CgTdtJ4HbcUi3wvBSv4eoADNHyeMdfPDs10tdotnqQmHUvxL&#10;DrgSuBSgpOoNUOJ3IsFKgBKapGuTUrus/JFs9lamVJM1RUqUZlu3pYqV+59/Qfnh4adCzSHaBVxK&#10;2yVpRAyMM9ODf6mZlyRfCl9SIse/pDg+fcbdmJeDBo9o7N6rFPMyLZt/iBE6Oi/DPb0DnVx9HF28&#10;kLtXQGCIjsJzdExiYmJacmJaSlJ6ZkpmTnq2QpkZubnJ6alRMbEROoOXXxhoSJWc0CJ3rygPGr6V&#10;/IooF7doZ1cQE4mLmYCRqR5HO7qw/sfS2dmkzAY56Ts7RXZ2iujiFO7oEu7sGs6yR29vnb+fXq2S&#10;G/ThIKbJoqcCboxSzMtWpgQrgctYE6BpiEHKTUoBXXUudRaQEfNSZA+UhkizQWdpE8dtH+rNBsRN&#10;wGhD90Y3NzexM8HNrKysd955p4My/8r3wg7E/CtPVMfdOs7Av/0Z+PLLL/MSYgtTErvmZdcV5ldl&#10;ZZQkJRbFxxXHxpQlxNemJNenJNclxDNa3sB0eWxcj/jE5oSkpujYOoO5Kiyy2D8o18s33cUj2ckt&#10;ydE1ycktwxO/M7Q4TF8WaSkMM6R4BcS5eid4+qUGhJZExTbk5g2ur580aOCMESOmjxg+efDg0b1b&#10;BtY3NPFulp1TmJiUiXMZHZMdE5dui4mN1JtDwiyh4XFGU1Vh0eDeffr16FlfVVVVWlJRUlxVXlpf&#10;W0OtvLm5e6/eTT2bG7s31TU2dqtv6FZdU13CkiHGhhgn6jdw5CgQc8bUabOgTCrmcjxrNt2ZS6FM&#10;Jn7WbyAsU6mVS8QglCnhglAm3MCb9BNP7EJPPfX8M8+8CGViZ+JlvvLKW/v2kY751ssvs9z5djQM&#10;Oe3vHLJjuLOXz51nGfvt4rVWYJWMG9Gp0xePHT9LlVOa5+BCtXpO4ibtm4pk1F3q7BKQpOGmZCQ9&#10;t0vJSNq1W/a1CImqW1v2tE6yk98pA0aqeIZXX3yRSj3PqTCoFgtKjRXX89RphtmhZHo9r1y6/O6V&#10;qzeuXQdDqbl/RMYkGeZqsNHthHYJaf/8J5TgWUepTOEIj8oQemuIphpvqcVefv07MPS7CHz89Rcs&#10;HG+NMVLj1vmMfF7ls8v0D69HwozUdEwl7/PW+x9fu640TSoTORffxZsUiOSL1doWxZiUFCrpkZUI&#10;fa2TAXTTgJKfDX5CNEFyrYgJVu54QjhSaalUC99IcStVw5KVPFTAxaoEKympv0LnA5a2uqxccygh&#10;SIIzGUhncoiQIyRBSNpkOinuFMr3Mz+kNvvy08IfQk88sXvnThYaPLlt2xNbtj6+ZQuVcfIYtm/e&#10;rDRfSuelFMfVtT2rqI/jX2p8OXrMxD59B2JeZmblg4/hEcaAwFAfvyBPL39nV+8uTh5Ort4e3gHU&#10;xxmsS0hMS0/PycrIy0zNzkjKyAIx07LyUWpmdnxyksESFRSmc/cOUw1Ik6sHFma0u3e0gpgeKmK6&#10;0IipFMqdqJK7JLYhZpSDM/Pmuv+vc+T3Ood/r3PY9zqHoE5dQro4hjq5sDocxNQHBhhCg42RYUZD&#10;hCCmwaJTqBF70qaLjNLjWepU3AQxjWr1XMklolOT5kurgYK44kpalMq4wWayk9lgsxgYIOJKq9lg&#10;QRzwEJN6bJYa+oGDB1588cXk5GTNzgwLC1uxYsUvfvGLf/u3hH/8F9CBmP/4c9zxGTrOwL/GGQAx&#10;M9ISsjOSC3IzSvKzi3IYCE0tTEsuSkkuTUmuSkurSU2tSU7plpjckJjclJjSnJzakpLeFJNQa7BU&#10;hOlKg8KK/INzvfwy3bySHV0TOjtmengXBYeXhEYWhUTmBYZl+Qalefknefgkevnm6vSV8Qk9CwuG&#10;1nUb39J76qBBUwYNHNGjR7+uNU0lpbW5eaUpablx8VnRcRm22FRzdILBEh1ptIbrrBH6lJj4wsyc&#10;7jXdhvQb0L9377rqrtXl5Y3d6lqae/Zt6d2/b+8+LT2bezT2pHqulM+7lZWXFxeX1tTW9+rdd9jw&#10;UUzFMhs7Y+acKVNnTpg4dcLEadOmz5k7bxERgLzj8r6rbUbhzRjLB3qQnSitPuIzGIqYhS+9AJbt&#10;xSAEQdjug12EqfkK4iZ47qmn9zz++HM7Hn2Kd/etWx/fsYO2zl27dr30yitvvvHGIbiT8XM48uTJ&#10;C2fPXr5w8dqlyzcuXybxm+jvm5ev3Lx48fq5c1dPnrpw9CjRmyfefItBYJwzNliqev32wb7XZacl&#10;aU4stGRGmG2Wymvgcz373N5nn8Vae+GZZ/CxYOIXnntu7+7d0NIrKmIqFf82vapc87xyDV8UBhhP&#10;iDX7+v533nzz8NtvH3lbGXKiE4Ad7opY5v7OISI8W3Pj1a4AmXM/B48Kkp47z4Z0REsoYHr18hXY&#10;FIuU0vz1d6/fuHbjxvUb711/r00c32BKSRMrLlt1471bf0Y85Oq7Ny5fIchJEQTM57p4SfmkfPZz&#10;50H2C6fP4BbTEXv62PFTR46eRLxyvgqthUCMSVkQqmVOCcHLkm6xJyVhQExBfiTEFGy1KnEr1a3f&#10;8qeI1tjAoxSp9rMYz7tVlHxh72t7KXy/sp/d4q/STImvTMmbYCwaKI+eOsLKH9WYxOE+evzMMWbI&#10;6OiVwPY2cc65zyHVuQQu4VF+DPje8XPIHxVPP/3844/v2rHjmR07nt7x6NPbtz+1deuTIOZDDz26&#10;efP2hx7asWnTtrXrNq9atW7FCjYe3L90KcXxe+fPXzZz5jz+gYwaTYFhWF19U05uYVx8sk5vDggM&#10;8/Tyc/fw9fENYnjc3cPPydnT0ysgNIR4SFtcTFJqUkZ2Rm5eVkFuel5OanZeanZ+ak5Rek5pek5B&#10;QmoyteuAEFb7RKh5QyZaMFntg5ypkrtFO7nEOApcuiY4uyU6uSaq6ZjskyQv0/C9zrrvddIBmp0c&#10;Ijs5RnR2DIMvHZzC2Bvp4Wnw9WOXj00XYTPpSR2yWAxmXEx4UWmmpBTOrA+eJWRpRqZoJdzSTKcm&#10;0zwWgyKz0WRCStalCVmU1CLSMtXIoihLNFJSi8grMtuQVQlbJ7LIYlWkRhwdO64skLx27Vpzc3OX&#10;tu7MTp06EcB+8+bNf41f7f+6r6IDMf91vzcdr6zjDPx9zwCImZKTmpqTlpablpGbkZ1LiSszPyez&#10;MDuzODOjND29PDWtKiWtJjmtHrJMSW9OzWhJyewek9hVb6kM11fgVgZHFPkF53n5pzu7J3VxzHT3&#10;KgoIKQoMLQgIyfcPLggMzQ8MTlcijbwyQ0IKjcaapMTmgryhNdUTe/Wa1LfPiIaG/lXVPYpL6nLz&#10;K9IyCxOSs6LiUoy2RL0t2RyTZIqJ1llMoTpdcLg+OKKsoGTs8FHjR47u06O5sbZbb+rgLS0Dqbb3&#10;7dO/pVefnt1beja19OrZ1NjYtbprRUVV15r6ph69Bw4aNnbcZNrLZsy8G/8SvqQUyHvq9Blz6Dyj&#10;UIijg68jrImFCTTAEzLuI2nq9nmWEnup9d49+ywM99LTT7/w6KPP8F6+evXGpUtX3X33khkz5s+e&#10;vWj+/OX33rt248Zt3EqdXbo5wTiG00+evHjmzJXz569dvHjjypVbV6++jzjgQ67kJu5w4sQFZBeQ&#10;dFYZY28Ts+1sG5K1lhTu2Wkpm9N3734Fq5VXJZLiPjfx2bkPL0Ak9xdxk3YrT6VJ3ckOTEOlrePw&#10;bUsylXMiiUuk1u99SVnUrs4h4ebiiZK4xJZCnFFidIheOvDm22+/hQ7cFte8+ZZ6kyJmohF1/FZp&#10;i+O1A7lJPlSPD7L2U8QKULTv9bcQn51dTS+9zJ8BWI9879i6hLOLm8tfCNCe2L23J/q176wMXcm3&#10;W/hSgFIiJ6XDkg/bOZdCltLMcGfMviQStLYotKUBtNtWLylUWKpaaV52oGtLz6nUSyOv/TiRJLAC&#10;rMDlk0/teeyx59DOnc9t3/701q1PQZk7dz776KPPcvzww49v2rSDn8DNm3egBx7YtGLFGn5EFy9e&#10;uWDBPXPmLJ48edawYWOae/Wr7da9qLgiITE1LFzv5x/s4enr5u7t6ubl6ekbEBAaHBLp5xfs5UlG&#10;UWSUOTYhJjklgcp4dl5mfmF2YUFGfkFaXmFqblFqTll6XnVWQUlSRprOHO0XYnTz1jm600lpdnKz&#10;OrmjKCe3KEfXaAcX4jATHF2BS6UG4uSWyDWdnWLuciAX0/i9zmRnGjo7GR1cDA4uekeXSKrkjs4k&#10;Yuo8vUwBgTGRkfFmI5sh49Q4TLKKzBYD+bisYDBZmRPHsGxdyKNkmUGQZnjSSLKl2dg6O84EuUUh&#10;TG4yE59OKJE1KsoWFRMVFWOLjo6KVoKLLIQYWW1EYiqBRsqzkGzEsUUQk//4/blu3bqIiAhZI4mp&#10;yQzQ3r17uf7v+4v6P+nZQMzvf//77777Lowu/11v++/DDz9kM+f/97d+tWRHnTt37m99VMf9O85A&#10;xxn4R58BfhUm5qUn5aUn52ek5mdS8srKy8rJyczNpnM/oygjvSQtrSI1rTo1vVtqRve0rJ5p2b3T&#10;crrHJdcYbdWR5mqduTLcUOwfCmJmu3tnunpkuXlme3jn+QZAmSXBSuNmQWBQtp9fhq9PJmNDYSEV&#10;MbYeWRkDyktG1nUb17PHuJ49R3fv3lJW0S07tzI1k21AmdbYuDBDdKghyRiTYo2P1dvMIfpw35Bg&#10;L/+0+OTuNfWD+vQf2n/QMMI1+w0Y1Lcfpma/5uZ+vZoHtDT3692zpblHrx44mkyc96LPs7F7c0uf&#10;gQSvgJX0mTEnO2XqrPETpjLNMHTYaIaOMG+4adLkGTSiwZoEBGJkQplQhSQOtmNKmfLWUo2oMr/4&#10;4j5Ijvd43sJXrlwHVk6ZMmfs2KmIbSisdV606F5Ac+3ahx58cKu82UOcUCnkB8yxjhLiJHTz1KlL&#10;5869e+HC9UuX3kOXL98U7nz33Q+uXfuQS2SPodwf+iSwU1iTzZaI9lCeEOgEZCnlqysuW5lSZpU0&#10;vpQ163ab1hU25SWpgjv3oT170GsKsyoW6ctINUQV7xboBD1lKB6kk1H3l1+h9ZMNRrCmotf27d/3&#10;OnsL33h9//7X37hD+7ke0SeqMOKdEmrUBLlqEpTUxOdFQpYg7/MvgL+8TroF6FXFgQYB95Cu3+ov&#10;qt6kJml1FbtaBq2kFA5QytSXmJHS86oFmrZ94bcH/CU/XwLPJT9f20GqjVtJV66sCdU6dKFM6dDl&#10;bliYAKUkrdIDqtmu7dKvZFspL+yxx59VfcrHtmx5Er7ctg3z8ulHH4U4d23f/gx8uXHjjvXrt6xb&#10;t+XBB7dt2rSdH0J+RJcvXw1i8pM5ZsyUPn0Gd61pzMktik9IJUkS5xKyhC99fAODgsPDIwyUn4lY&#10;jwg3hIfqkcUYDVxmpeaQ3JCfWVCUU1ySW1KcVViUkVecnluSlluekV+dmV+SmJ4aaYrxDzG7+xqc&#10;PU3OHlYXzyhXz2hXrxgXjxhnBsbd4hxd4x0UAZcJDi7xnZ1i73KI+l5ncjHNnRzNDs7KtkkXD4bQ&#10;GUXXuzDr4xrp7mHw8bEEBcXodfEWdalPjI3NPVFRSsKlCcQkgahN4KZRAUkjtiXGJVI/MlJUN+sM&#10;Jp3epOO+gCbYaCWUCJqEKa0qVipkaYZVoVAeYTLyBCLlaczsItd+M7PXh0bMlJQUbdLcz89v1qxZ&#10;HZT5p968QMxTp05duHDhkvrfhQsXT58+wzXHjh1/++0D0GYHYv6j3/c7nr/jDPyTzgC/B+Pz0hPy&#10;MhLzM5LzM9PyMgmVzMzJzMrOzM1ML8hIK0pLK0tLq0zNqEnLaEjLakrPaU7PbUpMr4uK72aOqTPH&#10;1OhtJUHhBb6BBT4BBT7+IGYKoz/uXiVBoeVhESXBIYWBQYVBQfmBgZn+fqm+3gW6iJr42N55OSO6&#10;Vk/q2WNan75T+/Qd1q2uV3FZ14zsorjEFJ3Z4hdq8guLi7AkGmNjIq3mYF24b3CQh581wpiemFpX&#10;WTNswOBJY8aNHT5y2IBB/Xv17t29e79ePQf3a+nf0tzc1NizqalXc0uv5j4gZre67lBmr979oUxK&#10;5JTLMS8BSshy0ODh/foPbukzgMlZSoR0oZE1TV8aoMlUBDVQqEIy2EEZkAJkAVNws3hr5z2eK5VK&#10;635lXzm4Rpvmtm1P4hIBlNOnz+PNe+TIiSNGTAA0J0+ezTVYm3PnLkUwKO/x99//4Pr1jzz88E4N&#10;N+E/pU79OnVqitTHiN6EIE+fvgx0QpbXr3/03nuf3Lr1A9HNm99HXAl3ivcJnnJnvE8eBbAi2XUp&#10;iy55TvxOxPMLg4rslq3vt8NN3FDhS5E9fSoM2mp8vogtqiCmNmCk2plCnFyiV19+5TVFr7768quv&#10;vPLaq3eI8FHCHRXv054aNWRUn6pV8uQiOBKT0l6ClQjnUszLdnypIaY2oa+lkGqUeefAvrZlXixJ&#10;mdnXtsxLhgCmo0isR5mjkhZb4UhZZc4sv6wL0vpB1R7cCzL7JVEDPLlWwdeiBmRllDZjpFXt8VC3&#10;bnti8+ZHN216FJqEMkUqaD7zyCNPbNwIUz6yevUmfizXrXuYv3A4uOeeB/gRnTNnET+cdazqyS9L&#10;Ss5kKpzZcPjSzz8EuKT/MjRMR99iTGwiIr8HxGTUxWaOTYpLzcnIz8e5zC4qzi0uySstzSspzgYx&#10;cwUxyzLyqjLyShLSQMxo/xCTu68exHTxtLl5x7h5x7r7xAplOrnFOLrGdHGJ7eKsCL7s5Bh9Vxeb&#10;gpgO1i4u+J02Vx7lZXHzNLl5MpAe6eoW6eGh8/ExBQXSbxlrNipbyGOstxETGmQox6TXG3U6VXqj&#10;3mDSGxXzElQkd4gIdhN8aY7UG8MjDeGRRpI7DfibCkpqUp6FhynPAmEr4phrkICmPWLKb+of//jH&#10;YKW7u7s2A8Tin44ZoG99GwMx9+3b95vf/OaLLwhN++XnP/kpK15ppzl+4tSBAwdPnz7dgZj/pLf/&#10;jk/TcQb+0WdAcTFzM0XJuZm8e6Rlp2dkpWdmpmdnpOWlpxakpWJklqdlVKdn1GVkNWZk98jI6ZmS&#10;2ZSY1hib3BCV0M0UXR6qKw4MLWbKxz8k290rqYtThqtHSUBwRWhEWXBoKSHtoWGMomf5+sS7uaT5&#10;+RbqIprSU8fV183p3392/wEz+vWf3LvPmMYe9ZTdTFb6t/Se/nrPAGtQZHSY0RaiNwVG6P3DIv1C&#10;9IHhFM3z07P79eg1ceSYCSNHjxk2YlCfvtiVfZt7DO7fp29vquT19d261dVx0dC1pq6yqpZyOaDZ&#10;q3e/wUNGjh03iVq5VMzHT5gychSLKkfAlwMGDoU48TW5kr0mK+97gLmfp57eBakIM9nZYwrZqDvN&#10;lQXQTPxolIkx+cgjj2mUiYXJ3Pzo0ZPBzXHjpk2cOHPSpFkIj5MCJTYSb/YU1nnvx16SOiYeJ9wp&#10;NAB9Uu6E56BAcBN2BCKxNm/c+PjDDz/7wQ9++vnnv/7pT3/zs599ycEPf/izjz76EQwKcXIfiFME&#10;nlJ2P3v2qtAnZXf7BZjaynXBUBxQoBPvE730EvanJqWqbu96ahX2b44QYW22ct7zLzAosxftef5F&#10;9PwLLzz/4m29sPfFNtGNwEbNVlhsh4kaLPJdsFdbybu19s2H7e6gFcehTAFNpB4rJXLZ4SnsaJ9O&#10;KqwsS+QFJaUJVQNK+xl8+92SshlIwjIZz+dSaFLm0zVp10umJl6mTKzzKSRMgKErqYCrfrDSFSqv&#10;UKvgy4CX1hVKD+j2Hex+fAKaFLjEzgQ3N2/eycGDDyqeJT+Nq1Zt4O+ZNWs28yFu+sKFK2bOnD9m&#10;7GRmxlNTs0mSxLzU4U6acO9imR+HKaNjEqy2WC6pm0tfZoiafxkXm5yWkpWbVViYW4yKcouhzOKc&#10;osJMCuU5hek0YuaWZuRVEE2bkJaiN6u9mD6RFMqdPCyuXlEqZUZjZzpTK1fGxm2dnGydHBUp/mUX&#10;FpRb/r+7zOyWdHC1Yny6ejKELnypc3UPd3ENd3cnsUgf4G+OCI8y6qOtphj2+rAc0mqwWOm2hBWN&#10;dGRGGnXYrxF6XSRwaNAbFDZsRUycTfxLY6ROHxauCw3Xh4OQRrBUCNKeLCMj9REROhHHQpnwJSR6&#10;J2Lyi5qAzEceeSQyMlKzMynB82/4q6+++kf/Gv/3en4NMalv/+xnP//00x/RtH327IVDh4hueLsD&#10;Mf+9vpsdr7bjDPy5M6AgZk4GSsrJSM7OSCXDPDs9PSs9IzM9KyMtNz01Py0VI7M0Lb0iLb1reka3&#10;9IzG9KzmrNy+uQUtzN/EJ3ezxFTqzeXhutKQiJLAMGXA3Nkty9Wj0Nu/jKTMoJDKkNDqCF1VRGSO&#10;j0+ckyNZ7tlBgbVxMcPKSqf37Dm7b7+5gwbfPWjIjH4DB1ZUVyWnEcFn8w0yePiZfYIt/qFm/1BT&#10;QJgtVB+Du0lTZkBogiW6LLegT2PTqMFDJo8dO2oIaZktg/q2DO7ft09vQtm71dZ0ra2t7datvq6u&#10;kfEF+BJ1b+oFZQ4ZOnLipGkzZ82dc/cCNG36bKxNuHPU6PHDho+GMoFObM5ly1euXbdx2/bH2CoJ&#10;aFJmhVEAF2AIshSPTQiAQjmUKdYgZAYRMtILLN5333ogctashdOmzcXFBCunTr2bY0SbJo4mnXAi&#10;TE1NfIjDtGTJfdAnWABr0t+5desTsCaTHDwzXilmJx4nyIiF+fHHP/7ss1+AmD/60S8//fTnfPjB&#10;B5++//4PsTm55FgkricACp5Sc9fK7nKACUpdHhgVElUxlPo7JmirDh06DeOKIcqnFk9UCWzaz1et&#10;5HrCRiKK2m21bFxJauXUzYG2fa+8hlv52qv7WvXa6/tatQ8L83a92772/eePpSwu3wi1Lq80gIrs&#10;a+ta8Z0r6dqUbCl1dKk1zZSStFSlpUWy3c4ksRuFEeFC2Q4vC8rJOZL1PyIt9sgeN4UjpclSSuGa&#10;JGJT2iuprbf2VtoBpdYE3Nb8KkEB3xg8AjEZKduypRUxAU3gksq4ICYtmBs2bAEr+TOGnyVhTamP&#10;jxs3lT+rKiprY+OS4UvgEheTQnlGZl5WdgHjPmnp2bFxSQjE5NJsiWZgOyoqPiU5MyM9Ny+7MD+n&#10;CBXkFBZkFeRn5OemZeekZOalZUOZxek5JWnZeUyU60w2/+BIV89QB5cIJ0KLPC3Mkrt5K94koz+O&#10;LuYuTkpBvJOjpZMDsrFSspODuVMXc2dHZQOQMoTubnTzEL6McHULdXEJdXML8/SM8PczhAWbdeEW&#10;k85qMTDuo4QWKV2YyoYeBTFN+gijPsKgVxATMlRK3VIoV2TSGxTEDI+IDAcesShb2VGrhqvFccWt&#10;FF+TGjrVc3o0o6NjY2Pj4+ISTpw4+ad+q3700Uc1NTVOTq17gJgBGjRo0K1btzoijbQzpiHmL3/5&#10;q5/+9Gc//OFnly7xm+d8B2J2wErHGfhPOwMKYmalo6TM9OTM9JSstNSstPTMtIwMFn1Dm0wBpeWn&#10;phalppamppanplalpNYy9JObP7S8cnBxWVNyem1UXLXJWqk3lYXpioNCqZjnefrkuXujIk/fioDg&#10;6pDwbjpDbaQ+39cv0dkpxcM9y9+vwmRoTksdUVY2s7nXoiFDFw0dPn/IsMnNLcO6dqtJyUwNN1i9&#10;AyxeASavAKN3gMkvJF5nzsBTMdKXGWEJjYwzmYsyswb27j1twoTJY8eMGzls1NBBQwf2a+nVo6Gu&#10;trampq5bXUNjU8+eLdTBezb3gS8pl3PZf8CQMWMn4mIyTr5o8fJ58xcDmgQYgZWw5oiRY+XWJUvJ&#10;zFxLXmbbbsmdOx594smnnoMy8S8Fa0Cc1iqqSpmAl+AXRiCgKa2ZgOayZfcLR6r4uIL3eAgSgZIU&#10;zSmg42uOHTsF4XoCoPPmLVu2bBUPxHYCC+6/fwPOE/MZmE+AKWJcA4+TIQ8+ETVxaujQ5CeffI6v&#10;ib7//Z+I8DWhT9BTxPFnn2EY/JzrNfGhXMP9wVPMUZ4KGL1x45Nr1z66evVDVUoD6NWrt8QchUQx&#10;U8+cvXL69CX6qU6caN1jpPLZqWPHGYhWDpjgPnyE8XMsQLoS0eF3Dh/SdOjIYXT4yNFDR7iDMqve&#10;Toyuy/S66PARltaAgMpguPrMyofaTVwjnxox5C46cfIsE+XatLs68K4s29R4UTMateI1dAg+Sii9&#10;bHsnPpMAdvutkmz6Ecm+HyFLHmW/4tw+FInqudTBoUlprBRJQVwykmR7uOS3C1kKVkrrZ1silTKl&#10;JBEH0ioqSZzbtj/58MOPAZQUykFMDuBLKZo/8sjj1ND5UeEPFX6QAE26MPnpmjhp5tChynwPQWFJ&#10;yRkxsUnAZUpqFu2YjPsUl1QUFpXRkQ1Z4mJyiYuJr8lBUnJ6RkZuVlZ+TnZBrohjrknNzkzOyExK&#10;hzLz07IL0rIKUjKyYxLiIw1mv8BwF/dg5sEZ2aGl0k2JXrcQkOlMmrqrsYuTsbODEaDs7Gjp4mhz&#10;cLQ6OCOzIyM+zuw01zm76pQWTLcINvq4uAQ7Owe7uYZ4eoT5+qh7fUJJLDKbdCZ6Kk18Mp0kCikb&#10;ehQv06gzm/RmtQwuQz2t28jN9F9CmQad3qBj9SU3Wmi7BCKRzRYtKBkTEwdNxscnJiQkJSWlJCen&#10;pqamp1PdyczOysqhd/DPvBMwsLJ06VKK5jID1Llz54yMjIMHD/7ud7/7T3v/+E5fTwdifqfT1vGg&#10;jjPwb3gGFMTMSEMMgCZnpKVkpKVmpqVnKIiZma5SZhrj5ql5qcn5KcmFyUlFrJpMSm7KLxjRrW5E&#10;TW3vnLz6hORKs61MZygL10OZZSQWBQQXevnlunrmu3qW+QRWB4bVhevrIg3lwSF5vj45Pt5Zvt55&#10;QQElEWF10VGD8vIm1tbOaWlZNGTI4qHDFg4dNqpbQ11qVp7RlhIaGRsQEuUfEhUQlqgzZ0bFplii&#10;4w1mc2i4LiAwzmSqqygfM3Tw1PFjZ02dNGnsqOGD+vfp1YM8dlxMAtnr60le79Xcqy9kWd/QAzsT&#10;8SFWJRyJl4mFCVkClHfPXUhGJqxJZCYSAF267N77V68jMpP15dt3EGP0NIhJPx+OJpVZarg4mmr1&#10;XKljgggEDJHyc+AgvhSUSXfmPjKMtm5jnpekmIfWrNm0Zu0mImPWrX9o/YaHH1izcdWq9SvuJTtm&#10;1eIlKxcsZCv0MlXLFy26hyiZJUtXKpkyi+/lQ2Jl5s5l58qCqVPnTJkya8aMeXPnLr5nxer1Gx55&#10;7LFnX3pp/zvvHD937sq1a+/fuvX9Dz9i8+FnH3/M6u3PPvros48/+dEPfvCTTz/96aef/eyzH/38&#10;Rz9iZeIvf4w+/+Xnn7Owu00cf65cqUi9w49+9CtN6jW/UPXzH/2Y5+HZfqosXVQ2LirrFuEwkjLJ&#10;niS5HRGc+cGHrKxkwfeHdFm9dxNue/+9W626eev9m+9/gG5xqdyKI3hb793EHWzVzVsfIfIs0fsf&#10;8ITfkFxvf5P6eRXJyxDxqkS8wraXquwll7Xj2mpyWT6OuJJb1a9IER9qK8sBSmjSviYOs4pPiUBY&#10;3ErNsMSn1FY6AZSydEcrhWNbiuQacTG1wTKhTM22lFEk+4B3GoWJ1iK99ZEtwKXCl1qhHKx86CEo&#10;E9Z8lL4LjEwQkz9X+PHjzxV+oqZMnT1g4PDqrvUlpVXFJZVgJSooLCsoLGWRT3ZOARZmYlKaIKbA&#10;JR+mpmVlZefn5Rfn5hbl5BTm5BTk5hTkMBtIQ01KRnpSGsoGMdNzyMXM4cPouBi2R/oFhrm4BTko&#10;eZY6Vw8jfOmh9FaaXTwwKY2OToYujkYHJnucLOyTdHaxubghs7Or3sklEhFR5OqGfxnu6hbm6hbs&#10;6hrs7hbi5Rnm5xMRHKCLCAEx8SSVKR8rCyFxY81mFovHWK1xUbb4mOj4uOiEOFgXVlTMR/U//jc+&#10;Lj4+LiEhPiExIQl2TCPcU2XH7Ozc3Nz8goKioqISIs9KS8tJpWAvRFelKMIisYaGhu7du/doaup5&#10;6dLlP//Lnt3ltBsSya4Vzb29vRcuXPjLX/7y3/Bd4u/8kjsQ8+98QjueruMM/MueARCTpil2cyjr&#10;OdJSU9L4W51fua2UqYImzJmSlZKUlZyYkxifkxCXHx/fUJA/onsjk+ADysqbMrPKLNaCcNb/GLoa&#10;LNWRxorg8GKfgFwXz1xnjxIP30qfoNrgiIYIfW1EZHV4WHFgQLa3Z4ane4aHW56fb1eTsSU1ZXx1&#10;1fy+fVeMGLF6/IS7+w0YVlFdl5pRZIlOD9enhOoSQ3VJkYYUgznFZEmx2KLCI8K8vQ2MEKWntjTW&#10;Txg5fO7MaVMnjhsxZGDf3mSx835Q3bUr1So6Mrs3NPaELGu7NdbUNiB1wHyA2nY5avSYCXReApp4&#10;mWSww5SwJnypcad4mRiZIOYTTzJcvAvKRFI3p3GwbQjjZUDztdcI6FFGiUFM2UhOGR3nCTKgoClh&#10;ikgOZNXKxk1oC6NFjLGz008NxF5LVKdEYc+bv5QhdzRv3hLClTiYPWcBE/FMLDEUz8HceUuYTHro&#10;4R2YW1hiFGHxz7QCrizU5hLLTbBJteUIJP8pG25YGqkg4+eIdvtfsrBbVpazVpGV5b/+9e+++OIP&#10;6De/UfTVV39EX3/9x9+xvvx3f/y9ulucVeaqlLXmoi+/+v1vvmRP49dsA1cXgn8py3UIYLcX19jr&#10;F7/kDvb6zS9+qeiXv0LsT+dJWNKjiA3jIu0auQOSh2j6+S/4QtrrZz9nwU/rukjZSy4byeFI2Uhu&#10;z532WClnErJst/uH2rd9upAMg7ebBxe3UnI3BSLlZ0a6LGT3kgwS2a+wt096vxMu2T5FtBa5B/wI&#10;kXaJW0k4ESM+akQR9fHtIq2vl1p5G2KuX7joHmbdmH7LLyiFLOsbenZv6s0/EFqWi4rLMS+TUzKk&#10;RI7gS1tUHJdcKXxZUFSWV1BCJR0ShTKzs/KodqSxyCcpVUFM/MusPBAzOzEl1RYTFR6p9w8IcXMP&#10;cnJmsXiku6fB08vs5W3yoL3Sg5XlBidnvaOT0dHZ7ORicXa1ubrZ3DyQ2dUd8zLC2TVCWRfpzsbI&#10;cHePMA+PEOTlGerrHR7oHxkWrNeFY1NarWZrtMWmNJFGxSTFxSXHJ6Qxv0SXKZYrHivpGKpysrNg&#10;yJzsnJzcvLwC4ciSEvJz2QLGLwvlb1IIEnxsbu7d0tK3X78BAwcSczl06NDhI0aMGjVqzNix48eN&#10;mzBhwqSJEye/9957f/FXOpVx7jZw4EBtBojqec+ePZmk/i8vmncg5l/84em4Q8cZ+A85A4qLmZqC&#10;klQl30mZ6amKuUnIcnJiRmJ8RkJcdnxcTV7eoIb6UT16jGxspN5WbLFmBAaX603dY+K7Ga0VwRHF&#10;PoEFbj4FLl7Frt5lHn7VfiF1IeENkbpGg74yNDjfxyvbwy3L0y3b0z3L26sgKKh3cvL4ioqZjd3n&#10;9m6Z3tg0urJrn9yCbokpJdboQktUjtGSFBph8w+MDQ1LMZnjlemDYFNIcJzJmJuW0rt7/cQxI8eP&#10;HjF8yIC+ZGN2r+vataq0rKyouLSisitwKb2YQpnYmT168gYyiCkfEBPPEqyk83L1A+vvXbkaL5M2&#10;Ta4EPambT5o8nVtX3Hv/hgcfenQnYZm7pR1TBoAol9MCKCVONRJScaQkB7HdLLC2j0esKYiQKifc&#10;KWv9tLXRqx/YsOr+dayNRhzYS7sGpmQdC7uk5y9YCobyIZBKtg6kQn8hlCmBOFoLINYaHYFSC9aq&#10;wJpXJ3adVIRBT7gT3AQ0f/GLr371q69/9avf/frXv//ii99/+SWI+T+//e3/o9D3+9//P5ZA/gmx&#10;bbx1qzgHsjrSbs0jC9BbBZj+ldL49bdf/1HTV7/9g0iF2t998ZuvNe4U3IQmRT/9Geis6Cc/xaDF&#10;wf25bI8Ue1Iq4FrtW2upFJqUoRxJF5LxcPuWSvvcSunmpBQuO+hlfIc/MzTZR7sLYmqUKZM9ampB&#10;exdTK4tLJKfSecneINW8VLb1PLRNEJPQIhUxlaZM+i8ZF5NsLAFNjrnmgQc23rtyDT8zxHX1bhlQ&#10;XlHDZkg8y4bG5h49+2iIKV2YeJa0YCLg0kQiuZUMzAxuAi5zC0qyuA97IjNylOCJTFppMlNT0tNS&#10;0jNSaeTMLc4rLMzKzUlKSY2OjaYSHRgU6uER6OwSghnp7kGkJZSp9/DUu7orDqWTc6Sjk87RGdY0&#10;OruYXFxpvkQGQUz6L+FLdw8U7ukZ7uXFH5bhfr6RQf6sJjcbImxWY2xcVEJSfHJaMu09mfnZeSUF&#10;RRUlpdXllWz4aqyr69G9vmdTQ3OPBi6bujcq/iN5ZiBkn75CkEOGDRs2AoIcPXosBAk7TuFPzukz&#10;Z8++e+7c+QsWLFq8eOmSJcuWL2dxz8qVK1etWkUQBCN6az7++OO/8g2AWZ+NGzeGh4drdiazR7t3&#10;72Y26K98hv+8uwli/vrXX/z85xRGPv/kkx+cO3eRLQkHDh5+882OcZ//vG94x1f0X3wGQMzklBSU&#10;pChZlJyaotqZitIUpaSlcUVSWnJCWmJ8ZmJceU5Wc3XV0B5NE/v1HdHYUGyzJfsFlBktPZNS6q3R&#10;FcGRJT5BxR5+xa4+xS7epa4+lV4BXf2C60Mjuut1tRGh5UH+xf7ehb5eeV7u6a7O6W5uFRERzfHx&#10;g7OyRhUVDy8sHpST3zsjuzEptSYuoTousTQqNik4VO/mZvH1S4qMTDYY49kPFx5mDA60RIYV52Vh&#10;Xo4YNnDcWNyGIYMG9WuhXt6zZ1OP5j59+w8aPIwRHxb8DBnK5PjQgYOUyfERTKNPnEILJpvK8Sk3&#10;PEg1fBvLypffs/LuuQvYADR23ET6MocOGzlmrIKh8xcsWf3Auke2bH/q6eeYlX75lX2v7WO+pDVm&#10;XCZdpNYpEtaUiERoQ9twLU5Vu/0xsjCG0qda93wUetAAAnwUm1MkCwAh0XtXPsD2P4T3yaNAEMCF&#10;zwLoSGgOlyKOZWG65HvTiSi4iS0nrYcI4xPMgjsBL4w97L3PPsPm5Le/Ukz/yU8ANWVuXeVOHETF&#10;oUS4lbIKvG1HuSyHtJesDlf05VeaeNRt2e+T1BZLqkvGW2XniX6LhSm2paDk5z/BkWUFOUX8n/zg&#10;h6yO/LFaxAeglSI+krK4MKV9yVtGv4UptVlviRMSk1JZt/Nt0gxLgUstw1IbD5cfA/mrw35gXAri&#10;2jC74KZkEkmJXBvr0RI6JfJdtgrhYvJzIkYmHjbJA6pIx9xJ+OXatQ9THBfKfPBBZdyHlowlS1bO&#10;nr2AoK6mHi35BSWM9cCIhUXldfU9sPmrqrvRgkmhHI7EyExNy6TtMiExJYq2FKPVaovhzkqPZklZ&#10;bmFJRk4e2bUp6ZkZmdmIEnMabTW4nFk5hfmF5SWlxfn5LHNgSiiGKZvgkFAvr0BX1yA3V1gz3MMj&#10;0tMzkqlwat/OLuFOzijCyVnnQqemi8HVVe/qpkPM97h7sMUn0sOL+fEIL+9IH+9IP19dgD9LIy26&#10;iGiLMSE+JjU1KSc3s7C4oKyyrKpbdX3Pxua+vfsO7j9w+OCho0eMGD92zOSJ46ZMGj91yvipk8dP&#10;njRhyuTJpJbRCDN7zpy58+e3EeSyZffccw/JtfdBkA88sHbdug0PPrhp8+aHH354y9at27dt27Fj&#10;B8lijz3++JNPPPHUk08+/dRTz9Bt+de/aRCcSehjcXGxg4ODgCZF83HjxvEk/512Joh5+PBhRqD4&#10;D6P36tV3T56ii/rEkSPH6De6ePFiR2jRX//T1XHPjjPwL30GQMzU1LQUlJKWnJySmJSUkJSYmJyE&#10;klKTsQdSMlIYv0nNTE3LSFH6rejbTE0syEqvLi7oW99t2vChk/r3LYuPTw4IKjGZm5KS66zRlaG6&#10;Et/gYs+AEje/Mje/Cje/cjefcnefat+A2pDg+ojQBl14t4jQquCAsgCfEj/vQh+vfG+vfB+frjpd&#10;c2wcC9BrTJYqo7k2KqZbbHxtfGJlTFxKcIje2dns5RkfEpyi06WaTVBmhL9PiI9nfJS5rDh/8KC+&#10;8+bNWrBwzuw5WI+zFy1etOLelavuXw0arlm7Yc3a9avufwCCXLJ0+SKciaX33Ldq9YMbN29ljfRT&#10;zzzzLDPju7Zt3/nAmnXcdPfc+ZOnTB85aky//gN7t/RjBeWgwUPHjZ80b/5Cnmr7jp3PPrd770v0&#10;XzIrTbo4a2xap6qFMqXuab/yW0MQrSdPImm4M4+FSGTGmQOgBM6gNgp0isEplCmguW795gfWPChO&#10;J6DJh9wHvuQhfEaJ+8ZRk3KtxH1rAjRhJmFNyWsUv1PyGgU6ZVAaAoPDcPiQ2p5Iz+KnH32k+J3f&#10;/z7cBr19/sNPv6FPP8ME/fxHP/4pkCeSZeV3Sr0Vfm0Vx7LTXCT3V++ApUpB/yeIZ+bTadQIOAo7&#10;at2f9GjSkUkHJz2d128AzdAzGyaJnwSmYUfygxRdutyaHySD3sjem+TkaJL9Okiy0GXqXDuxcnrt&#10;a+J3IqaUxeWHwV72bqXGlGClNtmj7Sy1h0v4UqR1XOBlIlhz0+ZttFoKVkrnJZ6lIObatZtX3b+e&#10;pl5CuDAvBw0awf6e9Ixc0i7xKUvLKA83cA18yXwPdXDgMiMzF5pk3E/ly1iLNdpsiUpITC4uKaOM&#10;XNW1tqisPDufYZ7M1MysLCbLc/OzsnMz1eIzPYx0L9K6WFZcDHgmx8VFGY360JAQH68Ad1cU7OEO&#10;ZVLvDnNzC3V1ZTw8zMU1wtU10s1N7+GBDJ6eXOoQTqeXN/mXKNLHV+fnS0qRMSTYEhEWbTIkxkSl&#10;pyTl5+VUVJTWN9b1amkeOGTg8DEjJkydNHPunLlLFs5fvmTRynuW3X/fijUPrFy7ZtW6daLV69ev&#10;2fDguo2bHnzoYf7lbNm2HXYUfNy583EhyKeffvaZZ57btWvP7t3P79nzwgsvsJGLZT0vv/TSKy+r&#10;ya6vEYWwbz9z0H/rr/VPP/2U4ExnZ2ehTCaBysrKjhw58rc+z3/A/UHMDz744Pjx40ePHRURAiX/&#10;0UXA4p8OxPwP+C53fAkdZ0A5AyCmWglPpw2zFTGVGUr64BMTU5IS05KTVMSkzYqeq/TstIys1MxM&#10;JkhT87PSuldXzBgzcsbI4V1p3wwLLwIKY+NqLNFVEcZS/9ACd78iV98qr8Ba76ByV+9iJ/cyD68q&#10;f79uoUGNuvAmA45mRENkaLew4KqggFI/3yIfn8qQkDq9oTo8vCggMN8/oDg0vFxnqDRbyynEh4TY&#10;PD2jfbzjggITw8OS2O2hizAGB4T7+1h0Yekp8SOGD9y8ef3jT2x/dOfWHTu3PfrYDt5ANj/08Lr1&#10;D8KXqx+g9PwAWLn8nntBzAULFy9ctGTpsntW3nf/WkyLjZs3bnqIe/LhsuX0QS6Zc/e8adNnjhs/&#10;cfiIUQMHDelPwPuAQUOHjeAaPBA4FRjdtPkRxsypnstcudZXJwsDoUnJxxFpo8QcaKPE0rsJXGrR&#10;OXwInfBUYIe2w1BjCwxLvCvhTtmlDl/y2XkITwIMaRamHKsLxBWylMQce+LUbgI6JRsc8NKmrbUh&#10;a0rGSPxOAFQCegBQYdB24zXah9rAjTZqox20DQPBr62zO/ajOfIMgoxIxn1k+kfwUWQPkW3s+O6F&#10;i+Ay4Ag6M3wDQ0PS8PRtySyOFLvtT4i2U0dcSWFHsS3tb5Jbte8UWNmOLKXt0t6x1kIupQVTauLS&#10;WSHlcvueS4FLmezh2yoD49q+Sv7k0HajS61cPG+Wj0OTiHArMlk5YHKcEAPCCiZMmD5o8IiezX2x&#10;KquqCYjFqqzEv0xITMvNKxb/ksjYsvJqEBP/Er5U/oWzuCctA6y02qJtUbFx8YkZWTllFZV1Dd27&#10;NTR2ra+HInMLi3KLisHN4rLywmKK08VqW2NpZVVl15qupSXFGakpDNuYdJERwUHBPt4Bnu6Bnu7B&#10;Xh6hnp5EDgGaoR7uYR7u4Z4eOm8vtvWY/PzM/n4Wf38OTL6+Ri79/Y0BAcbAAENQoDEkyBwWGqWP&#10;ZJ1PanxcTkZ6aUkR4bd9+raMGj1i6vQp8xbNW7ZyOStgNzzM+dj68M7tW57Yue2pJx599pnHnnv2&#10;8V27nti168ldu57avfuZPXueff55/s3s2fvSiy+/8pLsBZCtAERqqfj4Osuo2iQf7t//JqKG+xYr&#10;UN8+eODAOz//+c+/w/vH119/vWvXruTkZI0yg4KC1q9f/92e7Tu8gH+Rh3TsKP8X+UZ0vIyOM/AP&#10;PwMgJo4EM6H07FMpBy0ZtOT/4hLi45MS41OT2QNHklEav9fZ+qOsl8xkj7kyQZoS37WsaNqYUbPH&#10;jakvyMsxm/KNxlKTtcpkrTFay4PC81zpxfSu9QtrCAgvc/XK7+xc7OpW5etdE6RQZnddeIvV1Mdm&#10;btJH1IeHNkQqNfT6yIia8PCygMA8L+8sd89MD88sb9/84JCiiIjs4OAUf/8Ef//4wMC44KDYsOCY&#10;8JDoiDBbZLg5MiwhxkqV/IUXnzt89MCRowffeGs/7sP2Rx9d/cAarMdZs++GF2fOmoM9yfHkKdPG&#10;jCUFcyTsyCXHkyZPBRznzlsAeqoe53LoE9bkkmoaN40eM47mLVKQqrsS5N6tZ3NvcJOSG8C6fsMm&#10;2jTxnChuyiog/EsxJmEOsS1lr6BcL9xpv8dF693U9llrD+EaMEUsT8ERLXlblgxxJQ+HL0FGzaGE&#10;JrVaOddr885yvVbz1RhUe6C4euJxisEJdwp6ak6nZnbCmu3GvaFAgT8uAUGZE7efELc3GuWe7YT1&#10;KGpnQApHarp4iRZJhSY1lDx9BmoEpgmeVIKKNMmVbTfdjqW03wMOO2qwKH8PcD613Y+cLq3t0n6v&#10;o/bNtf/+at9oDqQyrn3vJOxdauKCmNr3VNpztQ1Dmn+peZYyPy62pdZNIb2Ymzdvo0pOcuqOHWyP&#10;fBILk3wrYrD69BlSUto1Lj6FKWti1Ym9TEvPIaUI0KypbaQFkyQvRt+wMEFMHE0xMlNSM1NSM1JS&#10;qZIn42IqfJmZXVBUQlNzdbe6RvoY+/at79Gjoqamoqa2pr6ha11dRdeuZZUVqKKqsrqGKbuuxcVF&#10;tNtE2fjTLzQ0wD/YzyfIxzPYx4sxnTAfReGqInx9sCeNAf6WoMCo0ODo0JAYODIk2BYSbFUUYgkN&#10;tYSFWsOVf+PRBl2CzZKaEMsEe0VpSWNj/aBBA8ZPHLdg0fxVq+/bvOWhR5/Y+dTuZ3ftfWHPKy/t&#10;ee3lF15/9cX9+156Y//Lb77xyltvvfr2W/vefhu9fuAA/1xoW37z4Dtvv3PowKHDBw8dPnToCHrn&#10;ncOagEgEUIKVIg0uDx48xN1oIvxuv5qpjLOSmxl1kowENF1cXAjOxLr7bk/47/ioDsT8d/yudbzm&#10;jjPwXc6A4mImpqYhauBwo9KGmUqSB4XyhOSk+BTWxSXFpyUlKMM+KUl09uNoZianpCWkpMQV5Wf3&#10;69l9RJ/efbpW1efmFNuiMkPCCsN11epceXlgeKV/WLeAyDr/8AoPvxIXzzIPz0of70pfL9Q10Lch&#10;PLhJF9Y9EoU3G/QtZlOzydhkNHQLD68MCi729c/x8Mp098z29s3xD0j380vy9o4nvN3PDyMzITwk&#10;PjI8JjKctx/aMWNtpqbu3RYsmrt6DVvGV9+/5v7l995Dt9XESZNhQZr6EX4kNIkNyeWIkaO5hjo4&#10;3iSgSU0c7hQGBUlxMRcvWQZfQpCAJsTJ9VOmTgc0qZhrjwJPuWbU6HGktTMeJMsnCWwHArCg1MEg&#10;SdBUqqXQRltNXMrZStY3mMKV4nVxhzffege+UWMgT6oxiqQn4oop3ZxvH8ATBViVIRIixLUOP66B&#10;hwiGVJMgb68xtMuGPK9xmEZaasVcKZqrNym2nyqldqxipTiayqSLYByXXIm1qXKhIihQsI9LMBGU&#10;BDfBSo0RBTRV71OxP+2kdH+2qfWpBCi1orZa0VZegPpKFG9Ssyc1rBSTUv0qvkXtcJOMTCTRmEhQ&#10;WxKFtBkdCWO/05sU3JTr2/1t8K1wKSM+9oipLX6UajitlvypIJK2S4m65G8GLjULU+Z7kHiZfChZ&#10;mBzQkcnPmEyJkXtFgtWkyTPHjJ0yZMjo5l79a2u7l5V3zS8oyyYHnW2wWfl4lviX1V3rmB/HuUTE&#10;eDX16A1iMgPHLLlqZJZm5+Qre70ylFxc/oXDl3Rhl5SVVdfWVtXUVBEFVl/PNtbqbt2KKysKy8sK&#10;y0rz2RxZkC/z2ig7Lycnj0kgHsuAt8VoiNRFhEWGhUSEBkWGButCgvXBQfrgQD2RliFBRroqw0Js&#10;1L75h6yLUMTCHoAyLBS4NIeGmkLDzGFhlgj4Uh9nNafGx+akp5YVF7JbYeCAfhMnTYAv121YS617&#10;N2D5+mv7cRgPHzpw9Mjb6NjRA8ePEhv7zokTh06eJG3h0Al08uCxEwePHT945Bh65+ixQ0ePI1oA&#10;0eHDR0WCm6AklIlnqUm4E3HTd0ZM+R3961//esOGDcHBwdq2SYLdqcr/l8wAdSDmd3mr7nhMxxn4&#10;dzwDICa4CGXiSyr5dmmKaM0ENaHM2OTEmOQERRS+8BBSE+JSE+JT4xNT4lNS43OyUiuK85uqKwZ3&#10;bxhc160iISHZPyAnOLRCb6o12eqNtnqdpVuwvsY/vNoniImfSm+fCm+vMk/3YnfnEg+XCh+PrgG+&#10;9aFBPSLDehl0LSZjH4u5j83abDI16vRdQ0KLfHyzPbyycTS9fVK9vJM8PRO8vON8fBMCg5IjwhN0&#10;EbbQEIpopvBQm0lPPgmlvJZ+vfvT7z900KCh/M9AdpNjPXYngl2ZImWIdDDECV8iABHK5BoEKU6f&#10;AWDOE8REmp0JYq649757VqwEN+FOnE5MzYmTpowaPXbI0OFibWIC8T7NezaDRDIbxP5JYtu3bGVG&#10;4GmijsjRZA6d8XPoEFIEIiVCHIhUvS7a9ZSbCBuX8HB4iCxx0sjV8jobsSmCS6q5xOKclJhxkeSc&#10;a4Hkciz3l/hxeycPINOQEXqzJzn5ELwT1BOnUDCOS9iOKzXrkWMN+7inUCa3aojJgTZRJHxpR5a3&#10;KZP7qBt0WnslNbgUrNSsSql3azSpfUXaNXIH+/o4N/G1C1xySrFs+VAK5cKXshNc7GTZEik7fgQl&#10;tZEdYFG7m7ZAXINIbZTH3r/U+LLdbnGhSXvDUgu8tEdM+y5MgFIEgEr1HOikPg5c0pK7bPl9k6fM&#10;7NdvCCGXhBAR1RMdk2i2xJCmnpySSdQlhiUR6/36Dxk4aHj/AUNb+gzkp5T5cXIVhDU5UGvlVQWF&#10;xbl5BZlZOQjnUmrlWdk5NRBrj6ba+vpK3MqqyuLyMrAyqyAvPTebTQ3knfErIjoxXkmgjIuNiSet&#10;nMzy6OiYKFs0c0Jmi8VE9rnJoDMjvc6si0AWvSKbQRdt1MeYDLGIA4MuShdpjQjHtqQsbgoNNYaG&#10;GcOoUUREm4wJUVEZycmFuTk1VZV9WppHjx5599w5+JfbdmynZ/L1N9945+iRY6dOnTh39uT5c8fP&#10;ntV04ty5k+fPnzx3/viZ88dOnz188vSh46feOXri4JHjXB5CR45rZCl2puZogpIiIUt73Pzfl7YJ&#10;znz55ZcTExO1SfPAwEC2yvIL+d/xfeRves0diPk3na6OO3ecgX/jM/DVl1+VFZSU5BUVZOfnpGen&#10;J6cz6cNmYtbJxSUmxiUnxqUmx6clx9G+n54MYsamxMcmxyUoiJmQmZGcn5VeVZjXv77bkMaGmvSM&#10;bJ0+P1JfbrTUWqK7R8X3sMZ2N9gawk21gRHVfsHl3r4lnp5F7i4Fro5Fbk6lnq5Vvl51Qf7dw4Kb&#10;wsN6RkY063W9jYZeBkMPvb4+LLySESJfZs8DioOCi4KC84NDc0JCM0NCU4JDE0JCrAEBYZ4efq4u&#10;Qd5eeCQgcXXXyp69evYbNGDA4EF9+vXr0Uzienfq2rWksJOZ3Aaa4lwi4UuMyfETJsGO4lwiDjTJ&#10;NYCmOJpcj8fJnSm4UyifNHnalKkzyNFELD0n5Ag7k1x31lFibXJA8hEpSIuX3PPAGuaEHmdNNkAJ&#10;WcrGGhUiFXuSazgWdhTE5EBbZgMviiup7c6x50tulVU3kKi2I0eeXxbtaKtxBDrhMw00AUd7g1Co&#10;DtbkekE6ezwF4LgVClTx8aa0RWqDNWJqiu8oPqhICu5/KqIcP/VONBQ6/CYgtsK0tjpIDrSNPtou&#10;n3aFcuFLOXWcE2mUlI5JTfY9lBodavkA/A0gc1T2ki4IbtIg0j6HiAq42JOyDF3dMtq6vIfr8SlB&#10;Rmmy5EBaLBjYkqRMbbScewKjYKUMftF9y4DXkqX3koc6ctR4gocY1gEiybYkgYhVkBTBsSoRFiY3&#10;UQon/BKsBC7pyGRdZL/+g1mgSn0cysTFRBIZ27WmrryCQnkJiMnsjjIknpFFrTwxKSU7N49/Ok3N&#10;Pau71RaWluBWEp3LYsiYpISohDhrXIyZBeExUcYoK+vNEQFHyELMkchmRjabhaK5Iis3GkWMhMew&#10;XtxqihXxodkQZdRZ9RFW1kJGRlgiIy2ROotOZzXoY6yWpLhYWnXKiouaGhuGDRsyY8bUe++9h6Gd&#10;Z597lhbKA4feOXbq5MmzZ09fuHDqwgWwEsQ8duYMUlmTD88dO3Pu6Kmzh0+0IiZ8qSDmsROHjyqD&#10;zHe6mGJk2iOm5mJ+517MO98nQFXSkjw8PDTQZAaIOZj/7EnzDsT8NyaGjpfecQb+pjNAaaZ39+ae&#10;9U01FV1LCVXOyElOSmXeB8SMT6RQnpyQnpqQoSg+IyUuLTE2JSE2KS4xJQHbk5VAmWlJRdkZzV2r&#10;B7L7Iie3JDqmxGIrM9tqbDFNsYnNsUk9rXHdDVG1ofpK/5BSb98iD49CN+d8F8dCV6cyENPHszbA&#10;tyE4EDWGBHcPDekBa0aE94yM7B4eURscUhUUXBUcWgluhkdW6PTFkbq88Mi0kLD4wGCzr1+Iu7uv&#10;i2uwr68hIpxdRLXdanr3aYEvBwweTPQlnWP1DWRhKrskQczG7iRi8r6rZOL16z8AAxL1HzCQhMzx&#10;E5kWX7AMilx5H9ElqmdJI+ZyFTSXMhekHCxdRkCeECc3UT3nSi5XrV7D3M+DGx9iFRBR7QQhqYso&#10;xxCQ1H8ACEuFfjTXzJ4zb/k9961bv5EZ9sefeEbde7571+4XXniR/PZ9bNB+482DxMKxTfHwEQYt&#10;tY2ICkjx4ZGjrEyEGmWbIiYo2xRloaJyoF5Pnbd1GSMH2t1U+lQ2MXKgIqZi5p06rVibYgGeOXu7&#10;0Kx6gXxIHRnAVZ752HHoVtvKqBzwwLPnLl68RNLIDWmaFEez3WyNSqjfmK05efK8um2ydUxbCyoX&#10;qtYc2bblk637IXnlws1QOBIi1yRXcqv9tklt7aRgt5A3d8MnFoDTQky/NcFUG82R7gVJBmi301yc&#10;TtktznMCiCLptuRSWmaFMuUzSlMm9xFwlJI3fImRyZXySTmQrH5uUqfFt5LGj1VJ6v606XPGjps8&#10;ZOgowBFvErhkBA+3klI4fAlQkqCOYdm3H38yjRg+YiwYigje4iH8KPbpO6h3S3/4ku1WiGhYFl81&#10;NPagwZK/wUBMQmTzCgqxLdMzFb7EBU1MSmZMvL6xgSzJiuqqrLzchJRkc3SU0WZBBkVmvVVkMthM&#10;xjaZMS/bZIUso60xMVEoOprljCw6N0fbzDFtirVZlGOrCeiMIkfdoLPoI7mELK0GgyKjIcZmJVI9&#10;Lzursry8d6+eY8eOnj9/7rp1a3fufPSFF1984623Dh09euL06VNnz505f+GUYliePXr69JFTp46c&#10;PHX01Omjp88oOnXmCHx57CTpsW18efLw8VNHjrUipkaZ9n2ZGmVKC6am/2Wh3P5XNEXzLVu2hIaG&#10;yrZJLgnOfPbZZ/+Di+YdiPk3vUd33LnjDPwbnwFiDGdNmTVl/JQRg0a09GipraotzC9iCS9Zd2xW&#10;SyajKD0VJTCzjZeZmhiXksD+jKTURG5PT+N/Y7NTEutLS1q6VjcVFdakp1fExZeabVW2mO7xyT0T&#10;UntEJTSYoqtCdaV+QcXePgpiursWuDkXebiUe7tX+XnVBPh2C/Tr5u9b6+tT5+/XEBjQPTikZ1h4&#10;j/CIxpDwutDwbqHMAEV2jdBV6Qwl4ZE5IeFpwaGJQaGxwaG2kFBbeEQCPaCpaZg5CkG2tPTsrYij&#10;nr16Q5XUyXs0K9e39O3bt3//fgMGDGBSgPDMAQP4ELOz/4ABo8aMnjFr1iLCA1cxd/7AffevWrES&#10;z/KexUuXLly8eMGihQsWLVIHgcDLe1YQoHc/Acwk6K1du379gxs3bX7okc0PbQE0N256mIhNJtOZ&#10;N79vlZKRxGMovk+dNhOjtK0BdFDffgNxT8npJJtz3vxFzLk//MjWx5946rldz5OFtO/1N98+8A57&#10;vY9isdA09g4T6Lhl9HTue+PNAwdwVt7BVAMicT011gQHORZhXuKG4vApdHji5OmTp3Auz8GOoOHZ&#10;cwpTnjqNt4cvqMDrseMnuQ/oqQrao+xOkyjw9Pq+1994862DB9ksTo/aEXIfmZg+sP8Nmkrf5JJj&#10;roFfte3hMhnz7Tp+7vhx4BLRA3D26NEzR44qRX+165RnbmVHWkul/RTgRkAhen0/0ZIkj9LP2ir6&#10;Cr5VZEjR/IrUxZ7s+6bfkWXftD/SBPkil1wje8A1iVkoBWsuBQrBQSrgUkCXRU2SQqVNa2lNmVIx&#10;l2BULQWTOwtNyqpxTTwzV2oTP5pnKS8J7oQpydInV58FTkOHjSYUHXxkdTiTOgAlNEk1HM+SYXCh&#10;SRzKwUNGck9hyjFjJ02YOI3SOcufuOQPG5YLsMUKxKREDpsClxiZwpoTqF1pAAD/9ElEQVQqYjbx&#10;1xcTbCAmsUT5hKbn5NApI8llrObOzc9X/jTr2aO4rJS9DNaYqAiDLtwYGWHURVL2ZhU4cGkFLs1s&#10;btRkjiLpqJUy8TKpmEfF2KIYT4+y4mjaFF/TrDiaXIqsZpvFpICryWBREFN9YmXZuMFsYNO43ma1&#10;UIHPycqqqqzs17cv6ZbLli19+OGHnn32mVdf28ewGz/2J0iePHP2zLnzCmKePgNcHj5xEqBUIJK/&#10;l1QpFuYx5UqRclMbYto3YrYb/eFDuVXMzqNHj6Nf/OLvuQcSz/LKlSssJevSpYvYmWQbMQP0gx/8&#10;4B/91oJj+vTTTz/5z/2PqCYyQX/MOlq7/36h/seCzZ/+9KcdoUX/6O97x/N3nIF/0hn4/e9+v3Ht&#10;pjX3rV08f+m0yTNGDB3Zu7mlvq6BEVKMDd7TMnKykzPSEyiXM/qTnBCfwtYPtsUlZ2QyhY7hGZOZ&#10;nFBdkNdUXtpUXNSQl1udnFISFV0ZHduQmNI9MbXOFtfVYC0NCS/0Cyj09S328Sr29ijydC3xcqvw&#10;9az29+7q71Pj513t41Xp6V7t5Vnj7V3n59cYGNQ9OLQ+KLQ2KLQ6ILjcL7DEP7AoICjXPyjdNzA9&#10;KCxLZyyIjitNSe9aUNS9ay3mzOCBQ0aNGjtk2Mg+/Qf2Is6kb/++/fq39GEWqQWzctAQVsENGTKM&#10;bXDDEAdc03/ggD68ZfXvN3zkiCnTps5bMP/e+1ayvAPE5OCee1csXY55uYThHxGF9OUr7uGm1Wse&#10;WLt+3YaNhB1t2rhZCTyCMsHELVvZZr7z0Z2Pi7ZtJ0d9C8RJNyfNnbR7SgoSpXlEK+fYcRPo7GRo&#10;XfVP74c1CVfi/jzbjkcfe5p8vt1YXHv3PP/icwT17XkB7APs4D8YFNYEQyE/JHAJkiKQEfGWi1R2&#10;FMo8c/oMo+XwJSMvDFZTO4ZBW+/Jh4i78XCek+cnyYVPTfynSHJDeT1kiGp66mlMOHZpUud9QTBO&#10;bDxx8rTtNW3139f37t3/0ktviDjeu7c1fvwFBfgUFrTHQZ4TsaUTsa6TZCgR7q9INnmy1RPhCiPa&#10;Xnc+xnLOJ2hI2LqNQB+SyZm5JlIUjxn0f1iSnkh9agstVyLuOaYMzcg2ZWsgT2IB8Ca1WFMpiIvs&#10;Gy61sR650j4WQAL2tXx1IUiZ75HhcdkpysiOBOnfs+J+KuCkVwKIwCLgCBFiTJI0ROGbYR2EbSlw&#10;yU0w5bjxU+BIJsyom0+fQWACfRqzRcKXbIkcN34y3MmdBw5SquR9+hLy2l/U3KtPj54KYuLxV1VT&#10;Z2eovLywqCg7N4cVC6RJIFqx8wry+QutsUf3/MIC+ixNNnMEfEkWkVkPA95eCK5YkVbEfnBlRbh9&#10;rZxjm9lsNSmiL9NsRBaRxXRbcg1MadQrWGnQW9QDgz4SWUwmPNDszKyqisr+/fpNmzaNZTtbt25l&#10;R86+1/cfVP4aO84Ps/yQA5rHT54+cvzk4WNqq6WGknSeHD8FVmqIqfAlogjQNuXTrgtTPEtBTA0u&#10;j/FP7NiJf8Sq8R/+8Idz58718fHRZoDYcXngwAGS2/9BbwagntFodHV1Zar9n/kfezk7EPMf9D3t&#10;eNqOM/CvdQZ+//s/vLp334u7XyL0Y/PGR1beu2ru3PmTJk1hr1rv3n1qu9WxxTcjO5sNk/RgxSUR&#10;yQxfsi0uhXRMEDM9OT4zObEsJ6umML++qLCxoKBrenppbFxlXHx9cmpdYkqFOao4Ql8QHJrvH1gY&#10;4F8c4FviB2W6l/q4V/p5gZjV8KWvV4WHe5mrC6pwc6v29Kz18e3m61/jG1Dp5Vvo6pHp4Jzu4Jzi&#10;6JLk7Jbo5pkdElkVl9S7pGJUc9+ZoycsmD572QLq2cuWLF4+c9bdo8ZOGDwca2fE0GFs+RgKy0GQ&#10;o8eOwarUNGLUyGEjuHUIlAliAp1sHp4z924IEr5cueo+BEriZQKaXImYL+eSa7hJEHP9gxsUxNy0&#10;WSHNzQ/DhY9s2QZWApePPf4kKAaECZlx8MSTABD0Q5whZMOSnk1aWictnjidBCfxmukTZWKdPlFg&#10;lPEjPh/35Gl5IM8AawJ/2JmvEde3/803yFJRcROjUXDzTtAUahRPVFgTC1MQE2noCX1yK8/Ac+59&#10;iWLubr4EXid2LK9h4eIl82HkJcs4xubllSNuun81uy4fYLapTWtk+6Wsu6TIi0AoVQ+S1/jAA5u+&#10;qY1r1mxav/4hUuWBLbZ0itZvwAnexGy+aM1aXOENIvZ8InoSRGxmQvetWsMLYM8ni+bZBUq7wqLF&#10;y9kFyup59n/OuXvB7DmEVc2jKVYDMg5mzZ5PARq249XyAhjTxsiEjKU+rmGlVMklzVTbA6nFqsto&#10;v+x2wvuU4XGxKu2DMGWfkyTq87lYzsS6eTCRQRxQEnaEIOFI2RtOrhCj33Rb4lBiTMKLvFSW1JNX&#10;wO5Q6ua8ZnaH8uK5/u65izjG+IRQYU3uzNOOHjNRquQ0aeBisiuVQTS8TPamtvQZwDaB9ohZVVVa&#10;TsJlK2LGxschjExBzIamxuzcbPxIk+JZGjEb4UirshM8OjohRmSLi+IaoczbvZgqX5qgRaNOZDTp&#10;iWM3MQBkMjAGJMSpyITUaxTKNJi4j8qXbFdAZqMRDzQrIxPExLwFMVnFs23bNta5vq4iJj+38uOt&#10;IKbi0Cvlb5osD9ElclTcytPHTpw+evw0x5rgS7Uroz1i2hfHpT4uM0D2Rubf18XU3hKwM/fs2UNw&#10;phTN+Q/iXL16NfbeP+JtY/ny5Vp2ktYM+k84oJ7UgZj/iG9ox3N2nIF/uTPAYOMpNg0ePvnWGwdf&#10;3vvaM0/t2rp1ByvUli5dPnPmbGq7tC5Wde2aX1SYmZ2dmp6exsB5BsU0JUgzM5UUo6SctOSC9NSS&#10;zIzq3Jxu+XldMzMrkpKqk5Pr0tJrkpILjeac0PC80PCC0NDCkKDiQP9iP+8ib48Sb/cyH48KH09F&#10;Xh6lbi7Fzo4lTo6lTk7lrq6V7p5VHl7lbp6lrh5FLh75Lh65Lh7Zbl5Znn6ZvkFlpugeWfkj6ntM&#10;Hzp60dTZS2YvWDp/yaJ5i+fOWYh5M2zk2MHDRtENOXqMslASlAQoR44eBWiKhck1SLxMpn0Y/uEO&#10;k6ZMBjGxLSFLKBPJOmIRx/ZXPrAWxFIQ88GNEOZmsTARLAhBQpkQITYkrAlWwmqIOrgmPuRW7sad&#10;eQgmKLiG04mdyRQRZicpnhww2C61eUnopO8TzEMylsSr5FE8duu2HWqRHTx6mdI20EldW8rfGk1q&#10;Hg/vwfI2bG9tXrjI0A9RPmd4IPAKyD7+BLE421avWUvzwLTpM8aMG68M4o/ijI6bwB5n0q6nToeJ&#10;maxnvAkx58QoPeL8I0BHFXZamybPntymSZNmq5o1ceJMNHmy3FkeztMqmjhpGnVeJM+P8OREY8dN&#10;QhxoV8o1DFdpg1bQ1fARYwAsdociGMtOXDMKs5DWRgw/1nZTmyYACGcRLpRgKcnGF3DkGonA1NaO&#10;txseF8+Sx+JQyiiPbBLHH2X9Ek++aPE92I0TJxF6hYfNVlICs0bKCI7aIjmAgjig2di9F7GTmJTc&#10;NGIk53ka3qQQJGS5/J5V7AuVxaFQJs/JKwcrEfQ5d94imJWZM86hOnA2iV2RDJxxEpBQJl4mzcE0&#10;abT06d+rdx8yFnAxacSsYkquuqqsoryopDgnLxcXMzqWqfDY+MQEPqQXs66hjiwjSBEpfZbwZYw1&#10;Ks4WHR8dkxATkxDNgS3Wao1h1sdkAkBVAZdQqSCmwaQXGc0GkyKjJoUveVpF2JxMoJutFrPZbDIZ&#10;DQa9zqCLNOh03BIbHYOLSarngP79Z0yfzh96/DPD2OcvrXcOHsZixFk8ceL0qVNnT548cxxwPAI4&#10;0mei9CtDljT7npR1TWQ1nDgDcTJ/jo5yK40lam5Ru8QibZBcUorsezHBzX8Q8/H2wC9kNt80Nzdj&#10;LmrBmU1NTdevX+emv+/7x6JFizp16iTZnDSAmv5Z/02ZMqUDMf++38qOZ+s4A/+iZ4BfW++ytPrS&#10;tfPkBR4/c+jg0df3vfXC8y89/vhT4Avbe6dPnzlkyJAePXqwGq6wsDAvL5cIvAwWlzMIlJxAUl1e&#10;ekp2UkJOYnxxWkpFVmZlZkZVelrXjPRajpOTsg2GtJDQ3Ehdsd5QHBFeGBxY6O9T4O1R6OlW7OVe&#10;6uVe5uVBjFGJq0uxk2Oxo1Cmc7mLa5mzW7GjS5Gja4mrV7mXX5lPYKlfSAnbz8OMdXGpA4oqx/fs&#10;N3PY2AWTZs6ZOGP6+OmTxk0dO2bSsGFj+g8aPnAIbDwOHBo5erTQJIYlKElZHFE3V+fIlbo55XKE&#10;u0mhHMQE3rAt8SnBSuFItG7DejlYs24tV3IpV4KY1MpZZQzkwYsijgFHcBMLEPTkHIqwObmmHYMC&#10;oNAhfidOpxSj8Tu5BgDlGdZv2AhHQpnYmSAdMUm9W/qqQ0u9CGDiC5A4TxxQ6uzsKOIhOJ3U07E5&#10;6ZWUhk5po5RKorRaIiwfrtFczHPnmfI5zzVU4eFUXsMjW7auWbdu6bJls+bMHj8RMBrB2VM1iOko&#10;wp747DKPz8538AWOUYfob2vEyPEjRkxAw4ePR8OGjUNDh44dMmTM4MFjBg1CowcOHDlgwPB+/XHX&#10;QJ9BVHJFqtOm1HNpHEQyoaJJZlakp5B7/vXiU0B1MmEN5wF80DBeIBRIEySIKXuStN1L4krKPDiy&#10;XwjJMddwf/os6eAEKym1U3bHoWRrvMzoQH4YinxGljRiT9JMmZRMHFgWx/iUNFPyGtjriPUIHfIy&#10;QEZoEqsSk5KHg5WIY2iS67kV4VYiDlSsXAxfYmTOmMmfJXPUWvmsKVMVWAdPAU2wW5INVNTGyFQi&#10;uvDI+/Tl3PYFMflZkkJ5ZXV1eWWFhpjwJZSJkYl52a2+W023GgoXAojUu61RZvZKRsVYomKt0ao4&#10;tkbBlDCoXpVBgVHrbcpsLZSr17ST3KReCY9arVE2WxT/o3CmyWg0GYxc0sOZEBefl5PL2gN+4GbN&#10;mLlq5X38k3t+9/NvvP7G4XcOHzt64sTxUydPnDnNOqsTZ48R7HX4hOjo0VMnmFE7ef7M6YunT1+U&#10;yH0SrJTwL2VXkzrTRkcyTSZ2AZladFE7R1MDzb/juM+3vjH86le/4k9XX19fbQ9QTEzMc889x6DM&#10;3/GNRENM9qe///77NEf+c/6jA7MDMf+O38eOp+o4A/+6ZwDEvMZ+6is3Ll+6duH8lbOs1zt57gjx&#10;Lm8efGnvKyzt3bTpoaVLlk2bOo3mQUCzprq6tKgoJzMjLTEhLTE+Jy0lJzU5NSYq2WrJjIvJT04s&#10;Tk0pT0+rwtTMzChLTsw06lPCwvKMhhKrpVgfiZFZ4O+T7+NR4OVWhHkJX3p5lHPp7lrq4lzm4lLu&#10;4lLh6lbp5lHh6l7i6Frg4JLv6JLr5IqLmefmk+fNw8O7RiX2ySsd3dh7+uDRc8dPmzFmysRRE8eN&#10;nDh65ATIZriicSNHMwAxeuhwpRoOUFIQb+nbp0dzz569mqU7U00uGswlN4GhFMpnzmbiZzGIiZGJ&#10;bUk1XKNJe8oUvhTEfJBWTBUxxbYU5xLxIbgJUAprIvtOTTE1wUHxNTmA6qhNYx++8OJLQB6CFCFO&#10;bhWzE1rlk1GkloROSVASd1MMTklZgkfJVMINxQElWQn6xPXkbjwQ0xXM5dl4Tj4XLZ50dkKiUmqn&#10;Ps4nBXZ5ncA1/umkKVMmTp40feYMokIh79b2gHUsfGc9OrXp1RIXSm2aCjWl6raadWuVfNUqBp7W&#10;33dfq1auXIfuvXftihVr7rlnzfLl6IFly1YvXbZq8ZJWilq4iEAoRdS4yRZFVLrthVenievlPtxZ&#10;JI+lRI5IiUJUzJcuuxdRPWecH/+P8j1ACbeBaNTKpWeRS1xGuA2ncM1abOmteJCECkkWOqVt/Ej6&#10;OCnlsyAeH5GHA4U8CqcQP5JgIBWRAW7Ie8Sw4WNAbSxS8BHE5ABPEZzlkmPgD+sUrIQO+YzgowAl&#10;n5qOTJ6cl0fhXnoMZBk9V3IT9xHuFOgENAUxqf5Pm07/5Uz40g4x+dR83tbwLNXIxModLqtQ7RGT&#10;PK/qrgpiai5manoacClGZkZWZtfa6qqulW2ICWUqBGm2GgBKBFkKXHINEsQ0W7mJ65VBnz8lMTi1&#10;Nk0TRqXCmiplMt2Dmcl/qtcpFmZyYlJRQWFDXf2wIUPnzJrNN5JKwQt7BDGPHGe5FfM+J1XEpCbD&#10;/k/hy8MnONYQE8o8der8STINjp0RvjxMQi3ZXoqReeIoQQ3qQM+f1z9i3Odb3x6gyUOHDpFhpNWy&#10;KZpPnTr177gHSEPMyspKoPaf9i7VMVH+TzvVHZ+o4wz8H58BEBML88rl61xCmegScYbnr5w5fYF6&#10;09tvKaD52KOPr1+zns618WPGkfTTWNutjOFTNs0lJuaCmClJSTZLrEGfbDVnxEbnJiZgZ5alp5Zn&#10;pBYlJaSZjcm6iByrqSjKWmSILAgNyg/wzfX1zGfox9uz1MernEEf5OVR6eFe5eFe7eHZ1dOrxtOn&#10;2t2rzNm9yMElp4tjemeHTAeXbCePbHe/HO/gSnNsr6yikXXN0waOmjtu2vQxUyaMVBBzzKjJo0dP&#10;HjNuyiilIkk5klBAZaZHGi57tTBg3kQCCwd8KIjJTeAmNid7f8ApQUxwShBT8yzFxbSHS/xL+HLj&#10;JsbJH8LzE8qUsjgMJ8VxiFNYU27VejQ1zxKk4248CgGaFLshv5fYmPzqPiRtl1zCgtSvKYIjDrgG&#10;EgUT+UQ8s9TZgU7g0n49piwikt1FVLcpvkOc8ChfG/4oKMnrkW5RnopXwuukqZRbQdVpM2bSvYqz&#10;ywmBpDFbX9iLxfca/Z+vvc5sO94eHYfMIaHWMR11WKdVrdtr9ry65w7t3v3K7t2v7tqFXnnuuZef&#10;e27vM88o4y9tah3lkTke+2kebaaHsR57yfVI7swMEMNAMhvEnJAMDDE5xEQ5r0oGvTEdcRwBONxB&#10;QBMWFBCE/4A/0A3go38UpgQ3wUrYDqSDSqXeTRVbxnHooczLJ06ymKFvGcfpVtdEsRvohD6BVxAQ&#10;V5JPhLvJcA8FdIAVv1NyLimj8+SCkpClwCXiU3M9sIvs7yBVcl6bfS8mL1jIUi6lx0DjSxoGRPxz&#10;gDL5kRDExAZnKB0Xk4nymtpuVV0VxKQXk8p4WkYaJfKYOHKGolP5V0xQUGUZiIkxaTTrDKZIkVFk&#10;1pmQgpUKYgp6YnPaoi3KFHmMLTqWPZRRhLGL5EOuBz1VvlTK6JijhLNzST+mycI1ZsaCSGznIy5s&#10;Fmt8bFxaSmppcUlTY3daHFiQsHb1mscffWzv8y++9cZbRxjqOXbyFKlFJ86cOXmOtp/jR04dPXT8&#10;yKHjXB47cvLEcVzMc/xCO3PqAnbmiePYnKcpox8i65TVTYeOHWbbFsEIdmPj7YZ7ZMTHXv+gXsw7&#10;3wyYARo1ahSFbG0GqKam5syZM3+X4MwOxPw/fvft+PQdZ+A//gyAmOfOXjp/7vLFC1eBSxAT3BTW&#10;vMjyQCISibB5/a0Xdr2wdfPD9y1fMQfTcOjwlsYmkvSKs7OLszLzWDkZZYs3GZOslrSYqCz2vCXG&#10;5yUl5FNGT4hLizKnWAxZVmOO1Zirj8gLDc4L8Mv19cLILPLxKvPzqfDzrfLzVRZLenpVe3nVePvU&#10;evvV+QTUevlXu/tUuHqVunoWuXoVe/qV+gQX+4cXBupqrIl9ckrHNLTMGTp+yeS7502aPXP8jElj&#10;2Jc+ecTIScNGjB9EFuAg2fQIQZJSNBAjE5TEv8TLlAFzsJIWTOnIpFMTF3P23XPoxYQvpRFTQ0zx&#10;MjXElPp42zi5Mu6Dv4hBCLQBfMKRIo6l51LrzuRK8Szty+JyZ64H9TAvxctEMJyYmgKdgKaIY64B&#10;8uQ+3J9HIWbAgVQZAOdTQI1ScxcTlFcoM0Z8YeJBipTO07a2AKrtitZveAjjbuejvExeC4gLWb7F&#10;dr6DB7h8821Kya1T7YwZkRgjAfJq2FCr1ObFI2+/fQwdOHBcdPDgCdGBA+ikKg6Occ+2BxKKrkiL&#10;K9JCi8gtEpFeJAFGhBYRUXSnJLRIZH8r9+fh0lUpfZYSkA7aQn58uXzR0J4Md4OeWiVa63fUeiK5&#10;D5wnDZFStpYaNxYjFAgvgoY8G1gJRwKp4CxMCWIiWTKOZKqdW2XUCdykwi5AKYiJOBD6hCzlk/Ip&#10;YFaxMNXmS0rkdzPJhCiXQ5nwJfVx6cKkPs4lfMmHMvpDiAG1cgUxe7eQ5NW9qam+sbG2rg7ELGUh&#10;pIqY6ZnpicmJsWyAjLYmpSQWlRSWlBWnZaTyIfYkTNkKl3aIabawBF3gUjE1BTHFv2xHmYKYcpPa&#10;pqls/tEbDTr6Lo0I1uRTKLM//KchJlXyDFLJSst69+g5fvSYJQsWb1q38dknntn30msH3zx4/DAp&#10;srSAnD5z4szZk+dOHz97AsR85/iRg8eOvHPs6KETx4+eOnn87OmT5xEWJoh59Mipw4dOHHrn+Dts&#10;dWqVsjRS2+5j35epZbDb7/j532/3+evfWb7++mtm520221133SXBmQEBAY888sj/vh+0AzH/+u9C&#10;xz07zkDHGfguZwDEPH36wtmzF3EuQUzFzlQRU7189zJLBc9d5Nf3obfe2btrz84t29auXLVw1hym&#10;P1oauqtbQQpLsrKyyDKKjk6PjcmMj8uMj6ViziWsyWVGXHR6jDXdakw36jIiQrNCgrIDfLN9PHO9&#10;PQt9vUv8fMv8/Sr8/cp9fMo88TK9q719u3r71/oG1noHVnv6Vbr5lLn5lLr7lvkGVwZGlAXrioIN&#10;1ZaEXpnFI2ubZwwas2giWeezQMyJo6eOGj5x8JCx/QeSW6QMz9J0KXwJUErbJealNGJClrh04yaM&#10;V5eW0xA37e55c6UcjHNpb15qNXEhS5xLxbxUsoroIGDQhz7LTUq9fNNDVMO10CIxJgUx8S+16R/x&#10;OGXYXCbNhQW18XMYEQGLIiFOoUzMS83X5EO5RgzOtpTKQxKWqUUX0X9JOyaz59wZGJU5cXgX3KRu&#10;Tr0buFSCQNesw9fk9UsZHUJ95bV9TNAeO0EF8rYY21WlTO+25SJJoGbrkkbZoyO5mKSsnzh54eTJ&#10;i+jUqYunTl9q1alLp09fPn36yqlTl0+duoROnmKYXbarK8/Ttu/x9oZMbaeROv+rbMukxKnuFlci&#10;2dulskuy5reKe7IfUn0GRURy8qEkX9JbCW5SGQf+YD5hTWAOcIQ4OcZchPlgQbgQTMSMlL2Osjcc&#10;aRvGJV+TS0lQ556U3UHMdklJWnYSk0ZShYcyxbYUuOQ1aFVyIVqpksurgoBhXyxYCuXMyyOpmONi&#10;YmHSgikDT4KYakemYmSCmPxj4N8FMbE0jWDqMzDerf4biJmZnZmcmhSXEAsCxifG5RfmQZnpmWl4&#10;kLZofEcDQKk4l20SvrTe5ku1WVPNxZQmS2hS8zI1xKRQzq1GMoqMIKYy1wNlRnLMmI+Clsp/FMuZ&#10;/6ERMyk+gb3p1eUVfXu3TB4/8d6l92zZ9Mjzz+55a9+bRw4cPgVfHiMigRG2s+dPnefy5JGTR985&#10;duTA0cNvHzl88Cjl8uNHT0OZ6MQxyuinqaHDl6wEUvnyyMEDLPK5vcuHhkvZFfnmm2/v3//mvn37&#10;X6WYwB91dLDwR93zL6If//jz7/Lb9rs+RjECzp2rrq7Wxr3d3d0HDhz4vyTdDsT8rt+Qjsd1nIGO&#10;M/DXnQFlovw0WYkXL1y4cpn91FeuX1X7MjE1L164cvHC5YvnL11kBwyLfd94+9UX9j716GOb121Y&#10;Nm/hxJGjB/Xu06O2W21JaUl2Tn56Rn5aen56enZSYlpcTGpsNJcZCXHZyQlZifEpFmNCZFhSSFBq&#10;oF+ar0+6t2eml2eOj1e+r0+hny+7yAu9vArcSWX3LHb3LvP0rfT2r/QOKPfwK3bzKXDxynX2KvQK&#10;LA0ILwyKzA2MKDFE1SRk9i6qHtnUb8rgsROHjhs7bNyIwWMG9h/R0jK4qWf/Hr36MQUyYBBZmAQB&#10;KRPlDPRwMHDQIPgS3IQvJ0+dgm1JoyGZ6nh50liJvoUjH36IWR2mxr9dDz+izPGo4+RaU6YWjSkN&#10;mvbT5YKYGlZK0Rz4U+BSvdTSKCULUxATz1L4Uquhi5GpgSY1dAFNGiu/VfRcirgPovkS9BRPVFKQ&#10;uBIeZQaI0Z+z5y+cu3Dh7HlSBk8zmC6pmhcuXbx89cqVq+9euXrt4qUr5ByxBwgpPzwXr8qe8Tax&#10;8gexfBypx5cVXbrM6vPrFy9ev3BB0fnz19CFC7JqUlk72bZt8gobLDXJ5vG2/eOXtM2WGpgK1DLD&#10;IWvcVclWpG9IvcMZ2SokfClLerRpcWZ97LOHJMYS9OSAS4m0BB9FHHONtARI7CUfClwKbtojpmZb&#10;2gdzApfiYmJ5YmFKZdy+OG7fhSm9mLCm4KbakckMEKC5ALhk3AcXU+Z+ZJGpfS8mLuYdiKn0JYOY&#10;iNVX1TVdS8pKC4oKycXMzM5SozHjqGLjZeJrEoqZkZkObsbEMYvDTkgjTAlZamqHmKrZCTjqIvUR&#10;OkMkKKl6ma1Fc3ExBTHVYXOcSz13VmvlSqFc6chUujGVC8T8D1Fp2VnZtdVdB/YbMGPK9AdWrn5s&#10;285XX3zl0NvvnDzKXzNnzrE7Ur28wOop/krB1jx09MjBo4dAzANHDuNlHj4JZWJnUjeHOAUuDx5A&#10;t/kSk/It/mnw7+L1N2BKgHLPnheefXbXk8SN7Xx8KzN8D2/hj0v+0KQX+5NPvv/X/X79e96LPUCr&#10;Vq0KDg7WZoDi4uIIOfrOM0AdiPn3/PZ0PFfHGeg4A3eeARCTdS/nzl08f+HyJWxLRbRjCl9euaTo&#10;8qXzl86dPnfs0NG397/1ygsvPfvEUxvXrF8we+6EUWMG9u7DhpCKomJlvbG62zgtMTE5ljXmMSlx&#10;sWkJ8aw8T0+MT7JZE2jWjAhPCw1JDwpM9/fL9PPN8vXJ9lGU4+Wd4+mV4+6R6+6V7+FT6OlX7B1Q&#10;4hNY7BVY6Omf6+6X5e6Xy6BPQHh+sC431FBoiC6PTe2WWdizpKZPTY/edc3N9b261/Wsq22qqq4v&#10;K6+p7lrP2DW9mMwMz503b8HCBQsWLrx7LpXEafTLT59Bk9zdixYvJuTy3pUr72MyZf36R7Yw7s1c&#10;DqPfhFxuFocSPcQWkYcpgiNiL0XKPdvEhypcbsXc2rFdjSt6lKGfdmpLL2J8inesp3AxVcoUvhSy&#10;1JxLMTIVviR3XS2a8273EoiJbdnmZYqL2c7L1JbuSCFbpIW02wdnSug6Ytgc41O8T+ASkCS96NLl&#10;qxcvXzl/8dLZ8+Dj2dNnz5zBQuGGK5evXrv27rXr716DGoHCy+q6oIuw4MVLcOd1daWkslXy6rs3&#10;7XXlKnsmFWm4eenSjUuXrrfqMsvN7QSDKhLuZOk5UgD0/AXWnYtYoX7l3Dm2qIObQpzKsDDrzvlj&#10;SR0ZVjZVqssqQU9lZaUdgyqjxOpKIWW3JHxpv5TSPpxI3Sp0QGIvqbBTmlc3QCqxl/Ytpy+82Jo2&#10;T3q8ICZkqZqairXJzJA0XxIFv2WrYmQ+/Ihkvyup75sf2ir+5R2IiYWpRH5qzZdClkwsfRMxldwi&#10;5p+kSk4irIqYs6dNVxCTxVFjx00cPWb8qNGtfKlO/ChD5YqLyT/bnj0bm5oa1EI54z4lZbLdJ5sR&#10;H7LJaMeEAkFMosqyc3OTU1PozoymvZIhHurgVMOxLdukVMnbBoCU0R8LsAg1Rkbqw3WGCFKKlNJ5&#10;a/WcAnrr+nJGghBxRUocEklGSm6R0p1psSrupeTncEV0VHRKcnJebl59XR3ViNkzZq29f83jOx57&#10;de8r77x98MTR42dOEPR6hstzp1hgxY/s+TOEv5L5euzUiaMnET3lx49xefIoMZnY3jR1sDtq/9v7&#10;X3/r9X1vKlKZkn9i/HPjHyP/Qnfs2MkfjdQsyI+gb4ZgjQULFs2ZM5d4DX5/EBt848Z7/yfvJsSw&#10;v/jii/Hx8VpwZmBgIMGZ3y0KvgMx/0++iR2ftOMM/BedARDz/PlLii5cuqDq4kVY8wq6fPmqIo4v&#10;XD7P1kGyi1mE/fY7r+/b/9TjTz1w/5p5d88bN3psv5a+1RWVRIqkJacmxifQOJUQF5cYH89xYkIC&#10;l+w7T46OSbFFpVstWWZTtl6XFR6eGRyc7h+Q5uOb6u2T6umd5umd7umT6emX7R2Q7ROU6xuc6xuC&#10;cnxDsnxCMn1DMvxCMwLCs0MNuTprgSWuKDa5OCEtPyE9NzEjOzkzMyUrIzUrLTUrOTkjISE1Ozuf&#10;wL/hw0eQKrl9x47HHnts507WvWxZv2HDmjVM8Tywbt06OBJe3LgRT4J0yY0KQIKY9v+pbNn6H8GX&#10;6n/cR/mP1SJb2eWjiAZMReQWqYjJm1M7vsQCQUqJXG245A3saarkqp555jlsEkFMgBJhnEhjJQe8&#10;4VGYQ7z5KYIpX3oF51IkfCk9mjIMhIuJN6k1SoqXqS6cVILZ7VcBaZV07UCLyVQszHOsmmzdA6R+&#10;qFwDYl64eAnzEsGgCMQU8ceJHLTd9O6ly9fshbUpEPlNp/P6Za5px5c4nQp93riIj44uqpanUOYF&#10;/E5VF4Uyr547hzBTYc3LZ85cPn3mEqwJaKqVd6TE0yh8efw8Wyvt/Eu2n+Nfti4uly7StsWVrbsr&#10;7bdWSvcn7iadnWyTl9WUkCVMqS4lat1RyTgRc0Wyf0jWDsnCoUd3MvUliKksHGqjTBBzG4jJ8iF1&#10;89DttHly5iVbHsRUZ4CUER9JlZdgeaTWypW5e8bqQUw1W55geYUvp05jQH6amlfKADtj7PQugphU&#10;zEfh50vUFIjZ3Jsd5T3rG7sz7sO/lMqqriWl5Xn5hRmZ2WnpbGNNT0hMYtwnNj4e3ExNz+BANRXN&#10;VhY/Rlmioy3RMYqENRVTU/U1hTVBTI6NJp3BGKE3RtC7qdXWxfhsdT1tJh4uwKo+D0/Ovh8liZ2w&#10;Ir1eT1IjXmZsbGxmZmZpSWnPnj2pRsybO48wMToVaFLmx51QLmnaQCwVkJ9U5T8uOTxzgZ2SmPBM&#10;6tBeSe0bmnzlldf4N7V79wu7qBiwGYFOlSef5t8sTElIBF3YRALzZ+mMGeS2Mj5IzNYw2muIoqiv&#10;b6xmE1JFVWlpOX9y/R++SXz++ecEyVEr1+xMRsIvXrz4twZndiDm/+E3seNTd5yB/4ozoCLmxXYS&#10;yrxy5d2rVymdvwtoXrxwidEfkkHI7Hjn4KG9L760besO4iNnz5w9csTIxobuxUUlJLKzdo7MZjL1&#10;4mLjOIiPU5QQG58UG5cSHZsRFZVtteaYTDl6fXZERGZIaFpgUKp/QIqPnyIvv1Qv/zYFpHkFpnkH&#10;pXoHpXgHJSOf4GS/0LQQfZbOmmOOzY1KyI5JSrPFJ1lj462xsdbYGFtsdDSVvBjat1JS0iurqkeO&#10;HIVLqQAdy4yfeQbKhBdhyg3UujYqTMmCEMLn1q9fv2nTJiHIbxCmhpdym8aXrYSpYmYrYm7X+PJb&#10;EfMxRrLhyzYL807E5N1OQ0zgUvjyBaa4v2lhQpYSaWRfIpdl4t+KmPClPWJqGZn2zZrSVSk7JIlk&#10;x8iUJZMS0i64SXAmUv4IaUNJYU3URpnqnygqZaq6qunSZYjzG8IBvXzlmioFOtsszFa4VPjyIlLg&#10;Uj24cUEprAOXreV1js+j8++eO4eunkVnr5w5c+W0QpnS36k0gCqUeeK8wpfHlMXoGmLCJIcOt/Zx&#10;wpffRExl2Mh+MTpDQrIYXaaLGCGCMkFMWYCu7UCHL2Xd5Z9CzG3bHxMjU6VMjMxvICaUyUIjpK0y&#10;EsSUrUX3riRxnXGfVsQkg4k8JnvEvHvuApJTJbRfIvEJEFARc4KGmMOGEzjfGlrU6mL2aJYd5RKN&#10;WVpWAWJSh0hNy0hOSYuLT2SbeFRMTFJySmJyii062mA0GJEJRjRY/3/2/gNeqipL+8enZ3qm2zai&#10;iCiZy03kpGDOOeecUyvmnDEjglkUFRFQoqBiDggiQUQUte0w70zP+5/5vR2mJ7XZjvP/nvNUrbvY&#10;51Tdyy3QW7qP+3M9t+6pqsOusL/nWWs9q74gYSpibnmZQkypm/qTrw2COBncouMNNw1Me9XS+6d7&#10;z57dMV6nugW4pM9Nwpe77XbQQQdhyYplN10HSHzms4S2P2/evIVvLFxMc5/FyUaOMNavDPpus0+3&#10;K9pezU8C36+98MILdGLle2DatGmTJ0/hE0yQAj+I++8fN3bsHTfffOu1146k0wRMSZMGagNpbHbI&#10;IYftv/+BAOUuu+y2/fY7DhvG5etQLpwxc6IeHs3/m10eqPXh62vTTTeVnEklUO/evfmW++qrr1p+&#10;YhExWz5X8cg4A3EGWjMDHjFXrvxArOkRE8pkQJzc/h759KkkMG/efJDo0Ucfu+2222lCQp/vvffe&#10;d9tttx80aEjfvvSVg/ZSYz0c9voNGJAImQOG9O2/FS06Ghq2ra/brrZ225qabXr0HN6121adugzt&#10;uMXgTTsO3HizgRtt2n+DTRj91k/HBu37btC+z/rte6+/ae8NO/TduOPAjl2HdqvdqlfvYfX9tmzo&#10;N6BXY2/Wu+61vViVelCJWkdiV7fuPQcMGEQbPsw+xo4dy7pCPSY/0TLBRGhSiAlAIkcKMfUrWxYx&#10;i3hZ1C+bRMwiYD4GX64ZxBRcfisQswCgJnlK+LRRpEyHmIl4+U8MYaUfDi5XSeIEMd97D778GXxZ&#10;QMwVxRIiEPNtEPODMohpIXKnYjYhZlG8nCfKDBDTqZj4ND23NhATyvwaEPPAgw7JRcy+fLZQFeng&#10;kwQhBrLbrXu37gyahtd068XnDYNMVfwkamXBw8grlKJMDoApBZc9enbtyWiizIRWC0F2rDRFq72S&#10;0dBQN2jQQOByhx12wBjykEMOOf74488991xaeJOMyEeQ68bnnnvulVdemUc9Trq9lu6QjAx3vvzy&#10;yyj/JCly2JQpU8hxeeCBB4hd0HbylltuuYGcmWuuufLKKy+//PKLLrro9NPPOOaYYw/Fv+mAgwDK&#10;nXbaZeuttx06dCu+Q/gGI2k0qaLv3rNLl25bbNF5s80233TTzTbZZFO6GrTm23ZN32f58uV4GFkN&#10;0DrrrHPeeef96le/auHzRMRs4UTFw+IMxBlo5QyktYrkYiYDgtSOwuWIl0iYGomQSUg0pczly1dg&#10;5PHyy68SYMLOh6DSaaedcfDBh/LtvCVC5oBBkKXgkot+fh00iBLVwVsNHLRV337Dezdu09iwfQOj&#10;fvu6+u161W3To2Z41+5bbtFlcIctBmzcod9GYOUmfdbfmNF7g00a19+4bt12Nets1GvddnUQZ4fO&#10;g7vUDK1p3LKuz+C6Pv1QTLrX1lKJ2h2FhdytehK7oEykF3oRgZh33nknfElKIz+nT58u2ZL1ho0d&#10;mNKIM826DDfjS5Mwm6RLHquwFfjSouSKjPthKqayMImPB4FyqZieL72KWcjCTOt7qkTFbEJMH1tf&#10;FTTRMldBzA8L+mUTX2bh0tcJhYiZFKoniKky9ia+RMV8iyqftKHL0ndMxQwQ0/slyR1JZKkh/6O8&#10;QHkTYmLDSZQ8N1DeChVzrSLmkUcdc+hhRxx08KFYr6c9JBMVc4cdd1agHBXTEHPAwMEDBg1uaOxN&#10;mx1shJIGj/W1DcWgNqJmj57dunXvosF+z5r0ao8+QKRXJr3IETKLgz+ltxMQ5xF69yb60Nivf5/+&#10;/fsMGNCXDBt+9u+fjEGDBtCqdtttt6XrDB9kQuSnnHIKOHj99dfzieZTOnXq1Dlz5pBHom3uXC7M&#10;qJabPWPGDIIVfEi5aARGAUpokvTrESNGnHbaaXDqUUcddeihhx5wwAH77rsvweXddsPhd2eyTfni&#10;QqTkKwuFEqZM0ki7dOvUqcvmm3diQJYdOnQELtu37wBfbrxx+zaCmHzp//a3v0Xcbd++vUDz7//+&#10;73feeWc828nabHZJiIjZ7BTFA+IMxBmoaAZyEROUtKRMZWSiYgoxAdAVK94jXE71JUiEFDhq1Ohz&#10;zjnvqKOOwaMZAWDIkC3BSseXQ4YMHjJ08JCtoMz+/Yf1bty6sWG73o3b927cobHPDg29t6ur36Zn&#10;7bCuPYZ26jKww+b9N9ms38ab9t1o0z6Mdps2bNi+13rtuq+zQY8fbVSz/ia9O3Qa2KVmSE3D0Po+&#10;g+v79KtpaOxRh/ZRg/ZRQ+JWYpdCpxHWyL333gfERLpg+WERYgVi+Zk0aRIoKcQELtlX3Fz7AWBm&#10;+bKYhDmxCS+TvSbEVBZmli89YioFswxiyhVFiLlKoc+3EDGTWLkC5Vm+TELkTcFxi5I3laJnEbPg&#10;ghRImG+thC99IbkC5R4xxZdmyZmLmIqSk4uZlvgkuZhmOy8Vs+oQEwlTiEkuphBz+NbbEiv3iDkQ&#10;b8zBQ4iYU4JD351GnIvSgdBYV4eJZY/u3bt27dq5S5dODPYJc5NMyZ8g0RRG6xob6/v0adS9+tKZ&#10;sm9vIHLgwP6DBw/ccsshw4ZtOXz4VltvPWybbagsKoxtt90avtxxxx2RMPfff3+4kNTD888//+qr&#10;r4YaoUw+s7pE5GPLjj7FMOWtt946ciQh7ysuvPDCM844A6akuzc0ueuuuyKIIosOHTp0wAAaq/dp&#10;JKWUxM+kP2VS0N61a/fOnbtCk6AkENmu3SYbbbSxBvvcEoy2g5h8+0OTfL/xLzI5s2PHjkzIZ599&#10;Vn5tiIhZ0doZ7xxnIM5AszOgQLmpmIiU1A9LzlTQXDVADEmYDBCTWDkeH1SfkHp45513U2VJAhOR&#10;JoTM4cO3QQ+AMm0MRMhEDOlPrLzvlr17J5TZp/c2fXpv16fPdr37bNfYmwTNrXvVDuvec2iXboM7&#10;dRm0ReeBHZMxoGPnfh22aNi4Q80Gm/TasH3dxh36dOwysFuvIbW9t2zsN5QgXn2fvnW9G2sbWciQ&#10;H8jFxOsZyhyMUfNee5155pkgJphG1Awhk6jZ5MmTfTomixNwyfqk5cozZSn90sMlwJpuVPnwwI9b&#10;FmZS3EObHzcsEVNkSZGBKJMdBhImw+LjVY2YVgPk8jJLBc0LVUGFyp7EzKgZ/VImRxrGl02B8lUl&#10;TK9iroqYSS25IWbqGF/gy1KIqSxMhq/1Mb4kUA5frm3EpOKHQVE55T40xqwwF1MqpqLk++y7vyGm&#10;VEyiDrTioSwcc0sC5QMHDe7TF5vMpLUjaNmQ/Ez4EpQEKLt16wJi8hO+RLbkT/AbkiSfeUEkBBng&#10;43bbbbP99hDk9jvvvOOuu+6822677L47Fe1Ng1vYSMFEwkRxpG/tscceC2Vy0UggGDkT3Y6NHX49&#10;55xzuF1AyZEgKfIkSh52vUOGDMHWhzNOulGCwz0A4pSIO3fu1KnTFltsAYptthnyZKJNgpIbbthu&#10;/fU3XG+9DdZdd30GOxtssBE38qcANJEJm/1q/ToP4Gv85z//+dFHH219gNZdd11m45e//GWZGqCI&#10;mF/naxSfK87Ad3EGpGKKHYFLBgSpHd1oYXR/2Ntvv0OPNUyJCfsiCF577cizzhpx+OFHImRut90O&#10;CJmEyBEySWZKRyJe9GvsPbB378F0pevTSBOgrfo0Duvdm7j58MbGYQ0Nw+vrh9XWDaup3bJHDWNo&#10;955DuiVjUJfu/Tbv0thhC0bvjp36dekxqGf90Ia+W/Xpv2XfAQMb+/Zr6IM+QmUCiEl5AnxJhlf/&#10;QYNYoAiNYecBXwoxiU+TmAU7wpTkXyJkCi6lXyoUnpt5GYiXRbK0/69SSG58CVb6Ia8iqyIHMa2c&#10;3EfJPV96FZMyWHwxYfo2Hij3iJlLmatmZyaF502ImVpmFkvIZVdUqCJP6nuaTIt+rnJyqnySQp+0&#10;nDypKE/c3T+knHy5Cn1oRU2Vz1vvpXwpFTPxbEfCTO2KljCKheRNEqYaC5mKaf2BghB52i0Ty8wk&#10;C9MSMaViqpw8qChveaCcip+77xmnonJyMS0dM0BMTDGhzLSN+42tLvchUG4V5VbuM2ToVmAlWZhd&#10;u/WAMomY9x84CO2xnk9YujU2atQzAEqplSiU/fr1AStRJdEgwcdddtkJfAQc99prj3333Xufffba&#10;e2+u+/bYc8/dGewEQ7cLNLnjzjvvxAZl7rHHHoAm4EjFDzFuNoRJfvIrN/InDuAOHCymxNAHPQ+m&#10;hCZBSVwksfWhHQ4/2WDKFCuTjRuJL7drtzEcaWT5ox+tt84662qwL9DkrwxYkyHoXLjwzTa4WtBn&#10;fMyYMYiuJmei2vLVV+pUI2K2wRcxnlKcgW/VDCS+mClQCi79yKVMESeHQZmYgIBEFFPjG3fxxZdi&#10;7YGpxw477ARiwpe0Iq6rQ+5AQkgaD9Ooo09D/cC+jYMYfRoGMhrraW6OZeaQBqixYasGWLNxOKO+&#10;cVhd41Z1jVv2qh9aUzekZ+2g7r0GdKvp17XHwJ61g2sbhzT23bJv/6EgZkquoGUireB6UteAg3On&#10;rt3qe/fZfscd6X5BTC0XMTEqIpBkGZkFK6IiYtqvzqGoEBzP8CU3YFRU8Coq+BOl9eN+WC25YWUu&#10;YhpfZsvJQUxG1SFmc5TpEVMuRWaEKV/MZMgL048EMd8v2hW9h1dRYlcka0x8MRNrzNQLM60iT+BS&#10;o9gW6C0hptWS+yg5iKlOlSokF2LmhsjXBmLed/94FZWDmAxfVL7GERPjWPUoN9Oi7bbfURJmn779&#10;qfXp1LkrlXPImUQgSJBM6vewiuiLVURBoRw6dDCORjAlIuUOO2wHU8KI+++/70EHoTseesQRhx15&#10;5OFHHXXEMcfQS+ioo48+kl+5/dBDD+aAAw6gTIVuNQiOICIkuQuKJmCKugmhbr318GHDttpyyy23&#10;2mqrYelGjFsbt4BN5HeDksS768FbsjtRU6lFQkolWt+pExBJqfXGGxPjbrfRRhslIiQqJVplCpqG&#10;mNzC7fzdK5cwJWSZO8SdP/zhjxgLFrzRNpcBguZvvvkmU/l3f/d3Ak28jchhpdd59oQjYrbNFzGe&#10;VZyBb88MJN19cKtZdQg0fcTcwuXK0YQyuQtFP0APLIWZ3FVXXUMvnQMPPJhYOfWYlPsgKyZOyjTr&#10;SAcbemN/MrESe6G6Po21fepr+tTV9K2r6V/Xa2B9XQE0GxthzS3rG4fWNwyprU9Hw+Da+oE1df16&#10;1PSvqRtY2zCooQ9O0Om614emx5gzS1TBW4/SVhATq71ttt32uOOO45qeQDmbKy99BLK8N91kV2Qi&#10;ZWJ1ueoWFPd4viQ0XtyavDAlYWb5EsT0EiZGmIqVyxTTVMxAwjTHIvFl20dMfIvM2KgFcqYZGzXR&#10;pGFlES5XIUujzMR6vYCYift6wpepI6YQM7XDLPT7cXyZOK6nnSfzERO4DCTMUkZFHi4lYeY6Fnlf&#10;zBaqmKUQU9ZFcsdUoLxyFRPExLSIXEwC5Xvutc8uu+4uxFQiJvboqJiAJr+SoDls622G01the0Lb&#10;xLV3gwuhQ2jywAMRFw+AGmFHaPLYY48+4YTjTjzx+JNOOoHBDr8ed9wx3C7EPOywQzieO6JoQpao&#10;lTvttANYCaSCqjArsXXSNEnW7NOnN2IkuS/81JZeRiZtfyjrE1Mq5E28WyFvz47Gl2iPbIAmt2gT&#10;d3LjeushUq673nowWEGnhDURKXOHMNRi6AsXLmzLa8C//du/nX766T/4wQ9Emf/wD/+A3PuLX/wi&#10;OOeImG35RYznFmfg2zADICZ6JIM6cYZY0yNmtvSHAnNAk2NwM6auHE7CBeimm27BpvjII4/effc9&#10;t9pquGozkTBx/WAnWSzQHOgPQp497eNo7IFHSa/utTXd6mq6N/Tq0bu2pl99LaA5uAFps35gfQO+&#10;fAMgy9r6QXUNg5P9ur49a/rW1NLYrl9D44Deffon8feEL9mIltf37o2DM7Wsnbv3oMoA9YM1bfTo&#10;0UJMKsqhvNTB5BH0SwzYiaHzE8RMzNMfwz49dVN3W8H00urGHWA6vpw8ZQpe64ndeqkQubfDNKws&#10;g5jExzVkuk45eXUhZi5lmo9mdidtHZlPmYF4qV+NL1PT9VUQsyBhZhDTNyXPRUzxZSnEDFIwLT4e&#10;RMkxxSRKbr7raxwx5Y5JOuYaQczDDj+SQLkci/bA/XHX3bfdjhawwwmUI1siXhITgDUxy+SvJGvu&#10;t98Bhx12OPmOBAdOP/3UM8884+yzfzxixFnnnHP2OeeMSAc7Z48YcfZZZ515xhlkqZwCZR533LFH&#10;HXUkZHnIIXTn2Z+IOUrnrrvusuOOO5CRiShJsiZYmTJlIwBZm7T1wXc9ESUhSFRJbZY9SeBbNGlM&#10;iTbJhiRJ1Fs/0SbhSENJEiq1wZJgJdmKP/zhD6Gu76fbD3+4Doip8LeKeygYR/SkeJwScg32VUuu&#10;cvK0orwtBsr9goRBJiX2SLwyzuQn00hekK8Bioj5bVjC478hzkBbngEQcxnm2+nwoOkzMlX6A1aq&#10;6w+DW+BREBM3OrQ3GmOMGXOHin7wK8apWLHyokFmEl4jwNbYp7GO3sQNtZgLJRaWtT1oT5yYOffq&#10;Ud+rZ2NtTe/aXn3rapMBUPaq60MqGKNXso9pSkP3Hg09anrX1Papq+/b0Jjol6o9SCEWyqTrSA0u&#10;mb1qwE1ibITlRo0aJVsTamowLQINybwkSg5fUn/KTxRNUaWyME22DPgyqRtXaU+6gapuK/ClR0yw&#10;0g9LxFR9j6mYSV+f2YmrknpFKj7+LUDMUnJmLmjmImYZuJR+aXwpFdNLmFkVM0DMoNbH+LIUYqqd&#10;DyMoIZd+KQmTRMw1gpgImQTKLR0za8AOYuK+LhWTBj8jr6fBz2pbr6vchyi5JEwSMXfaeVcQU9br&#10;xMpJx2zs3RfchC8RO+HRo4857tRTT6O2hspu6rUvuohx0YUXXnD++eede+45Z599FtV1p59+2imn&#10;nHzCCScgWh5xxOGHHHLwAQeQLrnX7rsjWO6y004EwrfbZputCYIPHZqQJZa5dGgALvkYk0lTrMjB&#10;gBMD9mSzAh1RJmqlEFNYaTQpVRJOlDAZbNwYbFAmGy6SbD/60bpSMa2yB4IUX1Jdjl2RjY4d0UoL&#10;A6f3tvytbue2dOlSEhGs2ySQzctHcyAdEBGzKl7EeJJxBqp4BkBMysMZnjJNyMwFTQXKQUysi0jH&#10;pL0vUWAqZ2jji3sRjTEo+sFqTj5zjMQmsx9+d/3qezf0qMPUpEd3fiY7PXskQ6CZuOjV9uqJEQr8&#10;ib8lvY4bevZKBi5EdDCm8UdX7toz+RMCC0po0sw47WXM/9A/WKV604quHmKluHzolluinBhickEv&#10;xOQ6nhA5fEkMHWN2FE3BpSp+PGLmFY83j5iKkgd86RFTkXGpmNko+bcbMXNTM1uImBIvsxKmIaZJ&#10;mEJMEjHV0Ud2RWpNnm0dqSryMiqm2vl4lyITL782xKTox3r8CDFp8ANlVoKYUCMV5SAmEEn3SBBz&#10;m223l4opxCQjE+IkU5OG5sefcBL9zc86++wLLrgg5cuL2KGa++yzzyYgi65JOBxrIQpxDj74YLIs&#10;U8vJ3SjBIbmSBEqyKkmgJAqOYRCpnPIMUtRbH2EBpWLfbB4xybD0NeCGmMVMSuLaCVkKGZEntaXs&#10;WNjSaHgSDk8i4umm0Hm6oVwm4qXplxIswUrRpHwxMV1nYJPJwNuIsWTJkmr50v/jH/943XXXkYRq&#10;NUC8CrjWk7UZEbNaXsR4nnEGqnUGchFTQXMfOhd0WqU5O9yiunIoEzBCwxs79k4a+9LSV+5FhMsL&#10;/daSXMne9Q2NIGSXnt0713TrWtu9a12PbvU13et7da+v6VFXA2vSoS5pUtezB/+v7YnK2asOI3X8&#10;nmsS/+aa7j16dO3Gz+RP3J6uTN174PjcldGVsBrBtV60GenZpUd3cHPwkCGsdvjkESVHxfSIiZMR&#10;fEkMnW4fKJrmrofA6fMym6zVnX6Zp2ISIi9EybN8qSi5+pL75EuTM4NETC9hmilm1QXKpWLmapkl&#10;AuVhrHzV4p4muAwQM8jCVCJmgJjiyxQxm1pHWrmPR0y1jlRfH+voEyCmryKvXsREkjziyKORJwmU&#10;y7FoR+zGtt6WzEuMMGnnQ6CconJwE42TrM1jjzvhhBNPPuHEk0488URESsLlxxxzDIkoAso999wT&#10;jyGMJ7fbbjtV61CgA1bClNTlCCsJZCQJLWk+pbASzVKypaRK1esIMctExn2IXDU9cCLsCEfy09hR&#10;gXILl6voh43jg9Kfjh0TmvQo6YFSWOnhEkt2RhUhJivTl19+SQtNZp4+kwqaowfzNUh/I1UFcUlA&#10;NfrXtob9+c9//vd///ff/e53/+M2WmKyffzxx//1X//1N6t7Kpz9ypUrV/de8fg4A3EG1vYMCDGD&#10;QLlHzIA1BZpK1uRP3HHRoiW4F4FKmEtSWk6f32OPPZ5+kgiZWGMSK0djpG4ALKQWpwsIWNezW0Ov&#10;bo11PRA1e9f3YAfKrK0BIzXohZxIk8mgJ2QviLNH2ruue9duRM5YmpI/kfVfB2327M4fbdT0FGLi&#10;+zxo8CBsTVAx+W4FMbGgRMWk8wccqVZyQkzSMbEuYlN1uRcyhZg+Pt5U4LNKoLx5xAxqfZgrxcpN&#10;xVRrHx8o993JmxDzBbpjJw3K13iP8re5oij2KFd3cjUrX60e5Z4sW8iXaZdz+FLDMjKD+vFcxCxU&#10;+fgoeRExqfVJJMy3lhX0S2rJGb47eRnE9L7rKic3u3V5FbVQxXxi6kzGlMenT5o8Ndug/OFHHnvo&#10;4YnjH3qUBuXjHnhYPcqJkrckUG65mKiY1428CdOiq66+9oorr25hj3J4UYhJRTmIabU+mGKiX5KI&#10;iX6Z+H/VNcCaRM9332Mv8jU5knxMisApHIEpvUiJVZBKvEFJbQBlknpN8nVar5PU+hUrdcBKC4Ib&#10;XAoxRZkmW1pY3LASCZNNt5ucSVRbRTywY2BOFGRt2q+qEKL2nOB7586JMClwtCGpkhHwpR1ZXYip&#10;ReRf//VfyZBF4rU+QBC5YugRMdf2OhsfP87Ad3QGrNxHiZhBaXnAl1Zjbh7sEjJff30BkhtCJnaT&#10;11478sc/PpuevwiZxMqxLoIJMdjDTijp9Uggu09DTb/GXv379Orfr6Zfn559Gro31Havr+1WW0ux&#10;To0Mjoih1RcgErZE1ejapStrD4sT9MmfEms+8i/Tge065uuEyGvq6XnMg/SiunzgoIHY5t12220v&#10;vfQSQiYq4rRp1HpPBSLBSuCSKDnhcnCTuDlaJhuUqcblCpf7zEuDyyxxUuuDiimjdcXHFRb3QxKm&#10;VzGVhSnT9cAXU4U+QV+fxBfzhZeeTxv8iC8ZOGW+9PKrjFdencd4bd78ea8veH3+G4z5CxYyFrzx&#10;5hsLFy18c/Gbi5YwFi1eyli85C3GkqXLlpIgsWw5Yxn1XstXiDI13uFCAp/UDGL6Uh7pkS2oHA+b&#10;SQZCpkNMY00Q86c2Vr7/UTDeW0mVD/mX7/uRBsqRMN9jiC+XvoV4mVSRS7+UIyaJmD4X01uv+1xM&#10;9Y2U43pgipmtKM/NxYQvH39ixuQp0wLEBC6NLx8cPwG+ZAguA8S0REwqymVaRDm5ouTeev3qa0YK&#10;MS+97IqLL7nswosuOf+Ci847/8Jzzj1/xDnnnT3i3DN/fPZpp59JpBsl8rjjT4QvycVUuQ+BcgjS&#10;ouRImITIJWFSVM5P9rkF9CRHc6th1H0PwzZIzkEq/7bAt4q+i96ZhX0jS5MtJV6KMktt5kDky31S&#10;HFxlk326cFPoWaRGug0VNsmiQeWQlRDBl3y1EARh5CKmQNP/SQcvWbK0GhcMREO+7vg3W3amcDMi&#10;ZjW+mvGc4wxUwQwEiOkpMxsuV6DczNgVLkcEXbhw0auvzgOVMIkkXH7FFVdhYES4nLqfgQMHs1BB&#10;md171nTp2XOLnj071yUSZvfeDT379unRp3f3xoau9bVd62rpDZJQJoxIY7f6ZNDPGNGyWw/kS/og&#10;d++RAGYSI8fu2RCzPkVM+JIBXyYDRm2o79e/H4oL7eZQMekhKcSEBIWYBMrhS1wz2feIicZpQqYQ&#10;0/RKUeY3gphSMStHTFFmhYhplJlFzDJl481VlDfBJcTp+ZL9XMRc8S4WRQFirnSIucIjpviyJYgp&#10;X0wC5d8sYga+mEJMORZlEPOG8oh51tnn5CKmTItMxUStJFBOZBzKpJAcFRPE1BBoIm0CmzAlgW+L&#10;fUunNDshciuDzcfEBZct2azQJ1A3fSTdYWITdwoY2aSG2t0DidQTZy5iwpQmZAYCZ1UjphYkaoAw&#10;nzLjzIiYVbBOx1OMM1ClM5BbUW5wGfgZBWaZagikuh8ok7oflDl0wNtuu53q8hNOOAmjk2233Z5w&#10;OdZFVPRs0a37pl26bNa92xa9ajrDlA31iJpd6+s69+rVuaamc8+eXSjpATR7oUSiR9YhapJeCWV2&#10;TzI0axAw6WmXCJxU9qSD/V7AaIqViJcc3B3HEw6sq+3dpzellHgOw5dqUI6Eid6ITqlcTEmYiJfq&#10;9GNdy9Xmx1TMbxwxLUoeICYS5osvvYKE+fIrr7VQxVyziBnol6Vc1pvlzlVVzCbxsryK2WLEbJIw&#10;Fy1OHDHLq5jfMsREwswi5jHHHk8FD4FyFZUTBFeDcsp91KDcC5mEy5PiurR1Fi60aQQ8CYInVmEJ&#10;XDbZVaY0mZbfuW1VzZLfkp7g2jg+3UirDoceJ6t3+sRNH1U3qdKTpQ4OtkzSZ4KjosaslpkLl98C&#10;xPzrX//629/+loItUlSlYlIZ+cUXX3xtS1jMxfzapjo+UZyBb3gGsuU+wkoNORkFZkaKklvPSSVl&#10;qms5SZmkGFKZPXr0GPr9nHjiyfvuuz8CCQlerFI96+q7kpFZTwpmb9qGMLo39u5e38CNXWtqO/ck&#10;U1NCJhImwiS9x6kQb0DL7NazhtFdmZokZ8KdaVlQIRETmTMZVPwkoxvJmb160k+ZEoSrr76aQh/V&#10;+sCXyJAYYSJekogJZWJapPi40jH5k5pJCjGViGlC5jelYgoxwffEet0FygPEfPW11y1QrhC5ouQ+&#10;UN4KxLRw+Uoa1peo4DHWbJYmS5gWFaLt73/wUXEUSoVWvv+T4viQE7BBhuiKd5Ew3/Nj+TvvMd5e&#10;/i4R/7eWvUMCAJkA5AOg2gKXGt96xLzo4kt9oFyIecaZZ5162hknn3KaBcrhSwLlXsXE/1IV5SAm&#10;KZg4FkGWabldMsil5tekeWRj4nHLSPq1NpBkyUg6eCV5LYnDAwNrdA0RZ2GIJtPD5JVbeCgEUhsk&#10;1RRHksGpmLvlcar83MuiFmc3jrRbSmml2TRQtM7kK6M4ckFTN/rDqjRQ7hcbaoD4YiSJFhEY47Sv&#10;cx2KiPl1znZ8rjgD3+QMNIuYnjJVV+750kp/+BNHkpcpp8xHH30Mirv00svRMvE9oXF50piu/6CG&#10;vgPqGf0H1vUb0KtPv56NfXrUN3brVd+1pq5zD+rNCxImiFlTD2LKTb2ua8+a4uiZFPcAlJSQd+9G&#10;LTmJUhok65NPpdGzpgcLH8EgSiaBS0XJ0SMBR4CSLExyNEnHBDGJkmcRU0KmR8y1mospX0zKfRhm&#10;uh6UkwsxETJ9IqZXMUFMEjGVixkgphIxLR1ztQLlq4WYrRMyRajZUiFu8ViZQcyVGcRMskiVVKoc&#10;U4eYSRIq47uAmBdceDGJmOeedwG5mAFi4j2kWh/rHinTop132Y3WPrTvUQNJBcrBSlKoE0exND2F&#10;Xwmap3yZgGCKmDRREGUWhhrGFkeaT53+qgPSFgwAJSIo9UDUBiWOZphO2NAtBZsznHRdzZC1+fFB&#10;eSNOk00TmbTsFiijab1RE18CkVk50275liEmqw5yJh6Zv/nNb2C+r3MRioj5dc52fK44A9/kDHjE&#10;NLXSC5lexbRAOTsqDDJjI9WYc4uqf2AmaZkXXnixKBNXlC2HbdNv4JDeKWjW9ulX09Cne13Cl12A&#10;S42evbr2rEXR7N6rjtGtppYidA0Qs0sPqsV7dFmVLFO4LEgM3XvSVDkZKC+IIxS9gpiIl8rCRJJE&#10;oUS2RMLEzAjKhDWJlRMoxx2TDSGTonKlY3rE9L188gzYk4ry1S33sUIf1fp46/Wg1sermCiXKvRR&#10;rY8hJny5xhHTisp90U8pN6IyrSOz8fTglpbDpcrbGZwSpxcRk3Lya69LcjGvvOqay6+4inIfVExD&#10;TNX6eBVTiEmU3Fr7UE6OKaaPkqu1DzEHuUBAmYyCitlIhBxXy8JQYwUnPRY0SN1ebLuQHJw446ZM&#10;CU2SNkN+9qBBWK9TMDSUHg3aYXAjg78OpFivmPRJobrVqgs6PW6azKm6olJbMShfiOObxolNWo8e&#10;+HE2Dc+Rwb4/jHTGb/Jbu8qfOyJmlb+A8fTjDLR4BkqZFgWUqTIgj5jcYsfor6o3VwHQvHnzwSak&#10;wFGjRl9yyeWnnnrGYYcdteuuew7dcuv+A4f27juovrFfTW1j9551XXvUdu3eq1uP2u41YGV9j14N&#10;PXrVJ7f37NW5W8/O6Ao9CIvz117Ev4mVExxnECVPvIso/WmoR1ghPaxvvz79B/TtP6DfgIH9Bg8Z&#10;RPHrAQccQKAc8VK15NAh+Eh9D3BJGRB+RoqVZxHTbNizxT1ZxExNMStFTDkWybQoa1eEhFlQMTOI&#10;SSImwyOm1ZJboLx1KmZbQ0zjy4iYq1aUg5jXtQIxgyi5SZiGmHy0IEsN5WJS8RMojmJHg84sSqa8&#10;WBjCSphy6FAK0mkdiXdmYegWBn9NoRPWTDw1AU1tFBgZaHo7JF/GnqVMI8tCj4ZifqdDTL5KWoSY&#10;ni/Zj4jZ4hUm58CImJXMXrxvnIFqmgEr9/FqZbPlPrAmx6stkGw1+dVi6LCmIuZQJprg7bffcdWV&#10;15599vmHHHzEdtvuPGQwluxDGhv619Q0dO9e271bbXda/fRkJetdW9envoEksN709MFkvUvXnl3I&#10;sqTeB0GlNk0LozIgidc1EG0jpDZ4yGA8nrfddpsddtx+55133HXXnRm77bbLHnvshnvfscceS/sK&#10;6I9aH2vtI8ciISZyJnmZxMqhTBX9kI6JkGmIabFyqyVfs4gp/dJMMXMRU3wZIGY2EVMqpkXJlYWp&#10;sQYRU9HqXN0xtzV5sxJmNkSeDY57uIwqZl5FeQExL7n08kDFRML88VkjLBfTVMyg1ocIA4hJrY/5&#10;YpKLKd+i5MOWFPrQAHYA9MkBEhoRIxkiTgtwe5HSUNLA0bCSpgyMYcNwaE+GfmVAnEXQTByRWo2Y&#10;QQDdB8fzSoCSC1YbAUr6X/1hS5e+VU3f8m3sXCNitrEXJJ5OnIG1NgNBRbnFyr1IaZaZgYoJWRpl&#10;cowJmbgacSRl5tIyp0x5Ytz9428bNeaC8y455qgTD9j3kN132XubYTsM6DekgQ7kPRt6dKuloWRN&#10;z4ZeNY21tb0pB+/Vq7FXTUOPnnU9etaCmEoIQ7esw62oTx9WuuHbbL3Lrrvst/++Rxxx2AknHHfG&#10;GaedddaZ55474rzz6KF87jnnnP3jH59Jmzvi4ElfnSefhDKRM1ExAUri4/AlWiaISV25TIsCxFTR&#10;j1mviyxt8z1+KlExfRam8SUq5vM4Xz7/IpmXKvQpIOZLr1igvNlaH+NLM8Vc3VzMXBWzPGK2jjI9&#10;sOYmX0bEbM60qDWI6X0xPWKqnNxMi0y/pAYIP6OiypgDmvClBEtJlVIoDRy9Zllq37TMNGiemG5a&#10;uNxUTIuVB+Hy3BzN5uBSwJl4oTHKU6b9VQdHxKxkRYqIWcnsxfvGGaimGbBcTBMjfTm5uv5IpLRY&#10;OdFwpV1a1bkdw4389f33P9Qxosznn3tx5sw5j018fMzou6687JqzTz/v+KNOPmDvQ3bcZufB/bds&#10;rOtLH8me3ZK25VTpIG0CmnW9EtCsqyMhrBHE7Eq9J/lSPagCauw/YMDW226zx157Hn7E4aeddsrF&#10;F184cuS1o0ePuuuuO+6//95x46gQv//OO8fefPNNSJVkVVIsOWfOHEBTiAlNqqJcm3dfJx1TKma2&#10;rnxtI6b19Qmi5MaXL2OxXiwqhy9zEdNM130teYWI6dv8GP+VUjFbd3upmh5uz8KlRcljLqZa+6S5&#10;mE2IqXJyan0Y5GJKxTz9jB/ju37Syafiu26ORVT8YL1OkrSs1xUoV/dI8aXsiuRYBHRyO/rl0KGJ&#10;0GgJlC57MoXLQUlK5dAhScjbtElRpoaPhotWcweBcnhWBpzaLCMzsU3Ky8i08nOlY1rhuSw2s22E&#10;5F6UAiYgWpu0h1gVNL1mqX0doIPfeiuqmK1f5iJitn7u4j3jDFTXDPz5z38BBBkW8jas9CJlQJlW&#10;6OND6p5BETKNMt9cuPi1V+c//+xL0x6f+ciDE8eMuuu6K24894wLjj3shP12P3DHbXbZctDWA/sO&#10;7dswoLGuX12vPglfpohZX9enNkXMpKKnG4tBL4z5aCuy2+67HX744T8+68fXXns1ZDlx4oQnn5z5&#10;7LPPvPTSC6+8/OLLL7/41FOzH3tsIrBIfJzukVAmiIn0yC1CTPUot4ofCZmq+Mm1Lmo7iGl8GZST&#10;41i0ZhGTYpoynSRbR5Mtr+wpw5eq9YmIaYh51dXXqXskgXJDTLX2KYWYqijf/4CDaFCuch+PmETJ&#10;hZiq8gExuYVA+cCBQxJ8HAJibjVkcO4YNmTIsKGMoQAlZDl8y6HJSG5Jh+41eNCWq4zBWw5JRvqw&#10;KZ4OGQKqJk0pbfOKZoCbgk7Pnd7qqFQWpnM1KlCjCNLLmZ4yPV9GxKxwjYuIWeEExrvHGaiaGeDT&#10;vnjxUlInGZ41te8HDCrZMltIHhSYKynTKHP52yuWLl62cMHiV196/bmnX5g+aebD904YfePYKy68&#10;+qxTzjn28BMP2uewPXfZZ6dtdxm+5baDBmzZv8/gPo0Dejf0a2zoV09eZs9aSjv5isf9ZMDAQVtv&#10;vc1+++134oknXnbZpXfcMWbKlEnA5cKFC5a9teTdFcsZK955e+EbCyicASsxXSfqDGLCmkS9IUho&#10;kug5sXIQk3A5eZnmwW6IqXRM7465xhHTsjCD7uTNqJhprFwSphDTTNfXLGKqh6RRprcuytUymw2g&#10;l0HSlgfHdRoRMX25zzXX3lAKMVVOnlUx6R6J6fqBBx2ChIlj0S677o4pJq195FhkPcqD7j5JLuaA&#10;IYMHwYiQIrwIOIKPWzO22nIbP7hFf2XoYA3uO2jgloyBA4b6wS162PQBUzDdkmIgqoKaNiL0bMTg&#10;laMZpGl6sdM6pCuSHjhr5vUfqpMw6bVMw02/4w+LKmYlK1xEzEpmL943zkA1zQCf9kWLlkCZAk1j&#10;SkGnDd1uWqb3KlJXSR8693mZ6gD0zvJ3l7/1zluLli1esPS1F19/fs4Ls6bMnjh+0n13jht985iR&#10;V91w8XmXnnXaiGOPPP7A/Q/ZbZc9t9tmxy2HDBs4YAhl4jLh4ydVBcOGDcft8rDDDiPVcuTI6x54&#10;YNzs2bPmzXt1+fJlK99b8RMKUd5/j52lSxa/9tqrwCXdI9kIlKt1JAmXlPtQRY6KqbpyfqquXEU/&#10;UjED66JsRmbluZhrDzED0/XWBcpbgphZNGydtNkSxDS4bMOI+czMWU9NnzFn+ozZ06Y/OXXarEp6&#10;lLe8gWSziEn3yCBQDmIiYaqvjyEmKuaw4dvQiBzrdSgToCQ4rpG2jhzIjQMHDoUFHQ4mcDlsq223&#10;Hr49Y/iw7dhniDs9XJZBTEFnkS+3HrbVNsOGbTN8uCqBKAlKuqJbY3S1R4c+PYCKPo1BRZ9B7qa1&#10;I1JTItuw+aRaHmeK8pTp/8o+x0fErGSRi4hZyezF+8YZqKYZ4NP+5puLoUwPmiJOP8Savn5cHKkC&#10;IPEl3GlBdrMxSpyMYNAVK1e8896Kt99dvnTF0oXL3py3aN5L81989uWnn5w744lZkyZMHnfPA2NG&#10;jb3myuvOP/fCU046/cgjjjlw/4P33nOf3XbdfZedd91pJzr17Lrbbrvvv/8Bhx9+xBlnnHHFFVeg&#10;Pk6ZMvmFF55ftGjhypXvfvjh+z/96MMPP3if53vrrSULFsx/6SXKZV587rnnaGJhiAlNynoda8yb&#10;b77ZC5lQZtYdU21+/KaWP9b1Jy33mSpfzKlTp0+bRvX6TMaMGbM0KDdizJo1m75HNNhkmBem7NYD&#10;u6LAdD2o+Cnol2odmaqYhb4+aaB8/vw3VkHMhYs8Yiavsu9RruyIYq4tjuWFtAdeSlMxi+Hy5EKC&#10;lk5FZ8pCn3rXcacgZFJvHoxiT6CSAJp5kDBKXhQvm0DTB8rTs01GarqetKTC6yAtROOiiDdt2t1H&#10;vutL33xz6RsLl7yxcPGCNxbNX7Do9flvvj5/4bzX39B4bd4CNSh/+ZXX6VH+4kuvPf/CKxrPPvfy&#10;s8+99MzcF5+Z+8JTTz/HmPPUsxqz58x9cvYzs558BtG8gJjTQMwnn3hi1uNPzJw8ZfqkyVMnTnzi&#10;0UcfnzBh8iMTJj38COOxhx6eOP6hRx8cP2HcAw8z7rv/ofvuH69xz70PgJh33nXfHXfeM/aOe8aM&#10;vev2MXcVe5Tffsuto2+6eRRR8pHX33zdyBuvufZ6UzEvvuQyC5RblDwXMXEsQsLEFJPWkfiuq7WP&#10;hEzalKNlUvQDVmqwT45mUks+cGhKmYnoSNQbjoQIhw8DMbfTYD9BzC0TFXNwGhBPCDI9Ph3JPg9S&#10;HOmfktA5DzV8qy1hym2HD99266392IaoxdZbbw10FofnTsqJGIUN7RPZsxhkLxSkUwbfv3+T4REa&#10;p98Ir0OZaV+ipqZEKVAmjS6LwfFCJF2ditTuMiJmJYtcRMxKZi/eN85ANc2AVEwbWbi0MLoXNUFJ&#10;8aUZsOe6teuvOjI5GC1z2Ttvv/XOsiVvL1301qI3Fi9gXX9l3ovPv/T07GemT53x6CMT77v3gdG3&#10;jbl+5I1XXH7lRRdefC5V4iPOOeuss9lGjBhxwQUX4qYOGhLsBvWeeeaZBQsWEL//8MMPP/roJx99&#10;BGN+uHLlShaA119/Hf2SRExi5bNmzcIaU4Fy7ghf8gg33ZTUAxEuhzihVTavZQaxcu4La2ozJyNM&#10;3SHXJ54o8KUQM6BMz5eGmFBm1qhIIXLxpVWUU1RuQ6wJVmrQq/PVV+fhDMWgpoqB4z2ImVDmgoU0&#10;89Sgd7xdQthVhCnWPgHXv4K6QghePsnVNtTkqcCaKz8otRMQ5wcf/CQYIZKmhOofzTcstbalurAR&#10;Ewsrk9RhZ3Eg3T1BTPiS5kZvLmYq3kjI8k0GOF5kyvmvvPp6ccx7+ZV5L738GnD5wouvQpbPPf8y&#10;A76c+2zCl08/8wJjzlPw5XOz5wCXyXhy9lz4ctasZ2bMfGb6jKenT58zbdrsqVO5qnny8cdnTZ4y&#10;Y9KkaRMnTn30UXT0KY9MmJwi5qSHHn5s/EMTHxz/6LgHHmGkiPnQvfeNv/e+B+++Zxx8eedd9469&#10;464xY++8fcwdjNtGjxl125hbbr3t5ltG3XjTLdffcNPI62+89rrrr7l25FVXX6tcTBBTvusyXSdE&#10;Dl/iWHTa6WfSPfLEk05Rax8ciyj0QcKk0IdETGp9QEyZFokvESyFmPxkJPolRkWDhrDjjNOp1JG3&#10;JX5DGA8lI02+JB1zq8GDwcdC1XlaZp54qqvSPB3mi5ncNxUsUS5BySa43Gab7dwo3M4xDG91FJhr&#10;mou7GbmnlenomhQPIW02dRKS11Jq6gllJg0tkTPlrJlN31RHdQXZ1dCSgE41fcu3sXONiNnGXpB4&#10;OnEG1toMBIjpKSSrYhplWl5mUFTuK9CtCL0JMZGaqEwvjrfRz1DRQAEUpjfenD8P3fHluXOfBcvQ&#10;BWE5aruRFSnEIbqtTUXfKIhQIwQpvoQpgUu2n/wEfKHMiEr2pUJMGjJCc0JMkJT7gpgol/hlBogJ&#10;aJpHJgaZ3wXEVF6EnASsTajZo2YRU4p1hYgJPjaLmAGttggxHVyKm0sgJny5kKFmm7KsVz4rQz72&#10;L770KsMQM9UvmxDzqaefXxUxn3ty9rOznpw7a9bcBDGnPz1t+lNTC4g5u4iY04uI+fgjjySICV+2&#10;CjGRMNcYYmZVTBCTKDko6SVMgWYClxppbx45E5mPemkH9ULbnsBx3XwxhYwBXAKaq/JlgTUNQD1o&#10;Zm01rUQ96BjkjTzNzjP1iu/n4uaAZrJZWbosNj1cqnQ9ImYlK1JEzEpmL943zkA1zUAWMVsoambr&#10;gewW8z+SyCQJ8913kTwRnJazEWLnVtoBgYMA4vv8t5LOQByAFvX24sVLFi5c+Prr8199FaceZDy0&#10;vcJG4Pvll1+eN28eByBV8ggwJXD5s5/9TBImhkncuGTJkpYgJlqmisq1gZhQrBlkYl1kFT8mYX6b&#10;VExf4BVQZq6KqdfRQLN1KqY0S0+ZXsXMlUIrQUxdJjkVswkxKZAqg5jF+PhLxMeziFmUMMnBeP7J&#10;J5+bNetZxowZKWJOe2rqVHJ/UTFBzCcnT545adKMiROnPfro1EceefzhR3DOWm3EHH372FTFbBFi&#10;yq7Iq5innnYGjkUnnHiyVEzlYlJOjpCpBpL4YhIoN+t1sJJcTFIw+ckwOTNo1SPHImPN3LY95o5p&#10;XuueKXNRkhu33Xb73KHjV42kE1svcCo7ZuFuHknyVyr2pUwQ2XvFp20tGclWxnFTWGkbqmdEzEoW&#10;uYiYlcxevG+cgWqagfKIWUrULJWs6YUxb6UpNIEt4UI2vqBRH2HNBD9TI01IURv74CaYCG5yjB2f&#10;vUsaHE+2n/70pyZh6r5lVEyi4aZiNouYVAh5uLR9pWNitJnGytt0oJxYealAecsR03ToLGK2Ila+&#10;WoiZ5UsVkIWB8hIqpvElk5DY0SOWF1XMXMQkw1UqpqLkKV+WRszZz8GXq4eYD08ui5gP5gbKyyBm&#10;0D1SppgeMan1yUVMyn322Xd/61HuG0iKLw0xC7HytLG4DR+S9nCZi5KCQgNK4eN22+1goxRT+ts9&#10;jwaUqV8VQ/eUaTacRpl5TYkKiGmUabVBQXdKCZxsUcWscIWLiFnhBMa7xxmomhlQuU92eC0zC5o6&#10;Xnl+2Wohr2J6OoEqgT+2LGUmWmYKmoCjQJMN+pTMqduJg0uwZPt5ugGXbIqPi02lhvL48+fPzw2U&#10;l0JM6sq9e5HcMUFMCZnBJg8jh5hN5T5tLRdTiJmlzKxNVZDk4APlPqE2UDFbqGXyGmZzLqVl6vYW&#10;6pclczHzEDNMxFy4iFqoXMRUiJwhxHzhxaTEp1nEJERuiDlz5lxUTCRMUzGRMHNUzIcnP5SqmCRi&#10;5uViPkitT5CLCV8ykDC9ikki5nUjbyARszxikoiZRUxyMVVR7hGTWh/KyQmFm4SpQnLxJQmaxNAV&#10;g7YePH5HjXwgPEW9TYn0HLn99jtq7LDDTsGwP7GjuxhcllI6s7fzvEFTSu/3bnFz02JT3FSCZrJZ&#10;GVAgZ+baHsVyn0pWuIiYlcxevG+cgWqagVKI6aGk5YhpheeBVbvFypEY2RAv/aaIuQElO8FhTSF1&#10;YCTdwEo241HBpW1Inh4xaSBpuZggJrXk5GKyScUELrVZpx+5F1k6JpTpN4uVf7sR00z1LWgeBMoT&#10;r4C04id35CJjbmVPLl+WelifDKpyn6TWJ80l9SmY+YmYRcRMa30WSMW0FMyWICaJmMrFTKt80lFU&#10;MXMRc8qUWUTJH3tsOlHyQqDcISa1PplynybEpJycWnLKfbKIecONN1eImFSUK1COaREV5dttvyOO&#10;RdT6GGIqRK5acm6n0pwwugGc7fhkSmGlANHTZBYrd9xx5+wQdOpgIWbL4dIC6P4MrauQbynkEzRd&#10;s/VC9yADzWwDIasEUnZmRMxKFrmImJXMXrxvnIFqmoEWImZAmdI4s/qlmbd7B03TwFAqBYgSHcWU&#10;oklPmR4xCZdrU+6msaZoUmKnkaV+ZSPCLsRUa58sYt5www2q+CFoLr7Eg510TACUdEwKjKj4QcjE&#10;gB0hU1qmbVWKmIGQmVUxre4ncD/1eZk+UC7aq5wyszBaJjhuiGk+WUJMq+8JjF2DREypmCAmfJlF&#10;TCTMVMXE3z5UMVVObnypQvJcxPSJmB4xJ0x4IsnFTBHTJMwHHsS06JH7xyWmRZST33NvgJhJOXmA&#10;mDfdfGtLEFOm61Ix1T2SXEzrHgli7rf/gbT2wbSIivJtt9tBtT4wpWVhyguTG+FLAJRIehDvzga+&#10;cxVKL1gaWWJDljt0AI8TIGYLI+k+LzMoPM+CZrHqvNAM3fqhe9BUJZA1QBdfUmAeEbOSRS4iZiWz&#10;F+8bZ6CaZqB1gXKzas/as2crlM2nHZhQ9qQoU0Ftvxk1GiwaPhp3er1Th/k8ThGnR8zAtEgqJojJ&#10;BmKyD1xqAzSp+KHkXM0krZOkKNNAs3oRM3tJYLmzkgD9a5dVMX24PKgrXy3QDLTMZuvHLfnS8+Vq&#10;ISYZHQw5hnrE9IXkipIbYsquaO6zL2JXZI5FuYhJoQ8SpqmY5RHzoQxiwpcBYpopphyLSiEmjkVE&#10;yeVYdPkVV1162RUXXXwpuZi0jlRfHzli4ljUasQ0CZMwOojpmVJqpfDRwNHTpI99eyFTBxtf7rzz&#10;rjbsRsmZzWKlj8Jr39cDWeG5ZWequ7oVABXzSpsQ09pUijKDppTyM4oqZuXLW0TMyucwPkKcgeqY&#10;gQAxgxTMMh5G1tY8oJPA/sbcFqn1ARGkYlpNTzZcHlCm8NEjqZc8LX3TB81hUAXKKT/P+mICkYaY&#10;CJmGmBhk+li5ebAjZJqWaaApa8xqCZRbymyZjEx7ES2PVtVaNsrYZJbhy1KZmkaZreBLFfr4blK5&#10;IXJLxOQ9nDpiNvGlVEyzK1o1ETORMBlKxEwRM6HMQMVMJcy5Tz6ZBMoNMX05uRIxAxXz4YenPPTQ&#10;pIceKjhiImEyhJipI2Ziui7f9TvuvDcNlBcQU+Xkt44ajSmmVEwSMT1iWoNyTDFzERNTzONPOEkq&#10;Jg3KLVCONaYC5bkqZoCYRpkKiEuz9LzIvujQJ1MGcXNDUgGlR0zPmhY0z6KqvyULtZbKabXnqgEi&#10;L1OIGRSYp66ZyaYulL4Buup+KPpRlY9JmFHFrHBti4hZ4QTGu8cZqJoZaJ0vpvdTzHVVNLL0RSSE&#10;u8m6VLU45eRojbaZk5FlZFooXJmXHkwtqm5lQIaYqihXuU8pxMRx/frrr1esHMQELrWpX3lgwE7R&#10;jyjTB82rDjGDwizfySnoTR+I0LmUmQ2XZ/0yA+4s79DekszLrIQJ9ept5l0wvaxeKkqei5i5UfJm&#10;EVN2RZIwQUwkTKmYZRBzvENMRck9YlLrEyAmfBkgJr7rawQxKfcpk4tpgXLKgAiUJ0KmKwwvo2Ja&#10;JqXV/RhletUzV8gUZfIn0WpLRlZD9dmcqgECMQO+dKXlIVkiXio+bi3Os37sMVBeyQoXEbOS2Yv3&#10;jTNQTTPApz23V2Ruj/LA+TIXLg1Ksq7shpiIl6JMbcq2zKZaekVT7GilQqLMQMU0cbQliAllgphq&#10;8MNG3Y8hZuCOaYgpyjSzzKJvUVODnzbY3UcNfjRyy//LI6bXMoNmP4ETe27vn5aAZiv4MjdKHrxj&#10;s46YFiXP1vqIL10ippr6hCqmma6nHX3SURoxkTDNFJNETIZUzCxiWiLm3fck5eRCzLF33H37mETF&#10;FGIiYZqK2RLEVGsfC5SXUjGtR3m23EeISS05iInGCWJqGGh6LTNbrKNkSjvGJM9m0zGFnrklQbnc&#10;mStzesz1KqavK5dHptpL5kbGAw92xEvbImJWsshFxKxk9uJ94wxU0wwEiFmeLHMR00fGveiVRUwq&#10;dlIPoiQFM+BFfvUVPL6Ox6qCBKa++idrddRyFVNCJogJXBpimgG7Vfx4FbPaEdNTps+mtSItn/MQ&#10;9JPMFv2U1zJzK4Fa7kwUAKsZYVqIHN61cnJrRx5ImKVUzAAxjS/LIKZvHakoedI0sgWISTk5vuur&#10;hZjF7uQgZpKI2WrEVK2PcjEDxKSBpMp9LFAOYoKSau0ju/UcxHSdeHz9uA+Fm+uQLy3PFS+z5T6l&#10;sDLQKbMOR1l/TZ+UGQTKfS5mamCEdVFByLT8S9MvjTLV4Me2iJiVLHIRMSuZvXjfOAPVNAN//vNf&#10;WoKVPlcv2PdaZinETMOveK1TGF5QIg0WfacfuWAGJT5W3xN4GxlfWrmPuWOSi0lvyfKBco+YUKZA&#10;U4hJxc+9995r6ZhBrLx6VcyskJlbV+7TMa2fZKl+P7ksWCZu3ur6cbNMkoQpxDS7IrUjbwYxU9P1&#10;rGORlzDTcvKXn39hFRXTJ2IiZAaIabU+QaBcKqYhZlpOPmV8qmLKrkjl5OpOntaS0528YIo59o57&#10;UhUzBzHVoLxMoBzfdV9Obg3KycVUax9yMQ886BBFydXah4pyj5jWmpxyckmYSRbmtttni8rNRD1b&#10;0BOU9WQzLz1i6uAy1UIBRJayYQ96S/qi8qDxj1Iz00EBULLRE3PQoCQvE94Mmv1Yh0myM7WR4VNN&#10;3/Jt7FwjYraxFySeTpyBtTYDIKb3eSnVFrJZxCxV5WNaZtrNx4NlEig3SdJ7EnmmDFyKsv5EFiv3&#10;dkg88htvvEHzSfpOUlEu0yISKHG7tHIfC5TjW8RGUqY8MpWO6WPlGGQaZSpQrlxMC5TTUZ3xxBPT&#10;GKWs12fNmv3kk3M0Zs9+as6cp5966pmnn57LeOaZZ+fOfY7x7LPPM557joaZLzz//IuMF16gf2Zh&#10;0DvzpZdeefnlVzVeeeW1V1+dx3jttdfnzZvPeP31BfPnv7FgwUIG8XEbLQmUZy8bvIpp4fJmG5fn&#10;Emf5cHmzFkVeuTS4DBwxA8T0UXL1CPDlPlIxGVZRblHyLGLClwFiyrGoVKBciZgWJRdiwpdNiDk+&#10;QUzxpRDT2xXJdx3ExBRz9O0JYprpOg3KzbGIWh981yknv/Kqa1ROfvEll11w4cVq7eOj5LT2OfmU&#10;03AsOu74E4WYhx1+JL7rkjB32XV3Q0z8L6Vimt06tyhEHiBmbqueoPonW8fji3uMLwO4NIUyqBYX&#10;ywYNJEtZFIkmrRN61s4zQM9hw/CN32rLdAtYUzH07BYRs5IVKSJmJbMX7xtnoJpmwCOm50sThALo&#10;9NY2VsoTNIbJpZNUBitUkPt4t8Fl1h3T+xNJsxRiBj5HiJdyYreqIBCTJuZ0M3/++eefeeaZ2bNn&#10;T58+HSjEh8ibFikXU3ypncAdU0Km3Ius2U+AmHSRnDLlCU+Z06bNmD59JmPGjFkzZz7JgC81jDKF&#10;mBqiTA2BZi5lgpi5lJlFTJ9/aXwpCdNbBFgWZtYcwHtk2sVDmdIfLzEG+81WAnlPIsPN3Mi4lEvB&#10;pdlhBrU+BpfybRVfamQpUz3KMxXliYqp1pHPzH2hFGIGFeVW7mOIiem6706ei5iu0KcgYcqxSIh5&#10;2+gkSk4KJnBJLTkDCVPl5OrrI8ci+PKSSy/HscgjJlFyhcjNsUiISWufQw87AsSU7zoqpvliynod&#10;viREDmuahGlZmJaI6et+vJAZFJiLKctbYJpyGaRUlkFM36Y8S5m5tvBqL2nD+kxC0OkobCDm0KFD&#10;RZle1IyIuWaXtIiYa3Y+46PFGWi7M/CXv/zFFKzAtjqXMg0xszXjnjidV1HCBK5SJOzrY9brpRDT&#10;in58E3MrPIc71azcdyrPqpggpqmYqihXoJwGP0JMNkNMi5XT5gcPdnX68f0kvYopxBRlBkJmFjGN&#10;NSVkang50yhToOm1TENM0zIlZBpiImFKxcxFTKv1KZ+FmbWgKpVrG3SVLEWZzZYBlQm1B5mXxpe+&#10;nU8WMa0vgOdLj5iEyxEyGUJMa/AjLTP1XfeImVCm+a4XW/uEpkXqHqly8kDCVF+fMoipEPlddyeF&#10;Pqr1GTM2qfUBMdU0UvqlJExFyX3rSPgSCfPCiy4RYmKKqUIf6ZcM+a4LMQPHIo+Ysl5XFqbZFamW&#10;3Bf6WH9waYoBYgZOmbmWmb42yNr5ZE0ug06Spfr9ZPuVB57wWQVU3cwFmlTLG2JKyxRlmpxJ9FzJ&#10;mt7SKKqYlSxpETErmb143zgD1TQDHjFLmb/4Kp8sYloHv1wt03zXi0TShJgBXOYipmRLc8dUNFw2&#10;meZYBFyqcbn1K2cBIBfTuvvMmjWLQDmW6fAi2ZY4rl+XblCmekiaaRGBcp+O2WYRU5RZBjEVJQ8k&#10;TG+9XioLszxiZgvMy+iXufVA2bD414+YSsdsOWKq1ke+6wFi+opyEBO+rAQx77wrkTC/BsS0Wh8F&#10;ysmzNF/MLGImKZjFkW3qaIgZFP0EHcmzdd+eKZt1WW/JAaVOIKBYoarANNU1Yc1kE2gqXJ7VMgPj&#10;zIiYlSxyETErmb143zgD1TQDIKb1d8524SsTJffR8CBiXkrChDINMLN8GXT6sUJyu9338tG+cDOQ&#10;MEHSwHqdXEwFytEjSbUEMa9NNyhTPSSt3Md6/Ph0TFMxraLcVMw0HbOcillKyETFNCHTwuWWl2lJ&#10;mVIxLSlTgXIbAWXm5mKWSsRcLcQM3KmCy4b0ZU280HPHmlUxvU1B4Lgur3VVkWej5IXuPmm5j6/4&#10;KaNiYor59DPPG1+67uSphJlYr69iWiTEDBIxXXdyHIsmjx//2PjxEy0XU4FyUzEziJk4rrdOxSRK&#10;nlUxzXcdxNxzr33oHonv+g477gxi0iUSf6JAxUz6kqt1ZDoSvkxzIldr5Ia8/SOU70Xuj8wqnYEN&#10;e5ma9BK2SoAmiiZa5iqUCWKWoUzkTOIk1fQt38bONSJmG3tB4unEGVhrMyDENMosVe7jfW2ydpi5&#10;iJkFEUPMluiXhphy0PTGmT5KLtDMWq+ropxyH3Ix58yZM3PmTJrxEO8mCI5yCV9ec801/JT7uip+&#10;ZI3pK37USTKLmNZDsoiYhXTMbKDcENNnZCops1Ss3Ep/LFDuEdNTpkdMwuUgplFmttwnMMWsRsQM&#10;cjOyonspxNRsmC9mc4jZVE6eImZCmZnWkU2Iab7rpRBTjpipKWaCmA82h5hKxEwD5RUhJlmYQaA8&#10;QEyi5AFiSsK0QHmImKXhsgwmBjyae2QQ7A6OsUfwRkiBSmoB+jKtz61oPegANDzdspQZhMvVBEhb&#10;RMxKVqSImJXMXrxvnIFqmgFDzCC/LbeEvHxZT/ka5FTiymXLxEQ926zcV/aY0bp1JPeKJnyJkGm1&#10;PjzU0qVLAS5qfebOnfvUU0+ZiknhDohJLubIkSORMPmpih9tKiovVfFj6ZgUlYOYbMiiaV35lMmT&#10;VxEyVVSuoh8QM5cys4jp636s6MdUzIAyDTRbEi63iHk2HTObAlHmdQ/E6RZqmS1RMbMu7oFFka/y&#10;sUKfIHXYOgiYiukLfUohpiViqkc5FeVyLFJfnzKIaRXlrUBMax1pdkVpIia15IVan9vHJOXko25r&#10;qvUhEVN2RSOvv7EluZjWmpxETMvFbFbFFF/ii0ndD6mZSJs+F7O83Li6f83mUPpbcvMpZeRuo3xv&#10;ydxIfcZBE2kWIXNrT5m+wDzQMsnL1BYRs5JFLiJmJbMX7xtnoJpmoOWIGVTzBKt+6SryxMLQiKGF&#10;8fHAnMg3ilTluM/OhC+1qcmkEHPevHmSMCknnzFjBh14lItJoBwVE7jUBmLyKxsRc9mwCzFV8SMV&#10;k3vBpqorV5tyIWYxXA5iFijT6srNuihATNMySyGmj5V7FTPwMPLV5eZe1BLroiAd04vWzfpSfbOI&#10;6SXMbIjcouRmtx7Ukq8mYhb6+pRCzNR3vWC93nLEHD8eT4NExWwxYhb6kquW3BBTjkVUlMuxKFvu&#10;Y+Xk4kv5rh973AkeMTEtIlBuuZgKlIsvPWKu0tdHsfI1McrzpZki5UbkSxUGcXt5+dN3Ti8+cgEx&#10;A8rM5mVambmKzSNiVrLIRcSsZPbifeMMVNMMgJhlsipLJVn6sg8zkSmDILmImZt86a3XzVxdWGlS&#10;JXzpGVQA6puYL1myRComppjU+kydOpWINoCIoToECVYqEZNyH8hSjkVQpnX6IVaeLSoXYlo6prMu&#10;KoeYWSFTlCnEzM3I9DaZ3r0oNy/TG2R6xDSDTPPIDHpIZuvKy+BmS7wCSmVktlDFzM3jDFwws15F&#10;uV7rPhHTJwwwFVnrdV9OjoSZqpgvPfd8gpg4FgkxiZIHgfICYs6aG/iuqzU5jutmuk4upgXKQcwH&#10;H5z44IMFU0wSMaViqpzcEjEJlBdVzJKIaY5Fl11+pRyLqCg//4KLzjn3fHzXSyGmTDF9ax+zXgcl&#10;A8RU60jQkz9peN+fUqHtIKjtq7lbHkxvNtezVLTdSsWpFrez9RZLvgreUeY2IKa2UkFzZWfaRt5O&#10;NX3Lt7FzjYjZxl6QeDpxBtbaDLQcMbMdBYN25GsJMS047svJ5Y5pvuuiT6mb/Il6T1mvP/vss6iY&#10;lJPLFBNhEp0SsiQR0xDTfDE9YsqAHSSlqNy7Y6pfOXxpiCkLdsXKsyqmGWT6cDmU6RHTnNgtVu7T&#10;MUtRpvfI9B7slpEZ2LD7uh9zx/QZmbmlXbk2qKVa/uRS5teJmNlCnxAxi7Xk+K6r0EeI6a3XQUx1&#10;J/eIGdSSCzFnznqmFGLiiCnTdUPMNBEzQcwHSiPmHXcWyslH335nGigvIKai5F7F9IiJY5FMMVuH&#10;mOaLmUVMnDKFmPxMgualKTMwMAqqxVte0JNLqGWyOT3pwpRZ0/Vc0HRV8JQuIWQmm0fMbGqmyswj&#10;Yq6RhSgi5hqZxvggcQaqYAZAzPKNxUvZIvp75e5nfRPfzcm6bJIyA/3SvNbNzCjbxFzl5NgV/SLd&#10;fv7zn7PPLZaOifs66ZgImQTKQUOQEcQkPn711VeLMpWLKSFTuZgYGGUrfrw7ZtCpHMScNClBTE+Z&#10;BMqDNj9ZxAyEzMCG3XuwZyPmSs00yjT3InlkijJV+uNB04TMliBmbuPyUs1CLS8zK0auQcQ0MdUC&#10;5ULkbBamRckLhT5pxyMkTGZDdkXNImZquk6Vz3PpSOyK1NSn2J0cvnxaiCnTdXWPzPb1QcKUI+bq&#10;IiammLeOSsrJ5Ygp03WfiCnfdVTMXMRUObklYipQbirmvvsdoIry3EB5n779KS03a0xTMZO8TNem&#10;3BtklqrIUWzaI+bqxr59dDvo7uOMhwonlm3kYyecdfEsmhlBmckm0Mzipi8DMgfNqGJWsrZFxKxk&#10;9uJ94wxU0wyAmNY0JRvyLl/BU54yA8RMUSM3Nr5KX/IgC9N6+Zg7pjXyUehcppiCS/liIm3KF1M9&#10;ylVODmKiO6JHEijHcR2+FGWCm8TKlY6pBj9qI6l0TNpIko5p7pjooIEHe5qRqV6SBcQ0D/YsYiov&#10;U6xZKlaebSkpFdNGUACUpUwLl/sCcx8uz7pjBt29fdefrJNAmUuO1qmY6jkesKnvVOnb+eQ2JfeF&#10;5NkouTpq+ii5R0yTMFXrQ4NyouTFvj4lETPly1UQU77rpRATvhRiPpCqmPSNVJTcHIvSKDmm600q&#10;ZoCY8KVHTLWODBDzvPMvVPdI810nC5Mh3/Vjjj3eI6a19tl+h50wJCImDlNaLiaIqUC5isrNej1X&#10;j/TWmNlEyaxlepYyc9MrS4XLg3NoNq1TmZ0egq2jeroDBK+yedBU3NxETeEmG+Zr1fQt38bONSJm&#10;G3tB4unEGVhrMyDEDFrzBWRZxueyDGV6xDQpq0zxuFcxVTBum7ItVdMjlNS+4SYH8MhICzhiLl68&#10;+NVXX6WQnPg4WZhs8OXjjz8ODpovJnB5VbohZEKcaJmq+/FF5bnpmNavXM3KDTElZPo2P2UQE8ps&#10;Nh0zaCaZC5peyCQpMxsuF2X6ruVqI2mdJLNwWb6lU9avKugq2QoVs4WI6SVMga+dahYxmzpGFvmy&#10;PGIqCxO+LCJmEiUvo2JWhJgPrIKYJGIyKkRMtfZpOWLus+/+NCjHsQjf9e223xGCFGKq1sfKfYSY&#10;6lGuNuWlsK9MCU5uV57gcXLBtNmMzOwjl2kI5Dm4PGKaohkkaBpushMRs5IVKSJmJbMX7xtnoJpm&#10;IEDMUnXiuf2pvfyZZc3WIWYAlwF3gpKqGRdNUtbz5ptvUtnzyiuvUD+OYInFuvwvyaQk5E1KJUok&#10;YW6i29yIiqmKcsp9UDHZDDGlZZZBTNWVr1nEVMvyrAe771duLcuzlFkGMX24vBRiBuHyADez1T9l&#10;in4qCZQLMXNH0JHcS5ilENP3JU+qyEsgpu9OLv2ycsRUXx+G706uQPkqKuaaQ0zKyRUoXy3EPPCg&#10;Q2hQrhA5Eqa19sGoyCMmiZjiy4QsiXfjFpRofquMZtEwN7TdbNw8KBIKovClcJZzy/VX94+W91AY&#10;ITVtpYLmAW5GxKxkkYuIWcnsxfvGGaimGUhzMfE2f8dJlcmv6aC3eKG9OJaWKQQUbikCZdO9iiUg&#10;yb3sjtzLdxF8Lw2Jl7LANJrkAPIvgUg2Qt44EC1ahPZGO0TCnQtwIyLD0oCSKDWF3oSziW6jREKN&#10;l1566TnnnHP66aefeuqpI0aM4FduV/kO5T5WUY6QqUA5KiZ8KcQ0A3bfRtJbF4GYbKumYyaB8iAd&#10;Ew/2lqiYhpjZih/frDyXMi0dk1g5EmZgw+7D5WsDMS1cvqZUzDWOmD4LsxAoL/b1UevIbC05EqbK&#10;yZ99rlDrUyoXM1fF9Ijpa30qQMzRvjt5NlAOYl562RVWTt4SFfPQw44QYsp0HWpEnqSURw3KycKE&#10;MmW9joSp1j6CS/GlGI6Ry5oGcB4icwPZpdyFch8hFzFzrdflu26nV0rUXDWyn4uYOamZvh4oImYl&#10;i1xEzEpmL943zkA1zQCf9qVL39JIN8TBt+FL6BDUS2tuEA6TwT7JlNzOX1M9aRkHp6NwR4ow0i3p&#10;xMNXcFqm43my0G0cGdJs1c2WSD6XHM0deTiYcv78+YR+MR6iJJxgNyaUqtcB/mBB1Mcrrrji4osv&#10;Pvfcc88444wTTzzxyCOPPOigg/bee+9dd911++23J5jFkrDbbrsdcsghHMDBSru0REyETPElACrE&#10;VC4m2qe3xuQZlY4pg0xC7YF7EdmYuLA/9thkhoXLgzY/Zl1k6ZgEyhUrt6KfOXOeZuQW/aifpIYV&#10;m4s7BZpqKelblqvQR7U+fj/rYaQqbKuY8WZGQdA8aE+f273Jk2Juj/Kg+icrYebq6EFfgGygPLBb&#10;N77k327FT+wEtT4kYprjulTMtJy8ECKf89Szs+fM5ae6+/iin7Sc/OkZM5MqHxX6+NaROBaVrih/&#10;DNMicjEtHdObFtGdvOhYdCe+67fcOtocMeFLfNcxXccUU46YJGIaYqqcXIgZmBYpF5Nan6OPOe7w&#10;I446+JDD9j/gIEwxsSuiltwSMVVO3rtPP4uSI2EqOA5cJipmqmWWCYhn63JWbQVeqMgJSrzNAjMr&#10;bZZ/rtxmkkbA5VHYo+d2261i557+qnwA0jeTkZ4YxFkYTAojImYli1xEzEpmL943zkA1zUBqWtS0&#10;YSnMxheoLIF8Nx3xnyLU2S1By7TNo+4rdtTmMVPypMW4USVBSYRJaBItTk6W6icOyZk2SdLkRRdd&#10;hCR5yimnHH300VDj/vvvv+eee0KTO+64IyiJmUi/fv3q6+t79OjRtWvXzTffvGPHjp07d25sbCR5&#10;/+CDD/7xj3984YUXXp5u6Jr8BDEtC1MSZinElHVRqaKfRx8FMQuUCWKKMnEvMiFTbX4CyvQe7FnK&#10;9EU/Wb7MdphU0U8WMU29CyjTQDPoKulB08fNg6KfUqZFpmjm5kgEcMmvYtBAv8wiZrbvVC5i5obI&#10;s4hJLbmVk5dGTIDyWeDyydnPBIhJabmKyg0x1TfSJEyZYipWjpYZ+mJivV7OtKiAmLeNTlr7IGF6&#10;0/VWI6b5rntTTDUoD2p9PGIiYVqInB2N1c2PlIQZuB0FZenZEqLy9UNl0NOSLLOsGcTQPRCXD/fn&#10;VhdxBV1N3/Jt7FwjYraxFySeTpyBtTYDIKYURKU5+s26hEON4CMQKbmSyDX7WYnSXCpV6x00deRB&#10;uBfZk2AlNEStN+aQsBh1MwiESp1EUCR4fckll0ibPOmkk4499tjDDz8ceXKfffbZfffdDSjp4da/&#10;f/++ffv27t27rq6upqamW7dunTp12myzzdq3b7/JJptsuummW2yxBdBJ+Sc8StCc6DmcivDJTyiT&#10;kDoqJh6ZJmRaRbmpmJwVqZwmZJqKuWpGZlLzIyGzFYjp635MyAzqymVgJLI0Y3bfZFJJmYqVm2+R&#10;2RUZX5bxYy8vZAYGRoqSZ1XMXMTM1TKD/pBB/XjgbNBGEXPm0zNmPK1C8lzEXH1fzPvS7uR3Y4pJ&#10;OXlLENN816VinnveBbkV5a1DTFMxES+BS1X8tLDr4+oGyvMc0VuEsx55IcXWIWaWm5vtYBQRs5IV&#10;KSJmJbMX7xtnoJpmIM3FTDYTIAPRUcql3xQEV8akT5qEINPoecKgpE6Ckop008VRXcIpxAEoATXQ&#10;jZA0wW7LmzzhhBOOOuqoQw899MADDyTYDU3uvPPOO+yQ+IkgUoKJ6JT0bQMr+/Tp09DQUFtb26tX&#10;r549e3bv3h3ZEsESoIQvO3ToIMTkJ1om6Mm90DuPO+44sjPRQYHX8847D0WT0Lnc19kUK/eI6a0x&#10;faycQDlbgJipkDnJKLOUiumFTFMxfbi8hYgZtP+xpMwKETOgzFIqJuHyKkVMi5KvGRVzVcQ0uyIv&#10;YZr1upX7lLJet+7kQsxRt2GK2aRiKkouU0wfKBdiqq8PUfJcxCRKvrqIKcciqyUv8GWqR9rwnX6a&#10;VSWz/XWazcVsiVyaLUuPiFkVa09EzKp4meJJxhlYAzPAp52KbKLVFNOQAQkgQorCzWI+ZSGnUiIl&#10;CiWeQewr3g1NYhJEKx2lTqqhDpXdGAapJ7hSJ4lKX3bZZRdccAGQB+ohTxLvJn7tUyfpnwEOIk8O&#10;GDAAlLRtYHHjdqLhICbhbymX8CXiZZcuXdAvQUyYUiFyWBMVk58cwOPssssuZGrypCijZ5111tln&#10;n33++edzPtbjR0KmlfsE7utCTCv6yUPMiaJMn44ZxMqDcDmIGVCmNZP06ZhSLgMV09ebWzqmqZhY&#10;FyFkeuv1rA17qa6S2bxM3/7HmphnDdi971VLwuXfiIopO0zxZZlynzQXswWBcoeYvm+khcilYgYV&#10;5UJM5WLKF9OZFjWpmCli3n7zLYnvujligpjqTu5NMQPEPHvEuYEvpjfFVK2P+a5nA+WNvftS8aNy&#10;n6SdT+qIiXjJjvmuB/bmaqijG3N9zo0my1Bjs5XpLSHOVquYzWqW2WfnO3ENfPl+Vx8iIuZ39ZWP&#10;/+7v3gyk5T5JpQ+8CDWaPGlplyroBiKVN8lmJkF4T0qbJG+SgDJkBqupphulkPTHk08+GZQ87LDD&#10;0Cb33XdfZU9KniRFklYZMCXgqHg32qQ2CJJfQUluhynZDDctMk7OJcolEIlg2a5duw3ctmG6cSOU&#10;CX3yaFT/kL5JzJ1w+ZlnngllcnqcpCrKLVYu0yJV/JiKSRG6DNi9B7tXMfHHnDChJGL6jExPmWUQ&#10;U0U/xMp9TNyi5OLLwDXTuxeVR8zcrpI+I7OUlpn1YPcZmamHAHVgiZlAqXC55WKWcVnP9WddU4Fy&#10;j5jWOtKX+6Tl5C+CmPQlV60PuZg09ckv92kOMU3CVEV52j3ysaz1ujUox3fdAuVFxBwlxPQSphBT&#10;tT5SMeWIKRXTEPOUU0+ntU/gu14eMSn08YipinJRpkdMcaSY0ho2esS0qHe2oHu1KnhagpVrJFBe&#10;CjHLmHdGxKxkqYyIWcnsxfvGGaimGSBQrsi4VXnz7UncnKRJdE0y++iRQwmOejBShYM2SbAbJQ9t&#10;Dw4jvkwtDtHn0047DZpU0iR13CRN4jVHWTfapIRJSBFABBzBRzbID5okV5INSZLANz/ZRJniSyNL&#10;7q6NB+G+hMgJjhMTByV/9KMf/eAHP/h7t/HrOuuss/7660OfSJs8MqH2Aw44gNMDeSVkSsVUUXkW&#10;MWnw44vKoUz+sSr6QZcNDDLpWJ66sD9WRsiUgZENRcxzY+XmXiTE9JSpXy1N01Om1ZWbdZF8MZWF&#10;6VVMKzNXzbW1lLSWPxIycy0zoUzfsjxATJ9A6dM0s2bsdkuzRkV6ijWLmIGEaYhZdCx6ce6zzxti&#10;znryaRDTl5PzqxqUU04+Ywb2/oWmPgiZVuiDfmmJmOoeCV8mrX0eQNdHwpzgu/sIMa2vz+1j7qLW&#10;J42Sj1bfSPhShT4M+DIoJ8cUU4gJX55z7vkg5pk/Pvu0088UYipKbq19hJj4rqt7pK8olymmEFNF&#10;5b61j3pIQpbWs7EUYnIAZCZB0SpsjCwDq6Myv64WjAaPX6rWp5SZUSmfzuAc/NmSKFRN3/Jt7Fwj&#10;YraxFySeTpyBtTYDIKaC3T57kkg3PkHQpLzK4Ui0STkEoU2iBZI6ecwxx1CIgzwJU6JNIkwClMqY&#10;JLINHRpTGk16kRJSBCJzN8mWACVsyqMNGTIETtWmdEyo1BATmoQp/yHdfvjDH/Lruum23nrrbbTR&#10;RsicxNNJ5dxvv/3I9QQxUTEJ1qu6nFzMADGtU7kQ09w0VfRj1kXmwY4l5yOPqNFPPmISLrd+5VnE&#10;9Fqmt2GXihlQZhYxuUX15r5luerKgzaSAWVaoFyUKRUzoEyrLvfWRVnEtLqfUoiZ21WyhXbraxsx&#10;MV3XMMciVMwWI+ZT02c8NXUan5Skb6QQ06LkXsIUYiYS5gMTx6WISfdIhnWPFGKOvePe28fc3ULE&#10;NAkTU0wV+ggxcSwSYtKgXBKmEBPHIrpHHnLo4ULMbPdIQ0wrKveIiYpZsGEvVvx4LTMIkQsxPee1&#10;nCzXyJGtRsxsJXup84mIWcmKFBGzktmL940zUE0z8Kc//Ym8SSmUGE/KJ8iYkrRFgBKaJG/SUBJR&#10;UNqkOFLCJBypLWBHpU4aXJo8aQQJNWY3sJINYCWYzqa+wAqs86QIk0TJKehBqgQrhZj8RNEUXLKx&#10;w1+JlZOOydly8iAm/xYkTECZovIrr7wSviyFmNlYucLlMDeb3DGL4fIJqZCZxMpLCZkKl3stUyqm&#10;jaDoJ3DHlGApCdP+ZJF0M8j0/cpJx7SMTG8MWcoj0yjTdzAPKNP6/VjFT9BZtEyj0QA0S7XzWbuB&#10;8kwipufLtHXki0JMHNcVJU9VzLlyxGQgYUrFTByLZpAlUign963JoUz4UlmYDPiSKDl8yRg37tH7&#10;x8GXSRamNSiHL6n1gS/HjL0HvlStzy23kojZpGKq0MermITIrZxciAlfminmqaedIcQUX8oU84gj&#10;jwYxDzjwYENM6x5JIx8hZkNjHxDTW6/7XMzEhr3oW2Sel1YAZH3ApV/uuOPODIzQ+VmG+bIu7s2W&#10;7DRLkM0ekI3gB+7uAVlmHzAiZiWLXETMSmYv3jfOQDXNwB/+8Aeixhj6IE/iOknCIqmT5jppSZMA&#10;n6/mppQbHZENgEMmJMANR4KbcKe4UFAo3dFETWmT/MphbIJINhMp2dF91Q4YluUnt3CkMFTmlzwv&#10;7AhHgpV/93d/97fp9v3vf59fIU7bIM6NN96Yg7m7ISbQTCImiiyIiYqpTbHywB0T1FaPH1kXCTG9&#10;B7tHTE+Z2aIfc2IXaDIsVm5CZraZpKmYHjHNnl1Kp3I01VvSWxcpI1Naplc0y9uwl9IyfdFPmXB5&#10;0Nq+WW/2rztQ7hwx1donK2GmtT7PGWLOnPUULpjNIqb6RmYd1xUlXwUx74cvHza+VHdySZhFu6JC&#10;lJxaH6Lk6uijQh/VkisRE76kr49aR/ooObU+Z5x5lkXJ4UtFyY86+ljzXae1Dw3K1UBSDcoNMYNy&#10;H/GlORbhXgR7leIz3W7xcfFlecQso1mWp9Lytperi5i5Lu7l9dSImJUschExK5m9eN84A9U0A19+&#10;+SVVODIJoiwGvLMSHAtwK0tSPkFsMCX7bNAe8qRkS+BP7Ki4tlGm1Ef99JuOCeDSa5YGmtwIhvKw&#10;PDgiKM9L/TjsCEGSgfm9730PvgQ0hZgWNOdPsCbJmuid/IsoXaeoHIY2FRPTInIxtVkbSTNg9+mY&#10;hpg+Vm515Umo/JFQyLQ2PwTKVVoeUGYZxPTpmD5WDmiCldkmQC1ETOtabumYuXXl5cPlpYp+FC6v&#10;AsQsW0uuWp8sYkrClIrZ5LvuVEzfmjxoHWmImUTJUTFLICYSpkfMVMJsQkx5FSkRMxcxJWEGtT6q&#10;JUfCXF3ENNMi8aV8MZM2P0XjyVKJkl6AlIqpUZ4I10hw3D9I5YjZbCZoLPepZJGLiFnJ7MX7xhmo&#10;phn44osvZBKkYm2oEYYDItEptbEPVoKYAkq4E86D9tAXSeynMDyrVoKbioODhjqM6h8QVjVA/Ko7&#10;SqQUfcKaUjT9ZrFyHcOfOE/OgTpxouSmYgKXCpQrLxO45Bagkx1i5dgYwb5gNJmj+BaRiynTIirK&#10;KVRiI80UIdOrmNSVB4hJxY+KfoJOkqmQ+UhKmY8yysfKPWVmEbOUQaaVkCtKLsQMqs4VKw/qyiVk&#10;ltIyg8blPiOzjJZZBjGtLidoX95sTPxr6+4DZDMbVkseSJhWTp5BTBr8FELk8CVDDcp9oLwMYqqW&#10;PC30yUHMYqHPfXmIOeqGG5NaHwuRm12REjG9immISSLm6Wf82KuYipKTiOlb+5iKCT56FTPb3Sdp&#10;Tb7DTuohqTbla1B6zG103izerfHuPuVL13PrzaP1eiWLXETMSmYv3jfOQDXNwOeffy58zG4SLw0u&#10;JVhKswTaxH+SIcWFCmdDlvxVcW3+BB1Ck+ijxNz56eFS0XBTK/2O5ExTQ+W+zq8eMZWIqSofFE1t&#10;7EOWip4DmmAoNpncC5mWBABamePKCWWq0w9F5WiZUGbLEdNbFxXTMZsQs5R7kRcylZdpNuylKn4M&#10;Ik3IzCImxOnryiNiAseqkaeMyZpnWipqFjGp8rFCn9VFTGp9pk1Pan2sdWRQ60OU3OyKAsSk0EeO&#10;mFbokyZi3n3baPr6JIHyVMUsh5jwJXZFFihvBWJiirnDjjuXQkxC56BnAStTxGyWL30JeUs0xfJ8&#10;ubqORVbGbqeRq2XqScvkYup5c5tGeuf5iJiVLHIRMSuZvXjfOAPVNAMgpgyDTKGUFaXqwSVt2oZ+&#10;qXodFfFwu+LjFhy3ULjQ0xIrYURAk01MaZsoU39iywqcnjvViJxTlYoJYoop+an6Hv0KWVp2Jrfg&#10;bcS98FHCGvP444+n4gffIoRMfODVrNwQU+7rvqhc7pikY5qK6T3YhZjomA89BGVOYFhGpk/HnDLl&#10;iWy4POj0IwOjbDqmlZarwJxfFUY3IVMaZ1bFpK7ctywvlZTprYsCIdPciwIDo9xcTAuRm4SZ22Ey&#10;V7CUp6Y3bw8C7s2aFulUm+1RnviuF1XMoNAHvmQQJS8GygummGkuZo6KOWMm5eRzmkVMRclNxbz/&#10;/gn33ffIvfc9dM+9DzI8YsKXo29P7IrU16eImIkjpkXJvYopxKScHMciNfUhSq5y8paomGpQ3ixi&#10;gpUcQ8omQmYyVpUwswxnBzTrIpTLl/7uWc5riUF6eff1LF+WaXSZbV/kvT+xDa6mb/k2dq4RMdvY&#10;CxJPJ87AWpsBEFOwaG7nIktDTGGlwaX/qwLi0iwlZAYJlz63UjRpdTwBUypurtC530BM+FX9fXgu&#10;TpXAPW6XeF7iti5/IsElUXJZF6FiKm6ujcO41x577IGKiddSgJjwpYrK1UayFGKSjikP9qCZJJQJ&#10;Z44fX6DMADEtI9NTppWWQ5ka3iMTyjSIVPG4Uab2jS8lc2YRE2tMuWOWokxT9WTDnjXIbLboJ9e6&#10;KDcR0+NjKb7MJnH6mDt8aV2FbEfxeoqQVPMuvpR+KQkzUDFF2PClNfUxoyKzw1QiZupYRLlPATGp&#10;KJf7uoYPlOciZtYR0xAzTcSccO99D997b4KYqzquJ3ZFIOao2xLELJaTo2ImtT4+EfPKq65RrY8k&#10;TCGm7DDhS9X6CDGtotzKyWWKud/+B+61974eMTEkGjxkS/IvccRUoJzWPjgWkYhpiAloZhEz0AvL&#10;UGMZGM2tH5fQ6IXMZvky8HvPRvONeg1ezePTaNKbyWe7FskWVE8UVcxKVqSImJXMXrxvnIFqmgFy&#10;MQNzSs+U0iyty44JnL4wXDFxHzfPBU0pmpIzpVaSl6lN0XPLyzQwVTk5zyX85SeCKx0jiX3TvAcV&#10;U3wJXMq6CP0SvlRduW7kV3YQPlExfaBc1phyX4csScS0ovJcFRPEVNGPebDLhj3tWD6epuWiTENM&#10;ayYpylTX8jItJc2GPRcxjTVtJ6tiYo1ppkWGmObErqRMn5cp0MxmZJoZe+tUzKwfe7NkKZEyGB4r&#10;zSzJ76jI3fRLI0vxZRYxE758dZ4KyRk+RC64FF96xMSuqCxirhIoD8rJH310qrWOlIoJYiJh3gNf&#10;3lMIkbta8nvgS9ea/Pa01ufW629IENNqyc103SMm5eRImMAl+qUkTPmuM2RaJMSknFyORSCmKsrV&#10;PZIiHgwv6UiOURF8aYhJ90j+xAFlVMxWl+kExGlVQapAtyL0rCbqMTGIpLek6bmOARMDU08jS/J6&#10;uEz2g1vUHtP4UhH5WO5TySIXEbOS2Yv3jTNQTTMAYho4mnLpodP+GvQNl/GQ4NL40ugwWz+uvMxS&#10;iKlsy2yNOY/MyVhKKOVHVIjjWIQ2KeXSfDGVginEVF256n44AGclEJYGP5T74M3ki8pV6yODTFX8&#10;rCXElJAZGGS2UMVce4iZFTJbgpiKlftO5aUkzKyK6TtMemd1j5iBbLn2EFPx8dVCTJliMhIVc1qS&#10;iOlNMeWICV+2CjGbVMwWIqYci1RIXgYxcSyi1scjplTMADGlYsKaEGcWMVuSi1kKOsuUePvC81L7&#10;dncf6Q5kTmmTEibLSJ5eubRm6xIs+X5qIWLyXBExK1nkImJWMnvxvnEGqmkGQEzPjqX21b9RAWsz&#10;tvTiZeBnadXiHhyVduklTKv+UTWPmgOpZkj8ynOpY6RskoBFouQ4FpF86eESlLQqciEmfKmKH0gU&#10;kyNOnqJyEJMsTKzXJWGqnJxO5aJMKyoPOpXLGjMbK3cqJuHykiqmNzCyonJ1+vkaEBMh00rLsypm&#10;bj9JJWWWUjHRDj1i+uTLwHo9aFaebWKeRcxsTJxbKkFMibVScJNa8lTC9O18yiCmrNdhytSGPRlq&#10;HZmUk5OLOb0JMdU60uyKxJemYhZM14mS3/vwPfegYq4SJU9ryaVirpKLmVUxsStSoFy15ETJVwsx&#10;Dz7ksP0POGjf/Q5AxfTdI6ViEignRA5lskPc3BBTQqZ8iyzTcbX0y/IOl6Ww0hRN0zVlflQmn9Lk&#10;yWwaZalbjDK9kCnWtAF96u6CV6mnETErWeQiYlYye/G+cQaqaQZkWqQtly9z4TKrX6ouR/mUyrO0&#10;xEpTNLnFx8cJkesw8aWcL+001EYSCZM6JPlxKkqOCRGISXzcS5XiS6mYFjQHMfmVI6n4IYOTknbK&#10;fax7JHwJXIKYEjKViyn39ZYjZtqx/MEHHkgQk0HFT1BUDl+2AjGz6ZiBkNnyQPlqIaZ1LbfSn9x+&#10;5eWti7Kxcq9cat+rnqZflsq5rBAxlYVpiFnKq8gFymlKbuU+ICbpmE18WQoxKSf3jpjW2ketIwuJ&#10;mAliEiUvh5i+otwC5d4RE8ciQ0zV+piKqUTMbKBcKmZLEBPKzCKmxM6ktU/RF3N1ETPgyGZt1c22&#10;vUzo3NcDBZ3TwUHPjr5Mx+8H3BmImkEupufLGCivcIWLiFnhBMa7xxmomhnwiGms6XcC2dIyL603&#10;jwhSfOmLeKRQWh0Pf4Up4TxtMjBStiXipeBS7SiDjpQgpgyV2CFQjiRJrY9MMc0CU3wpxFT0XHXl&#10;HANiYsBOs3JO+NBDD6WcHLsi8SWJmPAl++wgYRpiEisfNWoUPSStU7mEzGzFjyGm0jFVVG5tJFVX&#10;HhT9ZJtJ+oofKyoPKscrRMyskOm7lvuMTKPMoOhHhTW+zY8v+mmJlpkNkfuynlbwpXIxvVFRSxIx&#10;sx19fKA8NcV8ds5TVPY8w6Ci3BCzyXR95lNZFVOIaSFySZjqTk4ipmrJkTDvThETr6LAriiVMBPH&#10;IkPMG28aVQoxVUuOhOkRE75kwJfNIqaV+/hAuamYPlAuryLG2kDMFlpsBmXmvljHl+lkmVKMaMMO&#10;MEnSQupZWvX+RL4xpp1M7O5TyQoXEbOS2Yv3jTNQTTMAYlr4O3fHYtaWdukbPyo+bhKm4uBWx+ML&#10;esSXO+1E82Ks6RK+BDq5uwrG1Z2SmLgBpWEl9eBWcsSNxMpRJcnFVAm59Eu5FHnE1J9kacSRICkJ&#10;nbhjUlSOXZHES1mvCzGzDX4CxCzVSVIqpkdMhEyV+2iIMsnFDNIxrWW5t2GXdRF86RFTxeN+rK6K&#10;6RFT4fIyiCnKzK0rL4OYPpmyvJDpHY5yC8Zzg+N6aj98LbnV9wiXGcoB4J9ZqCV3UXIok0JyqyVX&#10;rY9UzCJiFhqUZxGzScV0uZhBoNwkzBzEvBu+TJpGWq1P0a4IvmxCzGIu5k0q9wlM1w0x1Z0cFZNE&#10;TENMGpT7inK19vEqpq8o9+U+uRXlhpitDpRnjSqDlMryLpVZX6GgWMdDZACdWcr0VeEq3Gl5yyKv&#10;xb733nvV9C3fxs41ImYbe0Hi6cQZWGsz4BHTxEvPmlnEtMbigSeRlfJAk0CkbaZcBvqldTCXeKl+&#10;lX4z603F5dVAkog5sXIqymFHCZmGmIqMq5xcf1J1uXa4FzhL0Q8VPyRiYorJhvU6rAli+lh5rorp&#10;hUxrVj5u3DiPmFZUDmIaZWZj5dap3DIy5Vtk7phCzDKU2QrELCNkGpaZCug9Mi0pM1fFtLqfoCS8&#10;DGUGKZgt0S+zfCnHIlMxyyMm//aknDyTiIl+aRKmHDFXDzGnz3li6mxZr1suJuU+hpjqTu5VzLuK&#10;iFnsS544rkvCTB2LCqZFhpjmWKRETPX1CRBTdpgWJfeIqQbltPbBscgC5YFpkXIxCZFT66Me5QMG&#10;DsZ6XZFxdfdhpyXdfVoYQPfteXKdibJ2QqWC2oF4mVvN44PjOkBP6vmyJZJqRMw1tQpFxFxTMxkf&#10;J85AW5+BMohZCi7N/9L0S5+FKRVT7Xy0IVtq8+KlguPKtgQlxZeBQ6d8N9UlSMXm/OobSFovHzqV&#10;a1OnchBT4XK1/5HSCZUSZ+c0yMikgSQbciasqXKfADGthyTu62PHjpUBe26sPIHMxLzoIYY82H06&#10;pgmZsi7KFTJzi368e5F5YbbCtMh8i4RZgXuRaZlGmXLKzLVhV6xcoGkG7EG4vLyWGeiXpTzVg+TL&#10;UnzJmZjdeoCYXsJExQz40jr6GGLKrqiImHPT+p6k1kcqZrbcJ60oD02Lgu7k8KUQU3ZF1Prcfff4&#10;u+568M67xsGXDCv08XyJ7zq+mCAm3SNlimmJmLmIiSmmOa4rERPExBSToR7lhpgHHXwojkX77Lv/&#10;nnvtY76YaJNU9mCECVnClw2NfQBNgubW3UflPuoh2UKCLONJWUqwDKTKbDJlSyp4fC25j3QHZeZl&#10;4DLbmrJUm6IYKK9kYYuIWcnsxfvGGaimGSgTKM9FTLXtycJl4EaURUxYkzC6KZeWeelbB3kvd2+E&#10;ZD1+OCWO79q1K75F+GLCkVIx/6a4sQ9TcrtZZsovU6XlJHECtfvvv/8pp5xCUial5SCmysnli6l0&#10;TPMtIlbeEsQcN64QK285YvrS8jaImAFl+qKf8hmZWcQM/Ixyq8hzC3pkrl6GLw0xAyNM8WWpKHng&#10;iGmO6wFiprXkCWJCkyr3CSvKM6ZFWcT0jphFxCRKniDm2DvudU0jEwnz1lFJXx+19iERE8S8bmQh&#10;Si5HTCEmI8jFbDViAo5IlR4x6+kRu6YRs4yZpUmY2YaNRpkeLgNwLO+FmbUusqcLSuNb0RU9VpRX&#10;sshFxKxk9uJ94wxU0wyAmELJYFNZj9kSqR25N0W34h7zIQr0Sx8rZx9pk7urSY9aUFplDzuQn3UJ&#10;UvGQKaPWx5xnlE1mjx49KN+hiAdqlEgZqJjwJcmX1lVStecomtzOfTkZ6n5IysTA6JJLLlGDcsGl&#10;Lyq/7bbbPGIiZJZSMUshpo+VByqmIaYyMn3Lct9JMoiVW1LmagXKfacfEzLV8CabkVmq30+2tNzX&#10;leeGy3PhMtu5Z7X40pTUbJTcyNL4MjcRs4zpOirm089QTp6omELMGTPnpEJmwauoYFc0Y05qijl7&#10;6tSCKaaVk5tXkW8dmTT1Se2KEgnzzgfuvPP+LGKmfGl9fZAwE991RcnhS0NMHIuyFeUeMZEwW6Ji&#10;7rLr7rSFVINyGvkQGSdQLhVTgXLr7iMVEwmz1YHyrIFls/3HzSPdmNKa93hMbAUa+s6WJqlmHzz3&#10;DD2zxu4+lSxyETErmb143zgD1TQDuYgZlI37huPSL82cyLBSoXCqeVTQYzXjatsjTIRiBZe+X6XB&#10;Jc8i40yfymlVQRIyhZjEu2nws9FGG8kdU5Sp1j7iSINLdhA79avKg5A/CbVzerQsR8hU6Q8SJl5F&#10;bGsQMVVXbm1+Wo2YQV6mbyPpG0iW6u7jm0mqa7koswxiWqzcWjJa6U+punKfT5mblFkmRF7Gkyhb&#10;37M2ENOi5PAlY85TIKYcMRPEpHhcXuvGl9Omz2Y8MfXJx5+YNWVKkyOmqshVSC7EDBwxU8REwiyJ&#10;mDffcrskzOtvIEp+07XXNYOYFJVT7hMgpmp9Tjr51DKBcnzXxZdImMTEhZjq7hNYr5svZoKYrTIt&#10;ajUIBpxXPortS4jKtAUKHkRP0cLulBEx19TCFhFzTc1kfJw4A219BkBMXypurXqyNT1eWZQbkeVc&#10;wpQ7p9su6caOMi/Fl7Il4lmsbNz6oXML3MlfIUg9oM/dZJ9beAQJqEJMgulqU447pnr8iDLVlxyU&#10;5Ebdzq/8NMoEMcFQfkUB5UH22msvwuXYZFL0QzomEmYLVUysi3yncnIxAxXTt5EMhEzLxWy5irmW&#10;ELNUXbkZGBlf+uryliBmoGgGWma2i08LEdPDpSRMhjUltxJyHyUvo2Kqr48vJJeEmYeYiWapIbic&#10;Ou3JJ6bOevyJmVOmzJg0afpjk6Y/OnHqhEfhS8hy8kOMhyYxxj/02IPjJ457YML995OImfSNvOuu&#10;Jglz7B2rFPpYCmYaIr915PVImDdec21SS46EqVof+a77HuWGmKr1YVitjxDTNyi3XMw99tx7p513&#10;JUROoQ98ab7rUCZDtT40LleDciViVmJapIbjfmSTNXOdMlc39dMrlKXu65NBS5FlVsK0I01VjSpm&#10;JQtbRMxKZi/eN85ANc0AiCms9FZEki29eKmwtVldWoceOFJ8uWu60QqcjR20TP5ktkTFzEsqewoK&#10;pi/lKVpmJiKoCNWkUJ4I+lSBETu0q+SOFJXjjtm+fXuETHUqX2cdYPJHyJfApdATviQv0ygTsgQx&#10;uUX1QNydJz3yyKNOPvnkc845h4xMhMwUMqVmyn29KVBOrQ8bcJluTZ3KqSivRsQ0ITM3UF5GxYTq&#10;StWVlxIyK0fMAC7169eGmNNnJFg5bfqTGk18+fiMyVPgy2kTH6Nd5OMTHp3y8COTHnr4Mcb4hyZq&#10;PDj+0XEPPHL/uIfvvXc8TX1SL0wvYSYdfYpV5EmVj/hSEmaKmAW+zEVMZWSiYtI90hBT5T6nFFVM&#10;Q0y6R3rE5CNrfEmtD/U9iJfkqsCXECd/AkClXxpiInkmXcsrKPoJ7uuxMrfHT8Cdwd3LiKM6Mout&#10;BruBcpkbFs+mkEYVc00tbBEx19RMxseJM9DWZ8AC5QqOK1qtDarzN0pilDZpKqa5XUq/BC7FiBxp&#10;dIhOabZEGFtCmX37KvOSRnWEvyFXKtApPAcs0UF3RQxlhxWCwnR8NjkAvETHJB0UjYV6hJ49azp1&#10;olN5h402arfBBhsSDE/wcl1i4htsuOFG7dqBmBtSVk7kHP+iNGxOrHx99uko+b3vJQaaG2ywEd2C&#10;WFr222//k046GTN2UjHJvbz99jH8BC9T1rwF0MR/nVLye+6597777r///nH8tAFcPvjgeEwxNWSN&#10;qYofEzLNhj1rwC4hU07spZpJmkemaZl+h4zMp5+e+8wzzz777PNBoJz4uMZLL73C0L6SMhUrz60u&#10;t36SlpGZ9cjMCpmBDBmYEAVx8+DXMhaYQUzcN7TUvkzXrZbcp2AKnb0jZuJYxGy8/GqSi/niy4mK&#10;+fyLiYpJLfnc5zSYySQX86m5c556Zvbsp5988qlZs+bMnDl7xownp8+YNX36rGnTZk6dOvPxx2cw&#10;pkyZPnnytEmTpj722BMTJz7+6KNTHgExH5rIGP/ghAcfnPDAA4+MG/fw/fc/dN998OUDd2O3TiH5&#10;Hfcyxo69e8yYu26//Y7Ro+8YRRbmrWNuueW2m2/hXXfrjTfdcsMNN48cmdSSX3vtSFEmtloaEjIv&#10;u+yKS9IGkhdccNGIEedKvOQn1kU/TscZ6S0nI2SecNKxRdOiBDHpHrn3vpST81EeMmRLgHLAAFoe&#10;DGKHj+OgQUP4RCZZmMkncocCYqY9G8VkqxUo95ZAuSJl+e7kXGzm9gTKBsGbjafnBseNMluYGGoN&#10;0CVkRhWzkoUtImYlsxfvG2egmmbAV5TDgiiFUiiBSBBTTpkInBAn1Ch2NMT0iZgJHhY3i5KbszoJ&#10;lKmtemNdHYhJcQ98iTBJ5iU9JC3eThJnooeCmGk/4mRhM6M7YJS7wKYwao8eIGaXTTfdbKONNl5/&#10;/Q3XXRfEXC8NiW/Arxtu2I4dPNdT8yLQE77cgJ/cQvcfKPNv/gb7zB9wJA/CQnvAAQexJNNCkvLx&#10;u+66B6C87bbb0TFvvPFmisu5kcD4/ffTIzJpEQlKsn/ffeP4qb6RkKVHTGtW7sPlpdr8ZFuWY5Ap&#10;j0yKfrwNu5Gl2v+YpVF5xBRfQlTaCRDTWNNws5Qfe9C13FOmT5fMDXmXSdM00yJ/Rz1gLl8qJdQP&#10;Q8wsX4ZR8iJwMxuMF1LEfC4fMROX+9lznmbOmWdeBV4OXhRKshLEfCLhy8enTJ8yeRqIOXnS1EmP&#10;PfHYxMcnPjplwiOTHgYxxz/64AOPMMbd/9D9942/794H70358u677k8Qc+w9jLFj7hoz5s7bbx87&#10;+raxo24dw4XMLTeP4i3H+41xww03gZgjU8RMKPOa62zQlEqIeTHdfS68+PzzLzzrrBGnnno6siWI&#10;yT7Eec4557HDW5obhZhH4YuJinnQIfviWLTn3rvsshsfK8iSTxO2YCq0gy/TUIGlQ3MxmQiBgKaJ&#10;fy2XMH3MmgcpT5O5f/Wtye0AoWq2TXmzmLi6B2Qr3INi9oiYlSxyETErmb143zgD1TQDysW0cnIW&#10;GasQZ7WRismNhJUBRxRKflq4PJuLqRi3NYeURZGVkCNAMljSADtKhvjeD/K0gvCWL/mkEAjKZF3s&#10;3btvTU1t585dO3To2K4dnSRp80O/crzWMcIkL5NePsTN1xV0QpYaHMav/BW4hDIZ3//+P0CZ3bv3&#10;ZFll6UXyYeUWUFI7PmYMChOKZtJCkl+5UViptEt+agg0JWFKxcwKmVbxIyHTu2NmEbNUpx8hpvFl&#10;6xAz8MjMIqZqzLNa5ppCzNzC80DILIWYWb7kFrMrkkWRH6pnIuW0YIq5KmLCl4mK+ezzgYqJkKmC&#10;Kk24QN8h5gwk58cfn8aYMmXqlMlPTJ78xKRJjz/22JSJEydPmPDYww8/+tBDSJgPP/jAQ+PGjR93&#10;/4P33ffAvfeOu/vu++6+694777znjjvuvmPsXWPH3MkbLEHM0WNGjbo9QcxbRjGgTF3bwJdc84gs&#10;TcJMVExyMelRfunlhphnn33O6TSNPI3SNVoKFFRMfvV8efjhR8KXSJjw5a677s7Hio8ScNmnTz9R&#10;Jh8rIWZayIevbYEvxXMqCTcVs9kO48EBreBLfxf/aIGEGdi2ry5Hljk+IuZaXcMiYq7V6Y0PHmeg&#10;Dc0AiEmmIzoliwxqhpV1q5SbX/krrMmvHjGDXMxAwgQ9lYVp/uoEyhEy+Sn9Unxp8oYtYxZc83KF&#10;4nSsfLAgcgvrYq9edV26dPOIiSURA3zUTto2krg5rkakYCa4aaDJn4DL730PK00w8x/QQbt27c7D&#10;svQi+bCKs+qPHXsnWMkg/VK4qf177rnPKnskZ96LvplSpudL9fgppWKKMh9/fGoQKA9i5dlOP2sP&#10;MeXHbjXm3xHElITZKsScysunjqC8lFw5oFJzIYHlPjkSvPqmbfNu4cqENwmXKKlAnrydeHcxHGKO&#10;HjUqRMzrMV1vGWIiWyoyfuaZZzHYgTi5XjoR3/XjTjj66GOPOOIoJEyk+iREvtse0BtXa3wGcxGz&#10;6OiQtHq1z6DFlNNMmcLtZXYqZMpSfFlev2yh8VALMTQi5lpdoiJirtXpjQ8eZ6ANzQCIqbRLUSY/&#10;jTJVD64qH/RG1eIoCJ6rX6qQXHypGh1hK2Xj2mgDST4lyxhrFQsJATsGkXH24Uj7Wpe6aQDKwZwC&#10;VIrKgtwCYtbW1nfr1mPzzTttssmmZFVKyFRkXEKmguaMNCPzH4SeHKODRZlpXiY+7T/kFh4KcZST&#10;OemkU8hyY3Vn1YcGBAeGBVACQKkuPgqaAxAGndIvLRezjSOmsDLrYQRfBp1+LB3Td5K0op/VCpR/&#10;/SqmSZhKFVDaQJKLWYySG2KiXya5mE/PRcIkydWi5HkqZksR065DhJieLw0xUcp5szFuvfU2Blom&#10;sXIQEyFTEibBcRtSMRUov+iiS8jFPO+8C6BMIuMaokxC502JmEceDWLuv/+BSJh8gvmU8TnimoqL&#10;PSRMi5XzyVLuilRMj5jcRf7nEjJ9kqXJinb8GuHL4AqzlHhZxly9hShZ6rCImGt1iYqIuVanNz54&#10;nIE2NANffvml4tqiTG2KjCvnUgmX8hLytd7JKpTmX1qVD78qU9P40uCSUBysGfAlmgoD+RDK5MF8&#10;Ar5CdWlGZnI7fEloLylQSBPI6uoalI4pIRNwlEhp8XGokRtRMUWTGuxzi3I3hZ4gJoMdju/YcQse&#10;mZMhcY3gI4s66z2yJQM+kP4EJcCUSsH0iBlImKXKfSxQ3hZUTOskmZUwqwsxza7ISnwkxwZRco+Y&#10;2URM8eUaRMxAyPSICVxqKFCufAxRpkCTWHmajtmEmJClBnwpxORCSLFyQ0xA01hTlMn1EomYipIj&#10;YfLe5qPE50h8yUeJn2iZGsrIVKycw6yyhx0hpmLo7HssC4izJRpnC4/JWh15v6FSZpYVkqXdPSLm&#10;Wl2iImKu1emNDx5noA3NAIgpbVL1PQqa+3C5FyzlrG6b8aUci8yoiAeReElkPA2OFzr34J6u+DhM&#10;iWToEVNCprK+bIXTasTXPcsb+grnxSrIckjFD+mYxMrhwvbtO4gyVdOjFEw4kgg4g1sUQGeAmKoH&#10;UgCd25WUydCfeDRC8KymRBWJNrKiE9AEK9EyBZrKyES2VOalwqD61UuYHjG9+3pEzDWrYvpanyxf&#10;thwxjS/XLGKKMvUm4f1jKqZHTFFmFjGVjikV0/gyQMykqPyiS0BMrois0Ofcc8+3ch8Qk0D5IYcc&#10;ts8++ykFU/qlAaVY0yhTQiYMqriFKNMjJh8N3wfc42az9eMtJMtsQY+vBw+SL6OK2YYWktU5lYiY&#10;qzNb8dg4A9U8AyDm7rvvDmVKgBRlyhHT99rhr9rMZV18CSdydzZ2QEypofClXIrYSMEEMWWHxOOn&#10;0ieuRpSNJ5RpQ+HyIN3KdAsWNpY3KJMlUBU/ipVvsQXWRU115RYuhyzhTuhT1eUq9BF6AqN2I5SJ&#10;hEmZOT8VMd944/bAK0SL8IMUxAKPpKRyHyjBh8WttByGyOVLMvOCBj/fFGKab5EciwL90lRMFfrI&#10;rsiETNXTtM1ynwAxTbw0CdNqfXyIXOXkJGIyzKvIJMwgUE5GrEaxolzlPs0HyqVz5yKmEjGlYpqQ&#10;aSomO1bxQzm5AuWeMtm//PIrqfgxxJR4yU/xJTuEyyn3gS8PPvjQvfbaR/mXXKEpOE6qiVKiGT5i&#10;bj1cFS73BBk0cvQ5LYJRUz2DiPlqkaWPznsPy1xtMtc4PaqYVbEWRcSsipcpnmScgTUwAyDmHnvs&#10;kaVMuZ0r/cp3dFTRj+yJUC65o+7OvorNuSN82djYmFpgNoKYRMlVM4T5pfhSjiRZ1jTQDIJiUjdZ&#10;57x1EcXghpiKkkuwBBnZR8IkjA5lkq/JPmSpAV9K4LS8TNWYEzHnJ/uwKVF4KJMyc9ZpYpEkxqEz&#10;WSKm0EH0YNZFSsGUfqkszAAxvW/R1xwo976YuYipQnKPmEaZbRYx1ddHKKxy8vKIqRRM8aUQM8jC&#10;lITJUP93Fe+vQcS0dAsr9/GxciGm5MwsYgaU6RET3yKwEiGTn9qh+odETPgSMZ5AAZ8aOJKrsoaG&#10;3mSY8BPE5DoN4mSQfa3kE1WXG2WmhrUFzbJ8VLoMXyovsxWUabZELS/6juU+a2Ax+LoeIiLm1zXT&#10;8XniDHzTM6BAuVmmW0seaZnKyDT/Syv6MaN1+FIbKiYaJ8cjWCJewpe1KI319ewjaqa0Sk06BUP0&#10;/tndTO9EmbrR8jJZlowpJZ/I9xjsU6yc9ZLF0iOmWReJMpV2CSyiSmqwz4As7Ub9aiVBQkzkTGgV&#10;ZRQtk9WXUyKVjTWbRZ06DDIywUqr6fEWRWX40veQNCHz66woz0VML/VVO2IaXwYCra/1aRYxxZdB&#10;rU8liCnDVLmoKtFCReXK65VTgXljKQtToCnE5MIGFdNMi1TxIznTI6bSMQ0usSvCGIEqcup7+Fjx&#10;kYEalVhCEgifSFxpiYyrrk+IqdC5Sn+MMvkTWiZ3V5VPkIIZKJe+m0623MdCEy231SyViBlcea4p&#10;zTL7ODEXc62uSxEx1+r0xgePM9CGZoCKclXzKOotc3XZFWUzMoWY4lEdD1zuueeehphIlQAl4iU9&#10;HukkDmUKMeXcToPJ3XffkztxV+veITG0FGKqlFW5mCgrEl0UKAcxVfEDQariR4FyWWOqqJzbDSuR&#10;M4Wb7GgoiVN5mWifFjFX7flmm23OqsyTUiqB/wvVu1SawwSkZoIOYko/Av3SR8mRMNuCiumb+nz7&#10;EDPLly1HTPHlGkRM6dweMY0yvXuRIabKya3cJ4uYcscUZXrEVFG53DExKqJY7cADD95jj72gNDBR&#10;Dl98Usgq6dmzFxdmfHaSvlpplJwhxARDLSlTlUD8SU7svsrHp0VaZLxUt0Y5QpSqDW8WN4PnKpWR&#10;uZYoMyLmWl2iImKu1emNDx5noA3NgHqUUwMOOyqlEnYEJblFdeVWUc6N5RGTv3IXgm11dXU9e/bs&#10;0aMHoEmgnAUNJQR4BUfBNcxTTLA0CRPEFHdK81BsTj+VhamKci2HKDEgJuFsDNjxG0J0BBaJgKuU&#10;h2E2Rgaaio8HiqbuIjalxlyemkrQlMmRXDN5Rk4M5xdWcRLgkJco0YAYzMDI4uM+RB4gJvqlxtfv&#10;ixm0jvQl5BZcrq5AuaLkiuZblLzliOn7+lh8fA0ipuVRKJVC1pgaXs5UUmbqvl7wxRRomorJJQ1C&#10;prRMDWmZQkxVlJN/SSImGR3HHHMcmZd8uPgE8XmxKzHIEsTkpyTMtHdr0i4yd3Av3Z40k0wpk89d&#10;bi15wHaliLBZlCx1QBnEDOjWWxqtKeKMiLlWl6iImGt1euODxxloQzMAYtLaEaERQDRJkqxKdMfC&#10;2pLaVFq5j1cxkR+9iinEJBET8RK+7N69uxAThIVTIde99tqLBEdRJnKmsFISpgwyWR0VIi82lkxq&#10;WpWFKdAUZaLNkFKGSAr/kY6JkCmFUkmW1lVSbX7UQ1JZmAqXe7K0VkBmewRrKqFTcXNolcdHCmK5&#10;RRxCJSJujmsMtjKQAUFPGKJZxDS+/MYRM5cvqy5QbohpfSNVP+6HJNtCa/KiHWa2daRHTPX18aaY&#10;rQuUS78UXwaI6SnTmkgJMSFLfpppkdzXjTItaB4gJnxJ5iXpHHyyUA15l0rjhym5BtPgk6IsTP6k&#10;cnKNACjBSomaQkwF06VlBoXkuaU2ymbxQ1eJpYiwPH2WQcwyd4yI2YaWltKnEhGzKl6meJJxBtbA&#10;DHz++edIHCw+CJaomFAgGziI7mim6xAnZMlPeWFa4mYuYsKUkCV82a1bNxY3AuWsVNAn+ug+++xD&#10;iphRJsQW+BYZTcrkWeXnXtpUG0lRptwxETJlXWSICUEy5IupcnI1kJSTkcrJVRskiAQoOUbFQDpe&#10;oqbKgGSoyR0JyvOknBVVFEQkiU4iJgGaaFEghRkVWaGPVEwfIm8LKqZ18QmKY6pUxVxdxJQjZikV&#10;07eOtO7kragotxC5EFOUacMok+sTqZjCShzXRZlqUy5rTHWStCEhE2tMlZNT64P/JXzJR4nPDtQI&#10;TXLRxSeCwTuW+LjxJRImiGmDN7O1jkSwVGomQ9FzsWaxFUNysWkpK+znDiW0BIMb00tU+jWs3WHR&#10;jzVCmVHFXANLS0TMtTqJ8cHjDFTFDICYHTt27Nq1K5RJ8iWrgfIsxZQKjttmpkWWi6mKcqiUjExF&#10;2BFEQUz4skuXLmiZICbxNu6Y8us+8CUufewgZHI/tEwNVEw0GJYHW6jUZURNgFQhJIs+tSeROyZS&#10;jbljEi6XnCmRUqApytQwxJQvpvqVW+MfMNTH2XWAmgAx4FEO4PFZsFmGVQYEaBKmZMmHEuTKrsY/&#10;qiUPENO6k+f2KMcKRw0kMcdh0FFGXcitrpk/+QPUXpIDoCJ0OIqjKZGGn1DpzKKI+LgNxDxzLMqF&#10;Sysnl2mRYtDaCUyL6OuT29qHNj9Lly7LDrwwbSxbtjw7WtGj3EfJfTl5rooZCJnmu+5Ni4IoubX2&#10;8XzJS8DLxKDzp28gyQuqBpKkSfi2T/LttxB5ECU3CVNV5OpRriHEVIMfBjsiThUAkYsJXJJ8qcoe&#10;rtn4XACXiJQqgONdqs8COSRcgKH0K1DOW1dFP6r7SYvxGiFOsaaJmkibNryWyaUdcqayM0shppcw&#10;lT/NTz6wni8DZyIrHveV6c3yaG6Kp7nq5lJm+ch7efdN/bs8ZK9YsaIqvt7b5klGFbNtvi7xrOIM&#10;rPkZ+Oyzz8AxshQ333xzFiIMhghqp3mTiRWR3NS9opkoEmmbH1RJNvkWIU/ut99+e+9N+Ht3OJVc&#10;TBCzU6dO/ETU5BYQEwPNtDRob0XJGdrXANoIlPNFr0Y+SgJTq0kQExjlrxZ04xhWQdXJsoIqHRPZ&#10;hgWVGh3plCr0EWhK1FSs3H41q3ZplgywUimbFklXXqaaADE4hr8CtSS0cTKcNqBJgiZxc1BAPScV&#10;N/eORQqO08/aqshlrFiqqBysgSwJ14KPsA4oCVyKaYAbg1EdxjHgkRATcS6gTCNLRY29Y5GC49l2&#10;5IaVBpcyxWTQQNLzZXmaLI+Vb7/9jo0AMfWw6kupp+N5eXYFxwWX5qlkKqa3Xve9MS1cbqCpHpJB&#10;gx8r9LEoueBevkXie+NLay6vF0WIyRUFr7t6PvEekNc6Q479QQqmmvr4vpGBaZEhpviS6h+1/KHi&#10;hxRMUjWoPyPzks8FnxTwkTe/kSWfBT4F3MLnQkOiJjsAqKATdZMh9IQ4CQikDmNcD2JnmwyrLlcw&#10;PYibB6ImKCmHI8XEvcWYjNytJCjbf9w3XMgWqucWGNmDGGgaXJYpfvcPFSBsKfq0jB2rOORfyoQz&#10;3nnnnTX/XfydecSImN+Zlzr+Q7/zM4CKSYpi+/btpWWyyLBcQJbwItqkGarLvcj4Uu185LsOKsKX&#10;BxxwwL77kmS5J3dnsUK/BDF5QPYJlIOYxazNvVgXNYwv2VcbSb7rzfxSFa98p6NfonoCmsrLFIay&#10;5sm6SEKmlk/tqFRcNeNBfY8la/pIupWiy5vdMFRip1pNyjiTBE1RJs+FCIT2w9lybrTpw+ya2gsU&#10;TVQoQBNFE9pA1gI+hIbSIDWEjKZrcoCGoJO/Gj5a6BbQlLQp10bdDhhhHm76pTRLYaWGbgm8MKVi&#10;+si4CZaGcdoxslR3ctMpvTBZXqT0KGn7y5ev8EO6ZvYxjTUNNMWawk3vD+9B01fKWxN2m41cvkQG&#10;DkLkipLb8NbrvDpCTPEl1w/iS15r40sQk0RMP1TxA2gSHCezQo7r3m6dfW5Rk1IOUPRczcqJkvO+&#10;4jKGsDjtAHizUTPO5wWc4lMAIOo9L6sEQBO+5Bai5AwFzYFOc1GQwKnD+JOHTmVtSuM06JTM6YnT&#10;oude0VSyppJbLGZtYqcZufMR9jaZWbVSdejWhcHgL9fg3eNpkAlaKls0MI0vf5gpl5JvwWVd/UbE&#10;rHDZjIhZ4QTGu8cZqJoZADE33ZSVqQPSBxIHRQHEtdEpQUwhIygpITNpKpeaFpl+KcSERPcnXHcg&#10;SZbJ8RxJUTmLFY9GrByFxGqJUDGlX3rEVLhc5eQeMYncqQ0JCwkwypqqfuViUNY5CA/dRZSJMANf&#10;MlhWpdmwgjIk7ciA3dwx5YhpkXQVlWtY+x8xqFIzpWUqYg5lKmjOo/H4PC+nwYqIjIuiScs+cjQJ&#10;ZQIHgAJggbJFCBUcMfVRepgQ0+TMgDLBUPgGlBREqiSFn+wjWHrPcAuRA08WCleZC0OOmIF42Qq+&#10;NPES7BML5oa8c4FSNwZYqV/feeddBn/NjZ6buunlTFM0s4ipiHngkZlVMWW97tMxvVeRhcjFl0pI&#10;kJZpDX5yERPdmii5FfroAkO6prn0B20krbWPRE3yMuFLYSj7QCfiJbIlxePYXpJzSakZecDmdmnW&#10;sEpE5h3OjvElaiWfBViTj4DMufQ+V8aI3vzqgOVVTxEnnyPJnAqvG3ESi5fSyacyAM0sYiqtxfQ/&#10;+WtK5swNcwsurTWDOFWIaYHvIJhuf81WGgWFRz7SrXh3buaogvsenfVrRMw1u55FxFyz8xkfLc5A&#10;250B5WKygZhoGoTNiJWzFACLICMRcNRHhcut1se6AYGYHMYxSJggpmLlHIZsCaoiYYKYqvhBBE1D&#10;6gTfE75E+dNQ0Fzl5GpTznKigh7kE4XwWAxUdS4GVcWPXKOFoax8KqEF+BQE5CcrJYMlk1XWs6Zw&#10;0wucwk0rD7I+5lYAZNU/Ak1RJnKm7DNZwnlqZB7WJ06S8CUZcqTKKXoOOhAnBTIADlX/qOhH0Gm6&#10;pqRN0ad2LFxuaYK53o1SNEFPmElA6VMPFToHs3z+pemXMJmPhpts6cXLAC7FgmWo0bOjCNLGihXv&#10;5Y4sferxjTu9nCk91YTMIGjeEsS0KLlRplRMhcgt/9VLmIqVB7mYvo2kXlNeX0DTrFKVminoNBVT&#10;cXMNc2KXGTtYSV6mxEti4lT2UE/GFQvKJa16pFyCSkq7RHEEBCVS6u1tqiRkqTe/+XnxliaxWFdK&#10;yj9WP1Xlk4g1zS/WoJMH5PF5NJ7Ix9aBTk6AN7zsM/kkKk1TaZcmN4r/zHTMXNyDAwSd4s4AMQO+&#10;DEDT0FNao8Xuc/ExwETpkV6VlDZZauhIj5vvvBNzMVu/qEXEbP3cxXvGGaiuGQAxIUsQEy0TylRo&#10;G58SeQxZuFwdgMxrXQ0n+TX1IdpXiImWCW6qGh1OBS55NPQQZBApo7JeByvR/BjmkamWkhYdY7UA&#10;MVnGJKWwz3LCATwh65Dci5QUJSd2dV4mmYzcMpZecBM2Bfu4r0mbYs3yAqfcjoKhlE2WZDMzkp+R&#10;WFP15tyFhZllmHNgxeUfQlXTkUcejVuhFZ4rU1MlIDAHLOJj4gY3XjzjRoXFNfSrjpTAZkU/SseE&#10;Jn2gHOLkFn56xBSEBb0ifVhcfKnMS0u+FOSZeFkeMQOy1K+l+JLb+Wt5ypSc6bMzA8Q0g8yskGlJ&#10;qKWKfpg3icSiTO9YZJTpG5SbhGkKtLEmsrTi5saaQkwi5maKqQIgc8qUrqnoOXBJTJxqcS5OSLhE&#10;uSTNl7A4Fy3qA8n7nCsu3tUm1ev9LBDU8FdWfKCtf5XetEr24E2rCyRvtiD9Xhda1mdVCSeKrSss&#10;oEJ1Pmh8xOSyqZ6TgY+m9QSSvqhMTf30/kc+/G2I6b8Kcit4fPTcHl9B+Sxf5mqQhpJyZdKwmnq/&#10;oz95vtQTxXKfSpa5iJiVzF68b5yBapoBEJPULeCSxYSMTNYrSgBYN1T0k/BgmpTJT23sqyO5EDP1&#10;IUo2KJOfCJlSPVE2EDKpZUUD4ScPSI4m7AViQpakbjLgMEXALftKOyxCqCMsYAp8w5p86bOuSMiU&#10;LmI2mVrbGMiZCupxR9M1WQvV2kSsqeihctREnFKAAERFG31tULYeSN0pGSzSDDUEsjWb41mPeXBW&#10;X9Zd/hWQAXwAJSBEkUgHPcAQCFSIVUAGCXzQCdoYcVgFxDUsNdB7NGazA31RuamYiokrFG5WkVkJ&#10;s1nEzFb2+OB4KcRsCVy+++7KYLQEMQPKLFUA5D2M9M83xDSPTCg8m5GZpUyhvGgexJS0nOVL3aIy&#10;c0vQhDVV/WMhciViCi7NyYhf4UsuPJR5ieZNTJxrEqwugUsKeg477AiUftiLNzlvaa5h5M+loQA3&#10;72TVjEvC1ztc+ZfwJVdHSiZWf1QJ8IJL8WUw5NjlDWUl6nvo5JH1pGoXpDohOSJBnOSNQJxy0xRo&#10;iiOtjYIlaIo4vXFm0M3cF5tLwvSBcl/io+6yucNLj5ZP6VVMw8dSoqZptPraESWvWPFuNX3Lt7Fz&#10;jYjZxl6QeDpxBtbaDICYrFQoFRSVEzAjKZNsLIXLccOT2RA6JSIlGxwJZaoDEJvVkkOWtim2Tqid&#10;R4D4UDHRMvFH4VfWG6hLiCmDTFZQIaZWl7RUPSn6YTFguUKSlGTCSsYXvcRO6/3D1z0rmUqCTPiU&#10;sgJuKk1TiiboKSdqw03LVGORFlz6WKHs2ZWIqQijsNKYUiqmDS8OsWZzX7BVoianxz+Hf+Yhhxx2&#10;/PEnYjRDDJ3CIFiTVDyipeTqgSMwCsgoEyLV8Sj5UsNb6sjMyIp+lKCpih8LlJts6QPHvsrH15LL&#10;kygQMts+YmYpk6IlNfsJ+v0EQmZ5xPQRcy8tKxdTmQxGk1Za7vlSNeYImb7GPAiUG1kSE5dyiWw5&#10;YsS5yN7ExOkjpQ7joIycE7hGkhuR4FJkaYZE8le3/BDlX8q9y+rV1LCKN7Pen8oz9nwpuNS73S6l&#10;ZOkFpPqmrNydB9c56MpN0QaGCoY4YeVrqtE5738+1wqa8zk1vZAdi61nEzR9tbhoMkjEtExNEzKD&#10;9Mrsr9l4uiFj4ElkSZk+NdOrsBExK1mRImJWMnvxvnEGqmkGVO6DhAlfYvPDjup+1JhHjSXBx0MO&#10;OeTQQw/lp0LhkKAQU1VB3MjGjkCTHWROdAweAU0UxOQnlClMRLkELqViCjE9X+pXvvHRQgBEJZyx&#10;mqKOcLsoU02AOEaIKbGEB+cYRe7YEWWi/bDgBaApUdPEHnm2KyPNzDUVNFcWpuBScUaNv/mbv7Uh&#10;ccii5/rVouecOaTLv4UzJAmVco0jjjhKyZpIVtdeO1IV6ITOIRLoxJeTq7hHbkRKHIQ1lXxpZKls&#10;SxvyxVSJj0DTyl9KISZY5gvJS/kTrREVMythcksrVEw5GfkCc19j7sPl3sDI+xb5oh8rqPKxckvK&#10;9KCZjZh7XVMF5oqVW6W5tEyUS9MslXMJXPLq46COtSoXHnisklnB24M3CUAG2fAG5rqIN78ugaxg&#10;HIJUIQ7var29oTohpmVnqoTcdxkQX4KVvLH5kwLoQkwpmtZDNavQC0/1CNYrKxtDh2sVtefiSqDJ&#10;xxDKhA51ZWhmEbJA4pMrYzIO8GaZPjvTN4f0twfHqwrQMNHLjVb3o+JxH6aXwmrwqn2rHLKqoCC+&#10;r8PefTeqmK1f5iJitn7u4j3jDFTXDICYYKUkzKTQNN2ATkXMMWUm3EVw/OCDDz7ssMOgTPARvjTE&#10;TCp33CbEJGJOhB0FlBRMomgoG9I3SNri2xl5Jg2/A6aJB7sFyiVhyr2IpUVCJmuVqhZYUE0RMcRU&#10;3Q/LhohTNUDwnBI0RZyeNaVoci4KKSqeqPg4ug6rpnLOWNRVhCsVU1mYJmSKNQPE9DcqKMnCrHog&#10;noK1n/PnrPgn8E8jW+Cggw6hqTSqFayJkza1HZQPEzAlLQ/Fixw+1aErjC6mNEUT7oQsoUlzVlfk&#10;10hUf1UWpm/n4wt94DDvVWQpmD4LU+mPvoq8lPFQqSqfIAWz5YjJA1rRj2rYc/0yAxsjS8o0+TYX&#10;MVXxw4DaVZ4vndhyMY0vZY3pndgtaC6bTG+WmbXJFFyiVatCHG9LouGq47nggosIiGNBILLkgwCH&#10;QTPKQkZu561oMiRvJC54QEMAjncvFy2SCa3NlRqR+0C5CZnqZSXnV6mY1npAN9rIqvWWB+LlTMvg&#10;DIxm5USr6zQLPvAZRBG0uh95QahHpUdMb2ZUxrTSCoOyiGkEGTCld8q0JM5AEPUV7j7+7gvVvb1R&#10;RMwK17iImBVOYLx7nIGqmQGs14WVrA8gpjY5ZarAfNCgQQiWUKOETBBTUXJ1j7SSIJjRhEwO5lcO&#10;IFzOSkLfIB4HYO3Tpy+6I1/iUKZZryvDUiNN79xDnX74TldGJogJBbKCsqZquRJiKu4GtMkMhe99&#10;2barCZ764KlPCesciWI8lBRNqwSykKJsjHgW1U9IBPK9zlmbxZpahr2o6cPlxp0SO1VXwaLOQyl0&#10;DuMCB5wYZ8s/HB2XqKhYE+AAOyRtwiJACboXYXRYE3kMlAFuDDdhIyGmOT4KMbldqqcQUzZGvsRH&#10;ZKlhIXLDSl/iY3wZIGYrasYBzSxcvvfe+xqq+AmGFQCptDxLmXIy0gn7oLmFy302qjRdC5EH1uvl&#10;y31EmVaGJSHTHAB86FwhcpWWA5e8fFwwkA4hssTbkheXlFwuKki1JGsCPRstnzc8bwbexrxReYty&#10;CQSf8fYDDdXCVM2lADven0JMRaLVkkedVL2QaUkgdvmkjExdIwkWfeKHlZlLvwySjO0uIlQJmVYq&#10;ZKF2S+6UUMq7nX8FpwouK86g5GlFyfXxVCk6n1nLyCxlimlomLVwN28jqzcPdrL3NTwNLNwD0AxY&#10;M3DQjIHySla4iJiVzF68b5yBapqBQMUUYoKb0jIJURPgRsiEF5EnDzroIBATspQ1pnWPFF8KMbWx&#10;L+d26I+VBN+ipBKnvgHUY3Xh+5rvdxZXtSmXaZEhpqDTwuVEAJEVWbFYR1El1S/EvvFtX0sLv/qk&#10;fq1nokzZG4ky/ZIs+0ANMzmy6h+1oFQ8UclqBpoWQA90TSutsOVZHjEsvSqVAJc5E/iAFZd/CP9Y&#10;ZF3S78BNvA+JmVIeRNkHlcXCTeKqECf1IvjgADGWuAkbme862GRRcshS4qUHSk+WHi6zbXsEl95o&#10;3byKPF/mFonn6pTcaECZ3eGv2YcScerpSlGmt2SHMq33jzIys4hZqsFPbqDcuvv4ZuXW5keVPV62&#10;VBW5GkiiXEKWyNIIluRZcuUAVmJsCVaiWVIBxqUFb3ve4bxX5c+l96ScEGBE3ieIgupxqji1hEwo&#10;U/FoKx43OyHlfvDu0nvYLp+s6IeH0jtTw7I+pLhrWCmb/epzMUWWVgwkrLQ4u3EnZ65kTU6Jf5HC&#10;5VaX7YtyrBbHQNMnZWbLyRUrNxI1DwrLywx0ymz6ZuD9LqzMvZfFzbOmm+ByrCivZJGLiFnJ7MX7&#10;xhmophlQLiaaJSIeZKlNoMkt5GWSzE96I1IDvCh8BCiJg8OX2mSNqRRMg0u7BYrErggtk4i5VlCj&#10;TNCKhVYDrAQ0bVhlD0DJ6qvqb36qWNtSuKRqqMacnxZAtzwq721kWiZ4J9b09UC5CW2q+5FnteWr&#10;ecS0xj/ol1qztWBrYfZyEYs3azC0qnA8/xYWYFOk4GAJtPzDiZligqiUTeQuzGtgFILpOLqDm7jb&#10;EHgFYhRMh3XQ1Yjkmm+RuRTBWNYNMjfb0tf0mC1RtsuOGWGa/VApjsyi5MqVH2TH++9/aIO/Ap25&#10;DyjuNND0TYBKNf6x9pJlin58abnkTAuXB8VVVvqjonL5YjLhyrk0ZyJFw33nHvJrgUvyLLlOoNkj&#10;0XCuHEiN4JVVH1TewLyN5fzqTYhUOgMpyi89iHErD9J3B+DNqRYAaiCpYiB5sAOpajrA4yirmHej&#10;1av5lGIrVpPAacNi64FmGTCl4uYeN3k6Hy7X1ZTK8pTTYl15rPqHv1r1jz7USos0vLN4t1GmLz83&#10;xMy2Cyp/iyg2SND0gqVP8RQcC4ujL2Yli1xEzEpmL943zkA1zYAqyikkV8WP35LIcfv2WBqpQw96&#10;JLwodlTZuDWQhCzlWMTtok8kTMrPUT35yX6x5U8viZEIiqwofPsrMg6mGmWyBtuQRRErMVINKyin&#10;g8ADGiL8KC9TvUAUZ5QcaLWrZpLCnxBRuIvsM20ozshQMJ3Bn9QrCJVRmZqs0BKBzLk6qCU3NUi3&#10;m+OgAohWoqul3bQoheAVUoQDVMAho0EBtDJWmWm4hKZBAArBdNRN2lRCnBSkE3JV+iZqGQFZcBPo&#10;IWgLa8JJZpCJlinQ9KHwbJ/xZhv2qBOPmK+MJBnQpEdJ2//gg58EQ5SZO4wyBZrZ7Ewzywz82LOI&#10;6XNSzc9IumYQN1d2piW/AprWqVx8CVyqiIesWWrDeQlgSjo90omHJEteGl4gXibg8uSTT+WFQ7ZE&#10;pebdznue9xiXTFYhrlIz1XfzU9XiQkP9yS5vJJ9nh65bdJiFsLnFDNX9U5gSLxsjXRfpfQtfWijc&#10;ouHeO9NaEvgiIWsXpPez9H4hJv8E3th8cvn38q9WuBwu5I2t60l53NpnU0bu+iD7InG7XBQImsmR&#10;j2sLMQOFMjenMwij64l82Xhg4a4idB0QG0iuqYUtIuaamsn4OHEG2voMgJjwpRWVg5Vs8sjkRjYQ&#10;k2Id8imJd6NHQpYSLAFHaJJN7uu6UcaZ1vIHxGSDPomzQ5l9+/aTOzokx6rDiss3PoyoHpKKmAsT&#10;NVT3o9JylitWXBZglmcRqhCTu7CjulQFzoKyUCklystUARA/Gfwqy2gb3IjiAuqpdQrPKMSUmKTm&#10;KL5y3EKN3/ve3/7t3yZL9d//PWW36/yImoqkUx/SDllrkAHKEPoQLVWQoUAJRGIKiXhAu4UlGZrf&#10;tGNHeksTRu9RW1vHXA0ZMpTO8DvuuBOW9Uxzmrh56FFHHYXRJriZCpznXnzxJVdddfX1198watRt&#10;Y8eSvomv+4OPPJJ0rZycdKh8YubMWXPnPgtFvfJKUmG+ICkgf3PRosVLlixlLF1KNY8GzurLli1L&#10;OkMayb39NmQJVq58790PVr73wbvvvs+vjOXL332HoT+9h06JKvmTD9LBTjK4pTj4qx/J7cWDP/jg&#10;I+7CX3mQZLyLnLnqWEEMPR087/LkeZe/DWiuWLbsnWVvLV+69O2lS7BkX7Z48VuLFy19880lby5c&#10;vPAN2pcvWrDgzQXzF77++hvzXsMdc/6rryYGmcocKMbQX3/tNdps0sOdSin6SZLDClnKIuqZtL6H&#10;BpIYFc1kDidOxOQSE3Wa9BTSK2+9dRR8f911I6+++prLL7/ioosuPu+888866+zTTz/jlFNOPeEE&#10;AuJHHXww9gv7kU4CxwwahIrfm6uXLl106bIpr/gGG+A3maSlAGXpe2a99G3AxR4hBa731HQKdEv+&#10;yptHb6RUa2wa3Mh7rGg2lMiQepvxsDxIKmcmD5g+GiBbeKgUMRNXBL11v887lyuggj8ROZeWdkmC&#10;hxzaE6lSlBm4HdmNQkyxshCTfymXaso/Bh+BOT6e6tTFR1uZMPpsWgGQtEzTC0V1ilEIB1V+bjJn&#10;YGZUJvPSXDa9PqonCpwvs/7twSnFHuUVrmoRMSucwHj3OANVMwMgJjRpReWCS6CThC/gMvEg6dyZ&#10;6B31OoTL8SHCw0hM6TfES4NL5WVCnPhoCjHVWxI2HT58awUHAU20TEXM+epXUiaUKabUOiGLIhm4&#10;wIXIIfJtgTJ5BO4optRaZdqGwl6mPUiTsHC5lZkbYmpt0+2cDxJpgJiKM0oiCkrLi0U/LNXfY2Ot&#10;ZqFOtCDW/HRjp7glS3XasC8ppSIVgUPQjtItWd25F2iQuML8KFGBOAZpGdd6pp00ViRkZn7bbbeD&#10;1Jl8zS0F/kcfffTxx59wyimnnHEGdpsjzjvvvIsvvviyyy67+uqroZ8bbrjh5ptvvuOOOx955JEn&#10;npgKa+K6SS06hkYJaqXa5ptvLtJgW4y8ufQtQNNyH0G699778IP3P/rww58xVr73k3eWr1z21jtL&#10;FsN2b7Oz/O333l3xAQf85MOf//SjX3z0k59/+MHPGB+8/9P3V37E8RrvvfuhH9zCXzlGg/33V3JY&#10;cgyPFgzotnjL+yveYazkHHje5W+/u+ytFW8tfWfpkuWcz+JFyxa9+RbjzYVLF76x5I0FixnzX39z&#10;3mtvvPrK/FdeTmp9EDIXLKDaiTRNiBO4JEqOGxQ93xOsZHJmz6ZnEgHxGTSPnzQJY0u6QT4Mtd9+&#10;+5hbbqGpI8Xg1zC9F1544TnnnHP22WefeeaZp512GvN/4oknHnfccWAlLwreC3w0+JhstRV9UCnH&#10;6UOhG58kS0cBKnknpNC2Lvt83Hi5edG5Ua5h4CC50MpX4XYO493De4M3CRjIxo42vWe0z+329tNb&#10;CJDdbLOkN2yHDsiiybPwFLwheb/R5Id37N+kGzuFd+GqD26Pb+9nztk40na8uaaC+Kqc07eIRS3g&#10;SKWCqLDPclpEeEGLHSVuqvycIfnTItq6kuRGqxayEkB99k3sVNamVRPqSe0rwidtKxnUQuSmXOoL&#10;xGd+608xUF7JChcRs5LZi/eNM1BNM2AV5UIfSZgBYsrYEiGTJZPSH5ZPaZkEwa2pj2VhyikT5RK4&#10;pAhdG+sutyDIERcjHCwLdFEmX9lKyoQyJW9oBdLaYM1+ID9VMDC4L3dkHWJVMHFCYOoR02JeWsZU&#10;9yOaDBBT6qbc2jkrHygPENPSK63wNtUym0XMJI1OPaGV5woZsMxDpYmIlG5F4kz+z1qfNPhbd11e&#10;EQnJ4CYvAfmsqK+0gKcQl67xECezzUtQxM3jwZ3TTz8d+jn33HMvSFM4L7/88pEjqRnCEWn0nXfe&#10;OW7cOLDpscfw4JzyxBNPJF3S027oABakBXKh6iHvwWGInQiEby9bAdiJFEE92A6wA+kY4B2/8lfQ&#10;UNQorNROsC+aFIDCo3589BPY9BfcIjYtQmfhQQxVBamcQwqa7ws0316WgCaUyRBlCjEXzF8EX74+&#10;byF8+fJL8158Iemlyb+ODcGSTkr8e/lX88+HJpkNKPzBBx+87z7aOd41duzYUaNGwZQ33XQTWHnt&#10;tddeccUVl1xyicgSmmeSjz/+eHIXjjjiCHRlcJ83PMkhaPxwCmI/HxNaW6H986rx2vGZEtvpwoOX&#10;3kgRFlSCilCSn7xD/GaIyd2NJg0xszt62/AG06eYZ1fvLt5FQkweBBLVe0/XRUlPSWmYeZuukXTm&#10;pmUGoCnKtD5AhphKAkG75ZPFR4/PoBKmrcjGXw0qGK2Sc2NH8Zwgz+RGCZnSMk3O9O6VXtoMUjat&#10;iCd4as+Ryu025VLSqd1Rf4rlPpUschExK5m9eN84A9U0AyCmljQrJG+SIFIhs1MnEqq6sl6SkYmV&#10;OssnfIN4yLIKRMKO0ikBHeViqq6cX2WleXi6scNhChoCeRIyGUTApUdClqiYlpSpdEz4UksI3+nE&#10;2tTsx0ffWI20NhhoBsuDFh4vZFrmpfRLy8KEWa3tpFVgIJp6xPTl5OaUmaZjFhDT6FBLshcy0xU6&#10;oUzpVcCB8aWHS+Gm1n62QukQkct11uE1UmqsiF+4iboZsCaRdBS1k0466VRqmImmn3nmj8kKPPts&#10;NE4RJxrn9ddfDz8BUrfffjvcCVoBWBMmTCC2PnXqVKLDJCBSBPPKy6/Nm/fGwjfoV06BeUEphOHe&#10;XEhIeilIJ9AE8pKxbAXAx4D84L8UPYl9EzFHsPzoww8SvgzgUr/+9KN/ZKSgWaBMg1RD1QRwEzkz&#10;IcskYv72u28zlhVUTM6E8/GyZYKVL776/HMvz33mhaefem7ObMunxMlyKngtrHzgAUwr7x4zJhEp&#10;AfGrrqI/+GUowdA50wWmj0i3s846C7JkPk844QSUY97PSv9AUYbymX8+EXwueEV4XVD9EQ6VecIV&#10;Ai93KhwmVCey1L4uKnhLKPs5jZU3bdzuN3svecrUo3k0FF9KwtSVCR9eNnbATadiFhDTw6U4Uopp&#10;RoM3ymxqay7KRLbUsF+t1aTFHPg0KTFGNW3Gf3ZB6C3TxZS6OLTkSwmWcofgJ3/l887lKBelinuY&#10;oukf3K45ff5l4D2k4LvVs9uRutHOweLvuoJlRNOiSha5iJiVzF68b5yBapqBADF9ImbSAjldpZIy&#10;1x7Uo/TCwChpSNynD8ICqqM4EiFHjX/4VVomGwuwISZiD4jJAWRsApF8ccOLokyoUXlaKtZBy6Qw&#10;gqGgucwv9b3P0qIu5GR3qXMd6ojuywOanqG1wVapADFllumHdE3WP4uSyzVTLCvEVDWG2bBbqbgc&#10;Xjxi+kC5rdarBMuL4ABiSjpSYF0LvClV/An+8BqnaCCNpNOjhUy7RKZSHyZeGl4XbBIp20dFQ0sj&#10;Fxbc1/wfeeSRSa3QcVQLnXjyyScT2IWWYCbICYqCpRRbh66uu476oRuBrdtuu+2OO+6gbn3cuAfH&#10;j3/k0QmkdSaK57SpMymsnjlzdip60t+SxpX0Fnr5pRfp+p0M4tFkPZL7SBIkqZDUdy9aRMbnsreW&#10;kuL5DkRIGqVGkkyZ5lOmdeLJ/ltpbuWSxUliJfdKEiuT3EqsiEivTMaC+W/OJ71y3hsklPIsBL5f&#10;eP7l55598dm5zz/91FyyJ2fMeHLqEzOmTJmKRDthwmOUQI0bN/7ee8fddee9Y8feRVEO8W42qJp/&#10;4K233gpkCytRKM8//3wmBByHIxEptbHPhmDJHPLuFVNycYWoBdnjF8ucpz4JvGHI3MWxHw9/cirI&#10;m0w2D5SWR6FXVnzJPjjIvSxWLolR74okp7IoH3rm8xFzUx/tLZTU2jgJk7cHG+kuvFX4aHvetWsY&#10;va+aRcz0gAQxPVzy0dAw1kyfnyYOhEQI9yeppTLIVLMfUaZ9qC0t0grGxXyquDfvCOVrqupcMicP&#10;ootS9Q0SrWa9h8rAZSBneqnSIiHGuFY5pG8kRkTMSha5iJiVzF68b5yBapoBEFMumGxQi3IxlZ1p&#10;QggrKPIM7XlYTbWxvrLWgpLIOfCl6ZRW9KN8QRZmCZlCTJIzia6zNrCEiDLhObUqUTWAHCLxduEn&#10;dTyKjvFTBT0WZAcxZQ2ICMo6pOpyLQyKpinQZrWollll/ZF5KIkiSsS0nuY6JRDTKsrV+8cX9q7a&#10;x5m0toKK6SlQgqV4Usu/VnHbhJgiCalHdrD+ZIgZgKYkT2NTw02UM7X9JJ9BrEk2KxobuAn3Ky+W&#10;l4DXAmBCijuWoqHjj0fshKXgTuhK4XVgi4jwpdRFX34FJdJ00Kau5dZbbxs9egx+SXiJ486DRw/1&#10;1FRV0/SSZomUFRF1xyQST5/p02FQQtBz6JQjHyXzgU97EVHBnRRxp+2Iko5EvtEOuiml3OZSqY47&#10;DPVtnz376dlPPiULdGrneTqemhPAKxQrSmhY9d2cJKfKCdOhUa10MHvCYRQLocsuu5yQNxtSrgLf&#10;/HuReCVPAuLMjFpY6U3Lr2xcOCkIjloO4yDkI+dbEJzPCOim9EqLQUvVtjC0QtImGerFFR1yR/RF&#10;+E94qvQJ+6tQ1Yeq7b0kNdSL3Lr2SGpt0oRORcmlYoKYvD2MgLmvlHI7K13n5Oqm/k1brGNLxEtT&#10;K9V8Vf2xPGgKPflS4aPKB4qPKldxfNxUvhMgXSBt6vvBkmGU5aI78lnmU2yNvvjgywjJ8jsNKwPi&#10;LIWb0lCD8xHpGvh6xNTjxAaSlSxyETErmb143zgD1TQDqihnkWNjHVLaliEmt7BEdUdvLCImiyvE&#10;iXijcLkoU+sxa7MCiNbmR75FCqbzM20PdDiJmuAjX+soiIpNA3bsIHJwI38i/gViQqLCSh9cY6VB&#10;DqH0B4GVwXmpZkjRK6GkpA4JmTa87YiZj5hhSoCYysVURbkhpgmZuYipnDZFLbXYa5OWaWQgYhCL&#10;KA5uqpUv2vCpcpasqSONLXSMJxIF08ELvWTgJi8TShvXA8puQ34DlaxmSJcHaMxplXpCnCidQOdJ&#10;J5186qmnURydBtjJPzwP7CSxEy8e7DkvvvjSFNdANRRACmBQP68H5m644aabU5d49EI474477kIH&#10;xVAJHqUDOxRoAzzlFqCQoebdYCt0yABhuSN31yP4wS34z/PgIkjAlye99tqRnAAozJlwPgxOTEDJ&#10;qXLCCLWc/4gR5/IPGTFCoxD4Vkol71vemVwRweLYE8DlBL7ZuKzRDlipxgG884F4S2rU62jRav+6&#10;WBxcVxFWiCMx0kuV4KAq6vjJh46/WgmY7msit0c9L5HqLWcapBBTuS6KQvDIhpj8SSjMs+Qipl0X&#10;CTdXjZgnuZhposcqfCm1MpcyOVKdfvg0Wd9LUaYJhCK2wCMdttOnGLaDHTmArwK5xkq2lNOQGsYy&#10;dHXqS4Kyj2l1hCadGlzq2yMbQzfE9LQaEbPy5S0iZuVzGB8hzkB1zACIqWiaj6lJmzEtxFRMhEzY&#10;hVxA8IVEQMLl2FqyPEMqLNWqfgBcpGUKNCFOlQTxE8SERdXdhFQqvtZZb1AxFTEHNPmVb3P+RAhM&#10;GGqIqeJxkBES5WCZVsoShVtkOyJ21H6WKQP3O9Wxsj6ZimmNf9TumaVfdtbmXFiiwU8S0ZZGZWoQ&#10;67BtWcrkMK3xHhA9Pkr3UrWviWHGo75cwwQzC8UCEFabLClLngAQEpyExskLBzahyQk3QStqhtRZ&#10;XvVbKJ4IeZBnUetUjP1UBoqnhvI86UIEhgJwYBwwB9IBoAigAYDiGQmAAoUMdviVASDCpgxjRDAR&#10;xRFMxF1SQ9Sowa88LA/OAB9BXiRXw0cIkuA/J4N1KIMT4/Q4Sc4ZoRYTe/j5uOOOh6RRcPVGlWMr&#10;WAlNwt9Iv3gmMD9kHaBTMldsvM95t0sCVMYkMMcrJY1ZKGkvougw4EtLfuB1EbcJMXXBYIjJa8SL&#10;xeN7ZrV9K+62SxS7IAmi6gUGLPaA1dWjXTryoYZBAUcJmSasilB1X23+Gsmpm4l1kUdMREoNA00L&#10;nWvHmkmqvE/Or/K/9NmWARFKm2ToUw/q+W4LoCS38CAyteVLg68FK1H38CqzTD8Ei2aBZEVCZRDT&#10;h/VNCo0qZiXLW0TMSmYv3jfOQDXNAIiJQqkNfLRiBRlksrKyPqm+RIFyqZj8yjIMrCCMwYNgJYiJ&#10;GCYt05IyfWPJtMac7MDDETIZ6JuolXxlkwcJMqqxMpAHUyqXX4FyLUVWD8SfOEA2mTIw4o7ydmal&#10;4U8cb4qmN0Ox6LkF0L2TkVRMIaZMi0BMzkc+2ErHNOsiK/opNnSGKoq+gkUJ05cGey3TsvRY3SHI&#10;UkKmSEWUKdAMCs/FB4qh22bEYzuGMmIUzkQdm3iVeQVhKfQ5XkToCpkT4RfSYmPGd9gBJyn6NuE/&#10;JecARGjSbQkgk1abDC4VUvVTeZ4nBAxKwqcAFNqD/FIFMcFQBlxoQ7fwJ6mMHhO5r+5uQ9TIIwOO&#10;DDBX+MhTp/hIpPs4mJhTIhGAM+Q9xjnTJ4nOnFzScL2z++57ACzolOC1kimJejMJTIVKvwEyRb2V&#10;3mBZj5ZAGcy2oD+rLgs6faKt0FAXG4Z3HAPwKcOBjdeFp5bmbdqnHt8naOotpHMz0NS1jZWUedDU&#10;haKiEz6mr5O3VA3dxYrZA9AsSvKJ15KqfCzhMkuZwk3dzoeU6zSu1vhAWS8ruFD+l1bH7aPbkhtF&#10;gfLH5cMrwwcGH3P9SYjJJaJCFoES6cXR3BzN3LofPUh53Iy5mJUvbxExK5/D+AhxBqpjBkBME2xY&#10;a6FJwmpq9qONfQVegUsok40dESdxWNCENRvBUkKmJCKV/qhNOZs5ZSKQJdHylFT4ydpPfQ9cqNi3&#10;/E1YS1gw0CSIfGml4acamkM87LAyERyn3Eft8ljA1ApZmV4+L9M8UJR5aQmaxqBSMeWISaRe/STV&#10;SdIjpmLlVvQjg0xzL0KNMmNLYUR2tQ4i5qzrIkjTPnUv3ZGf4gwFWMU3ppAFWBlkatpfpW6KUA1S&#10;eRDTOBVINd9Tvbh6J3DxkBZ1EWNPDOqVBqeMNzlJcQGgnkypAIrrPsInuRCH2BCPAnm80JCoYBT+&#10;gwIZxOQhwmBwo2dE3csGRCtq5GF5cD2R8JFn5xxUIibTK+vwpLw9c93v3Zt4dx3/TK6R/KWU7Cc1&#10;7UqE1atjQrKfVT+fukLwm3G/V7UNBy1KbuI0T8qroIxJWFMqowDXUnJNbjQiNMrUIwtALVxu0W0e&#10;x6p/LMHaitytGt2/abMqpsmZvDdT06ICYvpcTKNMw8o0kTvpYKnmlmkuQFe1sFJKjKGhXfIJ7KwM&#10;XFXe8jLjdvVfUK8gvSFlB6EsGuVh+7sHhUQGlLno6Ut/soipeLoNPVEs96lkeYuIWcnsxfvGGaim&#10;GQAxLTIoxNRqp4xMfgJxLBHyLRJiomXyUzKYnDItXC4hU64uRMmFmGwyY08jsYkeJiWMHW5W/x7W&#10;HlRD2RixcliRuFgTRROAUItnvt8VK2f1Av7U8pv7WsRc0TEpoBAGC5K8Tkw48YjJU6ucXIjJg+Qi&#10;prLNlI6ptpBGmcXOPcm6bzJSriBkEXNLhoMeWOmVQ6miKyCDn0CPUMM0raAGyOLjZSRMRdt9wN24&#10;x05V56nsvQQK0qBq6qSohtdJt2upULSlUW0WoNavX/8BAxCQUD+TIl9pSGk8sVD+L1CQJaGMr9U2&#10;UGCqXFteTQ0AkbeBarzkwO8b1iv9Tpl2qb6V8MQ22yA1JZUfPttBQld9ffIi2kUCfMM/S84AaXub&#10;hCOVyyiUFBT6HU2p0Tn7RvmWwOBzGIzytWOSs5GfJElRoHIkjFM5H32+ZC1kPkcGoxaR96KjaFKb&#10;3hiiT7tRT6RXmZfY/G55lYWYgums9pkbH7cAuncmUhzcKscFl3weZbpucMl1I4P3D59QCZmq+9Gl&#10;i9483qVIEXN9ePnJJQRXF7w3uJ0XV2ooFz+q0oNTOZi3FhcVwsSghU9AhxJN9RTWbdL7nanKx0Lt&#10;Fk/3Wd06ICJmJYtcRMxKZi/eN85ANc0AiKkiccmTCDzQJJqD1jxtpnWBlahcQlI2RVqhTL65gQiY&#10;UtXlXshE5lKqn9L8QEzEJ4leIKbC5dCDVApWICgTjlGdOIuB6MT6mEvaVGk5ogiUqYUNDGLtARN5&#10;HAXWWR68nZ6tZ97GSLE22RUpRA5FcQ6qKGc9U6BcXZ5NyEQb8qBZ7LGSIKbWeC9JelnI6icMMQU3&#10;wIcJThBA0NbFlwpZ/FRg5BMxsymbltxpDBTIXfakkIddSPASKwGR4CqwC4CafIV3KhhMjm563VEo&#10;EQNGi1zaCQxF7U717kJiRXo9Ql6j3iwNiKMkOwKpffr0ZaQbWik5kFjf90uLiAmGkg3ZwPEM7sjo&#10;1auWx+ExeeT0/dmNuHZaIsNblFrpBIg5Hc4qvS7CkDJpwJjiVNKAkZcA7a3Yg7EAZLkT6OfTd76x&#10;wLSAz+jTjjFV0mjVpEeRnGbeKr28iukN0j1iCkazsmigVlpmJ8dLvxQ+GtTyKtsFjPGlCasWwTcR&#10;3acRB3a56awWODJIwfRxc0mY0i8NMY0ydaHC9YAoU9d+yp/WJ9fgj2sP8iIoNSMjgu8KUabMj2Rn&#10;C2IqhYa7+LB7buGOryi30LmeS+2C5Eqh+9oBgk6zpNBJMqL1eiWLXETMSmYv3jfOQDXNAIgJEeRu&#10;HjeTQFfRgF2MwMYOXUzgBr7s+eqldoSESznjyGtddT9yYk97SSZl5eySG6foKnFPWJNf+U5nzUBB&#10;RO1Q4Bv446vcwrIWA1W/H1EmWKmibxY81jA5ZapVnaQIhUpNyDS9RLdLwrQqHwEufMkJyBdJ5T7S&#10;wIwyzWi6yJqJKuY3ZcWpfiKQhXS7sMCTn8A04FF7HEMHiZoS4YQ72exAq/8wMLICFKlWImDRQ9pm&#10;MImYKzuTVxPiU3MaUBFFkwN4Us42NyvUgxpnwuN7vC5a+ifQLIFWNWTeGEt9Bos+BolduXRcQ20J&#10;uikmFvooCo+yWQR5OYtNHXF8NZVHtwDTPSzaBYDXC7Nk7xVly4LV66KMTKso1+PopdclAf8ozT+T&#10;4HMllSZh06uHskC5f2MYYrJjdTk2RXrFFS7XNJqIK5lTD+WzO4IWDAVaTK80U6DHYjMxc9BHQx89&#10;cyySrqkUTKNMA01wU+FyPuZcDUqMtM+mFfRI+ebzDlZS1IVpAMm75FEgcvP5lUGm3UuV5nycRavS&#10;RM2EyKuVSuv0DYH0FcEt1lEsQE/LChViGgdHxKxwhYuIWeEExrvHGaiaGQAxQUk2y7ZMdKdUdOKn&#10;1QB5xAQuE91pAMpTX1XdcjC3oGXKjx2+FGJCnB4xlYUJYipCShSMW8i3UyyMr3vkDa1eEB6yImsG&#10;641irDIr0fIjyQFG5HiOZKljVeOOYlPVBGjt8UKmViCpHXI8AWpZ5xQfB09VSM6DgLlZxDTKtAUV&#10;TlPvctOEJFn5ldtV42ZdYBLg8Au81VhYOp2hqv7kQ+32XEa3ok+TzYICZ6lcPmyqLAjrTim+ZM0n&#10;eEniKm0quYTgjQEv8LBeuvMc5mPxUmT9JAiqAkTWeWozts4WRdm/xdOhL2my8u2As7NlT9nSKLuL&#10;z1g1jFZGgQ9tWyTdLgyyWZj2LAadehzF2aViBojJzKiozsBaCRJ2EaLT84jpp5R9C5QLMXVJo9st&#10;FK4rCr1/9MhWihRcb+hkDCvtU68EGRKwAUR9RqTxB65eiqQHbcolZ2ooXM5njes6hcvlOqRUaamY&#10;1l6S+IZUTNJ2SaUAEOWL6ctxFAqHL5E2rfrHzHS5i3JslJuhhg7KotGXAINfOYahdrWW3RF0F/M+&#10;uylivls1X/Ft70QjYra91ySeUZyBtTMDICbypBBTcXDxJdokP8FHbpScaYXkkIe0LrBSx7ABKNAJ&#10;US5qQFILzKQvudo3q9mPWeHItIg1g9vYV0mHLNlZJ1i9tBpxOqwZLCGiTNVwsB6o4kRuefI8QhpR&#10;+hf34u5oJGiTrFhCTCv6UeKXpAgr9IFHYVnxpV8+vYSJJMNQnplAUwXmWlDToHkTMwmMjJ88XYkm&#10;tXmB0xI3fd2JKEEExqItb/w0bF3YfPtyZdAihnGAwMLLnKry4VlMX1Lxh0iCO/r+QKqKyiJmUN4u&#10;6PFQpfREU0xFYAIs24x6jc9MeizFkVlu88ilc8hVIkvdaBmTdoAlVgbJBnodlTqZVTdFjTbbltnp&#10;hUyvYgpYRXiWAMqv0pLVuV6vrwmNpmJ65BWX28avAS8K1u09adcwJp9bSq7eXV7SbpIfU68ry8DW&#10;10JaLFXLh8W3J1Amia67lJqp1pHczrWiSZ7sM1Iz+C6q+1HI24wglCipFF6IkIwb7ALgSwyq2NEX&#10;hcynKAtT9RjSJn8ijM6vKv9i6EguZfmSIdTO43AX7AjwLsB8gO8cvjqEqqTfcLnLVS5lijwOjlf8&#10;VD0ZlgUcj2sBf+KbirtwJDfy1Ozz9fL228vXzvfxd+JRI2J+J17m+I+MM8AMSMUUX3r9khXFynrM&#10;1UgZdmzqWIiQyU9ETUme7CBKqMBcvWQUK0+qjlODTMhTZjf85KvfVgWFzllXAEoelWUMqUOtjVX6&#10;I6yUxmBapqATXgQTIUvlZVpSJtKIFYFatr6qQ+TYLAnT+pILMRUlZyG0OKD4UtXrFjFXdblGWmbb&#10;ZFIdKJoBbgZwqTvaMq/osDhDiClpCvgQDqpcQ9Ub5BPA+uAg+QkkqwL3TD6hbe7CY/IgwiM2Hge+&#10;VH9zbWr0IrjhVwCClxIpiUejBIPH4QVN0zGTxtYKlBtj+Zoh8Y0xUxC497964ON2rxEqcBxIj2Ue&#10;yp+Af/bgKbKPaVxrVOprerjRM7FJpIaDdotNhaVXGtBzsF41iYvGoKYp6oSNv/X6KpDtLzDsEfzB&#10;lgIRIKaplfZeEmXa21L5FXbh4SfQVGTL11Qagwq/VIcEa/Jm4/1ALixfEnw8rSrO5EzenqoMk1TJ&#10;7RzOAFO5UR8ihc6NMnkcuUAo4KCcSIWqQUZM+GkZRcemUaNG45yKMSpO/jSOooMUdv249OPYT38p&#10;2j698sprtJKixRQtQzmegbc/Rv2E10FSjFpHjx4zadIUGk3xmFAm3yR8CYCzcOctt4xi0AhqwoSJ&#10;dJziQbDxx5x1+vSZixYtoYkUJv+4bgGdGLi++uo8TonvLhTcxYsXx+Wj1TMQEbPVUxfvGGegymbA&#10;VEx1IS/KFUn4O9hURQ6MgqTsI1sSKAdN2CwpE8pEKlTpj7RMhEzgEtBMW0omnt4IDGgDnjJBTAZC&#10;puzWRZmpWXhSfyrKNMccSZhKn2JNYqngABWkW/kzCyHcafZ7kKtsTczFxvcl9yqmIaaVIUuSCRDT&#10;JMyUMhO/G63oWvu1ltsWhM59dqakJoWSud2kLAU0hRTiReUsquuSIIBlHBBktvElVTUVO7wQLPIc&#10;ABrygJLNeARBqvjS2lVzI0cCELyUYCVwiXiJOM2LyEts/QY5PSGUpQPa2aoyyX6ayGp8o3+gJsS0&#10;TOl5ghseir/qkX2QPZCBxWGGYpy2GEj5ixZcNoALeNFrpYI2n0Uq8VJI6uVVnafm3xIZLUWS4y2S&#10;rseUiKuXzERELzfaG0P/WHt86YgmYdqkeQHY+NLeMJZN4UPnwTWMTz/wr0JAq7qX1HSfixmkz0qY&#10;lAlRNplEFphKuDTE5DButwRNO0AfbeRAYtz6dKvaRsFrxEK6g9JQFI684YabYER2wDuAkpah3IJv&#10;PxwJbgKdtKcHHwHEZ555dsaMWRzAwSAmvaAY7NA7CmScN28+bAp08ix8w/C9AbnS6ZQ/TZw4iTu+&#10;8MJLTzwxjedi8EQLFiykHxU+/5Ao6uYdd9y1ZMlbHMMtBNxXrny/yr7o29LpRsRsS69GPJc4A2tz&#10;BtTdx+LgokxlWNq+flXJuerNrfRH/QkVNAdNCK+zjxgGZUKWavfMBmimkEmbH5pl00cycUz0Q5aH&#10;6vrDksPaA2XKj12Bb4QHGZTw/a7eP9I8OBhJEjlEx0uAtIg5OiV3VLSdg9lRlQ9rjLdbV+DPdBce&#10;RIhpUT+PmGpZbipmFjFFh+UR05DUWEoUlc2Z4wCWfymXvlwGuuLfyesCFwKX6gPJDr9yowRIPZqg&#10;QTFQpf1JMGOHR+A1lfzMxtUCuMkt3M4xImcDJlO8eDRYlxoVJK5U3OrO1YdyKnQFkiZWdJEpgUp5&#10;gjoeVf8Il1Xcww/F8XlkqwEyN4NEFksM/xPbLGVl9OuX1KLzfuNX/iSw5t+bhoOF+GCcrMULeQse&#10;dgOR0iugyijlcTgrppF/CQo9z8s58A9h3hTsNuAOuJZfdc2gl9gm0PIj/RvDh6oFyjbblmQp0JRU&#10;aVHyIAHDns4uYCyv17RMj/vBo3lItUfWjXp/FqcOabaQvsE1EW9Y+xQoSs71mEmVqiXnw8ifJNQq&#10;yKBmkkTJxZdWnaNG5HwwGXwzQIpwHrU+2PKDiSAgQiPtQ9EUCXdwRUqnKNqQom5yACgJLDJgRPa5&#10;hV5TACiYiDB52223A5c0tb/++hv5kiGIQXiErwKORKqcP/8N2JQH51k4khuRSJFC2SEEz9cRX000&#10;BQAx0UphWR4W9fRXv/r12vxW/pY/dkTMb/kLHP95cQZsBoSYWsLlfGlkqaTMxGymAROZJG4uxFTX&#10;YzZ4QnSCAEaYlSWfI5WpSU6+kjLV9Sdt+YOceUDQKiZw2JYfuygTBCR4LVEEBGThQYNEuVTmPnlU&#10;Ssc0YZLj0TI5WGioAiDdUUn9SvOXabP3wjQV02p9ZKYoryJv+GfuRb6o3COm5wOLjQYqpilGKr8w&#10;lYv7GmIqUG6qnoQ0aZwKlEs45EYgjDkniw2Ix/eeeSZLAcrkdTQLfaX62V2kVyl0DgVypOq31OpG&#10;uJaKoODOOvzElRxSZfCEPG0Kgpgc0fYpQUxoEr4kT6+xMcG+gQOp4MCwMBnsMwZQhtGfdwREiKEm&#10;P/vyKzfyp8GDqShOyNYO40/pibDhaVQYicVR397+Fg7jooZ7cSPvTa59cNkCeeFUzraoIZLJiqCI&#10;VopCnPwrNNuBpCqAU+hcQiYHMFeWP8D1EkkITCk4y5sfMpbGbJSmB7SfEj5NdrXMSI9rXqMVhgoN&#10;7f0jDPW6b/ZdZAjrH8FeXHMnYEcP7mE3K7L64LuHS/0z05Ohwh2lNgmzq1sqIi/ZwoxiTyveogll&#10;KjFaoXPeLMpXFmLyyeJrhk8cn0qAUrU7Fl7QB5M/QXVgHFhJS1IyKaFJhEZi1giKwCXXiqTeoCYS&#10;4CZdkig2LaDQNQFQQuFEtNXgFGRE+ETR5DDGzTffSrYlXx2q8yMMAnGigEr4JApPxJygPI/A4xAr&#10;57nI7OQ6lrsQckHyJG4Ojy5evHTZsuUff/xxXERaPQMRMVs9dfGOcQaqbAZATCVaBYhZcDJMkZGN&#10;9VUF5hwmdlFuH1ACRCR1NMOHwxQ6DNWTfZr1IWSCmKTlo7ERNidQDkEmlT9pVr5avxA0J/XKD2RO&#10;OBLK5MklTDKsg7mayvDTEFM5l6wcLE5QKYscSxorHz+hTNYzazonS2d19FEipjr6WDm52WGqVNYQ&#10;U+6b3p9F5eSpkFPYAgkqi5gmbmUDo/qTR0xFkLWZfOilKVECMMQVAkTGbDOt9HNktqnrp/SKV0Gd&#10;rxVKFraKjThVbkGT46VXlyZeYtlhSqiDzDgQQRAMJjsUqREhktdcQ/uok2iU2FPStR75EtQjNXf4&#10;cLLchm+33Tbbb49yTANAnE132HlninZ32nVXWjTtsvvudEXffe+996T30377UQdGcyBs+dUKCmN2&#10;MkvJuyUzj8oPyBlT96T6aCg2NYPB1iT7FwaFVoHO1DKLNxviOk6ZvEkQnhFEEW4hNiAPuMSvh38p&#10;GjD1UkB5U+OcQGZGkjSLImaGeWBKOQnlewDuTCkXUUyp2jza5YGJfHqNbJN4rGm3CwkjyyC0LcTU&#10;YSa15iKmz7a0N552PFMq7G6bvW2y79WsGpqrYup9CGVS5SXEtEHVk0mbVk5uXcvVdlWIySdIHbyI&#10;OYgv5YIOYprDAxksfFr5fhidBseBRb4NkCThPziSC0slvcgyE7WSIwlQcFFKAIQ8S0yOuJFKIL5b&#10;VI1OLuYll1yG9gmqUrij8nOemm8YHhAehU3Jv0QN5TDIkig8+xQS8VxgqKIffG/wCCR0vvnm4hUr&#10;3vvJT3762WefV9kXfVs63YiYbenViOcSZ2BtzgCIuYpZdjEdE1KUJCl3bH4CIiyxauisfD7wBV2T&#10;21l9QUx+IlhxL2AF5QmBgrgt6Zioa2r5owblclwXZSpijkigoZ7XcCd/AiLVKxLZg5UJdrQO5rIx&#10;YrAAmKOyvPHgRbCSpQ6JhQEjEmrnnwJWqoGkOWKa6bo5FgV2mFY/rp7LGmpqUiz0SdZOqw4PIpIG&#10;H0FwUzwhVTKFuYKtpijTcMEkN1PL7K+S4oSkRIcRHeF+ph0tGVJjnmFwJp/XhYsBDkhD3gVZVMIY&#10;j8B9oUnr28R7AEmSWzixlHISwhFiUmIkzRKGY7CTXl8Q5kbOTAb7RVFzc+EmMXNUb/iP1AlYEC6E&#10;DocMGYQV0lZbDYUat912axhUAMpPAaWnyTTzYhWU5AHVHICRJmtw7mQFkvy3ylmlBVHMLbIrk0x6&#10;K71t4Ev4hkB8gfksk8ESQCVkamaYMd78vFe4QKL/Ou9IppR3MuzDm59/vE+ZNfFP1K7MBMtrNBK1&#10;qwXLpPTSo/b1TvAiq6WoKmvToupZqTJgSp2h3/wBYl+PpLafS6XGzYizam2l7lbW4EqIyY3FyiVU&#10;88Iw7wVuIbwg81o+1FwQyqKIIWcxhmzYwU0+4Fx5wnkEPfge4LuCX1UMrmo/DpCxrjp+KWGGK0++&#10;TEBS9QCT4aVaUMqriAfn2tISQGVXBHdyFx5Hx6vXFDsGvjJUQhYlNZNoO+IoSPrLX/7L2vxW/pY/&#10;dkTMb/kLHP95cQZ8oNzaQvoQuRATUlT3FaVacguUCY6wvMv4Bi5h3eWvKhbhp8wyOZIlGcGBcnIo&#10;E7mSgPnRRydWI6Ak3+mpF3vSr1zNrGFKhiiTY/gpymTlkMW6IvlAL7DI+iFzZnlkqtJcQXAdLCGT&#10;lY81j320Sf41rC7WsE4ZmRIy1TEShFUtuTr6mK2050s5s5RBTC9ken0ryHXLIqaFQY08fFTXijN0&#10;Rwmc7Cu9Mum0k/aUB7sAI/gSYydeC14F8ZDxpRIQBVI8jgqHkaKBVImdoAZ/SikUR57vg7JCTARL&#10;YI7USsuuBCvT8HtCclIKJRZysBEnd4EFBZ3Qobizvp6QOk2hEvQEIrMcqZROOJI76me3bqjsBabk&#10;TDkZPTvDAJcbTWFN000ToBRfavArUX6G/o2WQKk0R+VWKgWTaeHdC6OjCh9//PFcHVFKRaycGzkJ&#10;Ibs2C21b/ZNuDF5En5vrEdPLkNIOSyGmlGxDzIAOA3zM8qW/xXva+6QLn4NhORUZ+VMWCk3drXQh&#10;p7KoYvcA+DXJy/SUKadMPlNKreZzJ8RUKx01AtUA7KQa8gllAKBqDuktM6UsyniIfXCQfT7O/Crd&#10;kTtyASmaVORdHbx0ySynJGLlXI7yqecbg68UBUz0DePLBJW9zQGIoKiqd9xxlwqG3n03+mK2fhWN&#10;iNn6uYv3jDNQXTOAiqlukNqs0EcGRihhRpnyJ5JICe6BJoIbcJN7QZlgDQszEU0dptIf1mYioLAk&#10;GZnHHceSfaLwUVXkUKaGKsrV7yctXDmGn9wOZbLw8L3Pt786FKvGnEXItEyZJCsvkz+xlrBaiDJZ&#10;DlneWNu4RR2D1KkcpQTJU6191DEykDBlUaRYufr6GF8GiKkopaW7BRlvPsXNQpAco5i44E+I44t8&#10;daQlDoqHWMa5C6mQ0sZgAtnAsME9uoUXgvnnleI14nVhYed2IY5VVQtPOVjlNar+ES1ZiiEqJidl&#10;gXKgTWFxqYbFAp4kKi3E1PB6J0ciNDIIYWuwL0iV+mjMqn2xo6LwGorFm3rKvp6XIQ1VLGv4q6fT&#10;Q6X1ReHpKZ2UfykzYEXlYm79Ksq0QDku/wTKMYTiSokLJ8R7VRTZFYLlHij/Uu8BvWpCSZt5K1TX&#10;q5yNd5uK6ePj/l1hdxH2tRArDSKDHdmsqoBMru++o5L+jXpL6H2ofwv/JtMvJWFKyxRcqvqHgLhH&#10;TPvsqBJIH0MFyq0Zo6zEFGQQU/LplucDtyiSrr9ad0f2leuiNGsxqGLo8o6wJpC6LwerwEj9F6xz&#10;bDFO059LUHCTc1Nlob5e+DriWwgdFMQkuqJ8Tb6gOP9ly96uru/5NnW2ETHb1MsRTybOwFqcARAT&#10;HFRZT+CFKcqUORHUok0ZcCr9QcIUZUKc3B24ATEJdMnGSFom0XPltBFtJFGQRh3EvPiaVptydSrn&#10;J1Ew4lNqLMmvip6jbio6piJQ+aRIkuQWC4RJutAyw/IgygQZwUSFtqWgcAu3S6KQMsFyoqVFpeuy&#10;W7dKBZn5mde69EsN1lElmaXLakFUMsoMstk8pSq+aAAA1tlJREFUZZqcqVw9C5RbNFzhcheaLKzx&#10;ghjWfjPOFG5aM0btK7eSOUKKkxbFWZmKJvSxx7GH8jKbOwFqfXA7SoRAaZMGf4qPS0dUVFqHcYww&#10;VLRnw1eWm8Ro4iIPWwouhaH+cTyhil8ROJE5JXYyuJFzAD0NMflXaMi9lH+sMi9VRW7u6JadyTGQ&#10;LG9p3u28mdVOk+xMptTiy9L89PIJvzRvEpiN5hV/t80C3xb19umbum+QgmkXHnpXBHwp1gxky1ys&#10;bOEx9g+UFmv/Okny4DGar4ZV+Sg4bp8L57SwSqcfPlZKd4HqwEf18rFaH9+jXHEJ0aSSNdU6XGio&#10;mj+OURSCOxpWSg0ViaqvD4EO/qoHt4YLfPBFtMrJ5ktA5hKcGD9VHch9ZcBuHdKJ2pPlCWhy2nyT&#10;LFmyZC1+KX/bHzoi5rf9FY7/vjgDxRkQYhplmjkRBGlm7JaRqdpgmRPBlHK3YT1Whxj+yhc8qzKs&#10;CZUq7M4O6iZFHGljycPliKnW5AqOCzEhS7KgyIjip6rOFUZXmhQrCsuShEwVpUrAUFaWIaZKU7md&#10;5YfVgsM4WJioAnMldFqkzCOm2a37etgAMW0ptXB5LmL6pMwsX4pFWJaN8EwoMgC1ZD5L78tmzule&#10;HAnroSvKPAjE5BXhXoqGizKNIMWX4hIREqdqkp5FilP8bYovG0pa0HnDjTj59dOfYC4AmmQ6gnSA&#10;HXjnodCUxUSARBduj3JW+HdL+OQROmxGJkOBR6V3KrzuI+xEzzVqemF6kAz2KfQp3JjeQlS9Wzfo&#10;OpHXvYpppT/Ii2I++NJ6RfKvttdIIMWvSnJFEdUjMqVCdr0cFlOW2mfVPGJNC7uLLL2HfICYQlJ/&#10;OZFFTBNEDTG9fplFzDJ8GdxROaNltuBtLMRUcQ9Dui3vFCuJY4df02ZXhXxNZWdyu/hSIQjVklsi&#10;Jjioj606NCqHUn13uAqFEa2hF59r8R85l3wncC+uMwWUvokX7GiIyZeDIt0QJ5evPBQCJCiprw75&#10;nXHNqRoj9lXSzvF8CxEQhy8pJL/22pFXXXUNcMm9+ALhK4gL0UWLovV66xfRiJitn7t4zzgD1TUD&#10;IKY5E7GjQDlwKcREEuMWgFJCpozWlZrJr/K4UQsQOYHzVzks6q8KtXMwESwoc5999rUqHxX6KAuT&#10;G1Er1VVSWia/Whgd4lSBOVhJrYB6hyCwmhuRpWNK7VBojGVDCiVLghyIYEfhqfqY82jKxeRXbpSK&#10;qSxMWUxbRqZV+fgIoOsh2YR/tmBbAUeAj4GKqVXfFCNjDoVihQsKYiqOKSgUgCppUhwJVUly5oUg&#10;7smNkA10IlHKB+IV1NSDmORmxuN6QP4EmhareWDHDTdqB0qst/4G6663/jrrrgc40JPmh+uuB4oh&#10;c4KJ67fbeIONN9lwk/YbYYVOXihIxqXH5lt0sNFxc/p7tu+wGfbcvBLtOHKTTZLBfvtNKVdvx582&#10;26x9x83JuyCrYfMuXTt17da5e48uPXpiitStphclRD161fasrXOjFugky7Nb9x5ImBhv8T7syBOR&#10;VsojJ66gaLic8Lo/XOdHP/jhOgiESRsh35RcfYYSVipq0XothG5q2O2cO5OXwPIUs4KfpRkYyPoO&#10;Q+Zd78Pfgn7hoxRWUaY2adt6z9jr7q86gksRj7+eNa2+x78/9by26fG12RvaA2hK0kmVj6VdWi9y&#10;ayApJwcAVCRKJF3J0OJLhchVeOf7jOszq1skSerSkaEca6VdKp7OYVxS8icF0IM7SvKUQ5nZubMD&#10;qkKlEjXNKUn9ze1MxKwgJqDJU3BxS5RczSr5muIW/kRSjcbSpW9V1/d8mzrbiJht6uWIJxNnYC3O&#10;gEdM+V/ClGrkozIgQ0xIkYt9bZ4jgVHVYoCbgA6SpzBUYqeSMjkegZMFg9xK8FENfpRwiVQJTXIj&#10;KClvdg1DTACU21ke1F4SygQxGezwpY+0wBKiTj9aV7SKsJJBkFAm64FRpiLmVp9uMTJRphzXW4iY&#10;ZsAOjXiJ0cLlJgJlKVNMY4wi5jMtzfQq8aWFwq02XAAkQOSOHKN0WFnq8FdIRbmbOgdgxdcmW1De&#10;9DaPmMoURMVMkh03JYEOHMTtEMQkrXWdH637D+v8CAnr7xg/XOf7PDZx+A02/NFG7dbbeBMUzfXZ&#10;4WDu0n5TioQS1tx8C1hTuKmdTbfo1EGjU+fN+JWD7REK99o8OaZzl45dusKaW3Tr3ql7j86wZs+a&#10;rglr1iajplc3fuX2rt224EgeP0VYTngjf8Lrrod5VZJXmsR4/z7RFLMu62LKXHyU1McBIk5LXdXE&#10;Css8r5tBpjfazG01ZKBpBJmLmBaC94gZIKCPngdVOx6I/ZWMBfftmsf+OVm93D3dKgmX3tJL+iVM&#10;SWorxkbYZ0KZ4CZvc6Vg8mlViFzZkBYlFyOaL4QVAKF0Kl9TThGKrYsa/V2EicrghAL5llBTBn0J&#10;SK00+yH+yhUsIijPwmlwX1ULqXBQ3Wi5RlY7Mb5MBJ0y3LXoh0qFli+PPcpbvypFxGz93MV7xhmo&#10;rhkQYipWDgsKCgWa2virrLkBRyLg2siwVDNrqZVEadWc0Ft5q4O5HlCtJocNG66IleQBBqCJWqAU&#10;TF9jrgC66s1VG8TaENgYAY7meSnNQ0la5q+uFCsoUxFz1BRV/7DDfaWDKkzGYWoOpNbk/CSqLiFT&#10;Ru6WhRkYGKVJmYmuFKz6XsWUUBREzL2AZAFW5eFZRQhMoKIcwY1K+K1NjnRNFZUTyVUrHc4EKEll&#10;SJyVkroWU9R8UqDfD3p5K1wOQSkFE20SdkzwMaXM9dZHvEQR/L4GxMktCJkUoyN2Mtoz2mNytHHH&#10;zTbZYvNNOyWSJITRsQsDZCyMzfHv78boRjIl1T+J7giMcnznThyZ/BVwTAZaZpctUtBMWDO5V/dO&#10;3bp3Tn52Q83eAkgFRjfriDjK/CQ0jAcopEsOKkCcnOoPaU35t+ReErKmpEdZkqrvMeyWRuiTGvWC&#10;Sujlr0J5vQp+Ys1LSHSoh9XjW2dzX2VlCqWdhk+1NMTUNUA2Pdfri8a+pjsGQfygfEf6t95pXjo1&#10;STsQ4O0NrPdtMXk0iYyr70CQf4m0iWwpuJR3JrjJYUpQ4YKQz5cyHbn2g9vkT6RhsqKiEEHo3MLo&#10;iqR70dFUTK9lQop2qamiH8GiuNZaMPiHklBq+aD6kwXfzRCeHWBXZ/7OOyuq63u+TZ1tRMw29XLE&#10;k4kzsBZnQBXlYKL8t7VZaqZut6Jy6ZfiS1kU8Sv4iOSpJDhYB9wETLmL1zJTdu3NdzRf3JAi1Ahc&#10;Yk4UIKY5ZRKZsqFIOgPQtNIfFi1C2/LYU29J4NW0zNRgGZPOpBmdRAjc5WFHYoASEAEzHgGo5q9Q&#10;JlkAqXsRUXgS7yiZBjHx8VH+IHXlgAUV5UmhD8jHvoZi5ZbiJsrMVTEDxLSIqjBCUdEAfaQmWsRc&#10;cqYsivipWnJNuFkOwaPcC7gRD/ET4iHpUH1rpN4pB9Gw0pOWTkZ4lEIVxkaA1482SELh6yFPMqBM&#10;FEeUS+iNNE74kl/bbbTexu3W32TjDTfdZKMOm7bbbNONO3bYZPPN2nfavAOI2SWhxmR07dyxW+fN&#10;u2HV3qVTj66de3Tr3LN7F352AyL5U5ctunfthId6z+7dGKSVEvtO+DKpQOdfSj17h807brZFUk6U&#10;jKQCnfLzDuT5MTNJ/0leH8iSc04C+sAh8fF1AB3ktIQvVTkuwArm38LQokzxpUWupQFzF8tqYN86&#10;kltEW4f5LufieB8WL4OYytDNnl5WxcyNYlvEXGU9QZTc47IhZgCs/q1rb1c/VymYIvcmfKlCN6Vd&#10;MlAruTABLjX4R3MLB6hjJJ9T8lW4GjTDIL5CbABtVvpjiGkRcyshN0xU1bnKxk0KFQ5K8lRCp/RO&#10;xTSEj5JFZVumAyx1mxsBR9UScTuXqUq20WOqTkjH6O4ctmJFRMzWr0oRMVs/d/GecQaqawZATKXx&#10;qaYHNPQBbvGlNkvHTFSItHSTn0CnhEzVmBMrl5G7z+BUhVAqhSZhMlYLYlUgo8rGVdMj0yKLjwcq&#10;pmrPuQt4ypqhpuRqzMNP9sFEM8lTChe17WAwsgOky78CCCaabH1uYAmZenKynHzv3vzrkDzV4QY/&#10;JpIysRenopyjcGFMLXDaYe4DZYIghfLcdB8cKRcoNxEoIBufbOdVK7u9qBs1+bRLl1KCoPiS81cn&#10;T7hT6hpAAz5KidS+xYWtwEUJiJKm9HQKqUsxBS/Q4rgz4t06P8SWBrr6+3UTD3ZQEo6kpSaUvQH7&#10;6dgAsuTGTTbacOON1m/fbsMOFP0w2rfbrP3GHdtv0nHTTTbv0H6LDpt22qxD5806dOm4WdfNO3br&#10;tHmPzp16dOlc07ULP7t12qILDpqdRJ+de3Tt0r0rRpiJSNmZivKO8D65sZsAlJt12JR9sjz5mbq/&#10;JzmXSKepBSY9LtHYkqY+xSLvND6ediq3vMasQOjTHO0iwQQ/TaPm0xIlReHafIal1yZt31TM8ufg&#10;0ySCCxIJ3l5uNMo0tTXgxaCyJ/eyRw9YfvMCfHoOiQuYkaUZGKFf+n4//Ap3AqNcE1nHSL5IyEvh&#10;cyoh0IZ3I8oipgXQBYvZqLoOsGxOn51pgqhSOT2DSgrVwfqrDjA91Y43ymRH0KmDI2JWssxFxKxk&#10;9uJ94wxU0wwEiCnKVHQb6DS+lLqpiHkWMQu9/OroFl2o7AXpoExuV4RdDwvG8ZtsR8i+Vw9JhjyM&#10;QExFzAWaUi7N2EgO7YTLVSWqxHw0VgJwab5ooUukLNl32QWnTDqSs3hQIjAUxoWhkVcNxaQOgmuA&#10;GkCsZAB1MOLM1ecGrDThMOWZxD/S8t4kd/kQea6K6REzFyUtHhooWB4xlXypZ1RwHMSELFGORZmy&#10;WE/osIiVBpRewtS+aqj1aEIT9nlMMSs7KeJggYi+ii5H1PNvf0Cnn3V+iKdkQpMpZWqnfUKTm2CF&#10;DlZu2m4jiqo6bpIMdtLRLhnpLZsz1RtvvMUm7Tu1b0/5VZcOHbp02KzrZh3pE8VcA6Obb9oerifo&#10;jff9FomGTJfr1Ju0Xdq4s91GiMmkbSatrzts2iExX+f5223cLjmZpDVkoWrKJx0kfJgafDa5VJp+&#10;6ePFxmeGYgqOS5j0WzbZIDggIEsPnVnE1Dn4DAqfPmGg2QrEDPIpW42YGQBNEFMF4/LFZKjAHAiH&#10;Mq2ZJIdxwcJrpXY+fE4JF6hw22LN8lo33VHKpbjQVExDzBbuGFYaa0KQfvjYuj2XsabHTQ+Xfj8i&#10;ZuXLW0TMyucwPkKcgeqYgVYjJhEj6E0qpqhUtprSMvnJvsrJlZTJMTAqYgZrDJoEReIQJNRo2Zbw&#10;pYrKDTSFm/JjV0Nz0JM7ooPypa+acRmn85M1zITMXXfFyYiWPygf+KEMk7Uh8ioxZYQ65dgpYRE4&#10;k5ekkJoT5rRBNxhOiY+KTbOf+ECmiCk8zcJl20TM3FRL/gnKLFSipzpJJpNYU6OadP6V6/6IGmzw&#10;kty67/399//uhz/4h/XXQ8hEvyRdQPrlRvAlBkEolOiUCSO2BxOTsTn96+lsCXECmu3adYA+N9po&#10;sw036ujG5hu1Y2y2UbtNN9iw3Xrrb4LotcGGFK8zEqf7NAuBKvZkrL8+v5KsAFYSG5dHewExoUyS&#10;FlbtBm5yo1GdkZxxfG4AWiimgLX0y6zxkK8W8oZE2dwDj5u5onXVISYfGoYaSHq+DBCTv/IRkVeR&#10;slkiYlbHYvB1nWVEzK9rpuPzxBn4pmfgD3/4w0033XTzzTePGjXqtnRj59Z0Yye7jR49euzYsXek&#10;Gzu333673euWW27hoW688cbrr7/+hhtuYJ8H4Xi24sPyyKPGjBl79933PPDAg488MmHixMcefXQi&#10;g/2HHnrYxsMPP8LgV35OmPAoBzz22KRJkyaz/+CD4++9974777xr9Ojbb7751htu4OluuP76Gzl9&#10;2rvdc899998/ju3++++/77777rnnnrvuumvMmDGcCSd27bXXXnnllZdddtmll17Kz8svv/zqq68e&#10;OXIkf+Lk9a/mtLnlmmuuuSrdOICNHe7I8dxLd7R93RJsPL62S9Lt4sx2Ubplb/e3cEedpz0jT3rF&#10;FVdwMpzeddddx3nyk40z5E8czGNekG7np5v2L3SbnpQH1L+Of5T+jTwIk8DbgMfkluRfd+klF190&#10;4YXpI/D/iy++iGm78orLGVdcfhk/r7ryCuaI5x557TXXXXM1O03jqquuZVx5JeOaK6+8+oorrrn8&#10;8uy49vIrOO+rLrvsiksvu5Jx2eUaVzDDl2pcmo7LruD2y6+46sqrrr7q6muvvuYaXpEref4rNa4o&#10;vhyacM1hMMPZF0LTazNsryC32N01c5rGZrdgnnUCfst9uXVi2uxt4988/sbgbVb+TVjqPRk8y+r8&#10;ygfnsosvZn54pzHDTePCC3mPJCN9f/Gm5Y165dVX8y7lw3UTny0+nnxgb7+dz2Ly/ZF+hdzJ4IN8&#10;111384WwBgcP2JJhz+gP5nwYfJOUGjrg3/7t377pb+4qfv6ImFX84sVTjzMQZyDOQJyBOANxBuIM&#10;tM0ZiIjZNl+XeFZxBuIMxBmIMxBnIM5AnIEqnoGImFX84sVTjzMQZyDOQJyBOANxBuIMtM0ZiIjZ&#10;Nl+XeFZxBuIMxBmIMxBnIM5AnIEqnoGImFX84sVTjzMQZyDOQJyBOANxBuIMtM0ZyCLm74vbxx9/&#10;/F//9V9/s7rn/cknn6xcuXJ17xWPjzMQZyDOQJyBOANxBuIMxBn41sxARMxvzUsZ/yFxBuIMxBmI&#10;MxBnIM5AnIG2MgMRMdvKKxHPI85AnIE4A21tBohkPffcc09W1fbCCy/8x3/8R1ubyXg+cQa+gzMQ&#10;EfM7+KLHf3KcgTgDcQaanwFMp4cPH64GldW10X3qs88+a/5fGI+IMxBnYG3OgCHmv//7v8+ZM4dr&#10;1WeeeWbRokW/+tWvYi7m2pz4+NhxBuIMxBlo2zPw9ttv0zyzuuDSzvYXv/hF257deHZxBr79M2CI&#10;+bvf/Y7Gb3QHpmkZlPnb3/42Iua3/+WP/8I4A3EG4gyUmoG33nqLLt6CtkGDBtGnvo1vffr0oV24&#10;TvjDDz+Mr2ycgTgD3+wM+EA5teAvvvjikiVLgEttsaL8m3114rPHGYgzEGfgG5sBj5gffPDB/6/N&#10;b6+99lqHDh0iYn5j75j4xHEGVp0BISYo6bES1uRXfkbEjO+XOANxBuIMfEdnwCMmi0Hbn4WPPvpo&#10;8803j4jZ9l+peIbfkRkAMQmRY4UJUAbbp59+GhHzO/I2iP/MOANxBuIMhDMQETO+J+IMxBmoZAaE&#10;mMAlQKmNOjzb/vu//ztar1cyvfG+cQbiDMQZqNYZiIhZra9cPO84A21jBhQo/58S23/+53+2BjGp&#10;QzRiLbXjSTbuxxloyzOAyP+b3/wGA5f/r7j5fbsx7sQZ+JbNwD//8z9jL/JmupGHWepfx8dBG0Yk&#10;LCXf4GcZUeRnP/vZT9KN/W/wTOJTxxmIM8AMQICl+FK3twYx33jjjfJ54f/6r//6Lfsujv+cb/EM&#10;vPPOO0uXLuVn3OIMxBkoMwPLli1bvHjxt/irIP7T4gzEGSg1A/+vuHGpiScR7Q8QKZWIWWZrDWLy&#10;LYPqYxvPgX8Ez2e38PTcGLc4A1UxAwsXLvzVr37N1ZhlK6fFcHH7Zmbg5z//xUcf/ZTtZz/7OV8s&#10;//Iv//ebOY/4rMUZ4OPA+J//+T1f8q+88kpVfKjjScYZiDOwRmaAT7024gbvvfcewiRFPPxU/iWU&#10;ueYRE98jou/aeGLi5ueccw5P72/kJOIWZ6AqZoAoIYj5+99j4vXfcXyzM/Df//0/j7JNmHD//fdP&#10;mzp17Nixr736GnDzzZ5VfHZm4He/+0+0g1dffbUqPtTxJOMMxBlYszOAD9Fxxx1HKEP+RF8HYsLI&#10;y5cv33HHHUePHh0Rc82+nPHRvrYZADH/3//71X/+53/9+7//Lo5vdgZ+97v/eGrOnJdffnn69Onz&#10;5y+YPGnSe+++x43f7FnFZ2cGfv2b3/7617+JiPm1fS/FJ4oz0KZmAKw8+OCDr7rqqn/6p39ShGOt&#10;q5gg5ooVK84666wnnngiImabejfEk2n5DICYv/zlv/zf//uv//iP/xTHNzsD//RPv5w1c9ZLL77E&#10;V8q8ea8/NvExLmL/+Z//5Zs9q/jszMDPfkbLxv8TEbPlXyzxyDgD36YZADHPOOMMmkNSbPM1IaYC&#10;5b/85S9feumliJjfpjfTd+rfAmL+4hf/+NOf/mLFipVxfLMzsHLlh0TGFy9e8vJLLxORef655+k6&#10;88EHH32zZxWfnRl4++0VK1d+EBHzO/XdGP+xcQZsBkDMRx555Ne//vXXFyi3dEyelazPmIsZ347V&#10;OAMg5k9+8tN33nlvyZJlcXyzM/DWW8vfe+/9Dz74ybvvrkx/vs9Ls2zZO9/sWcVnZwbefBPXhfci&#10;YlbjV1w85zgDlc8AZT3ol/AltT5rPRezfKUSuImoGbc4A1UxAxhQL1+Ob9HbixYvjSPOQJyBnBlY&#10;tHTRoqXLli2fN29eVXyo40nGGYgzsJZmYK0jJktyeSLmH1bejTP+Nc5A25kBMj1ef/315557/rm4&#10;xRmIM1B6Bl544YWVK1e2nU9uPJM4A3EG1vYM5HoSScVka9606KvH71yt8fGjt/2fWy/8r4duLj/+&#10;c/xNccQZqIoZaPbNHA+IMxBnwGagKj7U8STjDMQZWCMzUP6r778fvuX3E0aVGX/z+z07xxFnIM5A&#10;nIE4A3EG4gzEGYgzEGdgDc5ARMxI2HEG4gzEGYgzEGfguzsD/7brFiu379jy8R+7d1qDFBIf6ls8&#10;AxExv7tfK9/it3X8p8UZ+BbPwMeH9P7krD0+veTQTy848ONjhv5+727l/rF7df344MaPj9vqk+OH&#10;f3zUwN/vV/Mtnpn4T2vdDPx8p82f33LTlo/f7BYRM5JDi2YgImaLpql1n9t4rzgDcQa+fOSmz28+&#10;M38e9ury8cENzU9RCw9rGzk/H+/Xk9H8P4qzLfvv+sPzkz8dsXf4OHt1+WTEXn9487m//Mev//rn&#10;P/31i8/++NHyLx647uNSlMnx5x/w+Z0Xf/HYbV9OHvPF+Os/u+mMj48e/Ps9u7ToDNvGlMZTrXAG&#10;Prvi6K9enMr4w0vTbHwx7mp7WEPMefv0+7dnHs8dbxy+jTGoIebnt5//1QtTk/Hi1E/P20/Pwvjy&#10;8Tuy5/zxvj3s2e1ktPPZxYdkj//smuP9CTfd99lJuRPy1ezxucd/duNpFU5gvHurZyAiZssQk8Xg&#10;0D5/XPLyX/7fLz8feQprQzLyvn+/mjzmr19+EY4vPv9i1DllXqSP9+/1pzee/eP8pz7eP2oMLXtF&#10;4uJXJTPwpw+W8tWfffN/cuauX81+6KvnHy//5fXJj3f/6ulHGa3+jvua7/jZyJP/9P5SlsxmP8sf&#10;H1T/5//7j5+PvZDvluxJ/u8fv/r8pjOC2z+78hjg8n//96//q+2vf/3z7371v3/641dPjufRwgfZ&#10;r+dnVx0HWX4+/nqW/Kbx0A2fnLD11zwt8em+wRng0uJT3pAH1vrxx/lPZxFz4ZHb/+NDo1/avlsw&#10;fnLbpW+ddUgWMb94bsrHRwzgYT+74+LPRo348vnH9RR/WDA3BzEPqP3Dq0/qAD7XX0y7V/ufXnXs&#10;p3dclD3+y4mjPrviqM9vO6cwRo1g59NLDvvjG8/mTuYf35j76YUHNR2f3pFbvpxx3zc4+av11J9d&#10;d9KfPlzG+OTUHVfrjm324Cxi1n56681/WPAM778v7z7ty2fnfjn2jM/H3/PFNTv9fs8en15zyecX&#10;7PjpTTemBzzz5dhDfr/Xtx8IPt6v5stJo//w0vS/fvXF//7lL3/++XtfzXrg04tyrrp4mT8fNeKv&#10;n31cWACK//vr7//r0wsOKPMm+OzyI//66cd//eR/PrvsiDb7XoknFmegFTOQRcyPD6r7/I6L/vKv&#10;//i/f/nzH157stRjfnxQw+d3XvKX/++f+dD94cUnmnvqQZ8/+gDfWn9c8NRXd1/55VOT0v3ZX956&#10;UPE7qsvHI36c3PjKE5+P6P/7PWs/vaXwRffFVdulD97l98cc8eWEcz4+INn/+NJLOPire476/Z7b&#10;fPnstPT78OiPW4D1n994Op/7v/znb7966pGPjxpURi9EwU0o8cvP/7jwuU/P2Se4as0iJsf/6cO3&#10;7Evlz//xm08ngY83JE/36e8/u/q4YIo+OXWHLx+9FbL85Nz9P7nksC8evtEo87Pbz/99C6XWFvyT&#10;m3tpvv1rRBufgQQxz903OMl8xDxq+1+MuyUbMf/gpguWnZ2DmF+98MTHB9YlC9/o81j7virqi394&#10;/al8xHx5xu/36spb/ZNTtv9ySkHpZNX7/K5LchGTx/zD/Kc/v+UsG1/Mm8Mt+YjJB/bFqQir3OvP&#10;P1nGXb58cdpnt45oi4i5d9fcf8Jn15/6p1+sZHxyGsS1Jj84n4+5gASbFjxmlyTxhpGIaNrXqbp9&#10;XkELm7Bf9jyziNn782kzv7xsq/RuQ7545YXPT93+yzdf/dOz4z49bsBnD07+8paDP588/curt/39&#10;nn2/ePLpL8cc+K2nzM+uOzH5Wv/TH/nYfDXtnr/89t+S31Ys+PiA2pxP0UH1f3hlxv/++U9NlPnH&#10;r0DSMi/DJ8cP+9OKNxAkGH96Z8Enx2ny44gz8G2YgVUQ84BaPk1/+vl7f+Xdnm65iMmi9dn1J//p&#10;/3zYdFjziKm5qvl03MQvr5NEV/v55CmfX0xQOPnTJxec/ccF4z/Zs/PHh+7yh7de+uy0HT+fOvPL&#10;y4fZB+3jY3f9ctKcP7417pODO3987og/vHgrB6d/3eer+XcU95t/RYSY2v78H78G7D4+cmDux1mI&#10;WZAjv/z8y7kTPzl9ZwPNLGJ+dsNpf/38k+Rh//3/fTH7of9O+JVr2nMKM/nm88GzfDbqbDFl8rB7&#10;dv6fg+qRi7546AZu+eLRWz85ZYf4JfMdmYHVQsxfz5u7cuT/n723AG/j3NO+d885u2cPtT1tOLZj&#10;ZsuyLTOjzMzMzMzMzHbAYWZmpoaZqZA0bdokDTi2E0O++3lmJMuB0+777n7vQnPd11zj0WikGSnS&#10;T/ef4t/RtxuXfhgxty9jEbM+GZbh682LmEsqyq/j/8XgYu5c+dxeEnkdBDGXNDM3ATEHWrI+gpiJ&#10;8DJFb8KR/zFiwhYFAL3Zuxb3GugswLP6L4iYH7w+5FL8pyGm4BfvL36COb/5+hyu3mCt6/OoqDdn&#10;D7w5f2QgXftFVu6bU3vfnN75Kt5iYMvmN0f3DObqPAsLHeyLf+70j475QcTcOnJ+Jy7BqyRTFjEP&#10;7BjqyBtsDJiImGIvUrJfr818bv+LT/q/9w6wrMd++n7k7lXyI8B+1kBPKVKgwJrP7CU/8AllK96f&#10;4TGK6JXwa+b2pZex1h/9LLMVH+wlB2S/aQb6B7uLPhaF/1/ygfjbaf5PugJCxHzur4WcrbHnT0Q9&#10;/vcR83kAb2jXqrHnTyfs9isR09N+6ODSl270A8fH6/X+3hcu7IdPf+fswQoXst1W5lXP/MEq91fL&#10;8EG3i37QCfJBHXxfE8SUetnS8+bwxjcHtgyUGD/j819fOvbm0PZX6aq/5nURRUxiUr4eenPuyMt0&#10;t/fvK4qYZE9ESO5efdWUwXywvI+YA3MqiKF75fSzNPefnWSZAwoRc+TbO+88xEBPsShikltx5CC9&#10;/uZMRM+ROfdrTue3ff4HXAF8xbzvYoqCmjAXc5e5zLnCmA9qj63y+4Hy10LEfMfF/JDRCFNm9OHX&#10;JJIAndgzcu86w4v4D/JRxAQgzq99BzGHPmSRMlyLXMx3EbMmcXDFhwPl+LnFPhnYn+tmv/9CD3QX&#10;CXf4j10Z/eH+hw94ci/jYr45su3/7BHfhwfk2+BQCAe9OboDK88dpf7hW9p56HDrS6Tu2Cu+Wr51&#10;MFflRXzO0KqSwQ2bX6UoviyqGexuHFxX8CImbWhxxsDc8hcev0B3v87FPLD9VZD6q4VdQ+tXi7iY&#10;Yi/yS14vTnxu99+bIH/xE+RljNXY4x9Gbl8mKVN2s/C2I4iJ9I4PIiY+x+0kEAJ4++Y1dWkGX9Un&#10;k9DAR1zJF5GmIwgFivwb+fomIly/+Kx+2+G3K/Df4gqMI6aP+uCyVtFfXx90MeH5Da7spBmH4/9+&#10;RaAcn0KzXpRVvp4fSy+LzMuWrqFWD+El6u9cMFhLOc9O9tXc3sEsx3dcTHITi5gy/d0rX88PfObm&#10;+vrogpckbi72LDj2zbHOF46//Fn3LmIO9L/et+5FPP+XEXNkZPj80f6yCCYI9QHEREx8ZOTNnavP&#10;yyJhSb6DmMP3rr+LmN1F7yKmg/TzKItX7XkEMRGa/y1U8r/jCnzQxfwgYh7yNf758pmvV/e9o59O&#10;Hf5YoPwZEyif6GJ+0GgEYr7euYJhIBg3v+xi9tUgv3Po6I5XHfkQLEkISXofczGxHcmgr3pKBroK&#10;ESohOx/cjKD5by4mLvivdjH1B9bMfX309OuO6MGDW18Fij33i3mN5ITTa/p9xV4kFb5em9bfUPN6&#10;c+dAb8VAQ9pAZ3Z/tNY/+CT5h4jpoDd4YP9AEn+QIKbY8/CE4QeXhsoQKF811ODxIth7aM+KV+nj&#10;kab/qR9YrwqDECUHLL45uh0h79HvvyEf9Md2okbnY6f8Mtxk5MY5WA7DZw899/yo+YEMfRxwQlQd&#10;36pI3l/ZgXy1/6nX87fz+l91BSYEyh2lQTavD28d7ScB3w8iJrk42C3J4fWxHaM0Lkx2+zUupqPK&#10;wLrVr1JolNzdcGjnypfB42U0zxMjXx9e0h+s9yI24PWuvpeBOu8ipoPs8+CEN+cWvwxVfVFU+Hph&#10;2ov0tDcHOl84yT4P0HmRU/xmV+WLXxGxGUfMN6+Hr53tr4xBz6APvuLjLuboyMj335CQOjoQCaDn&#10;fcREmHvsBTF3R58/HTq89WfUmzvKCF1MnO87j4JC2nHEtJ/1zJ/XXxU70FdFAuVzK5+HGPyveh/+&#10;bz7ZX+9iAjE/mIt5oSLlyzi3f+Ri/krE3LWSWDMOUkjeGBDJxfywiwnELIsEZQITWdUmouINX74f&#10;fDVfH93+Mtv73f0LAv8LIubH0lT+8wLl+FX53Bs56L/8I5ns4x355vjSoR1rX0VIPw9NHFpbN7hj&#10;ZX+w1IuMosE5pNz5eWjAYHvW4Krm/oK0oYXJ/y7ElHmZF90fStJCn/sZDfR1DJT49lcnvYQdai/z&#10;siq3P1bvZXYyXjNgUH/shz86f+1p/Mqz/X+9GypDBxfWv96yaGzgFaJZI1dPD63oIE0WPlJUTi6d&#10;veRAYzqCAq9KQv/BbqjrRGhM1K1h1kfuXEGC5v+wy/jb6fzvvAIfKPdxkkFG5si1M/hx9Y/KfZxk&#10;UZ09cvMCftH9GsR87qT9qjHhhQcJAz33thioC33uNKFh5POkSHxqDS2p64/AB5fMy1z2g455XZ77&#10;GA/MbsYOg03+z/gK/XXFQysb+iPUnrmZDixoGlpZ99L3V7UiYst9Hnw1OK/6g6XiwrcBW+7z8vnQ&#10;xvnvF5B+oNzHRf7N6f3CjwuA5sCWJa8W1BHo/Plxf7bXO2+wF6GGg3MrSS5mmtvL4lAGLhm9qo7H&#10;1/z/zjfk/8Kz/g9AzPJ/H2J+NBcTiEnLR8BYv+hi9md5Dq5oH8YX7uaFWEG8e/SrG4OrOgeXtnzw&#10;RURIHVXqCAPSnduH1s0ZuX2JgEp+wH+XF/0/DzF/7RXAx92cqsFtW4baPV/mFb85sGRo//qBRO3+&#10;upbXu+YP7V35KpL7zMd0YFn5Cwe1V/M6hpbNGZob9e9CzF8Huf+vse/XXq//qOeJDGVP1dfblgyf&#10;P0IqN/E77CMVYePfHy7yL8KMfqFxCX7MhRkhEP+OsPG3L4D/v1/i/6i3ym/HmXgFPta0CI7dQGch&#10;vgn+8Qv9PEAbYb4Pttn7r/kOQQ9C1DSQ/8IfS6QRXB/USbw5ue9lts9z5w/EQz7YtAidMkduXUR4&#10;ZBw0Xz4be/lsoLfkAxXi9pLozY7KHlG4HFzcONCa/dyHlAr9pv8lV2CgPvnNMZKHx4ikPyL7cP1c&#10;4ekLczEPuOv8dOLgdzvXsdqxlln58djeo6H8911MpIQxkWu8k9HG8s2FY0N71zF6/9ri2xAtEbAz&#10;2f/ItuFzR9in9OUu/DD74GsxtKoL2SNvDm9l9hy+fOLNgY0fy/F4GWVB9znJHvbgZvLhs/G/Tb8z&#10;8kPXTRG/DKH/Zw0fHJReRFu+jDF77kDS1l9EWr2I1COdNBwUXkRZvQilYRYn+ec+NEDkofUyxuKF&#10;5wfqnoWv5m99MX/7nP3tCvx2Bf4TrwAqOvtzPt6KC+Wfv8w64s9+1W7/iWfxK56k4NHhDv5ag/Af&#10;nRcMyA/2xkOi9tCm+SMP7o29eTP64uc3x3chhvjxX7ziL2KsEDocmF8zsLD+VVfhy4LA515q/47T&#10;+eVX57/GZf/tef5fXIHfpvv89j/iP+kK/IaYv30+/nYFfrsCv12B/1ZXwFEGRVHobgYnGN1Df6EB&#10;BfJ5MHDITZGkhKIyA0mZ/xcs8tt9/0degd8Q83/ky/pf4aR+Q8z/Vl8tv303/HYFfrsCv12B367A&#10;b1fgP/QKPLSaed10+q/XY5vfvjd/uwK/6gr8k5suD3L9JbnpansY6vmYGvqaGftbmGKJdWx5575u&#10;ejxW9LDj0tN2+4jc9XTGpa/j/gvSddcXFbu/h74Oo39wdz5X1UxdxYtv6evA93PgY+lr/1H52PF9&#10;7Gx8bG28ba19bK2x9OZbedtYMUsvG0siawtPawssvayIPMnS3NXE0Iqj4m5q5GFmwtfScNDScDfQ&#10;e1f6ehPPQtfdgJGeB6RPxaz/Q33gyPSxmHu56esYK8o7mxrhNP0cbN+Xr4MtkT2Ek+X74nypvG1x&#10;4jhf0VPGyZLzZUXPlMjS3MPClJymtqanuYmzgS45dz0dU2UFWz1tHIoe/BcemrwKeHR79tFxzano&#10;ZSfPwVpw2ZnnQORNZMHKysLF2MBaXdXDQNeao2qlxcXzn3CyOH0q4ctNTpb8SR6RnLXgfH3w4hKR&#10;F9fbRnCy1uae5GTN6NLc09LMy9LM09LU08LUzdTQUk3Jmce1VVe14XGDXJyCXD8uN+dgRq5UwnU3&#10;55CJ20PcXLCFUaircyiWrFxC3VzC3LF0djLQdzXQ8zEznSBTE58PyszE1wz/Z9+TuWALVsZl5mtu&#10;DvkRWfhZ/Cr5mlsIRO4L+RCRQ2FJ1+mK2bi8zcy8Tc1El16mZl6mpkQmJu/L09iYyoiRh5EhEVaY&#10;P8dl7GFk7GH8jkze20LvYiQ4DnM0Kub4XibGeA54hvQ5m7NiT8TChzlfC8hSRFa+FlZ+kOUvyNfS&#10;isjC0sccssDBybmbmHqamBAZ0yWRYAv9EzuQi4OdIXMLLwtLRt7mll5mFl5muHpmnuTqiYhcUjNy&#10;E3MXc3pf8nCmnqbkmB7GjMjlcjcyEopeGXJx3BkZiki4UXRFdAdDQ7dfJ3dDA3JkXHMjQy9cc2Nj&#10;bxNjb1N8ueCdbOxLVt4R3snMm9mMiLzB6AqrD73JBW/7f/ifZfxR8OisTPB8DL2MDDyN9L2ofE0N&#10;gyzNwm2tYpxsE9ydUrxcU7zd0nzcBfJI83lXqd7uKZ6u8a6OMU52YXzLQAsTH2N9byM9L0MdXxMD&#10;/BlmYxHlwI9zcUjycE72dMX+9GgfOA5uxT543AQ3Jxww0d2JuUuKl1uqN+SOFSJPV2xkxNyEA6b7&#10;eqT7eWb4eQnkiT+JsN3XIw3y8Uj18Ujx8Uj28UjypsIKK/ckb0ZuQiV7u6X4uOMuuG+6L3u0DPIQ&#10;giP7kSOz8vFIZyTc4uvB7JzhD3lBmSIiB/H1wPOPd3WIdLAJ41sEWZriWgVZmYbaWITbWUbaW0c7&#10;8mNdHHA1sFuatzvOC3fBRcCfie7Oca4Oca6OuFBYx8uEs8NDZAV4ZwX4fECBPlm/TtmBPu+IuWNm&#10;gDeOj+uc7OWKB8Wj4wXCc8Oj42VKcGNf/WArU5wIhHcC3g+4iXnFkzxdY13scVKhfItAS5MAc2Ps&#10;iXV6mrZ4s5GbbMzp3U0gXARsx8VhjkBedLwceA/gneMLMW8evB9c8GRincmRQ2zM6TU0DrAwwkqI&#10;tXm4nRWuId54eJ5JnuQq0fczeUuTtxN9V7NvG+alIVfv/QtINhYG+XRmpXRAmSltGUktaYnNKXH1&#10;idE1cRH5/p7/5Gxhw8jJwpqVObOCLUS4yd/VIzU2MTm9yDe50jmh2iauGkufpEpswfYAVw9n7I97&#10;UWH9PbEP4WJh42LBd7EkcrW0JbK2c6Nyt3GAPPiORLZOnkTOXkQu3vaQqw+VrwPk5ufg/iFhOyPX&#10;D8pUW6+zpfXKxUtXL125dpnq0pWrFy9duXDp8oWLl85fuHj23LnTZ86eOn36y5Mnjxw/dujIkX0H&#10;9u3cvXvbjh2btm5Zt3Hj6nXrVqxevWT58gWLF89buHBO3/yeufO6Zs9u7+lp7exu6ehqbu9t6wry&#10;9s9Pz26oqEmLS3Ywt/F19PyQPHwdGblTefhBDow8iRw9/Z28/J2w/D+Ul52rj7vnl0eOXb109dpl&#10;Vjj3KxcvX75w+fL5ixfPXbhw9vzZ02fPnDx98vgJ7Hn04OGDe/bv3bF719bt2zZu2bx2w4ZVa9Yu&#10;X7Vi4dKlfYsWz5m/oHduX9fsOR09va2dPTjfprbZbV3VJeW+Lh61xRV1pZX2ZtZ4maxMzHGEq5cu&#10;X6MPff0KWeJPPPQVwUNfPHf+/Jmz5/DoJ06dPEYe/ciBQ4f27t+3c8/u7bt2bt62df3mTWvWr1+5&#10;du2ylasWL1s+f/GSeQsWzSbXHM9hbmcPLjV9Grjmnd4u7v6O7gaa2utWrrp6Ea/s1ev0cSE87tUL&#10;eJUvXqYv8cUzZ8+fOn321KkzX544efTY8cPkVT64e+/e7Tt3bdm6fcPGzWvWbli5cu3SpasWLl7e&#10;N3/JnLkLe2fP7+rp6+ic09re29La3dTc1dDYUd/Q29IWGRDobGpprq23cd26n3786fFPP2FJ9IjR&#10;jz9SPfrh0aPvf3j0ww8/fA99/8PD7x9+9/C7+w8efHP/22++/earb76+9/W9O/fu3r57++btWzdu&#10;3bx288bV69evXMdrh5cMr9el85cukpfs4oWzF7C+dtUaNzu3CL+ISEb+jMIj/QTyDYtkxWxhdogU&#10;iL1LlH+EiCKjAqKiA6KjA2Oig2Kjg+JiguNiQuInKFj4Z0J0CBTPKjg+KihOqMigWKLAGIGwHhsZ&#10;EANF+LMK9495R2F+MaF+0SG+0cG+UUQ+kQJFBHuHB3lBYUGeoUGeIYGQBxWz7hka6CGQZ1igZ1gA&#10;5CEQ+TOcyCtMRKEBHlTuIQHuwQFuQQHugURugYEewUEewSFeoaE+4WG+UfRJ4snHRQTERgTGRUJB&#10;8ZFBCZHBCZEhiVRJUFRIMlFoSnSYQFgXKiwlJiw1NjyNKCw1Bn/ippDkyOCkiKCE8MD4UP8YnHKQ&#10;DxQR5B0R6PWOIoO8IoO9cU0gXB8oJtgPiiUrjHyig7yjILKDUMyeVCH+MSF+VPQKB/lEBnlH4oEC&#10;vHBxyLXy9wilCoECIPdgf8iNyM81SKBAP7cgIuZWKqz7YZ8JovsQCbcL13GoQCIXLAP8qQLdgoI8&#10;goI9g0O9QsK9QiN8mHdvKJFPSKRPMFli3S+MvF0D8EaNjgqEYqjoekAUFAn5M2Le6sI/2ZUI/0iq&#10;iHA/KJzINyzcN5QqhMgnJNwby+BQ76BQz8AQD79gd98Qd58wD59Yv6DMqLiytIymouLeuvqFrW2L&#10;2zuXdXUv6+phtLxbRD29y7p7l3Z1L2xt76mpby0pK0vLzIyMifX1j/T0DnVxj/DwTgoKyYmJLU/P&#10;bC4u6amp7WtqxgGXdnbT4/QywmGXdHThIHMbm7qqatrKKlpLy5qLSzsqKntr6+Y1NeMm3Gtxe8f8&#10;5tZ5jU2z6xp6auq6a+rm1Df2NTYtbGlb0tG5ortnRc/slb1zoBW9s1f09i7v6VnW3b20swta3NG5&#10;qKNzYTvR/LaOvta2uS1tc5tbZzc3z25s7m1s6qlv6K5v6Kqr66yt7aytaa+p6aiuaa+q7qiu7sCS&#10;qKp9XJXtlVBFe8W42ioqINEtdJ9K3KujGqruJKrpqqnprKluq6xsKSurLcgvTk3NiIpKDA6O9vWL&#10;8PaOCwhICglNj4zMionJTUgoTkuvzM2tLyxqLi1rr6xqKS/HelVubklael5iYl5iUlFKSmlGRnVe&#10;XlNpaXt1VVdtTXddXU99vVC99fUCNfTi8/x9NTT0shLuiZV39+ypq8MptFZUNJaU4OEqsrMrc3Kq&#10;8/Jr8vPxfMqzsvKTkpJDQ2P8/HEi0T5+SaGheIbYraYgH3epKSgoTkvLiI5ODMH73Cfc0zPG3x/7&#10;Z0ZH5yUk5icnYyUpJCTG3y/K1zfKxzc5JCQ3IR6nWZmdXZufX1dY2FBc1Fhc3FRW2lpRjuuMZ9Ja&#10;XtZYUoxrWJ6ZlZ+YmB4VnRwWhiuZEBSElbSoqJz4eDwonieeZD3uXloC4UJBzVBZGa5nC141vEb0&#10;1emqre2ug+pwsj11taIqTU/fvXXruuXL1yxdsmLhwqV9fQt7e+e0t8/r7MxJTPynmTNkZk6HpKmk&#10;Zk5jRP+cIaOkwDW39eKHZHkXzi2Yv3Pjl9cPX/nm+PUHR658g/XC+Tu9iubiVgs7LyUFDr275Mzp&#10;kmLjkhKbLippsRky4jMZyUpAYrKzxOVmicvPklCQnKUoNUsZkpZUkZZUlZZSg2SkObIy6rIyXDlZ&#10;rrysBiMFOS0RaSrICYWbNBRZcRXluAoimjJFfMvm7Xv3Hti39+C+fUT79x/at/fAnt37d+/at2PH&#10;7u3bdm3ZsmPTpm3r129es3rDiuWrFy9eMWfOgu6uuR3tPc1N7fV1zVWVDSUlVQX5ZTk5xZmZhWlp&#10;ecnJOYkJWXGx6TExqdHRqUlJ2R6gRAcvH5+woKBoSUlVeXltIgUdVvI6dAtPIC15eS0FeR6Vtoh0&#10;FBWIlFhpC1bY7eRWxY+I3FFbTlYjPCzy8OFje/fgTA/v2394/4EjWO7de2j3ngPbd+5bvn53x9Kd&#10;tfO3V87ZWtazubhjfUHrmpzGFRk1i1MrFiSVzIsv7I3J7YrMbA9NaQ5LrsvKLMxIz09NzU1KykxI&#10;SI+NTY2JTo6NSSkqrFTn6Hh7BsdEpagoacnJaOjrGR8/fnLP7gP0Oh/Co5MnsO/Q3j0Hdu/ev2vX&#10;vg2Hji47c37R+UsLz12cf+b8vFNne7881X30RMehY637DzftOdCwa1/t9t1VW3ZWbNpWtnp9Sffc&#10;goLyvNxSPIf09LzUlJzkxKzEhIz4uLS42NSszAK+jaOygtaUyTPPnD6LR9m/7+CB/YcO7Dt0AA+9&#10;79C+Pfv37Nq7a8fuHdt2bNu6fcvmrZs3btmwfuPa1etWLl+1dNGyhX2L5vTM7Wrvbm9pb6prqquq&#10;rSitKC0oLsgtyM3MzUrLSk/OSE1MTYpNSohOiIuIiwmPiQqLjomIDQkMkZwpM23SjBMnTty5fffO&#10;nbu3gYm37twCKd68ffPGrdsnv/x67aKv1iz4ajWj+fdW9UF3V8y7vWLurWVzbi7tvbGk99qi7qsL&#10;uy7P77zU135xXvuFuW3n5rScndN6YMPGXbv279ixd/v2vVu37t6yZddmqp079iop62rr2mrr2lFh&#10;BeKz0uHzdGwEwjpfR9dWR9eOSI8u2btgO19HD7LV1bPT1bfX03fQM3DUM3DSM3DWM3TVM4Lc9IwF&#10;MnLTh4whdyITD30TLN31IOxj5KZr6CqQi66hi46BE5UzpK3vpE2XPH1nnh7kRJfOWljqu0Caes5E&#10;uo5cHSJ1bQdGHJ69Os+OSMuWo2WrpmGjpmGtpmGlxrVShTQga1UNGyq+ioiUuXwVRmSjLZEmX0UT&#10;S2YFG21UuNYqXCsVrqUKx1yZY67CMcOKqrqFGtdSXdOaq2Wrqe2gpUufKn2S2gauPANXbUM3bSN3&#10;HWMPIhNPXVMvKh9IDzITylfPzFefkTmRgbmfQGQj2dnES9vYAwfU1Hfh6jqp6zio8RxUtewhFUiT&#10;SFUoLdzq+FFpOaoxIvs4qWm/K46OI0fHSV3biaPtyCEXln0sFU07ZU1bZQ2+EheyVuJaKUPqkCUR&#10;x0JJzUJJ1VxR1Uwgc0U1cyVsJ7IUlaKaxbviWCgKRI7DSNVciRzNFFKCVExU1EzVOGYcdTMNDUtN&#10;TUsez5qnba1DZKWtbcnTtuBpW2rrWGvr2pD3qr69rr6jrgHkROWoA+k7CGSvo/eOHHT0WGnr2vN0&#10;7Yh0bPH/QkvbhohnrcWzorIUSlPLQkPTjMs15nIMNdUNeFwDY31zF3sgc0hyXGpxXkldZX1jTVNL&#10;fWtrQxujtoZ2okZGHa2N7c31bfVVjWUF5TnpedGhMZ7OXhZGloY8I00VTZ4az1jXxMaM7+XiHR0S&#10;k56YUZxbUlNW01jd1FzbgiO00+M01zbXVdSVF1XkZeQnxSbHhMVEhUZHBkfisygnLae0oKyqpLqu&#10;or66tKYktzQ3LTc9MTM5NjUlLjU7Nacwu7CiqLK+sqG1vhVHa2/q6GjCM2xtqW9prG3E868pr6kp&#10;q64uraoqra4uq6kuq64orcRjlRWVlxaWlhaUlhSUlBQUF+UVFeUVFuYW5Gfn52Xl5mbm5GRk4VMx&#10;C9Cckp6ZkpGRnJaenJaWlPquElPTPiiRPdNT0iEchFFGcnpKfHJcVGxYYKiHs5u1uZWJvrE+T1dP&#10;S8fM0IRvaeNk6+jq4OLl5hng4x8eHB4bGZsYm4gPZ3wyR4REBPgEuDu529vYQ64wp9y9Qvzx8zcu&#10;NTElIzUjJyM7F8qEcsY1vpG5iShnXCJ7ZmbnEeWIil6N7KzUDFyB5PikuOjYmHB8NUTjFGIjYiJD&#10;IoL9g9yd3S1MzA209fW0dHU1dcyNzVwd8aMtELdit8jQCF8PH3trWzMjUx1NbR5Xy1DP0MrM0tHW&#10;wcPFA6eAU8bdDXUN6HXQtTA2c7F38vHwDvQNCAsIiQgJjwqLjI2MSYiJT0lISktMwcmmJqQkxSaS&#10;g4dEBPkGerl5uTm54l7Odo5Y8XL19Pf2CwkIjgrFHWPjo+MSYxMS4xIT48gyiawkJsUnJscnpySm&#10;pCWlkRcoLSM7PTM7Iwsn+45w4hvXbeju7G5vbWuqb6ytrikvKcvPzS8pLomOjP6nSVOlvmA0RVJU&#10;k6ZKK6roGDqF+uR2LN556ujle0cv391/9uae09f3nLqGJdaPXrp79NK9xbtO+eV3GTqFKKlqTyIH&#10;mfXF1FlYmTT1fUlNnio9eRokNXm6NKMpM2SJZspNnakwTUxxmrjSdAllKpXps1RnSKrNlORAYlKQ&#10;OitpDTEpDfGJkpDmCqQuLvWucMe/T5q5ecuODZu2bdq8c/PWXdCWbWS5iW5cv2HrmnWbV67euHzl&#10;uiXL1ixYtGJu39Ke2fgR2NvQ1FVd11pe1VhcWptXWJmZU5qSXpiQkhuXmBMdlxkenR4amRocnhwY&#10;lhgQmhAWners5m9u4+7gEujlFzlVQkVMRktMhveetMSkIU1WZB+yZZYMT1Fex0fTsMLYdLal5Twr&#10;i0ZT02iegZaitpSstoQsTyCsU8lNlMg+OOXwiOidu/ZvxPlu271l2+6t2/dguXnr7vWbd5bN2Vaw&#10;8Oj64/f2nP9uz4WHu89/t/sc9GDX2Qe7ztzfeRr6duepb3ee/AbadfIbu4RFYZGJMfGZUbEZEdEp&#10;oRFJweEJgaHxUE5euaKqtoNLQGBIgqyippikup6+8YFDxzZs2r4JPESu8+6teFxytXdu2LJz/okz&#10;ZU9/zhkeznz7llHW27fZIkvhdnZleDjrp8fpqzekZBXHJ+XgOUTHpkdEpYZFJuNphIQlxidlW1o5&#10;SspofP7FjJOnzm7ctB0QtnXbrq1bd23DQ2/duWXLTvxy2LBh87p1G9esWb9q9brlK9YsXbZq4aJl&#10;8/oWze7t6+yc3dLSWV/fWlVVX1ZaXViInxCFmRlg2Sz8AoyPA0wnRUbGh4fFhoZEBwdFBQZGBPiH&#10;BQZE+PuHTp0u/ffPpx//8sT16zehq9duQNQ/vX75yvXbS2c/dZL92V7qZ3vJD8hB+mcXBQwDZG56&#10;ajdBj50VjnY2btq6e+PmXRs27Vy3ccfa9dvXrN++ev02XE8pRV1lHl9FIFUeX1VbILLRhkq4g60q&#10;z1aNZwdhhYqvSnawxhJ3VNO2VdOx4+g6EOk5cfSc1fVd1A0gVyo3Rlwid66hBysjT3VDd4gDGbhx&#10;9F05ekK5qOk5q+o5qek6q4pIRddJRdtJRccZS2UdsqJMpaQNOSlqO8lrORJpMnIg0rCXI7KDZNX5&#10;suo2surWMhwiaVY20up8aY4tK3Ws8KUgNbokspVWt5V6V9huI8WxllKzklK1kFSxkFIxk1Ixl1a1&#10;kFGzlOVYy3FtFTXtlXhOypA2nqSLio6Lsp6bCqTvrmrgoWroqWbopWbkTeXDMfIlMvFVZ2TsQyT4&#10;k2vixzX104BMiLgmvlzcauTNMfRU1XdX0nVT0HaW5znJajrKaDhIU0lx7YnU7aW5DoxkNBxlNJ2I&#10;NBhh5wmSZv7EQehuspAWXRI5ymo5sitY13SAyGORR7HDxZHk2MxSg6yIVC1ZqVjMUrGQUDaXUDZj&#10;pWQ2S5mROS4aleUsIrLnLGULCRXzicIWVnQfwaGUTCWUTGYpGs9SNJFUMpZWNpFRMZFTM1cAuYJx&#10;8ctBE7KCVCAtvFHJ21vwLnXk6EJOkJquI5UDkY49pKoN2YmI2UKkAvHsVHi2Klq2ylp8ZU0bKms8&#10;nJIGHhSyVCLCczBXVDdVUDOWVzVQVNNX4ehr61rwbd19fMPi4jPyCyqqq5vr69uamrqamnuaqVpa&#10;oN5mETU299TVd5SWN+TmlcfEpnl5h1hYOurqmauoaCspa3E4ejxtU0tLJw+PoPDwhNTU/KKi6sqq&#10;prq69qbm7uaW7ubm7tq69tKyupyc0viEjICASA/PQA+PAA+PwNDQ2KTkrLz88qLimrKyhoLCKtwd&#10;XlVoaJy/P4Ir8EtT4YDkF1RWVjU3NnYxTw/HbGjoqK1tqaisLyqqyssvy80rzckpwTK/oLygsAIH&#10;zAWq5mILUX4+tpcVEJViPS+vOCenKDu7MCurIDMzLyMjNz0tJy09OxVAm5qVkpL571ZqVmpaNpSW&#10;To5DD5UVH58SER7r5xdsb+dsaGiurWOopaXH4+kZG1vY2Dg4Orq5uHh6ePr5+YeEhcXExCTFJ6Qm&#10;J2dgJSgowtPT397e1dyCb2lpa2fn7ObuHRAYGh2TmJySgYfIys7Pyi6AsslKPuxFRnD6IMF6XkZW&#10;XgbOjiozKw87C1SQk/2usukBcTXS03NTUrMSk9Lw/OMTUhIS02LjkiMjYgMDQ/GE8eS1tPQ1uDpc&#10;rrahoZk9Yq1+waGhUdHRCaFhUZ6eftbW9tiOWzkcLV09I3MLazt7Zzc3b9yEFRMTCx1tAy1NXQ0N&#10;HQMDUz7f0dXV09PLz9c3KDAoLCQ0MjIyLjYuKSkpLTklkyg5MzExLSEhBeceGhodEBCGPb19Ary8&#10;/H19gwP8Q0OCI8LDY+CcxsYmxcUlx8en4jJSkSePlQRwe2JaUlI6XtNUmCzp2RmZuZlZUF7WBOUm&#10;J6evXr22sbGlpqa+rKyyoKAoIyM7Lj45OSXdzzfgnz6dIkU0WVJUn02RUuLqmwWkF8zeeODcjQ2H&#10;zi3ddWrh9i/nbzs+b+sxRljHFmxff+jcwXM3iuZsMg/MUFI3wH0/nTzrs8mSrKZIfjYuKdwK/R2a&#10;Ks3o82my0BfT5b6YIT9ppuIkMcXJYkqTxZQni6lMFleZLKE2RYIzFZoFqU+jmirJnSqpMY3RLIEk&#10;udOppkmqQ9j5HX3y+cz1G7cuXr526cr1y1dtXLGaas2m5avWb1o3f/u6nq1ruzav6ty4sn3d8tY1&#10;i5tXLGhY2lfX3NJQUtlUUFKbU1iVkVOWnFkcl5IXlZAdHpsREp0WGJHsF5roExzv6R/jQeUfloh4&#10;vqGli6Wjn6t3+BdiqlOktKYS8USkNVUS0pwgKS0VBZ18I9MTrvy7rlZELpZ3nS3uOJndcTS77mTe&#10;YmRkqaI7TZonkPY0mffE3qo1TUpryiz1sPCo9Rt34HyX4XzXbF65dsuKtVsWrdqc1bl16aG73z19&#10;/c3jN5fvvz55Z/D4rYEj118dutq//8rLvZde7r7wYuf55zvPEe069/zGgyHPjKXuvmFBESkBYUl+&#10;oXHeQbFeATGQp390anaJrLK2lYOfd2CclIImHldHz3jH7gNLVqxbJrjUK9dswqXGBZ+z91Du4JAo&#10;RFa/fdv89m3j27c1b9+Wvn1b+PZtLsXNDAGAMjtnDA7FLVoZFpMeEpkSFJ7kH5rgGxznExzrExgb&#10;EZthZuEgJsX97IsZR46dXLpi3fKVG/BrYdW4NixfsXYpbOmlKxcsXta3cMm8+Utmz13Y1dvX1jm7&#10;ubWrrqGtsrqppLy2oKgiO7ckHYZBSnZ8Ynp0bEpkVGJYeHxISGxAYJRvQISPXxi+Jzy9gz28gz19&#10;Qr19Q76YKv0JEPP4lxcuIhp/9fyFK+cvXD53/vLZc5eg64u6wI7PbGZ+UP3Z3iN3r705tHmgObM/&#10;3Y0MghLZ87Gj7MGW2lXrtq1Ys3X56s1LV22ClqzYCG3csktcQVdO00Zew0Ze00ZBk0+kxVcUCOvv&#10;yVZRi0hBE8L+uBfua62oZUPuxbNV4tkpaTso60BOyrrOyrouKnqQKyt9VxV9N1UiSlcEsLD0VDFw&#10;V9aH3MBeynquSrpCuSgBHHWcFHWdFXWotJ1BUQo8Jwgs9Y7keE5yBIAcpTUdiABYhLGoyLq9JNeO&#10;iJAQX5KQkLWEmrU4kY2Yqo24Gl9czVZE+JMvpsqfqWozEztgHeJgB6zYEnGwpBtVcXfrmcqWM5Ut&#10;ZiqZi0EqFuIqYCzrWRy+tLo9iE1Ww1FOy1mO5yKvDbkqAAd13RX0PBT1PRUNvBQNvBUNvZUMfah8&#10;lY0gH1GpGPsKpWrsq2rsx8rIR8XIW8nAS0nfHceU1XaR0XKS1HCaxXWU4DqIqzuIc+zFWDmIcfAn&#10;NjqKc50k3hX2d5RQFxHXcRaOIxCOyRwWkqSi6w5E6kQS5FFsZ6qRyzVDxYpI2ZKVksUMJYvpiubT&#10;Fc2oTNkVJfMZiuYzlMxnKuG6CYU/ycZxKZvPULYQaqYys4PZDEXTGQqQyXR5Y2iGvJGYgrG4gomE&#10;EiifQXwrea61vIa1giYjG/L25tkqatsr6jgo6ThSOSnqOArkoKhjT27VtoMUtN6RvYIWK3lNO3lN&#10;W3kNIjkNvpyGjZyGNZUVEdeSSN1CVt1clmMmo2oso2IoRylTQ8fC0tbd0zcsOiEzt7CqsrattrGz&#10;saW3qXUO1VyitglqbJ1b1zy7srajuLwJeWUhEUmOrgEmFo4cDSM4OArK2ooq2lo65mZWzs5ugaER&#10;AKGigpK6ipq2uubeeqipt7y6NaegEo6Gf3CMraO3mZUTssxs7Dy8/SNiEmCpVeQWVOcV1aRmFodG&#10;JsOzc3Txx60wufyDYmMTwVEVZVXN9c09jS2zG1tn1zV1V9a0FJXVZeaUxSVlR8amhUenhEUlYyUG&#10;sbik7NgE5AKkRSM6lJgZn5SVkgbDrigbuJlflldYjmVOfml2XjE2ZmQVpGfmp4Cr0nLwaZmIX+Os&#10;spNSs5OhNEY5IqLbRW9Nz05Oz0khyoWwjoNExSYFBEe4uvuZW9ppaRtxNfU1NPV4OkYmZny+vauT&#10;q7erh5+nT1BAcGQECCkhLT4pg94rOSAk0sM7wM7R3cLK3tLGwc7J3d0LxkdUdHwqnkkaeBFwnEOU&#10;AWUXpGXmQ6mwEtJziTKIcDp4wjgFRtiSnlWQwdwxFypilVeUxYhsKczMKUzPLsSeaRl59FzISSUk&#10;Z0TGJAYERcA3NDS2wIlw1HVU1bV1wYj2rt6+wcFh0dghJDzWwyvA0tpB38icw9VW5fB09E3Mrezw&#10;/N28/HGmtg5uhiaWWtoGHA0dVY4WLoWZBbkUji5e7p5+Pv4hQSFR4ZHxMDETkzMFl508efwZh2+x&#10;uBRcqLDIODxQSHhMWERcRFRCZHRiTFxKbHwqLmAcUTr2xFceWaHr5M+k9AR6bXEonA4uYHpWPi4F&#10;LmMmqDq7gHkPxCWmLl6yvLi0MjevKDU9G2AdGBzu5Orp4eXPt3P6p08ngwgJYn4CTWIlqaBp6BZd&#10;u3jbmr0nezccbF21t27RlurelRXtiyo7l1TN21C3ZGf98t0Ny3c3rdjTtnpfz4aDq/eebFi2w8A9&#10;WkpR85NJsz6FJkMCcp0i+SmRADEBoFOlqChlTpX9fLrc59Plv5ihALicIccTV9IXVzIQV4YMJZSN&#10;iFSMxFWMscQ6VsQgZeOZ8vrTpbRAmVMZ0CTQCcQEgHKnzuKCdVhJqE+RUP/b52Kr123qnbdkzvxl&#10;cxcsn7dwRd+ilfMXr1q3et698y3+Vx15x3SufHfoxePbP39/+cmDcw+v9X57qXF1X05FVWVhSWlu&#10;QVFmDt6O2QnJ6VFxySGRcZ4BUS7eEc5eEU6e4URe4c5e4V6BsbbOiJQ5mdr5OHmFfi6mOllSc4qk&#10;1nvCxgkyVtFbzre67WF7193mrps1S5nOFnedzQllOpjecjA9amPsqa43U5o3VVprKllqT5Whwgr5&#10;ExRLcZbC62QJ9ZCwqKWrNsyev3zuwhXzFq3qW7x6/pLVxV3r2jdf/ObJmyN3Bndde3X01sDxm6/2&#10;X+1fd+rZmi+fbjv7bMOXT5ce+HHJvkdL9j7adOLp1lPPrnwz6J66yNbJx9Un0tUnwsU7XCCynpRR&#10;JKPEM7P19vCLxjsHj6utZ7xp667ZfUtxqcl1Jpd6Rd/ilfMWrSy/eit55C2j3JG3c0bfNo28zRt5&#10;mwoNj2WPjKWPjDG3Jo28TRTsyWyJvXaHgVpP/ygPvyh3v0jIzScC0Gli7jBTkvvZ5zMOHDw2p29p&#10;34Ll8xcSLVi4Aob0goXL+xYsm9u3ePa8hR1LuusOlzdsrGue29HY3lnb0FZV01yG3/Sl1bkF5RnZ&#10;xclpeQlJWVExKeFRiUEhMb4B4Z5ewa7uAZCLWwAsaqFcPYI8fYLxA+lvn89EVuep00jlvXDq9PmT&#10;p8+fOHXuxMmzX548e2V++892H0XMV2WRb8fGSBvt4eHRxz9gkg1aDaMfDQOaPznI7Kgpm794LdS3&#10;eM08Ea3fvENcUU9Ww1qWC7ONfBNT4WuYfBOPi2erIBTgUsCX8pp8gCmVtTy9iyLPTpGHr2cHCN/c&#10;RLrOEMOa4yLESTw8IgMPSEnfQ0nPXUnPTQQuQZku0Dhc6hC4BGLKw6QkPqWTHA/QRkVXqLtG+ZKY&#10;akTUwHOQ5IIsIQJDZEXdbhbEsYXZJqEKWYMOxVQYgRQpPnLsyBLrYEcV6xlUM1VsCGuCOBnuBEup&#10;MURFGRT7gKiUIIJNACYxZUtQJh5CkgPvEyaiPTEFtZxleS4ATTkdV3kdd3lKmQr6ngr6XgqUMql8&#10;ICUjsKYQOgl6TiBOI18VIvClj7Khl5KBp6IQMXnOkppAQwYxgX0gS/uZrBxmkj8dxChlMhKD1IVy&#10;JDcJRKBTQKKzuCxfzlKnZDkOow4ShC8Br3YsYqrYzFC2nq5sCTGIOR18SRFzmqLZNAXIdFwgTgWz&#10;GZAiRImTrFASVWJkLiqWO1lONZ1O+XKanNE0OcPpckagTAKaioQyiaOsainDsSJvb/IuxduVT9/J&#10;dgo8ewVtBwVtx/eEjfZ0ByICkePCn+OS07ST0wRcCsWX1YBsmP9Nslw8KGTJIKa0qom0iqGsqoGC&#10;mgGXIKaHh284Rczqyrr2msbuRsAlwcp542qf1yRQY3tfQ+vcmsaeitqOnMKa+JR8v+A4exc/PSM+&#10;R9NYQVUXYR9ljj6Cn6aWzm7eYRHRaWlZpYVlDdX1XTVUYFPgY1hUiqtnkLE5kgEsjc3sLWxcPfE0&#10;4jOz8ysz8yoyc8tjE7I9/SKsbN1NLZ2M6A7e/pF4nln55aVVCIxTYG3uraxtLyytS8sqjorL8AmI&#10;cvMKcvUMdPEIdPcO8fGP8AuM8vILd8fvZx/8Ge4fHBUelZSYAjgryMopziF8WZadX5qVW5KRXQQ4&#10;S0nLTUrJAoUAR2Lj0wArBPgSKZckEy6hYnEtkfkzLUuAmBQ90yGQJVVaDvbBoUIj4rx8g+2d3A1N&#10;rNQ19DhcXQ2egY6+qbmlPfDRxd0X4OjjHxocFgN4YvgyKS07JiENCIXtLh6+to7u9s6e4DO/wPDQ&#10;iPi4JATJgUcFhIwpC5Inn56H54b74gh4zvGJGWQlKR2nEBOfiiNDWEmANZuRmwa0AmISpiz+mDJz&#10;iyDm+HgsCOeLgwQGRzq7+eBcuFoMYvJ0DEwRxsc54hQiYxGLi/P0DrTiOxkYW3I0ddW42nqG5kBk&#10;B5i1PkEIaONSGJlZa2obqKrrKKpoqGvqGRhbmFvZ8x3ccGQcJyg0mtB2IrISsoSXFE+7pa3r0JFj&#10;haVViSmZy1asRg3CgkVLmRPE1d6ydceZsxfaO2cXllScOHH69Jnz69ZvxgURRcz45PQEGKIpOCxo&#10;O49SZkF6Njk74Cb+TE7NiYiKnz2nDyZxbDw5WUdnD2NTaw2eoZGJlYGh+QcQcwp+TjoHpzQtnb1+&#10;X9WCzQW963Pq5nUGBK50Nt1sy93oqjs3whPWfVbnmtzejXm9G/J6NxbO3lA5f/PsdXvTW5aZuIRM&#10;manwyRf/CDGJrzkBMWU+n04oE4ipYOQa0bKmePnhsvVnKzacq952pXLr5Yqtl8q3EJVtvli88Xzh&#10;hrNFG8+FzN7jWbZA3y9DVstG1MtkEVMSiCmQADFXrl7f1D6nuWNua2dfW/d8RnvX1zy731d3Lz7p&#10;gt+Dp4dev7z8zYUFt5anXqr2vLOz9dsrm76+vPGri+uvH2s8tS3v/K7MC3syzu9OP7E1JT8z1NYl&#10;aFyuQXauQW6+kXwnH21jeyNrD0eP4I8gJqw+EUlq8pR0DjvZ3PO0vefB/xhi3nEwuWNnfJ5vHKWl&#10;TziSYUqWL0URk/DlFEmNSRIcICYIr6VjXmvX/PaeBW1UGd27bnz3Yse1frXOe3+pvd164um5e4M9&#10;+x//Lf3MZ/Ff9u59kDr7+idOmz+1Xj/Jeu22Yw+3nfr5wr0B1+SFplauOEE7t2AIKUlE7sEO7sEJ&#10;qQXSijwjK3fQp6Q8g5gmq9dvwXVu6ZzX1tXHqruvvWd+0jePIgbfQulDb5cMvy0aehtJ/4wfHFv+&#10;evTmyNi+4dH0gVFmHyhs6G24YD3850FnrzAXgZw9Q50gVGyEJRpb2BPE/GLG7r2HWjvmtHXObe/q&#10;6+ju6+ia19E1t7MbyzltHbNb2ntq19csvtfbdrO69lJh+e6CwvmFeVVlBC5zilMy8hOSs8OikvyD&#10;otw8g5xc/eycvOwcqRy87B29ITsiH0YOLn7wMr+YJgeD/MjRYwcPH4eHevT4qSPHoJOHjp44eOTL&#10;C3Oa/wFivkywxUhS0QmiY2+GBtpyhIi5qbywe+7ycc1b3j1vBbR2w3YBYtKvYWrDEMokZo+AMkX5&#10;kllnKZNYnuOIyfpD8H6EiEn8ISpCmUKN46aeK2xLhjJhYX4MMckdiZFJBL6kLiY1L7WwZOESMXGG&#10;NWU1HCBpDcJzNHRLRLGSoUz7WZA6XEyCmBIQnEsKkURkRYCYjElJbyLsyHhyZIWlTDFVW8qa44hJ&#10;blW2AmIyLAXTDqamGEFM61lqfDwioUwaoZblES9TTttVTscNiClPEBPyghgvk6FMypfjoh6ntxIM&#10;SyplCNBp6KNiiBW4mATTFfXc5HRcYGRKaRHKhCUJF5MipsNMtYmUie3qjgQu3+PLCYgJjhRQJuNf&#10;CmxOipUsZTLrxMUklMm6mPS6ibiYzGVhKZOAppAyCWKKUCbDmpQyWcQ0A1YKKZMSPMOgLF8KEXOa&#10;nMF0OcMZckYz4WUqmiAKL6lqLs2xkiHvbb4cebsyfEkRkweaZCQETYYvBYipZSsPfYQy30NMxstk&#10;7UwRxLQgiKkGxDSSVTVU4Bho6CL6ShEzHpYWQcxaIGbbP0JMsGZj27z61rm1Tb0lVS3ZhTUIgvmH&#10;xNs6+hqZOajzTOWVtRVUdJTV9JChZ2WL8C++r7NAjeXVbRU17ZU17XnFdcjI8gmI5jt4gS81eCaG&#10;pnZASd/AqLiknJyCqvScsqS0Qvij9s5++sZ8PSNrCKAJxIxLzMYOZdWtQEw81er6zqKy+tTMIgAr&#10;vFgrWzcwq7G5PVxVC74r38HT3tkbG82sHM2tHKz4zrYO7u6oeYpMiEtCJl5+dl4p4cu80sycYvwJ&#10;RgGTAaHCiUMWHxJOTDKswB4j5AfQBJpQOsFKfBIEgMuMp1sICVGPk0JnDkT4MgX2TSZlsihnd1+4&#10;ejp6SNLlATHhZeobWVhYOdg7eRAL0zvIPzACZBabgLRDwrIg1PhkZHAlBofH+AaGe/ogSy3YLygy&#10;NBJ5hikgVzBlRhb1GrMKUgFGePLj9l58aHgsEXLrw2LgesIfJQqJwtGicPeULNzlFxGTRU8Kmngg&#10;uH14FMAcLEYXdx/wlgZPn8MlLqYoYsKuwkXz8g2ysXMxMrUCPsKq1DO0sLRxdHT1Aj4i39LRxdPU&#10;gs/TNVJT11ZQ4qqo83i6xoamVla2zvB0caZIScVxwMfUbmT84LysvJIdO/fcun23qrapuq4ZNbe1&#10;Da1Xr9+AJ43XAiWsIM7GpvbzFy7V1jdjmZVTxJiX40qiRmZyBjg7icBrLrA1NYO1fulLloUT9A8M&#10;a2hsDQmNdnX3NTa10eQZqnK05RTV4dqqa+iwiEksTCoYjeq65nZxFc1LtmW3rUhoWBJVvbA4JvGA&#10;rtRJW+kLvrJXQhUuhyksSfaJramPrOmJrFsUXYt95kdWdKbWz25cvNkxoYqra/HZZCniZTJGJmth&#10;ImLOupgTEVPm86kEMZlYubpzRO6SvY3LdrRsO9u57WTfzi8Xb9mxYsuWZdt2Lz1wbtHxu8vOfbfs&#10;7MPlFx6lbrhQsfta9c6LPO9UkaA5cTGFol4md4oE0SdfiC9dvqaitg2qquuoaeysbeya29t8cW/5&#10;V6eq752sgu6cqLx9vPzembpvukIuB+g8Prh6eOjHnx+ev3h8zq7d7ft21F8+UHvpQPWFfWVndqQv&#10;6YxG1qylva9QCBY7eoTynbw19Pl65q72bkFfzFSZPEuT0QSsJH9qUGlKKmrXWZlcRWTcg/8+YhIL&#10;k7qYBDHtje/YGZ2wMjRTFjAl8S/pOgnEE/+SmKP0yJMpYrb3Lqioa6+s76xp6qpp6oEy5h7+/tmb&#10;U/eGLBfe/2vD3dgdP17+djBx1YO/Zpz9W9zx3BV3ypffmeq5/VOb9eJOGy7eeblw948nb7x0SZhv&#10;YOaIE7R29Gfl5G/t5G/j5B+bnAuy1Dd3dfIMm6WgxSDm4uXrKuraKuvaqhs6oBqiTlzz8Ls/+L0Y&#10;i3w5tnRoLL1/zP/FGP4Mezla93L4xSjx80bevl0xMBL5YoS5CfJ5ya74Ph6ydw0SUaCdCxTgGxSL&#10;D8qZUhqfTRLbtmNvFR60rq2mvr2usYOooR1xcKi2vgX/0xq/rFx6d07vjaY5N1vn3G7tudZYe6K4&#10;cHVOWlVOSEwsftN7eHkFB7u21bqtnG3HR7cDvkA2btYQ392K72Ft64HvA769t4dX8KTp8p9MEj90&#10;+Mj2Xft37zu87+DRfQeP7T1wFNqz/8iZrvqf7Wa9GyXHZL8EO4TFn7sqiA4DxOmPvR581ZguRMx1&#10;RbmtqEntXjSunsWtPYtXr9sqrqhPrBdqushRCb1MCpqM6yP8YsZ3MxCTGpw0qi5ATIZHyW4UMQll&#10;Kmk7ErGxSHZFUduRaNzgJFmJJD7OhsjHXUxlEiuHiylgU5YySZ4lCZEjz5JHsy21HOSoyIombEI7&#10;GQ07Ga6dtDoVkyAoBE0GMYmAmHYEMdX4AsqkcKkKrKRwyYoPTiJStoLgzEHUyxQEygliUtZU5YM+&#10;gZjTWcS0mKGIsC/i5pZiylYSKoQyAbWUMh1IXiMokyCmq7wupUxdhjKpl0lAkxGY0osRQU8i9k9m&#10;I8iSCiuQJ6VMHAqU6SrDc5bWcqZGJlxJApeEMkWMzJnqDhChTNa/JOalqKiRSePsYEdCmXA9iShW&#10;Es+S6F3KtJdQJ5SJTAMmu0AQLmcj5qyXCV5k7EzW0SS+5nQF8CJC3uN8yYImouFEJGjOEicLl5Qv&#10;FRAfNyIiFqbhdFkDQpmyoExD1ssklGkhpWYpo25N3ueaAE2Ao508S5mioOlAoJPwpT3ZgeHLj1Am&#10;5UviaDKpvQIvU4iYTNCcupgQAuVqJjKqRnJqhoocQyCmlR1S4yKiExAdramq76xr6mmEhQnPknUx&#10;+5raBGrva4I6yJJ4mW1zqxu6S6pbswuq45Jz4WU6uAYYmjlwNE2U1PQVlHXgZRqY2iNShIT+xLTC&#10;wtIG+JclFU2ZuRVhUakuHkHm1i4a2qbqWsYgQvy4DQ5DZUchDZGXwMIEg1ry3TV1zHh65npGNpZ8&#10;N//g2OT0wvySWnzf1TX3AIhLK5uR6xURk+buHWpj7w5g5WoZa+mZ6xhaEePTmjR6MTK30zEw5+mZ&#10;6eib6xtZ2di5evshVzAxITkrM7sIXmZmVlF6ZgHDFuFRCfDP4BRiHw/vIAgr+JOYczEIYZMgLOOZ&#10;wasD/2GJmHUsE4FNySQCvhAR7gT3YGccE74dosBGJtaaWvqKylwwGSEqYysYe/aOHm7ufl40Sg4y&#10;AwwRvkwDVOUxT4lSZqx/UCRIMSQiHtFzHBZsRF03wpeAJDwcYsq4O/bBs4Xx6e0XDMjz9MUpIFrl&#10;C26DV+qGkhh/ZDnGxSEfMSMHd8/KhYVZItBH7UzCmpQy4fIiEo1oOLDYmNiQhuoaumrqOroGZiRQ&#10;7hcCKMcFwXPGq46wuIk5H1YlR0MXLqaFjSOeBp6Yf1C4s7uPhbUD7qWuqaugrK7C4eFQsDytbZ1w&#10;ZD/k8UYl4FJQrxEImJdChfXcwnJ0UsG3XvfseUeOfZlXUHby9NlFS5YfPnp8AzrGbNmek19y/vyl&#10;ntl9l9C35MrVOfMW4uIQxEyioMlEzwlo4jUCyjPKxi8EAD1ztfEGQBpAfmEZXhr8DOBo6Ckoa0jL&#10;qUpIKSoqa8grqf/TJ2BBAV9iZYo4fhwGZzQvSa6f71/Y5V3Y457d1u3teNZd9kac0r0ilW9q1O7X&#10;qFUURNevDytaHBRZn+hTnOqUH2VV6O6Zn5BYMzerdZm2ffBUMcXxcPl7iCkMmtN0TJnPp8kQviSB&#10;cnl1p4i8pXubl+9o3Xh04eyGi812T1o1+psVH7doXW5zX7mgc/aBa8vPfLfs3PepG87X7L/ZevSO&#10;dkg+y5SzuNMgJlAukAhiSsxftBy/PnOLavNL6gtK6wvL6hfOrrp/sf27S40PLjU8uNhw/2L9t+fr&#10;vj5bdu9k3t0TOXe+zL57IvPWseLV109IrnmT/+ULxnAaef3tq4ctt04UxUb5mdp4igidgoL4jt7q&#10;utbaJk52roEUMTWIJKhYrBT8SbdI+vDTUpxPOZjeRPKlIEp+Lzrw6+rie82lN0ojLyaYXIw3vBxv&#10;eCXB4GqiwbUkg94APVklipUsXPKQ8Ukj7wy2ErCeLM4JDImsberOLa7LL2koKGssrGgqqmhOnnP8&#10;65/eIP8ydM1DuJi6fd9cuz9o0n4LLubfYo9ZVJw9cvWZWdrxT6zX+eQf3XbicW7f11tPPnWJ69M1&#10;tjPje5vbUtn5MLKw84lJypGQ09AxdXL0CGEQk6dnghB5TlFNXkltQWldQVkdLjUj3+sPXZ6MVb0c&#10;q3k55vpkzOXJaNTTkZ2Do1tevB6kiInF0f7XBwZHsp+PuD4Zxc7OT8acnmLPMZfvh2wcCdQSYcUR&#10;vOtn7eDrGRBNXExpjb9PFl+3cXt+cQ1yZ4tK64pKa0vK6qDi0pqikmqosLG0927jqq8Wd1040nvx&#10;BNXJuZdO91w6XndqZ82apo72gAMb/R9di33zQ9WTmwlBAfbmlk6sLLDibG7pQmTlCoE1PbxDJ81Q&#10;RNrxgQOH12/ajhTJraj+3rWf0bad+0601zx9DzEHWrLGnj99vXv1cw+V0SePJriYL5/15wcwiPmj&#10;vfSqvMy6ljlwQahgh8yrb+uDkFYroWgA64VG96iR+UHKHAdNxsVkEVPIl/JafHwZU3eTWERCymQi&#10;5u+IsY4Y0CSsCY5E8iUcTWEWpg4bIkdgnebJsSLrKOXhOSpATDUPj5AllnIQAU17WZTyADE1bKW5&#10;EOCS5UuRiDli5TR9kDNOmeKqfCKShUnwiCwZTkJAHEBJEJOIICYbLhciph01MgllziCUSfaZTkGT&#10;RsxpciHrZSLvk08i5rBXUUZDKJPYjcTIpOFyeT0aMdfzhBQR9SYioIkkSwFx0hV9EhMXSsCXBDGV&#10;yXZkduI47jisrLYr62UCDRkvE1hJKJPEyhnEJEFzFjTfQUxm+7jEEXMXRUyGMhnzcqKXidA8uXpM&#10;liqTPyBIymT5m1A48XqnQYQ1CW6SsDj1MomdKXAxyYogI1PAl0jiHDcvKVyO8yVBTFl9KoCmgZAy&#10;Z6maS3EspdWtZMYpkwFNxrNk4FKAmCTbEohJKJM17Cd4mQQuhYgpr2lPQJONmL+bkckiJjIyOaay&#10;asZyHCMldSNNPStre9RLROETL6+4trqhExmTNCbe10woU8iXAuKEhUldzIb2uQ3t8/AfubqxpxSU&#10;WVgdn5qP8lBQppG5g6YOquz1EDTX0rM0sXRy9w6PikOeWxUoNr+4Njmj2D84ju/gbWhqz9UyAWUC&#10;JT0QUo9JT8sqAWICNOFKungEw5LkaBpp6aJe2d7OyQepmUi4LC5vRHAcT7WkohE5ncjORCgcKAmn&#10;U0VdT1FVBwfUNYTr6YjOgTAyjc3twJccDcRkEbHVMzK1cXJFWmcksjNp5mIBwCUhJQuwCLbw8Q9z&#10;9w50dvN1dPYEM0HgDCQIgjVRrAyGC4uKr6mvA0RWNzZlZGSBC/MKivKLSkF+MQmpEBOPBmbRlMHU&#10;yJgk4Kmrhz9i4rAwYdrJK3JU1Ej2IRDTwtre1t7N2dUHmYtAQ/AZKAdGKY7m4xcMqCXUC8QMi/EP&#10;igA+wubETYiSE/CiOZew94jZSR8lKjnRcom9y3Kf4OhohJvxtO2cPGAlAuZgGWKJDEjE3OFBIjHU&#10;3cvPxy8I4WYRxARrfoQyBUZmVlF1QmFLaGSMu6c/8BFngVg5KBM5lyjsBlbiEoGqI2OT3L38ERY3&#10;t0a7A2N1LX09QzPkYjo4e5Ky75AogC9C/zgCMtAQRudq6SFZ08TcBp4udoDViguIF4XhSxiuDGIC&#10;u5E+e/HS5RqY2HMX7N1/EED55anTfQuWLFqyYv3GLatWrwcKnzt/saq2ERDZ0NSGRo55hWWiiBmL&#10;1jETrc3o+BRcVaR+4tXELwpnV19Tcz5C5DxdEyVVLVl5joS00gwJ+elistLyalJyKkBM1r9kVqRR&#10;cRddlFjb55beyE9ptM7ocI0r2eCjdzNJ6esatYfzOI9WcG7O1UsrT111ImHhEe+GbQ6JC209OqzN&#10;a2wtE5Jd0+uT6vpwBFkVHSAma2R+ADFJjRGp+2ERk1qYAsQsWLavecmmld0lT7t4Q6u9B+ebDHaq&#10;D7ZzBpqVn9Spbl7cOu/AlZUXHqVtZBDztgAxmWIgQpmiiEmMTMbFnDRr9rzFSRnF+E+bklUKpWWX&#10;ze4oeXRj2eDPFwd+vkD09Pyrp+dePT376vHp/scnX/705aO76+9fbnvw9fyz1xbduTnv6Td9j+/N&#10;/ulOx6MbFbdP5MZE+hhauhlauJElFegHiKnKs9Q0QGVb0BczULEkApTvrU+R0ZJsC9aYE7Lc1eSC&#10;o9kdZGF6O3zT2XLl1I3NR39cc/inExe//frUsvsbXR5tMHq23ah/j/HgfpMnu4yd7XSEVURTpHg0&#10;11PojHInU8TE/w1EZ5IzS1OzylNzytNyK9JyKxN7j9199Ob4zYGaPT/+tfSaXPPti/cH1Wqu/i35&#10;1N+ijk6PPLT73GOVsP2fWq1tX3Wjcum3KV13Nx577Bw3l2fIN7LyMLb2ZGXjZUwVnZQjLquhZeRg&#10;784gJheI2d49n17nktTsUtQDob1GWnYpls4XHzj/OLa4f8zx0Zj1ozGXRyOnh0ZP9L8J+7Z/89Oh&#10;B0MjZ16+ibnfv+zp0N03o7GPh7GP1aMxyx/Jztb3hyzsfCFLKtCtBeFdL3ffSBMLByDm51MkUFGE&#10;TCN8+KZnI2GoJCMHy+LM7GIkDyFFJndl5ob7y9d9vaLr7NPll98suvhm0fmXK89/tffSnhvXqx7f&#10;yxh8WDjyQ87oD9mjPxYPPWpprbIxMbM3NrXHpzaRqYOxmaOxuZOxubOxhbOZtZunT9jkGcrw7PEf&#10;GP9tV6zetHr9VpR+b9i8C7i5ftPOo02VExDTbtZAQ+rosyfEsHz18vX2pSj3EUXM0Z++fxFmLETM&#10;ZdlplfXdVD2VDVAvIxRvMYgJ00VAmShTEBqZTMT8/YofxsJksjDZFDfG72HKI0g6JsnIZO3MjyAm&#10;6iqonSlATEqZrsS81AFZMqKFPozxKRTPQZEhS1Hx7BkvU4CY8C8JZUoRUcrUIEmZNC9TgJjwMjn2&#10;EsTLtJOgJT4SlCzhw2ELhSQS8xVTgVjEpI4mmIl4lqzZSVM2RRATvh0Nl9OIuYAyYWQiKRN1RTYw&#10;MhGsJ6miWk4wGklSJuNlgjJ1CBpSyiSgSWqAYGeyjuY4cWK7kC+xrqzPWJis6E2EMuFlyuq6Smu7&#10;SGo5SWhQA5JFTGEuJouYlDJF+fJduGRAk0VMmqPJGpkMX3Kpx8lsJOtExPhk8zKZFFUrJi+TCHAp&#10;XFGynKYIymRBk4TRfw1iCop7KFxO4EuCmDL6Qk2XG6dMSTULKRoxZ71M1qFkIuYTRRFTRAQ0BRHz&#10;cb5kXEyKmPa/hJhIxzSVVTWWZxHT2sbe29s/GjYkTAokYtY3zwZiNncAMUX8S8bRRJNK8rNwDsiy&#10;DkusY6VldnVTNz6Tc4pqE9IKYFg6ugWaWDpzeabK6gYaOuZ6xrbYEhqVgu+mzNzKrPyquKRcT98I&#10;WJhI3+TyTJC1iaIfv2CU8uTAkkRKKHbwC4qxc/LVN+KrqKMxjiV2dvEMjo7PyC2qhnOJ4iFBzVAe&#10;rE1bRy8dA+T8Gcor81BspK1vgWIjZAQh19PdKxhdqvWMkDVopKyGtD8teJkIl3uiXWhUIsxCRJxj&#10;EtKBcYBOd69A0B4wCChmzXcys7ADapha2DIZk+ioAwqElq9ciCKm1Rs27Nm+ISg4vB494ZqbQHgI&#10;YSNLEo4jFBaVAGohJSkRcaBDB2cvVLcgzKqkqikrr6qsqoVAOUw7VP9Y2zqDYp1dET4K8A8k7p0H&#10;qqr9AtauW+/rH2jv6Orpg4x5Hwcnd5SbIBczCK3l4lORcwnkQjgeFh14Dl+LqKExL7OXO8OZ9lrS&#10;tzkUfiGuuyXfEXCpb2gOztM3trC0drRzcHNwck1ITP722/uXr1yJS0hCIQus0I8bmaT6B4HyrMLE&#10;BSuKvjzRvf/SyfB5X7skzMGV0dY1RlIpzgvn4uDsQdzH6ET4hSFh0VU1dciTsLJ1QgCQy9OHYYn9&#10;kYIJgqQoH4p4Kd/B1dTCDvSJu5tZ2uFP5KTiVnA5jEYaxc5DsREQk4AmpUwhYja1dqFYoLyqHk2i&#10;K2sbsYKmzwijV1TXw+YEeiJ9tryyDuvIyxQGyglfJqQzPwbwAgHiwcSMb40L6OjiY2Pramxuq8kz&#10;QOmSnBJXUkZFTFJxuoTcVDHZqTNlJWVVZ8kov4uY6gZ8z6xm39xWs9hK/bg6ncQ2/+CEL4M5X1eo&#10;fj+f83g75+cDqlvn2OZ15O27UrrhdPz8wx6l6/lh86xsK9z0InJxL9/cFu/sFnUDWwYxSfBdECsX&#10;CZSDL6WhCRXlQMzpcDHDi1fs7+vteNhuOLjMYfT5dyPfX3y9KmigVmagXnGgVulBtc7cJcsWn/xG&#10;4GLe5oXkvVc/LkKZIE5KmZ9OkkRyXnhsZkRcVlRCDhSdmNvZlP/ihxNjQ3vGhrYLtG1saNvo4JbR&#10;gY0j/etHXu179nDH97fXPLy58rvrS+5fnf/N5TlfXey6d67twr6iiDB0xXPSNaHCiqkTuAeBcmUN&#10;U3VdPgmUz1AGck3UBOKcZmYiMT9s1tKIkFzXXfaGqBz/pr7iwPmnUfP6HRuJPNv65+9//vjulrFT&#10;/LenLd+esXx7FrJozDWkterUv2QtTITjRYxScXXfwDBk/0TE50Ql5kUn5cUkF8SkFCZ2H7n1/WvU&#10;j2+98PyvuRclyq/0HP1RuvD8zPSTf4849InvnsV7vp3lvX2m08b1B+9HNt2Kbr61+uCPTjFzuLpW&#10;emYuCIhTuelbsIpKzBGTUefq2dq5hUhSxNTSNUENY3gsrnN2NFo7Jebgdz8UnZhtdebbpJ/Gcp6M&#10;GT6ARlqfjlwaGPb4esDg/rDZV4MBX7+y/WrA4Nthy6+Htjx7vbt/1OzBCPY0+I7I8N6gibWnKZEX&#10;libWHiZW7sZWbsjONLFkEHPWwiWrkQUfk5gdS0RqJOOSkL+MEExGfHZaw7GKTfdXbfxmbffZZ4sv&#10;vt5w/vSFK22PvioeepAy/H3GyHexI99FjD6MHf0hFYg59rQbjqYN31rf0EbfCOJT2ekb2+ubOEBG&#10;Fi5evuGTxVT/PlV29559c+evWLB49eJlqKPfAARctW7rqrVbD9aXiSLmy1jr0cffM0w5fOHY8Kl9&#10;AM0JiPnd18+cZIWIuSg9qaSqraSqnai6o6S6s6Sms7Smc/nqTRKKhjTMR0J7siS0R7xMQaycpmZS&#10;jmSLzZmS8wl8SRCTZLmNBxapkTnuZX4YNN8JlzOVPUSULGnOJfUsEWonTEmZlchBQYsRopkQ62KS&#10;KDljZGrayyJWzvAlOhCxXiYQE6DJ1JWjFFqEMgGUjIipiTRNrJOcQoYyBRU/xMsUigmLC+Lp2Ido&#10;hpotcTFZL1MAmtTIZLxMhMtRVIS6dRIuFxiZDGUSL5PmZbKpmboeiJsLEjQROheamgx0EvpUIqI1&#10;UvoeMC+VDUQoExFzQ+yDI7jL6rCUOQt5mdSDJDTJpGayEiZo2rO+JhtA/wBoCmuAKGUKLUwBZdIC&#10;dhHKFOZlEut3HDEJX4I4sYXavcLUArYeiNiZAheTLTYfj5ITpxPBcRNa3GM0TdYQbiUrmXG4nCqt&#10;BxHQhJ0ppz9DwUhMyURCxQyUSYxMrg28TBout0W4XCRiTkFTUDA+gTLZ0p8J5T6ipT9MvqagqFxQ&#10;6MNEyWlRuYwacTHlOcZKXGMtffTM8fEJhI+DwGBjXVNvQysy+/taOvta0PhcSJkULhta5iD/srqh&#10;q7KeqqG7uqmntnk2iLOqsbuspg2UGZecB8pEDqWeMfDRFC6mjqG1nZNfUBgGnRSnZJakZpVGxmbA&#10;oUSXG219K8TB9QxtnNwDQyORX1gAxEQYHXamm2eIubWrtp6liro+LElkbfoERCak5CGChFA7hCr1&#10;pLQC5Gs6uwcYmdmpcvXRZg6IqaqujxQjRxdfT7/wwNC4oNB4Z3d//FzX0jVV4ejKK2ngk9zK1sXN&#10;KxBBZ2RkwmhEJ0ckO8JoBHrC80MknW/nirxJJOGhBgV8hiAvAAjoiUCzi4ffwsVzI6Pili7r6+zq&#10;yc/Lragqr62t8fINwUGQZehNgtShMOrgOAaHxaJYBAWUNrYuoDFkYcorqkvLqSipaJC4sJGFiZmN&#10;hZWdFd/RhoCmO6xBGGm+/kEHDx68dOnS8ePHs3NyFi9ZunDR4gULF2E5Z+48GzuniJhEJIAivAty&#10;AieB3/HEUAwku159ykap6c+lXL/1IVucPOBcGphYaekYqXF1QJlmlra6Bsaz58xtam5taW1rbWtv&#10;a+/s6OwGEb6DmMLkS+RfonPo7Nqg/Cb55btdvn1UcGtoR9KqSw7lX+tbB6NiCfmUWtqGOBH4pvBZ&#10;wbso8W5pbX/688+GxmZAc6AtAVwjc8AunhLgEleGoTpQu6Ort429C5geTIw/cd1wBBiQqHYCWRKb&#10;OSsPYigzO79k/8HDP/30+Njxk4iVnzhJCnr27j+E9es3b8G5PH/xMuaQrF23qa2jZ+++g7Aw0XEF&#10;Ti2oF84lA5d4r8P0BcrjVwFK44G8qPTHE0OqrpEpX0ffDE08FZS5eEriUkozJRSmi8tPFZNDD8op&#10;YnISMmri0u8hpp61h21ai0tGo25khWpErVxEY6K3z7ogneYYp+ok96WlJhfWapZW+Mzb3XjiVsuu&#10;i/mrToQ277RLXmpjmhOiHFyKezmnNzhktOrbeP0yYk6V/oxEydG0CBYmdTEJYkaULNt9oClkqFNr&#10;cKnD6EsaRhx8Nnxm8WCT7kC5zECZ1KGmSGRqpqw7W7uPBMp5IblTSEsjtrGRADcFlClEzMmSja09&#10;fiEJkH9oUkB4MtRYnfnih1MifLkbfDk2uHn01YaR/jXDL1YNP1/25udlr58sGvpp3uCPvQM/tL/6&#10;rqn/fu3Lbyq+udAQHuyuZWivZSCQob2JDSYT+ShwjGFkOrgFfT5DCYFjKiFoTkDMGX58iUVhEkvC&#10;VecE1wRbnQnxvHPyYviclwxf2jf029X3e7T27z7/8+urmW/PWVEBMc0PLDCBc8kiJmNhoopcEIin&#10;uZjq3mihlFHiF5rsH5YSEJEaFJUeGJme0Hn45sOhfZf7z301oFF1aUrWGceOa5MSv/TpuKqfe+IT&#10;zx1epSc+t91oErNn7YH7fpWXAquvLdv7yDF6Nodnrm3siAQAIlNnKhcIpD5DmqOmg580QZIKPJyp&#10;po5JWVWLX0giOjqhyVEgmobiaqNvaFii/vGvKh+POj0Y5X41avnN8KlXowXfDXHvDuPPiRrx/mrw&#10;+uBo4APBTV+Pcm8OGFi4GwpkYO5mQGDXBRU/LGJOleyZuxgRKAgf0/hIhdC/MzgsPigsLrYmYdm9&#10;eWu/XrLlm/VAzKWXhvdd3DT4feXIw7iRBwEj931HHgQSxPw+efRR7thP1UDMn24VBwdYwBjA57u2&#10;vjWko2+jY8DXMbTTMbI3MHNG6xAg5udT5fCLsL17Qdfsxb19y+cuQKeC1YuWrVu8fMO+mmJRxBza&#10;tEAIlMNnDr7w4Q5/uVsUMYcvfilM3HxkJzU/JT6/rKmgrJmovKWgvLWgAmpbtgqIaUC7rgAxKWUi&#10;UM7WlRPQJHFzQZm5CGgyjYrGXUymkEJImdTIFIbL7ZW07ZVIgxhhjxjSIIZpFiMoOZ/AlxQxERAn&#10;MXEqYlsyiMkaTh9DTHiZxFJChyAgJh+ICReTDZfDxWSMTI2JRqYQMdWJqckiJiVOmJoiiDlOme8j&#10;5kxVuxmqQEwBZRKnk+Rl0gJzIOZ46Q8QEwmgyATF04CRKfQyWcrUFgTNSXbmuKMpMDUZa5NBTJYv&#10;6coExCTV5UBMA7Cpu5yum4yOqxQpMHdGPTjNyyQ2pChizlCzZySAToHNyRaeU9ak67TbkSA7UxQx&#10;BcmaTMqm0MgULf0ZNy8pXxLoZPQOZSrSSilRCQPlbDDdZJqgfvx9uARWMnwJTcG6rB72Qbh8pqKx&#10;uLIpDZcjVk6MTCFiCkp/hG8tIWWOG5mERLXs5BA6F6kofwcx2WwT8j+IkuU4X1rIcICYJqKIyXf0&#10;8Q2MSUgpKCpvRJQciZgtnQtaOxe0dM5v7pjPxMoFfIkq8nYkJuWXIkmpAUlKpTVtVZiSg9Kf5tk1&#10;Tb34EyYlEtm9A6Is+O5IoIRPCdYEceLjKymtCEJSZkhksp2zr46hDU/PEhYmwuXu3mGIpCelF6Zm&#10;laARUkBIPJjSwNhWQ9sMLqaBia2TW0AQydQsKCxFPlgdnE5EddCcCCmYmK+npWsmp6Qpr6ylpKaL&#10;qDpMTb+g6PDo1NgkOJSZXn4oA8LQBAtVLpLqNHm6ptZ2LmhzHhgSHRmbAgr09A12cPHGRkRywWSg&#10;TLAmalOQawi41NY1AaKhehp2IygTt87r68ad5y/oQdZWV2dLWXlZaVkpbgJjIcWQZD26+QJc0LwS&#10;vOjjF4IkSBAqCsmRxicjpyopo6yorEnKfQzNEStHqTKENE3awMgFNh5iyUDMvXv3AjFjYuNgB1ZU&#10;VpeVV1VW1Z47d8HU3AZ2KU0oRHw8EWcBMkNA373a/3frPoEkzipOGhLLWJiPJ4OzACUjG5JJdoSP&#10;iO5BW7ZuswDVOru7uHrZ2Drs3r0X1S3jiMlUkbMl6rlFhUk74rQbrZXSqj+tWSN+5ofQdbcv+nX9&#10;ZJZ6TN08Et4kKFPPwAzXDc8cj4iugtXVtf39/fgKQJsinLuppR1MSmNzG2QFIMcRZElzWBOxRDUS&#10;uUT+yHYNY9IAkGMAXxbuLPEvSX03EJNQJkFMSpwFJWiGU5VfXIF1JJJiBcXgyBZA2ylQKerr0YIK&#10;Fei4NbegJCevhJST0yxMhO9xcPijuHpwgv0CwmFaO9LXHZdF18Ac1wepFArKWrIK6oiMG5vxZ4jL&#10;TwNfistPgcSIxGU5YtLvBcoN7XylvQu1Q4vF3XM/dSv+k3uZrG+xfNp8q+a9wQuOhcze7ZZSZJaU&#10;sfvinHP3evdfKV9/OrZzr2POalupkLhPXPNxL15osYxPkYGdvyBQLuJioopcWPFD+JIkYv59qhy+&#10;oRnERN8iuJjlS7ffqzUZbOUM9vHHXoxnqo18c2poefRgkcz9SrOGLWeS1p6u2Xej9QhcTCCm2nuU&#10;OQExYWR+OlkahSBoM4TOO+6+UVTR1aXJz4mLCQuTmpevT40ObB55tX74JfhyxZtnS18/XTD0eO7g&#10;j90DP7S9esjAZfmLr4qe3835+lxFSKArV4/P1YVsGBlZutk6eaPJhbKGuaN70OfTFRGwFkiUNRnQ&#10;5M6ItAdfMrKp9f4yM+7wyQeAS4cGIgYxofbtL/vvzGER86wFEPP6RtMPNEICYiIdk8FNCa4npq7F&#10;57r6xrj7x3kEQPFQfPtB1PdsPvP8/pPXEX03P405OjX+2N9CD5asup2z4PonLlv/br/xU8u1wcXH&#10;bnzzrHvD7bCa053r7tqG96homGnq22saOEAaho5ERkRwMadLcVS0rexcQ6QUeaBbrrZJbnGtq0+U&#10;mw+6C0V7+EfTqx3p4RfJPXTX78Go9t1Rhduj9l+9+Wpo1OL2INbfl/KNoSsDI8kP3ijcHsGt8rdH&#10;Fa8O6Jq6jMvEWcfEScfY0cEtGIg5Ay7mNKnWzrkevpGefpFImcJnN8oqvTB7zA+RkdDs1RlbHqxa&#10;+/XiHfc39557tvLKyLoLtx5/lTfyXdTIfe+RB74j34WOfh87+ihz7KeSsSdNYz/3Dj/ubapEspS5&#10;pq6Fpq6lpq6Vlp41kT5fS99W19gRjT+miHO+mK6ATu+wNFo6+jp6FnXNXtLbh8ZYK/sWrd5VWfjU&#10;drzcZ/jaWSFQjlw789yL86o2SRQxX+9YIYqY85LicosbcksaqZqISptzS1uoizkRMZmufmxvP7YA&#10;CH+O1wDRDpqifEldTEHhLU1iE2RkokEm4JLhS0clXUdlXXTKJFJiJKgTZwPiTKolAuIUK0lunJaD&#10;opY9I6GXyebMwW1iw+VIzSTpmKT6B0YmQUwmFxMWJhCTUCaFS0J1IuFy0sOIJmUyWElEsjOxFJia&#10;iJ4LGl6Slpk0Ys54mUyXIoiGyNlAOcOXZCnSwwjhcrYfJHo6iqlY0tabNhLqhDIlNR2k0F8JEXNa&#10;/SOgTFpmTuPmIgmaiH0LRRxKRT1RxKReJhsrp9XlLGUSI5NQJgrMeS60jRFaFDFGpj0pMCfm67hm&#10;cuwE9UCstUm7aTJ8yXbWRIvNj1Cm6Hb2ejI2MFv0Q5MHqJfJFuaT6igixuMURNJJ1TkqpT5AmUw3&#10;zWmwMAliGk6VNZgKiGQkLRTLl6yRSfMyp8sbEiNTGUamuaQaMjKtYWQKi34E6ZgfRUyalCkiQXCc&#10;CZEzoEnjAHw5LlM2JzQvLWTUGb5E0yJjlPsgUK7MNebp29g6+SJInZhWUFzRRCzMdvQkWdjWtRCg&#10;yRqZ7fOof4nymk44nZl5lTRZqAxJSnkl9WU17YyRCdCsaugCeuKmYFoMbmKB9BtHpGYiUI4tcDHR&#10;qQM2Z2Bogo29FwxO8CV+6GI3TPRAlCYhNR9GJmrbPXzCsVFbzwKJmKpcQ2RkunmhzjMFtT7I1ERX&#10;I5SQo+elb1CUnZO3kakdQuQy8lwFFW2sGJraunkFowAIlmdyRmFCai4K1ZlYOUfTQFEViGWOzjjA&#10;C1Rn47sEpiP8P5qtaGtkao3guLWtC7bA0wL56RkQxNSkQW1Uq4Dk0Find3a7l7ff3HkdKJUKj4nf&#10;s2tbQWEBtoPngKHYxwGN52HIBUdSoy4ADhkIFfmXMvKqEpJK2TnFcgpcHNbQ2BJGpr6Bua6+mbaO&#10;MWSGlAFM+fHw/v7778+dO/fo0SN7Ryd3Tx8XNw9HZzd0ZNy7b7+JmTWTsolsReQsoqAHdOvk56m0&#10;UOtfF3/x5wXTJ2+b9dmTaY43PIKjo2zQ6d3EEvCkwtECKIN0tXUNt27dZmWDHuhebgBivv3JJcu6&#10;TC2KweNo1Z5XTFsUFcAyRApBfFrSvG7tbRbKjtb2/olTYuplI9pb3WrumSQd4nq0y3JtgeD6Rpbg&#10;Y6bWx9bB5eTJU/jHfP5bW1jHung26eijsMABmaCObiTQHxoNHzEukfT+JOmq8SRgTTJZafYqiBC8&#10;iDRT9A9i2iSRxpyEMvOZ3FMmXE5i6GxnKLZHKS3ZIVU7pN6fCHVXKPYnfTHR+4l5lPAowGUMeVFI&#10;TNwLLzQ4EraluqaBkgohSylZFQkpJWiGhBzeJ9PECF9OFVeYKq4IoTGRuKy6uIzqu4FyAzvf35sl&#10;/s4g7HfmiX9wKgRiTqo6LNt7Pmrd7dajD7fe/Hnuyfu8zEaHquLqDTVz9pQ0bU1I6PM1K/T7k0fR&#10;H5yKfmdB7vsHs8T/c8R0DK9cuv1lqdJQlfxgh/nYczaqyH4Njw6/6nZ9lqfQuO1s0ppTv4CY1L8U&#10;6rMpMkh5Ro8hVOTAb8MSbXdK8+Oef/8lRcytMC9HXp8d6V878nLtm/59b35e/PrxvKEfewZ/6Bh4&#10;2PzqQV3/t5Uvvyp5cTfv+e2sZzdS753KD/J35mhbCWTJ0bY0MEdei7eMsq6CurGzBxBTfrK4GhUD&#10;mqJ2JsmYnB5lL744TGxJmPiSMImFIfU9+QdOfMfApZAvbev7W7cBMecJLEwGMYmLScQGylkjU9Bu&#10;UwuOJtqeBUWm27mH2buH23uEO0CeEfFtB0/cHjh4tX9oeKx7x7efBu77m9/e6cF7lx98sOPUD5/Y&#10;Eb781Gz1/M13RkbHRkfHhl6PnLn+U3HnPkNzzLiz5erZcfUheyIDBwgh+GmSHCUt5IsDMbUpYhqn&#10;ZZeDOO1dg+1cSXsjVD5B5nxPmZ03xa+NQmLXRnVuvG59MFD58I3N3WGxayPYIpT2rZH8h8O9Dwdd&#10;bg+K05t8vxmddWFA28hB28iRyglLnpEDz5DkvBLElNLAkKrapk6Yx4B7fFI7ugdi6eQWaOPgZebs&#10;2H6ldtd3mzZ9u3LPgx1zzj/bcGNk2cXhW9erh7/PHLnvN/IgaOS76NEfUkZ/LBx7XDP2tOvtswVj&#10;LzZeOBiiY2DG1TFHVzyurqWGnpWGrrWGHl9Dz1bHyBEGAFqufjFDaePmHWhlh68WGjtDl6gFHb2L&#10;sVyenvCEL8FQI4By9Lt7QqAc/e4rxM37c/3GXj4XbhycXyuKmHMSY7MK67NZNWQXNmQXN0HL4WIq&#10;6E9wMRErZ0WSMoVi+leTDu2MJiZivouYNLBIfEeWL9GGfZwvadMiIkE3IuJlsnCJ9jEULiliEj/p&#10;PcRki4dIxQ9hSiIBazLZmQQxkZEprcEgJk3HJFFyIKa9JEuZ7/YwklBHCibJwqSUSbMzacEKaoBo&#10;T3WB3gmXE9b8dYgJK44W/dBYOR+IKQHEJM9HWPpDEFMQMUdqJigTleZEgg7tJFMTSZYMXzJC/fh4&#10;uHw8I5PUmMPIRFImjExBuJwp/XEWtjFiEZM1X20R6H8fMWkd+rsi1TxsmbkwVo4tjGgWJhGbe0Cy&#10;CAhzs/mpH0VMFWGyJmmfiWL89ymT1gOZEr6UN5r6YcScwJdTZfSmysLI1CdtjBSMZyqZiGOSkKql&#10;lChi0nSLCbmYbKBcxMIU4UtaBkQzNFi+ZGp9gJi0lpy0w0RknBHi45QvSTm5KUFMtF5XM1LiGjGI&#10;ieIbVNiUVLTArYR52d6zCGrFFPHOBQiao/QHiIkOHsUo386rQHZQaHQa5nREJmQnZ5XmlzXAyARl&#10;AjHRLLOkshlGJiZHuHqGWNl6okmFJSoIfcKxBd0xYWEi4RLtMtDvXUPHDFVB2gbWplbO2AEuJuAy&#10;PCY9ICQBWZg6+iBCI0TJ1TQMUW/u4ROGWp/45Fykv8PLhDcZHB7v6hmMKh9dQ4xd1ZdR4GKJjEy0&#10;KEJH98TU/LRskryOBu8Iy1jyMf3VUl3LUJWrq29sjWGN7j7BXv6hCG07ucFitIeJRWkJQw351nxn&#10;eycWMUmUHAhoYGZsZgN8RPAUFNjT2wpW6p3TZmpmhVrpA4f3lhTmo1oFOYWoJQJoIjoMS4/x52Dj&#10;oT0kIFJBSR0Qs2DxqucvB5csX6eLbqCm1uBLVMxooBUOVxcyMLJEuNzSxl6NoxEWFsZR19TW0dcz&#10;MMlN5GyYK6epydm2fYepuTVyPZE8i1Avjg++JIZrjvW/rPv7jEoVyTKtP62dJHNK+c8jX3h1kbZB&#10;oFuCmGoEMdG5Cd2DgJhJyWnVtfUNeQUHHQ1fhvt/Z2vy2Nl+vZ9HLsrMs2n9E1I8UUKUENp1Qmpn&#10;jjoaJimbcafXyCg32yoXhKkEO6oZzeRwpUHeuGIAdHi3aMyE/pGUMClivnmzQXnmE7FJwy7OA8ZG&#10;BxRkYtCEGb3lY5JQyo32QGwdDyFF2qweLeJJl0qGLNk2nMIVFjFBmUzpTzqRoP/oeGN5FjGTaVep&#10;5Aw0YAe5ou99WGQC4NIXtVxeAciLxStiaGqtpWOMrpxyiiThcuYsEhCfJiZHJT91pgyXZwQLc5q4&#10;wjTKlwQxxRUl5NQlZNWYivLxonJda88/Waf/zjjq91Zpf3ApmRTS8kXFQYmuswGrb1btu7/2ytOM&#10;FYfblzfvOtiX2lblXJTrWZhYWOqVWhj6B7/GP7hX/N46Dff9k3Waro23oKJ8vPv6hFzMqTKIkkPI&#10;Y4OLiVg5aIxxMSuW7vipVGOwVGagxXQCYo6Njtw81F+s9mMBt3Hr2fdcTBiZauNRciFc0jbsEB4I&#10;tcYWdt4W9j6WDr6Qma1XVkrIs++OjQ1uHRk6+Hrw9Ouh269fbBp8eXjgyfJXP87tf9Tz8mHHiwct&#10;z7+te/ZV5c/3ip/eznt6M+Pnm8lPr8XdPZEe4OuoqmUhInN9U3SU8JFW1JZXM3D1CkZXeTKmiEh1&#10;shhlTUHcnKn7nuZvM3NhyMzFoZDY4lCXJeknLl3373zJmJe2dUQuTf1bTr94fT2fycIEX0KHFxqN&#10;8+V4RqYQOnlo+Y6eut7BiRYO/lZOQdbOQVZOgYbWnrEt+7+89erq/UG8sTed+H5m4J5P3bcrhO09&#10;d/vnC7d/lnDd/Kn56k9NV92+/4JpCs78e/zkqZd/DEcbfq0dKJOjZ0+kTxSbUjB1lpqCpqW9R5iU&#10;kg4YV51nkpBWZEHaOfmRPkcOfrjseqaO6jqWMzdfn3JplOjiSPl3wwOj5EGuDIyKXxpmt18anXZx&#10;ZMWTkZGxt8Njb1c/GRG/NDL10mjHj2PTzgyM5yQYOGAdNVWa+nb4tYBebjOkuF9Mky6vbra297Zx&#10;8OY7+EAwAJBNz9O3cs5y23J/1Y7v1m99sGbfw93zLjzfcmtkzdWRI9f2vn6QRPzLh2Gj3yeOPsoe&#10;+6li7Enz2M9z3z5f+vbl5p/uVAf4mnK1LQhiEsq04upaE99aj88zcvQPiUV7/0kzlddv3FZe016F&#10;bslNPcjub2ibhwSszMLa3qjQxwLEfBlrNfbTQ+ElRRbmQFfRy0T70R++ZTeOjb0SlJMDNBEon5MQ&#10;k1lYl1lYD9AUqCGrqAHDfsQV9ERnkwj5kpox44hJI+bwMoV8SbpYTxQp0aUZbOx3tqAB+wT/krqY&#10;DF8yRibElPKw0XBhMhyBSxocV6IWphKPtECiGZy0FJ34nSSezvbIJA2MaGk5EBN15YyRSQSyJEt0&#10;yiQWJqE6Mt0HxIlGlWwPdqYNOxoYMaBJ+2XSMT8oM0fXTNqYnRXjYpImmuNt2EUdTZqLyXqcbN0P&#10;23gciDlTxQqWnpiajTiHL06NTOAsiZgLC8yZ6h9GpAaIShdzgJhRQG5oe0nlLiqWMtGxSCQjk1Im&#10;MT7RC0lOz01Wx02Gh2aZLjAy0UqdgKOaHW20RMX4r0gnxUamsRHxOInE3hM1MilNkhpzxrBkiJzF&#10;dJrJytZR0bpyAuiCunKCkoIOo2xDe/w5XRQxMcWHRcwJpeW0kJxFTOJivkOZQkeTrOix7iZBTLQx&#10;MkTh+UxFEzElM4yglORYSWN2qIatLLInaVG5/IRemO9P9CFbGCNT+PYWgKbAwuQSC1NO3Qpi4FKW&#10;gxIf4l+CLzHaR1rZUEZZH9N9UFEOwgPPBYTEITyNfuYo9GnrWtDZu7ijdxG8TPyebO6cD8REAL28&#10;pg0dSxLTC4MikrwCon2CYv1CE6KScjPyq2Bk4pMBI3+QpgkrNDO/MjIuA1CII8PLxOwfVOSggget&#10;MfEoMehGFBhjYeOGTE2uthk+x4wtHJGaGRyRDCFEjjviVg2eKcrDEfhW5Rqg/RB2wFzfyNh0UCaK&#10;fkKjkuBNOrn5YzIQIuBqXH0EylHQQ7IwXf0w2gdwmZlXhipJJK97+ISiulxb31xDG7Up2MfWyd3P&#10;Ez2JfIKRkWlth1J00Kc+rEr88EY/cNTEMIFy5BeCzwCCKPrBnzAjwXNwK338A+A+Orm6YWgNwNHJ&#10;2Z1v64DmO6gRQcYheAuFL2g8jsE8KBlxcvEElfJ0DKVlVYvLG67d/pZRXWO3oZG1gaEF7kW6l6vx&#10;1Dja+oYWKMdBGqWWtn5be7uSCkeNy1PnKB1Yq/LDHfPYQIXtO3aYWdiERGB8N5mggz1BS4hBy6/g&#10;/n2J+J/SpUxSnZx3eH+2deakZ+J6d9EO3QWBclTkIA0ULGthjVGfxkDMY8eOk9T50yd+TgoZPnf2&#10;p4qikfPnnsb6lIZFwCykzZJSYDe6hQZYHtHbfm7W9lXqbh5an7h89unmP3x+9l+nbP2XaZ1/UMiS&#10;NrWxwRNAEQ9qZVA34+zqRQmTIuaDB4+5Mj/PnPmqrW3s5s1Bb+dGe3sEx5lyeNLUE6N00GuTmJTU&#10;rcSf2aT1Jh1TxDR7Z8QYmcTLJEamoPSHVtOTgnramJ00IkWgHIhJLEzStTQDzjw6a6IdF3IuMW2E&#10;5H0S59LZyAwZGqaqXB0k5iJpAaXiAMpJ06SoMABcZvIMuSkzpPGLBVg5TQJSmko1RUJJUkFDUp5t&#10;WjSOmOqGttNc835nFvd728x/cSudHD//8+I9k5pOmCy8ErfhTu3B790bFl45UTP49ZzXtyvHroeP&#10;XTB8uUM+oSzmX0K7/+Bd+3vbLNx3qmse18juXcQkIyVFA+XjiAn4+zsQcxqLmKXLdl1oDn6VJ9Vf&#10;bzL6jLqYgMuH11/Ni3yZIvYyVfxSY1jTtrPJ685MdDF/GTEzc8sMLVxR921k6Y7KFY6OTVKs77Pv&#10;Do0OHrj75Oby63d3fPX00IMXjee+Kz3xTemJr6GiY/fyj97JO3I799Ct7AM3cg5c6zh+5PTZ0ieX&#10;I24fjfPztkdAXFnDjMpUmWuiZ2yHlAVJOQ1ZJR0U6KGeadJMJSDIpJkqk1jK5DCUySKmmdGMeUEz&#10;FoWwWhicuqd3+9mfQ3ooYtb3uzT3d+56fu3qntFztpQvWcRsytMnhiWxMFHxw0jgaNI/gZgOrv4u&#10;PjFG1t5GNt4mfG8tI0eOnm1M896TtwdeDZGO39e/ecGN3Pup3Sa9mH1vhkd/fDrkmHoAfKngvrl/&#10;YFgUMc9evKWsbqKqBcuWz9HBpGBbVUa6tnGphVMkVOU1LB08w6UJYmqpaZlExGej/BzX2djKw4DY&#10;n9aqWubQ1HXXPj87SnT6zb6nwwxagSa1Lwyx28+Oyp57fXuAxVvUmEuefW12fTTuq7Evvhzg6vPR&#10;c1RD31ZD3w5L1BgB9WxdAoGY0yli4leEiaUrusSbWbmZWCKpCHn05lyemXWkY8rauLaLNWu+XQjE&#10;7LvwfNfdkc23RrZe+/7p13kjyL98GDP6Qwap8nnciCzMsWeL3r5Y9bZ/y/Czzd31Vshz4vAsIHVt&#10;S3UdK66OjboOX8vQITAsHq8jXtk167eUVreV13Ygrx8qrGhJyalMzq6cHR0mdDH7i4LHXj4TDYuP&#10;Db56vXnh6ANqbY6NvTm6Q3SGJEHMxFhiYRY1sCqGi9kIrVy7WUyeQUx29h1FTEsiGu8TNTJppTmD&#10;mO/zJW1q/R5fkmKdd4Ljwig5i5gAR3TQFBT0CIotBMFxwCUQE3zJIiaZP872MGKGSVLEJJ3Y0YNd&#10;pHUR0x1TE2RpJ62JCm4iKU3wHIVLBjG5tmSMJDPph4rAJfxFDh+iiEmC2hjPQ9xHtje7cAgQOwqI&#10;HfYjpEymH/v4sB9BP0jagZwipjUZRInjk0chD0qNVQc2Vi4s/SGI6UL4EqMmdYkoZRLQVNRzFYAm&#10;i5vUy3QnTTFR9yNSXc72MDJgw+XoYSTNcyVJmSgwR+ybabTERKsZMiaIKfAyP46YZO4RgFLdDnwJ&#10;1hRyOWiSoXO2SJ9xgukYJIqYND7OhMvZPvZMN3tRvkQYnQ4Boo3WJ7QuGu+FCReTBMrZWDnC5SRi&#10;LhI0Z1iT+pfkJhYxjTFkcqaiqbiKOSanY6Y8CsJgdVPEtHsPMYW9iibgpoAyibkugph0ug/4kkVM&#10;6l8SvjQTtMM0RtN1aWV9GWU9OVV9ZXVDgpjOvgGh8SkZxehnjmBFWze66C2G2nvQvJbJyOxDGVBp&#10;VStm+UQnZCNdhwRV3IKcPEMCwpPiUgtyS+qKKprwcxSQirZEmNyDPEhPH/Q+DAQv+gYi5REWZkl+&#10;US2KysGajIsJvgRl0pJzPnL9cVgIdibSLhElR3tL8KWiqq4yRw/diFByjtk/ASGo1E4OjURWehy8&#10;SQcXGJCOQEw0JEKtDwrJbezIMEx4nFn5FZk5pfAy4X1idJmBCbp8m0G6BpaWNs7uXkFefvAX/ewc&#10;PYzM+epaBooqmmoaelroVWlihSpvmH/wMtEXHUU/qP5xcPKESweeQ8tGMArjC6K3JfgSbcNRGqKs&#10;ogncRFNuGJmks6O7DyrkkamJzpT2mJQIyNPUlZFVmTFTQUxMRUpaQ15BR0PL1MzcDqNiuBp64D+4&#10;jOjHjiPDYwMMYSDj+vUbFBRVlFXU0iMlt2/Qjo+ROb5V49TxzeaWfNoQHoXq4UBe1CQ5VXj9ec2U&#10;KdUKU8pU/K+H2T50kb/HmfGz9Gcj0zzRC9DAXENLn2mTBHoGYiIXE5PbyJfU3N7rerKvlizE+vOe&#10;jpuGCrU6moA2BKwRU8aTR7NSy9R2rY3x1ld0Um7Jcho+/7fEf/5r2+//FPj7yXqT0WvK0saJDOzx&#10;DgSPYngj7tLV3bN69ZrR0dG3mze/CQt8uW/fI1nZ/rq6sa6ubYYmJA6O8ZUULsmYSqbdplA5aL1J&#10;hgl9hDJpg3QRyhQgJjtICbFyxMcBlyQyTl1ePCuBc4lqHqSlWsLKVaFN1JFtOV1cbvIMKRTU/p2M&#10;B5+F1uafT5X6giLm5OnSihxd4l9KKE2bpTwVkoCUpJW0pBU13nUxZVV1lbzzfmed+nv77L96ln+W&#10;sOzTnO1fVB6a1XXOevGVgKWXPerbBm/kvr6ZN3wtavii9ZvjajeWaRhmVf4xqu8Pvg2/t8/5nVWq&#10;gleenJoemSFJND79HIiJYZXUyySFPkIXk0HMvwsQs3jFvu1z659nyb6sNhr9+bux169eH17wskTv&#10;RZLkixTZx2mKaxd0te08nyJEzODcKRhlTtIxITI0UjQ+LlhXR11RSkYhU/2NBD4ggoqWZUK0z9P7&#10;+4cHDhz+4Yd7A2/6R8aevRm992r42os3F569PvV06NBPQ7seDWx+OLDm/qtl3/Qv+fbltkcvFpzc&#10;/dOF4JsHw3087ZS4ZkpcUypSdYjmkUhkniWrLqPI8/QNRcdEJOp9MUMRsVQWNJmgOSiTeapymtNb&#10;/aYtCoamU8ksi6o8sWrP1QeLD/88b9+zned/2nxh960T4UK4fHvW7NVxUzcn7fcQU8iavCnS2pOl&#10;tGydfR08IvTM3fUs3LVNnNV0+VBM4+47P7xmQOf1m9GTV5/sO/Po5NXHiImDMi/eerr31Penrjwe&#10;HBp5/PPgja9+fvaC7Fzdu19e1UhVy1qNZ6OmbaOqzVchsoVQUTRFQkVeA1lCkcgQAOmqahqHRKXr&#10;mbrooSTIyEFdh/KlppmKptnkVVc/PTHy6cmRT4+/ybk1+OT1CFAWtUyyJwe/ODH86Zcjfz8xLH5i&#10;aNmDof43Yy/ejC64PzT9y9dl344qnBn57PArrp6NQMRHZLJg0YDdwsZpuqT6pGkyWbnlBqaOECq+&#10;tWA3aplztVD1ZqauZcozMTf1tgluCSo7WjT/4rN9X43svDey/dar27c6R34oICHyR/ljj1Hl0/72&#10;2by3z5e/fbn+bf+Osf59x3dEmJiZqmlZqPGQC0HyItQpYmoaOgRHJCIxYJK42qq1m1H6DYuioq4z&#10;r6wxPb8mLa86Nbd6bmy4EDExtuftG/bKs9d/65KRr2+OvR4CX47cuvgywuQZX0w0UD43KS6nuDGn&#10;hIhNxyS5mM2r1m0Rk9Mh1Q+kmcsEuBSULLwbK6dDyYV918dZkw43Zy1MtkuRsKBHh9qWbHGPIBFT&#10;l6n4IXxJUjaBkvAsSWTcTiB2I+VLppE7Sd8k8ySJMFjSRVHHhcwrZ0CTNmMXNsiUIW3Y7WW06BLD&#10;yrUQkiaiBUA0eq5ORCaVU1EjE0vCl6QfO2aXs86lFaVMhLlppBuYSHpkWhFehJdJ5kkKpkoK/Mvx&#10;LEPRZj0MVwExcVg67pxhMkKZtMCcJmUKw+V0wiQZlYlp5lg6y+NMqdgT13VVJCKUqaQPUcpkqsvR&#10;IFMgpocRjEyEy5HZCS8T/dgl0Y8dHiTtji7IhiSUKcgrBUEywXFgKCRqZLLl83BASRYBKJOImr4s&#10;lDNozgx5Z9YpqbNDksaBe2KBuYWALFm4pIjJdsokU8ip6Fhztt06YuVErJeJvEyR0nLafZ2KYCgV&#10;9kSHdhNQJjUyLSXVqJEJ65G2YRfM+xFOrmLe3oI+r8y7mmDluJfJriMRk8woJyFyYmFyLOU4FnJq&#10;ZnLEuUSvdQTHAZcG4EspRR2EpORUdNFUSMfACrMfUUkDww+dgJB82d69sGvO0q7ZS5EVAyMTGZlA&#10;zNpmICYG+VRjTo+HX4Stkx/fydfGyRfTbkNj0pKzShBAR1tNdGhG1/S45JyQiGQff1RSh8GVDI9O&#10;Qw4lCnTQdz0rvxLZloFhCeiCB/8SfAnQBOaCOJ3dg9y8Q928QgGmaFHE0zVHiFyZowvQRFImpkc6&#10;uqJteERQGLoCkUpHZFI6on+hBeZPmiPJEnuSCLizjz9aGyVnZ+WVp2YUwu/EAElbR09EydEaE+mY&#10;6JHJd3CHf4kqb0TDza0dtPVNldV4sgocZY427f5thY1wMRHshm0J3wuV5hi9g5k0Xn4hCLMiVk6r&#10;Q8ywM1qOA90UVbhKyhpYQXtI0CRsSE/vAL+AUOSfYqQ1EhF09Uw46jxZWWVZOVXMwgHzmZrboimS&#10;Dd8ZiIktQEwcSlPLAHYpAutIakTG5J49exobm7ZumHthr/GpQ7p1xdJP7+hdP1VtaW2HzueAJzwl&#10;1KFbuTpylxr8bf7MTzLkxJeo/fn5F3949Qmjf+n/1OKynakdH/CKZkmo+4YFiyNv3rJ1167dPz97&#10;9vOq5T+4m8HFfLNn1/DJEw+dDMsd7DGgCJMzUXmDk8X3kImVl5lbl3XZOuvmpQrpXn/0/N0fub/n&#10;mGha25N8AOLXoml8CMLfbJE7XMPo2MTDR46OnD/f72D29u7dZ8uW/ais/NRQd6m9I4mDYxQ4MxVd&#10;2IMT7d/JFjImHhnB+w8ewWCeptZOGJkV1Q3Hjp+oa2xnvEz0v0SF+J69B9D5Ek2LYLxjSiTZuaWT&#10;+JfJmV29c+f1LUIPdoz56Z3Th1p7jJTEDBG8HHjV1q3ftGPnbjQcRUbE6rUb+hYsllVEWx5xoi8k&#10;0CYIIIehOV9Ml8XXroKqDhATFiYQE5pOl7KqOnIqvA+0Xtd0DPs3t1LA4mcBtX9PWvGnpJWfZK77&#10;a9H2yY3HlZr218+PHbnq8eaS/ch5gzdHVAY3yW9uN5PIWvxv8Yv/JaDp9w65/+paquUYDtf034+Y&#10;xMhEoLxo5aHe1TtOzy18nCr9am1Jf5PLi5hpL5JkXyTJPYubdXx2ccPag3MP3Rh3MScgJudDiAno&#10;JIiJJF1NfVtNPT5YgbqP5vFRXk++3T34bN3ub+9fejLwaODNg5ev19x83HPh+84LD7vOP+zC8uL3&#10;3Zd/bLvypOfW885bz9c9eDHv9LGHZ/2v7/P39rBV5Joqck2ojBXVjXSM7fC+F5dRl5LXQnUeCJvM&#10;Xp+uSDRDGZ3YJ4mpgUgwegeISShTUn2qv/XU+YFTFwZNXRQE0CQrC4OM1mcnH+rNODzXZW1ZyVr3&#10;UdKriMTHobGzZps7DeRUYGG+42IKEFNam0FMawdva+dgTSMnroG9qg5flaChTUz97qE3xCOESQms&#10;FAbDx8bGXr8ZefJ86MmzwafPh0ZGRkGcN+49ffJsCBttwhfLqRiqaAIWbVR4rJR5Nso8flJm6WRx&#10;ZTl1CyfvKGkBYqKcHFFsGI3IIlDRNAdcEpdXw/SLpVf/dnjkb0dG/npkeNLBQcfT/ZEX+pMvv7z0&#10;YqT525GUW8Ol94YPPR1pvPMq+NxL/3P9Mw8NGJ8bzrg9+snhkU/2vVLXtWEEsiQrBPVQ5SZAzOky&#10;yWkF2ga2PH0+QtvqWubqgEtNUyoTDAVGxpKahpGGoWXfmSeHvhk58PXI7rujp27sGfy+avRRweiP&#10;5TREPoeGyLeMvdw+/GTBN5dL1vQ5g05VNeHCgjKt1LSt4X9DKHsKiUwiLqYEZ+WazaXV7WU1Hfll&#10;zSS0XURVWN8XH8Uipq340LJWUQuTIP7G+S+THUe+vT188fiLcLYdpihi9iWjorw5v6yFaLyivHXN&#10;+q0z5bRl2TIFQaWCaEmswMiUh4VJ0zHf614kbGNEp/uQL2x2gCQtG2cHSI4jJmmECZHoOVtmDr4c&#10;R0zKl5osZTLc+Q5iIoPzA4jJzPshMyTZYT+yJFxOEVMLHiFBTAY6Bf0yMc5xHDFZsiSIiYpvUCaJ&#10;j1MxFiawEh4kIzLmR4CY1JV8jzJZbmNqpYX9ILFCnTwGTGndD/UyScQcEXxhuBxtjDD4B4iJJYVL&#10;FjGdGcQkYvCapUxqaupDJFOT1v28i5iKbKdMWvqDcDnqfmBAggLZATzMVMxxxEQZkKDKh9b6jFMm&#10;g5js6COClQQuie8rkldArV+SY8AIZ0rzCnChRDqGEqsShiXrWY47l+yUSKZ4nC0hZxGTpUzatAhD&#10;fYSUKYKSQqYUhUvClwxi4o4zFc3Elc1nYXY5CZfjZxXbb4u+byeMFSCIyRrzAsQEUL5b90P4Up7x&#10;LzmWsmrmsmpmsqomaIGJzEsIcCmtpIu0H7TIQAmjHKbvqOtjCo6Di39weCIyF4GYrTQRsxuIOWdp&#10;x+wlNCOTICaC4OhJRAY/Juf5BMciLxyIaWnviRVEzMNjMmISc5LSUS2eH5OYBQszOBydGknDIKRX&#10;pmQU5RbWlFQ0oxq9oKQ+Pac0IjYdTS5NLPGb2RYtjeBiWtt5IMsfcyxRzujlH2nv7ENmlxtYcnno&#10;y20AxMT0SNQDoMU6mmnAxYTgaCImbmxmiwpxIKaKOixAPgzLwFD018xMyyrCMjAkFi2NLG1IOTn8&#10;S/Clta2rg7M3ZkgCHC35TihVgXkJTwt1HkpqPE0dI5pz6cIMDQfDoRM7qkOYwh3Sld0rkKRp2jgh&#10;ARHFOmiljsbjyqqaEEhRSxuMaINgsV9ACGq0A9AIyc0bM+A1tfRUVDVlZJXlFdR42oaIm9vwnezs&#10;3WztXBBwxx3BlzAaUZcN7gTO+gWE4ThoUeTi4ja7Vv/JKZnLW8T6qqe9ualwap1UTLgLGiGhOxKa&#10;ZZIKcStj8W6FaWUq/5Q8Y2YWVyKXJyrrei8DSwv0e0ebJDwEitZ1dI16Z8+pqa1HKua86sqHpVkP&#10;01Kuacx6kJO5J8QnPwFZmtkovkbUG94keNrCyh4JA4jgm5g6mjhZiFnP1LM0RvdQTAxy8yRDidg2&#10;lskZSJGE+8jMNI9LTNm+bv1BQ7Wf3dxGe7oempvvlZheHR1Ld8Bg9PcavFPKzMwtXr5q7ZGjx+f2&#10;LT595hxqw1et2Yh8tvauOeBLFJIfP35yy7adR4992T27D8X1u/ceWLJsVVfvvNNnz5NgekYeWhqV&#10;VdRk52IKUfbpM2cxxHzh4qUZmXmr1653dvOGSQzW3Lh527IVa3COpRW1BSUV8C8/mSTxKRGC0jAy&#10;pb+YJovgIRCTpmBSxJRUIZqlLM/RU+Dovlvug9HhGvqWM70Kf+9W9mff6r9GdH+SvuqT4h1/Ld/9&#10;19IdYuXrD260Hz7OAVwO7VZ8tU72+fxZJTVhf8/Z+JfEpX8MbMa9pnkWaxlYg3DHEXPcyCQuJmtk&#10;fsDFJEYm6Yu58mDb6l2zNx88Oqfofqbm01jxZ3FST2Olf0zlnO4taNt4uHvPpTlATFpR3oKK8ncR&#10;E5TJgOYEId0zIjaNRmwtlDTMGMVGeD7+eturxwu7Tl1YcvX77XefrLv504prPzScuFf35Z2aY7er&#10;j96qPnKz6ujNssO3cg/crTj53fpvn805eeS7U95X93h6efCBmKjsoTKCgJjokiouw5VS0PYJiMDJ&#10;fj5dAXXlkAAxVUURk4CmOm9KiduUhYFCTV4YOGlBAJZf9Pmpzvb+6hhC5Axfmr09a/rkoImzHXqt&#10;a0xG8TgbHJ/gX4IvGcS0sPUwt/fn6NlRFiQCHUbV7mRAB3QJFxMB8Z9fDA2+HgZQgjKHh0fBl9e/&#10;enrm2qNz13/sHySx7H2nHqo5NMsqo0zeCpSpDGnZQEpUyVllk8WUgJgIysPFRB8lJa6hZ0AsEBA+&#10;MTieXmpTJQ0T6LOFV/+8bwT608GRP+0b/vPeN3/eMyS+byD0bP/8rwZ3fz+05v5gysV+1UOv/rp3&#10;6M973kw7NFx4Z1T1OLnLX3a+AtiBKamsODrWxFPkWQIxEYOYLsmdNF0W7TA19azVEdTWNBMIn6om&#10;HA1jCHwJYcDp3NOPj3w7fPjb4QNfDx+488OTr/NGHzeNQT/PGXu2bOTp8ofXCo5s8cvPtHZ2NtLW&#10;N1LRMFXRACiDMi1VCWXaqOnwNQwcw6JT8CrAk16xamN5XVdxVVtuaSOjvNImaGFSzBNbWu7jKP16&#10;54p3EHP4+K5ndrOQjvki1EDUv2Qo85G99IK0pKLKNqKq9mIq2h2zY93GbTNltNAIc7xGga2HFVYt&#10;sOFyFjH/MWUyMyQZymRBk7EemeJxNvOSNS+Jf0nhkuVLOyWenZKWrSKkSZZYV9LCRkqZcDpJLqag&#10;CF3oYhIjEy6mM0ZKkuofZuSPoEemLDqxY2o5D6N0sALQpJRJ8jJJY3ZqZDL+JX8W2lWi0Jt0FCJL&#10;cTUU5VjDvBRnzUvSO11MmczpoaxJLUxqZBL6FFAj7cpO2xWRjkWCKmlmhg3BKdJynAkNMxFzEj6m&#10;oAkXECPUCWUiYs7kZTITJnlYOgE0iXSwgpQAljgVdJ0BmoLoORNAJzmaAi8ToCkQnSoJkak/uu7I&#10;8kQzTlSy0/mZNIRNotjvIibJwmRryWk5Oe39SadrkrGQQjG5BCS7lFqVAi5n6Bw5BoJmouMuJjEy&#10;GbicpmRGRMdIjgPl+Do8y3eNTEKZLGIylCkETdomE2KGSRKBKUVlQv8kRibC5WJKpqS6XJXM+yET&#10;rTRt5LRI+ofoZFTBTyn6ftYkEhlWTken4i5IGkGOsrqlnAhcymIWOZGhrAqC47oyyjoyStpSCprS&#10;ipryKtoopkEMGhmNoZFJaEiJeYxIxEQWJhCze+4yGJmdDGV2LkAZEHKyUe6DqRNhMWnegdEuXqF2&#10;Lv5O7kFoqeEfGh8cmRwRl4EUzPCYNHS4BGWipht8mZZZnFdUi2bplWS+cRcTSUfleEAopk36o2bR&#10;gu9GLExk2AdEIUUHZeP4/EFTC4RoMWQc5eEUDe1t7D2QhQ+sjIrDyJz0yJgUGJkIlOsbY0w2qs71&#10;VNX1DE3RmtEfLmZ4dDL4MiQiEe1HMN0HGUcwOI3MbFH0A75EfQ/4Eqlf4DP0yARZYjbgLGklzHHB&#10;NBfUXCN6zszRRhsd8BNRCNuaG4Fy+JroDg3KxJ5AFnS7RMQcmZSEEfVNrdC7x8MvIDDMPyAUbpm9&#10;o5uRiaUah6eIdkWySliCSq1tHGj/cw8syZhvTX1IV8/UBJmTDu4+mFcZEI6in/TMXFNTi6XNKnvm&#10;TdvcMXlp7eRDi2fuXSBZkm2HKh/GTwWh4tH1I80/iZP912iJf4uV/HO89F8SZKik/xInzQk2QRoo&#10;HFYFRXUOF7me5oBjc0uboOAwzOEJj4iK5NuVa2gt4qo2W9nkw/VFA6CMPAxej4pJRh94cKSdgzvA&#10;F4Mu0SvU3tnd1onwt4dXIDIB6FzNaFRqwz4k4W+Mo8xjvUnkTZIWU5FxXXaOyxTk55iYVkXFZSM4&#10;/tHpQcXgS2jD5m2r1m6EeYmWls3t3ce/PHX9xq32biBmIWZC7tqzf/vOPWvWbSwur7l67caFS5fh&#10;X4JEr12/kV9UXlXTuHbdRoAvBldGxSbu2LFr3YZNaRm5Jua26PGM4h7kXGL6+bwFi8GpJhZ2Lh7+&#10;Cxcvmy6u+MkXzEgdRKdJRJoYmQQxdQlfShC+nC6pSiSlqqSB702DdxHzk8mzpkogaSr0b4FN/xbY&#10;/NeExZ+V7P6k6eSnXZc+mX3lk9knfbprNy+0u7OEc3+h4sVu9ZV1Vjrlsz8r2vnXxKX/FtTy18Bm&#10;HZdwZH2yiZjCWPlEyiRJmR9GTDk1+5DS9Se6Nx/r2HaqZ8fJFVt3H+yrvTCn+Mi8uo37jnXtOt+9&#10;92r3vmu9B24krjldvfdG08FbOqG5M6U50yWBlUys/KOIiR5jajwLJnWSQcyYCM+f7m189WhO/dFT&#10;tce/7jrzXfHBO70nr634cl3fgYVz983r3d3btaOzY1tbzJqdRXuuR2+80nTsbv2+nQ9Oelzd7ebl&#10;LoqYhDJ1je2BmBIUMVFuTBFTEd0xofcQkzUyiZeprTu51RtMycClUNPn+XZtcRo5w+ZfAjGfHzbJ&#10;jtElUyI/iJgULoWIaWrjbmLrq6zNFyImVqJqd4iCzvDI6Iv+119/9/zKnSff/dgPxGRuRZT88u3H&#10;V+88eT082rfhlqp9A4OYhC8JYrKUCdBMIYipKKduju5I+FzGzCEldQM3n0jwpdI4X7KI+emcS3/c&#10;OUK0a+SPe0f+uJuu73zzx+2v/7ht4I9bXv1x68Aftw+RLTtHJA6OJF4f5R5l9hn50+aXQueSIKY2&#10;KeHHC4ox5fiRTRBzhlxkXDrSJdW0EA+CGMqkiAkLk1AmQUx1nqlvQad/Ua9/UU9gSU9Iac/2jVEj&#10;T+YM/9Tx7F7RnrUB7XV2zk6GHC1DFS7+k0DGBDGJF2uBdqeqPGvwJaRp6IhucxQxuctXb6zA90oV&#10;xUFChIzal6TGM4j53EX+zZFt7yAm/MtntuLvTjCnfMkMkFycmVJW2wl4JaqHuiuoMKxypowm6bTC&#10;1MByaKXCBBHWJF+ixMVkjUymopxGzEVF7UzBpHJKmUz1N2p0nASgSYp7BIgp5EsWLilTgi/5VAxl&#10;AjpZI5N0MiLHAaqS9uzCQPnHEZMEzRnElOURI5MNnU9ATATK0QsdfIkZ4mT6DhVWWAsTiEnHP7IS&#10;IKbAy2QRU0CZtP8OKyAmHZNI+JKKchXJyGRECZUYe0AxxOVJ3Q8dpE4R05E+bcKXFDHHNY6YAGvo&#10;PcpUInFzApTKBgiaY8mIUCatEEKhuivq1hGXJ0moJJxNeJGCpoiLSbsXTWhXJGgRSnZjkFogGvRn&#10;LtdEkexVtjSKZLKi8zxha3r6NNuSnVHOTCqnpTxsKJx0JjIlW8aNTNT9CMLl44hJqJFSpghrMliJ&#10;weVkdjkj7MaIvWmmgrGYoom4kuksFTMpNRR904Tj8REDbLeEccRk7EyE1BETZ7OQmfe/tQJ6e6lb&#10;yHHMSXBc1VQe83vUjBSoEIlSVDeE8CGmqKYHuJRX4Smq6ahpGOgbIzMxMDwKhFBeVdfB1Pr0zF0G&#10;dc1Z1jl7aXvP4tbuhZhLjoofkjBTUpecWRyVkBkYnoiiH6+AKJ+gGP+QuKDwRKAh+BJkGRWXgVg5&#10;mlxm5JSjQTpSPKvrO9GYAkdAWTpKzrMLKjFMCAk5fsExXv4RsC2DIxLAjvEpqClGa0yUBGUiIA7P&#10;EviLJpdYYh4E+qgDgbADisQx+xG4aYehPoiSa+iDL2FGGpjYIHTu7R8OykQwHVF1Jzc/K1tXfJCC&#10;MrFi7+Tl4hEAsEAWJsxIGJYo8UEWJmlVI60IxASFgDuRDQnDEsN+UIMcHBpDeqEHhAM6kYtJpjK6&#10;eoMygXdWtB5IV5/MhEQiJsLQiJLDnkRwHFaqt28QWNPKxkFH1xhkKSevIiOjpKSkrmdgykd/TScP&#10;lAE5OLqbmtmgQSZPx9jQyBJ5n47koUN92Tp0Z8RzVTkk4xN165iRQ/tK+uBW8CWeA+qKMH1RSUUT&#10;Q88RB+dqApD5iFy7efhjB1cPX4TRUX6E2YwYJoSplcooKqdzwFG6hPGYnj6krRJyLtGQHOUycAGZ&#10;ahvEslHujaIcGJmYSwSfkh1x7kbaueNe6PSJYUKooUHtDhl3mZKFyhuU45D0yo8R5K/bDgcUiLlw&#10;yQr4iyDIA4eObN2+6+y5C0BMxNB3793fM2c+ujVjik9+YTmG+mzbtuvy5asHDh6+du0GbMsVq9bk&#10;FZQA/THTCMPK0zJy5i9cAlDmahkAMfFTBFU+m7fuQJNUQCpX28jOyRN25sxZyhObUUr9fYr0F1Ol&#10;8T8FiIkUzOmzVGdIqc2Q4pBW2dqmHJ6xKGJiEg8raWVtdY+kv8XN+1vy0k/K9v6t5fSns6/9Zend&#10;P2988NfNX89Yc0plyVatuSsVOjaINe3+tOEY2Sd52V/j+jgeyXKqep9MkmT7rrOIKUjKBGgS1mSM&#10;zPFczM+myn42TQ5CRuYsTUvbhHLfgvbQqr6kjtX5C7ZXrT7YtPkk1LDxePPW023bz7XvPN+590rM&#10;8i/TVhwJqF+mYhs4jdSSq5GMzAkS9mMnK59Pl8N/bxquZapzCGJGhXk8ur26/4e5tYdO1Ry513Ts&#10;m/KDd8p27X1yu/gZKsevpzy9GvfkcuTjS6HJq1ZU77sZt/Zy5Z7ryStXPDjpfnW3K3ExNUwVNUwU&#10;aKwcS11TdFUNnCWnKa2kh//YOE0Ex1mJqXwhporSENbFRKxcEC4nlGliOLnUDbblFwv8GX0+399m&#10;qcfjE1aMfzl6xuyHvSbxITricnQWOStNOkZSa4o08i9JCqYoYhpbuRhYeyrxGLvRGgIa+hZuvHbv&#10;8VVGd39idPHmo7PXvj979eHlW4+u3v5RoEcXb/yALUfP3jfxbZVV1lfWsFTWBGUS0FQSKDW7fPJM&#10;RTmOmbtfjKwyqShXUNN38AhT0mT8S9bCxFWCPi/d+Ictw6y2Dv9h1/Afdg7/YZtgC73pX7cOf7Zz&#10;WPXIiPfFEdn9w/8i2P9vvVcwM4lSJvxL8CXC1hagSSAmKvVQ7oPUY7gCHPDluBjEFFCmphFDmUhd&#10;UiUyQA0mFBZodHK7Q0OZjburoa6+Hn7ow7RQ4RoK+NIYgX4VtA4gfGmFZAOCmLpATKfw2FTC+rO4&#10;y1ZtqGrsAWUS1dElZcEVmcmsi8kX68/yfnNy3+j335CJPkyGwvCbZ4zH+SEBMZflpFdhRkgT5s7N&#10;rkHH5uY5UG3znI1bdqAPqAwHX7RsDSytVKCsyYjgJutoIhpIKZNKw0pBpEM7DaAzuMmApnBeOQVN&#10;QodsMbgwOE7GSzJDgAhK8pU0WSlq2ihq2LCgSUxNoZFJ+2WyRiYok8wxJxU/VCQdk2ljxITLSVIm&#10;EeFLhjIFiEnLzGFh0sbsxMW0kaRMKaFqRSmTXSchchIlJ+YlEUOZxMsUiZgLwugUntjiFcanZAZI&#10;CvmSIOZ7oWEKmjga7FJCmRhfDuyTZsZLagKIKR/TJw87k5WIkSlPEJMRUwmEiDlGvbsJpYwcTQNG&#10;7sqEO4nTid2Q1gmXlBTXkwonDFsHYmL5LmIKKBOsybagpx4tU7IjBGV0+iSdmBjhoo2LeMDvVEcx&#10;Cay4L825ZJoQoc+liOgWVgLiFM77MZ0BDBVFTGHQHI4mFYVLJpL+niiJwuCcgTaZ8oYzFTHyx3iW&#10;sqmkqpk0Sr/xPtewZNrBClvAKmjYKGjwGVHDErKm739LSIFrocA1hxRJGr2ZMtcMHX+RLI7PE66O&#10;JQaR8wyItA3QBNdcHdFnDQN1TUOEoeHtoYtkZEwamk0CBEki5uwlPfOWQ91zIVDmEqZVGUaTY1Zk&#10;OYLdZfWZ+RUoLcdgMziXiHojkhYVj1h5NsARDmVyRlEGWmYW1WKYOILjtY3dgEs0PoNqm7qraPOj&#10;nMKqlCwSWAeMxifnpGQWZeaVYzhkYWldYVkdinWS0wvgRAJbwZoo8QF0JqUhDluaW1gJygRi+gZE&#10;Wtu6aWrDRNQFZQIgcC7ofOLhE4JsLh801vYJAWJijKS9s7ejqw/IEvFxVPlgBwwcB6sh5xK9itTU&#10;dWXl1eBiKihrqGvqoxc66nvcPQO8fIiRiWIRApeE2ACmvuipDiMTtzq5eJM8RTM+XEwmUI4IuJGp&#10;JTIv3Tx8wZcu7t4o9DHG0EgNFPooS8soSskoKiE1wcAM8XEn9Gl39XJEMqilHbxPbEQWJmo8cVg8&#10;LiLUmC1OguC6hCDlFNQIwuoYYToO5oCD85yIk4pHByIbgi+Bj8BQWJUItVta29s5kMacGDgJwEU0&#10;Hy4mIBg7AENR9o5+nDgyEBkNO4GYZFRjckZqZm5GVmFmdmEWqm2yCuFBAjqZ0UEYiRkUGoXSIjIk&#10;PTgKtiVGYmKkPYXLTKbJORMf/7/kS+buq9dtXLdxa0t7D1zMA4ePXrt+88nTp4ePHq9vaj/25UnE&#10;ylet2YCUShiWiKSjMgkF6T298/buPYBntXnrdjJMyNC8o6u3sLhcXplbXduYlJKJNqhwN/GeX7J0&#10;padfCDqoz1uwhO/ogQlJjS2dMHHIpHEW5BgjUxp1P8pcoyniytMkYGGqzZBWRxejmbIaXD1LDV0z&#10;IWLSYY8CfTZVUlnTQNUv5/OsFZ/UHvy07ewnC2/9FXx58OlfTr748+mXfznx/K8HH2MLtn/afvaT&#10;ukOfZ69U8c9X0TRGQ3VRxBQ9LN1OhTZJU6Q/ZYt+ZEURk7QumqmEDMUZctqS6mZy+g4cKx9tlwiz&#10;oAynxArPnJaohsVJXevS525xrlmm7RE3Q1GPOJfjZKmK6mYREfSkIoiJ2V9MRiAj0I+Pl9PJXVU3&#10;TnYUbjtetf9u6e67FXtvZ6zdcWZ33tmdaae3J53aEntiU+TxDaEhc5dX7bwRvexi2bbrwXOW713u&#10;taXP3dUFX6s4DhFNyjTVM8Vg0aBZ8toyKgaIZYCbAZQiAl8SxJwkQdMxiWg/dpqXOZmjPSnS5otW&#10;r7/P94M+7/PdvMeBBsfNBr80XdVkQOLjbHP18RbrQLqpUppTpXnQO4hpYO6kb+nBwKVQMiYxkgYR&#10;s/TCZ+mGzdIJnaUdAknwgiW0oCBxzSBxjcD3JcFFP3lDZU0WMZU0rYRC9+BJMxXkOKbuftEyyihC&#10;0pBT1bVzCxZamAyFMxmrs5wT/7D86T+vH2a1Yfiftwz/bufwH/eM/G3vyBf7RsQPjigdHdE8NsI5&#10;NPxvmwS7rR/+/eqXYtHNKGafgJhaZmpaZghCATHRtGjyDPmg8CSm9BuziIi0zDhaQr5kczHHEZPy&#10;JRoukDYcOvrASmUOSkf1oImIaSJATBIiV9WxoYVTtppGzhQxCfEvW7WxtoXwn6hqm+euzk5lEZOB&#10;SFvxFyH6rypihpa2DF/6cuTu1Wf8f+RirszPrGubV982D12QGtr7GqGO+Y0dfZu37QJSy6ihex8a&#10;rNBMMkakHpZ0XaGgaSnDUibpyUIl6muyxMl+MYtOm2RHltNxKeyEHqZ+nI6UJMU9TFgcQEmxUsNa&#10;ScMaSyq6kXiZwonnrCFKexWxXiap/mH4kiAmlbYjLTAXMBlZoaDGICaxMEmInBkvicpiSJJjDcpk&#10;jExRypRQJVgprmwBL1MQMbf6OGIiCM7GwVnEpChG66NFq1hIrTQZxk26i9PZkrRfJrzMWfAyAZqo&#10;QOKSFkuoTAJlso4mgeb3KFOImGyCJlMABPIGaBLcJMSpLxRTFUQ2KuiREiIcGSzL1NFTxBS2kYeF&#10;KRBJymTap9P4OIvO5GmzgzEpJdOW8pQyCVYKKJNZf58yx11MYlXSVuq0mzoRs85Ap6ivCRglPMqK&#10;tSQ/wJG4owAuBTsLqJSdCUQGTtJ+7BgsKW8grmgkoWwsqWoqjfc8Ne/lgI+EMgViflCx73kLeJby&#10;6uby6mYKXDNFZOHTn4scHdLjFnnbOpgKa+pgbOFsZuOK5pTW9l58R8jTgu9iZG6nawTctCA5jhaO&#10;mOBAZn8X4lu7G2FxZGH2zFvR27cCSwKac0jEHNtbuhage1FtS29lQycmkueX1mUVVMH7RKPK1Kxi&#10;9LxMx+zHvEqwY35JbXFFY3kNNS8bexpaZjdg+GQbUX0rmrT3VjV0llW3FJVjTk9tfkkNhPXSqsaK&#10;mhZMEqmsbSutbMJNoMmM3FJkVWbmErLMLwaA1haX1aHvOkLhqApHOTmaZsPCBGjqGZJScVfPQKRy&#10;Qb4YDAjr0S8Us8iBm/7BUQGhMYFhsUFhsQEh0fgTN5FyHysYgabKqiRWjtpw1P3AyAQ42tojkE2m&#10;9QArsUQ5ubObL9xBwB9N0AwFaPLtXBDm1uQZyitxIA1NPQMjc0sre7Cdi5u3nb2rhbUdCn1U1TQl&#10;pRQkJeUhRSUUJZnY8B3RjB4+IvaEcwn/EgF3C0t70rPdGdVFfsh0RD07NmpoGWAgEDNwEsOBYGrC&#10;uUQREvZE8BqIieGNKmqawEdgKJYagExDMzMLPhxWPD3UUCPvE94qzEtVdZ4aVxuZo0BMDDHCQTDx&#10;EpXpSElEITYsTNiE4EuI1HSThkGImOeSGu3kTGYuDoRORlhHyTacSzidtHaHVH//argEhjJ6LxdT&#10;sKWxpePq9RsYLL585RocGRPJz5y70NbRu2TZ6qXLV+HJlJTVXLhw6eSpM3PmLmhs7ti4aSuGScbG&#10;pxSVVJSUV8GpjU9MvX37zpx5C+oaWkLCYnbv2Q9HE2daXFZz6dJVpHUisB6fnLVj194Nm7ebWjnR&#10;+DgRS5nIhySxcmkOz2yKuMpUCYTIOTNkuGKyGjDCtAxstAwsGcSk5uU4Ykp8Mlnis6mzFNT1tFyj&#10;p+Yu/rzr5Kcr7/5t96O/nn75p6tD/3rzDZZY/9ueR5+uvPf37pNT8pdpucUocg0FfDnuYv4CYhIv&#10;8z3EnEFKsCehBFtMabKYMp76ZAnVyZIcpIlOl+WJKelLcUwUdG0lVI0BjmxYXBQxxVWnMCKsKURM&#10;tc+ny3r6R4oiJtZxafQwNsDMxr5qWd2e60XbrtbsvmqSN1cPswqMLSFdIitIPbmtfMvFtFXny7dc&#10;4mX08AytePrmqjx8YBFUZUQQ08wZiCmpoCOragTERHYpakEmiUNC0HwHMSdSprTGZDXeJEeTL2L5&#10;poW267qMlzUY5MXrGhvzZslrEr4cR0wywoeREDGnTnQx9c0cUE7+DmIqauKnvKm8ugkRhxGG8Joo&#10;qP+ClFCyg9xK6mJORMzSSTPlZVnEJEmicio6fJdAEcQk/iVbFKVpOSOo4o/dt/95xat/WjPMau3w&#10;P68b/t2G4X/dOPzHjcP/tmH4D+sEN60Z/udVg/8y/+H0xF5VI+cJiEksTCCmqShiohcxsjPfR0w1&#10;TWNIYGEyLibhSxWKmEIRsmT4coKLiSi5mQq1MDEnkynMFyBmGh0Qr7F81UaQH+G/9glal5fxo4PM&#10;T/bS78pJ7rE397Gv1gduEuz80ElhTVFOM8pUuxa0YIIIeu91L2pFvlfPIoqY6gQxVdHAT8CX44jJ&#10;GJkieZmiiEmi5xaMoyP4Sqbt2dmu7LSNESmYYBGTncpDQudMw0viXypqISbO8qUALn8VYqKWnJlm&#10;zvIlQ5lCofqHipIZi5iyqCsnbYxov0ziYhK+pIhJjEwhZbJGJvU1CVwyS6acnFqb43U/rNPJmnPU&#10;nxPxMmmDHniZ7yIm4UvqzCmYz1AAqxFKQ5RZgg7+QdReEqPVaa8lUcRkQufkdGjcnNaYExEXc7wG&#10;CIhJRnEKK4HAmkLKVIadKaBM3B0HJIjJRTNLpgDcVozDUKYdEShzfIVM6CEaH4lJW1eys9cpZTJe&#10;Js0cmGhkCvo9jbMm9idDNXEFCGIKsXI85M1SJguU47XkptPlIdGo9wTKZNzQ9xCT3UIr0I1ohyOM&#10;L9eFpsvqzZTXF1c0nKVsLKViQt7/QEx1vJ9Zn5K8sckWc4RWiNRM8QMYH3H4CFKBW6ljpanP1zWx&#10;N7J0MbNxR02knbO/s0ewu0+4dyDoCoHsBBTKBJHwcbijG5qBu5paYnq1DaYv+vhHINs7r7gGFiMS&#10;Md9FTBIxX9qO6vKehYQyO+bVt86paequrO8oq2ktrWoGTWLyJAxLrJRUtiAsDueSjGxo7KkHXLag&#10;ny7Llw2YEtRGvMy6lh48VnVDR1V9O5iyGmpor2kEj3bVNXXXNXXV4Ka6toqa1rKqppLKRjQGBn1C&#10;5M/yhuT0/CCkcjp7w7ZER0xYmGhsCb7ELPKAkJjw6CRWMcmYDxkJMEpIjyONuLNiSTsbjJNBKD81&#10;NJL0LQc+osgaZiHgEiafoooGiq8RkkYvTPiLdFSPG2gMiInp4ciSRPQ8IDgKOZpMtbW+oRmqyNGN&#10;CD4lCnrgF4Ln4CPy7ZyRlIkguDZa5KgSxJwlKT9LUk5OHvme+maku7sjvExgKBDThOm7aU2SHWkA&#10;3ZvOFicddpDfSRBTVgWTzfH04FmCO4GP8EoRBEfcHNCJfeBxopAIB4eRqamlDxvP3MIWiAk7E+me&#10;gFFMwkRneDLpEc3hMaHd3hVWKJ0nnsyEuUGKhC9pWTcLmmBH2pMSHMk2OU8jA3XI6J0MNA8i3dEF&#10;jYd+vX8pRMyP3gVvRETJK6rqMdCSCdyjxjw7r2T1mg3IqiSDxUNjoqITwyPj4UM7u8JX9sGlADdX&#10;VNWCyDGYR1YRqG2IOeMI3M2QUEA3K3z9TZ4hKyXPZb4f5VW1kTmpxNGTVeaRAhsBYo6vADGnSWvo&#10;Wk0RYxFzpowGg5g8I1ttQ2sgpiA+ThBTYlyTJT6dMmuWvLqenY96ZOnnFev/suLiX04/+de7b373&#10;YAxLrP9l5aXPKzeoRZXr2/lLymNCo9S4TyniiYpQJuti/g1cy7iYwu5F00isnHTHhIs5Q+Fz2uXn&#10;i5kEMUnfcnGVSUSqkyECjhyMVGGqeQSZl9jCeJkELslurGAW0u2z1P4+TcbVO4yUNmuaiorxIFWs&#10;/VW9M1S8M5Q805UsfFlq1DQj0V4qOVNvKeckKZdkLGVNvRnPkvpzLF8yRIW+m66eAUBMfKIhLv/3&#10;aQrUp2QMS4YyiZGJdSpmu4gYO5MVGf+DIT2MWL6cBdCkEvAlXSEd16mRKRIol9TUMbaliGlFJepl&#10;MoxoqaRpIRTBRyIrKmb9Q8K9NBhZQSpa1vixBPtQHojpGy2tqIUKaxklnrWjP4vdIG9ylViXl7lu&#10;UlZBMwLLp0U0TItoHFc4s95E1TwdimyZHtUiFlor65wApKN13OjKacNBTTcTKKcupoNbIH6wYroP&#10;AuVoI8emabIupqmapgnhSzY+/oEoOTEy8d+JCiWZDHcSkSxMiFiYqpoWBDG1aRamLp+ja6ema8cz&#10;dQ2JSgZiogUpJjoy8NfajXysxa3IyiKJWYvnNHduKM7dUATlUGWvF0i4LriJ7lA8rvXFuXNautp6&#10;F7f3LmlHDI6qc87SzjlLtm7fgyZNpEG0KtqsYIl6WAY0BeFyIV+SyXhoYISp5TRWiKA562VSxGSj&#10;5yITgNisNTSFoQNUyFRxRqQx+3uIKTQvBSvEwuRTBqUuJgFT1sVUGO+7TuxM2hrTUSBCmWQLUwNE&#10;imMY0CRl5qTAnPTIJBYmGS8JkmO8TITL1SloiuZlEuajlKlqhSUjCk8MSAnD5TTYzeRWivKlMG5O&#10;TDtQJjUvmegw0IqNBWOFgOZMoZepQsL0hDIFQ4lIxJwJl0+MmI9XmuM0mbxMWmnOSNDYiKwo6VHp&#10;QwxuEi8T+xAjk+ckpUlGaDKjjEipOKFMNmJOO7HTeZg0X5MkX5JzZKauC1xMyseMEcvw9wQjk9D5&#10;RMQkZidJNpihTNsSMYFyeZOptOibldDOnBhDZ51OpjycVIgLJMDKiYgpTMEUuKSkHgjtjTBqUneq&#10;jM5UaZ1pMjozBJQpqWwsjfc/de6BlfL47QS3kiRZmspivLiqEWIvsioG8mqG6PihqmWmpW8Nw9LM&#10;2g1dhJw9/7/SzsWpqTsNw//CTuulIHJJiIIQLgkhQBISLkkgkCiXCOEmGtR6v7RYq6ICVREpXkpF&#10;W+3Ozs5O7bbW7W6n625n9m/b5/t+55ATS2d2ZmfeOXNICEmOIzz5Lu97hKIDVkH8L5aZyHPMRJJz&#10;c5Ny4OVPbl26wpjjZUYVM8M5gstw/OE4MX2C6UaGJlfXn2GHSXOcEuazl6/kSCFT2+VKmX/m0+DD&#10;L79hLhNSpGkOJrLBc/fBxp1VYJHjxt0H3EJbXOHy0VfEnateiJ6IHjwR3FwDNB8/X334bPXh5ur6&#10;U9FDip2kiCFa6tzODxHWXFnbuLf2xf3PN4Q71zZgzYXF+2fOXxmfzPcmD8o+eJOUMGPdxCHmJmdw&#10;y2FY89qFj65f+Binbuy7Fy5Tlrt6a/7a7fmrtz765Obl+YWLH5OOeI2Amfzxs5PTc+AjoZFgJRU+&#10;grxBTEhO4nyivfwGBvtYDKIzDo+y93M0f5rG8ZFjp5hQhGzY3eEhEGQ5+Eg7W7wnQ/LAnn4gj61w&#10;Y1fk9hyorNq3t9xdxQ5Jg7+1LRIR980+GtkE+bCyDY+S9MiKD1VMXg8FVDFUp0jZGqmtb6aKSfKk&#10;pwYb9lYwMdbTx1ODoTSFeSylUyLIa+tol3vBWTVFinb39kOr4BeDoUMjOX4yYIoEbQcOafJQHvN2&#10;Bi5Z7gEWqVyyaiN8+Y7soqbYpFvSb4ZHiyqRtzTi/Hdrk/ZdipjSUnc+/DeP1Z10U0kFf89dlJY9&#10;c58sXWlaUq4vNUwgE//6lJxZxid3niI0cLmnnHie6l2lblwtd5SwGG7E7o77PVua7y1B34hqpSVD&#10;mbuQIU62TdzQpNQBaRdXNTLBVVbt2+tpCURSgVDCiZgOviywZgXPUbW/OdiVbhua8+bmPccXyz9c&#10;8Rxf8k7Mtw0f53Z27ngpDrg0HFnUeZcvhWWpmFbCl4qYzl65+w+/QUyhzO0RE2RUxFTKdCCmRZkO&#10;vjSgKZk6ICaN8khvpndgLNJzKNJrNMSxU45DnfFhFEuOxJLZrr4saTQ9hAClxuKDuXh6IpGeTGbQ&#10;FC7fRmwxEyrTPyRKWZoZHJmdzp9vCkTbowwo5/nhNmLalCkvxoCyQcztKLOogV5ATKVMmy/tE+BG&#10;BeX4d+K4XoyYOAYnD05HEofD8VFVVpTIRuLZTszYE9loMhvrO9zVP4Z6BnK9gxPx9FQiM5XMTPNA&#10;jdmc6R86khoWDQzPioZmUw6NTZ9hkr2KbZH0JHHkJRV1ICYDv8nMRDSB9TpG90UKc7Xjw4h79WqP&#10;dvWNdvdbF5wwiN7BcfA0LhecizyTIoVyeHZw5Gh69FhmNJ/JquR8lr8Q6ZGZQ9lZhpCw4djjaiYX&#10;lYpmcnC8i5+cGBLF8WDPxOIZjhjIdaOEiCw1RtrJT2NEKZEaTgyMYAjHRDxD7kwjDaTHWMDEA2/g&#10;UG5gaFKck0eOmNeQzubTh+cyY8cPjp888uGVju60jMBW+flD8v2bt69e//KOvvvxn5Ze//Id+hHJ&#10;LX99Y/QWff83Sz/89PaHn/712ujv6N8/qt7841dLP//65udff377n6//+Jc9Lp+FmHVCmYqYdMzR&#10;1iCmwKVsncOX6tBuASX1Hilk2nzpXAZids1CTDtwT6IdrYBHiFO75I4qphQyiynTLP1YfGkQ0wx0&#10;ivW64citdB8HYg4qgNI953sKiCl+mYqYyCAmztsWYpq9ciNDmUCexZeCmAqaBWnYj7W5YpczHZT5&#10;zkSmdJZNuo9pjpsVaZ013GeJFjBhiVCmgTOpoRYhZsqlpkuGMovb5daCOW+5mDLV1ImNKF2KshBT&#10;KFMRU/aBpJ+OLxJL67L3Y9rljRrILnxpqdRrUn+wzPx9xLTZWpbrty1kWtypQ5m2zyiAzjimFjKt&#10;zHEQU2UWw7c2eOy+udVJt3bGzfJ4gTId85eFKqa95VPowjsQc5dLEJMP0iXVwdJ97WWmkMkHLZgS&#10;mW54Q4yP9x7gsq4D1/RqUbCmIUS7o6WdAMaD/ZncyHh+6ujZE2fmGXD86OoiDevrt+8TL0xLmlVx&#10;6oXLKw9v3/kc3qK2h70xxkDd8QwL10T7nLt07cbiKh1tJi8ByudbiCntchnKNB5GfDJk9Wf9y5fU&#10;MtcEFilSKimuG8mXosfApdG7iMmjRNz1hHufiR5trj3iWCRlTYHOtUdPH9giR3fxztr1m3dPnro0&#10;PDoV7eonXRrEbG2LJVPDuam5E6cYKbxNMx0Mvbm0enNJj8urt5Y53l9YXLlx6+61hc8+vbH86fUl&#10;IOnchSsnT1+CMpmwlL5zlN2dKNRIkiSlvq6eFNW+zKHD+D4yhohPJDmEdIoZXqSEZjwpzSDm3gpP&#10;aZmLOqV7X523sQXCi3Ul6JjTpwYl/S0d+2sbqlw1pWVVZXvd4GZdfbOvpY1vI20cxORZ2NHhiWBB&#10;WJZePL1yPNV5OBTFwnj1fi+U6ao+QBeYgittbg2oZKeHvXiBUUqnTHwqXwbolRNKTgkTuMRSHyye&#10;mT2BC1J2bIpNHciYG2kfM2TJ2jgpO7Llo5OUZqF7/pNtQdP4VtplzgJKGjrc0v+DmA5CBTE13YcC&#10;Km6XxkFJTJoELodYD2fHi0lidTMl+7F+b2VNicLl7tLqXRinl7h3qDBRx+FySzg8IqpyoJ3wpRMx&#10;hTWVLw1i7sL5281fcMp2dZR1gr3N7Ql/qI8FoWQ61xouIOb2fFnY2tlZScB5paexutZPigBHzsX8&#10;Urry0KQ9ZMnJ+9shpgMuHYjJq7Q92Hk/JchUMa1CJkOZYlcujfK6HeX1Or/ohZS3phiN0bol4U6h&#10;TGVKZyFTzuV2dZyn8Ov1dXh9IZG/o8Eni8McG/1hJKlZgYivNeoPRrGfDbTHMAlrDfXgRosVLW4O&#10;7Z3xDlEC04d3FI4mOyLxGm+Qd9EYiLJNwoTie7x+KzHSKmQK7FvaokzHid1Pt96jVDGLKHNnha9Y&#10;ZJGrhDJhnYAtsTGiXFpZ46/DDNIvbWIc0eVE1dDSySR7U6CzORDl/fqCUX97V0tHF/5q5NjyZtsi&#10;vfJmeZudSd5aKJYMi/rC0SL5WmNgpas24At2lVc3SiY7gYplB8rc3lrNzLVa0qZGyJdyweVSk2pK&#10;lLle7U7W+/zkSVgXnNfQbS4411kvtTwvUWZYtSEMFDo5ypdJFOqM769v2V1Wu8flZxyz3OWl681s&#10;fmMLzxJiJt2oCfnbaZQQQYYYuPG3hvgYHQiG+aDM0A+/xRgAp5uDwW8o3B2OMPTTE472hqNxPiLr&#10;s+sL6EYpItEZ0uJfmY8uJfs6SvaFWDMfzeVptOEnoppjgZQ9TU7kKCf57KQ5OWaOjD3pLJScjE/l&#10;RdNyzE2rZtDchIpJc1pOoiMijJRbOhLUbwQx4UsLMRUuET5/aukirpnNSFOYRWbpIW4VMu0FIFPg&#10;lIwTSQAyiGkiJbWE2WIjpoY7643cJVtB9iwm+7kqXRuySpgO8yPNjdToSEVMh2TLx+7CC2IKgBYQ&#10;08oxl+xy45RZQMxiD3Zr9ScBXzoQU+FSLY3MjXYVU4cyxcZIJVU96ZLbSz9mr9w4aPZwr9PlUfmy&#10;c7ctWNOiTBn6VKIFc0keMtHqJp1ITZeQxy99f5EZObWllKmgaS0AWaVNswvlpEw10WQcUzLQxcBI&#10;9n4GKwjpMUmPUrBUD8stv0/LksmskNvvSN6UVGcL/qC68KQQudUrp/svkrJlUQinFDLtXrkJhDR8&#10;aVEmoGkVNbda53ILPW5qkFZaT8FQHdZ0bo5T0VS4dJY87fqo+QkaL0khUymzxB0s9bSX7RfEdFHI&#10;9wpfQpnCl95OQiKwv3DXBt01rchTG2B1zx/sjsQGU5mJ8amTJOiwZ8PGjCzZ3Ht878HG6vomMLf+&#10;hNjxlw83XoBxUNqnC3dYo+E/KaswPYlDmE3iu441Oo9iYlK75CDmK/TsG9Hmy2+fvvhWtstNIXPz&#10;T+sUMjcMZSpHUq0s6GvsjWyydPClXcUsIKYA6HOlTDjSUKY5KdLnjzeR3vh0Ze2L28urV28sz504&#10;DxSGInE8hhqa2tpDPYOZMYqL5y5ehS8/W2GgkzFQmvWPzfGzlUfL99aX7qwJay7dX7h9l60RQ5m0&#10;fRkxZItlhOjq9Ah1PuqC9KwhztQgq9k5tqehNPqzfNvps5clOeb0BSpquKNTdxTErGsGHD8oqeBI&#10;OfNAfTO/eClh0svWUcsUv4S50VVd+0Fpxe7S8jJqmdVsrzf5WtqJdoQjMwez4gEkNknHclN5cBYK&#10;ZMGIOiUGQ42+NnrlVDGr3LUshkPA+AfR38/hi6Tr3lQ9eRZx6PQFMebkNz/1UXaJMOacPfYhKEno&#10;DgVLtmFEc6d58TirS8oOKY7z1qaOla8DX9oTmcKaTpnq5jaVy/+dMu0ueZHv+jsPV9DUKqYZBpWc&#10;oRNnxqeOMp8qwwPhXjrgtfXAZWOFq76ssqZ07/7dZeQ9Vu8sEeHxt4PzUo4e9D7HEs/7KqYKRVL4&#10;E8TcjjLtoqayZg1rDLod2whRBLsZwWRhDhtXqpP/BdzgAG5kaLbYAAAAAElFTkSuQmCCUEsDBAoA&#10;AAAAAAAAIQAu8zXVnOoAAJzqAAAVAAAAZHJzL21lZGlhL2ltYWdlMy5qcGVn/9j/4AAQSkZJRgAB&#10;AQEA3ADcAAD/2wBDAAIBAQIBAQICAgICAgICAwUDAwMDAwYEBAMFBwYHBwcGBwcICQsJCAgKCAcH&#10;Cg0KCgsMDAwMBwkODw0MDgsMDAz/2wBDAQICAgMDAwYDAwYMCAcIDAwMDAwMDAwMDAwMDAwMDAwM&#10;DAwMDAwMDAwMDAwMDAwMDAwMDAwMDAwMDAwMDAwMDAz/wAARCAEjAYM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nfC9nLDaSzMrl2OT7VNd&#10;20d1aNvRncHofStvwvNDcWTRAfc+Yk96radYJLqcsUjbkfJFKU+hMQtd02ivEihFUbRioLVodEiX&#10;JQSE81c1kQ6ZamOF23H+HPJrnxZF3MsrvIzHIHZampJqw4K51o1dY5owFVgy54PSqut6lHeb0CBm&#10;AqpHCYbcNvwccZ7VSXzZJ2dSS2Me1ZRT3NG1sTaVGkmUUKpH6VHeW8UMjqSGYnPtVjTLFY0ldwAx&#10;6fWorgrvX5S7eoqakrFQRl6rGpjAACjI6da1dCt44IVIOQ3rUmneE1v/ADGZmIbnPpTraC20u7WG&#10;ZmMZPyema55zs0dMIXKWo+HUjnaKRAhlbcMVHJGlpGLeIgsvWtnUtQiv7hVGNwGFYVi3lkts7EOT&#10;Kec+lY+0leyNHSVtSnJdJbRsrcsaxbi8NvfqAVHmnk9612svMVy3zZ5zXM3VpJJeM25iU6e1aqFz&#10;OU7Dtd0MXuS2QpOflrk/EuoNp2qwW0VuzRuvzPjpXUfaX5BYjI555rndZBvbsKoIVeN1L2NmUq2h&#10;W+2GUhXJQJ096La/ikvD5aEsRyai17y9OsFiQoZpBtUnqT61W0e+/sV4or1Q08w4x6VTp8quyVO5&#10;08MEdxGS4AwOM1nXypApAUYPcVcWVGIeNm2EdKq37s0TMACB0xWFRsqNjK8hbhiSm9l6U+3m+ysS&#10;5Knt6Vb06KR0csoAb9aqXUcjNIpjYKnSudrqaocLhJFMjnaR3NTQyEksVG1h19ayo4ZZYgxVgm7k&#10;HtVrSYbiCWTz5dyt9xccLUtPQmST3KviO1htMS7Qsx5U4zWl8Hfiq1p4zh0fUoDHBMQI5COj/wD1&#10;6oeJdW07TIA19eWkQTkmSULgfjXB+Ovj14J0pIZhrtilzauGBjbcVx9BWssrrYiPJCDfoiY5tSwz&#10;bc0vVn3fbyI1shAUFVyDWR4s8KWnjWaxuHZbfVdMcyWU/Xa+OR7gjtXynJ/wV38BeGfCqCS31TUr&#10;qFNu6JUWN8f7zZ/SvK/iL/wW+tXj8rR/DMEQQb1kuLlpT+SqMfnXjYDhTiJ4tJUf3b+K7Sv2td30&#10;PHlxJl1OXN7XXyTZ9L/Hay1P4g/Ab4m+F/F9vBHNFbvf6RKOVbau5QvuHX8pAO1flSGkKyW5RhKD&#10;tKkc/SvZPiR/wWE8WfE/RjYXCWUMDkpst7Rc46ffYk45rxe//aUdt1zDolqZCN0sm0CQknvtx9fx&#10;r6DF+GGNxlSLq1YxSW+7fk9LaepL8QsDQT9jScm3fsu2l9fwNR9Lvp9PVbezndgMcITXdfCP4ofF&#10;P4WRpB4fvbgW7OG+y3AWSAn/AHTyB9K8pn+PHifVDC1jZOA//TAKw+hIzVK58X+Oby5Ek2pfYo3+&#10;ULPdCMKPZSwx+FepgPCvB0H7SriZX/upL/M8XF+IGJrLkhRSXnr/AJH19q/xP1rxtpcdz4ytdLs7&#10;1OMWzJAHHqQ5Xn864XxN438HaNvkupLBy67gr3e8/lGG/nXy94jmn84S3viiCZ5esdqWmP47QQPx&#10;NZ+qaTpix+bPe65OxHDLbBVU+nzMP5V69HgThuE/bTpqc+re54lXiLMpaRaivJH0afjL4csY/M0u&#10;K2eQA7RHDh8euXI/lWRP8crgbmW0i+bu5BAFfPc2oWyCMrbXbLGuAz3SxlvyBx+dTt8XLvQbRIoI&#10;NKEe3h5neR1/ofyr245dllFKNKlFJeVzkWZY2p8dR/J2PbJPjlf3UuElSJCNvyITj8zVST4n3l+x&#10;V7m6leQ4CBsE/rXhF/8AGy7aVpJdQtIcj/ljCqgVzmofG2eKdZU1u6yrZGzKnn0xitHXhHSnG3oL&#10;mcnebv6n0FeeJjLAS7rGH5BkYAfjnvWHqHji10pW8+7somHGWlUGvnbV/iLA7lw9zOxJ5kkwT+VV&#10;B8QYJIWHlQhsZBIzzUPESfQ0U7bH0APitpsrEC/dwpx+5jLD6VzHijxJba/5jQ/2q6KeoiwT69a8&#10;fX4qSRsgjZY16NtwKTVfi3dwEN9sJ38/Ng0KtU6GcmpbnW3tzYI202uoykH+ORVz+Qqe0mtRaZGl&#10;SyTN0LTnAH0xXmdv8Tbm9vDtkkdmOOMEflWjdfELUbeNQsrBgcYzitoyqytdnLUjFdDrJbRGbLaX&#10;LIxXjE5+X8MVTttGhW+JmtdTRA3IR1c4zz1FZdt8Ur6BgEkbaFGSdpFdB4Z+LLXkuyaNWUjaxC43&#10;fWu6FOqlucc6kE9UWH8GQajIqWurx25ClkS7RkZ/bIBGfriuV8YeD/EGlo3nQCaCTISSFhJGfxHF&#10;elNqGka+2yRI4ZMDBGRVv/hF3tEE+nXjQqozjOc+3H9arkqLcdPEQZ88NpbqcSJKJB1HNFe4X+i2&#10;eoXkk11p0LXEhy5G5QT64B4ootLsdSrLuf0Namz6dqiJASkb/KcelWNR1GCw1KCOGQbgRuOc1Wjv&#10;YLiW4eQvvhTK45+lc4fPv9TJUEsT1r81ir7H6mo2O31i2jlkDowLsuPXNV9G8NNiWeRiDIMKvYe9&#10;VLO2urSBZZMlSD19hWzodybnSDM7KmSQATxTnZ2LimirNJ9nDRsQzKMexqTTYY5VZQoVxzxU7eH5&#10;ryZZTgIO/rVmaxg0oq6v8zjkVKViroo3dq8sSqh5z6VDKY9PKK6hnNaA1uG/KpCoVo+GNZutqobJ&#10;YMeoPcVlJXeprHbQuwai/wBlYLhVas+7RbmdEYg5PU9qptrLW0JIBYd6bpN6mp3JMmRgcDrXLKDl&#10;odEJWGahO1jqZCkMqVTn1HzGd3AIPerN+m+cgAEsfxxUF+LZnMaxkAj8c0Qp2dhTm7XKQnlkkBjY&#10;iNu9Z+sWxsoyFbcz8k96uwyC23hmxEp6mud8W/EHRNCyb3VbG2RBnMkyjFdcKEn8Kuc060Y6ydiD&#10;EkZbAJJrPvYngtncKC/YetcP4u/bP+HnhpnQ67BdSDqlspkP5ivM/FP/AAUl8KwPJHYafd3jrwDI&#10;wQH+Zrsp5Vi6nwwZ51bOMHS+Oa/r0PeYLRL6JXuIlEqfdPpWLqWgXmqasszMBFGcJXzB4m/4KHa1&#10;es6afYWFkg/vkyMP1FebeJf20PGviNZYxrk8Coc4t02AfiOa7qfDuJnpOy9f+AeZV4rwsH7icvQ/&#10;Qu7vrLQ9F3zXEMZQfMWcDFcVqHx+8I+HY995r2nRx91EoZvyHNfnlrnxL17xCHludR1C4Q9TNK2P&#10;fqetc9eyy3yIbi9ijWJyxIcsSSo4OPxrrp8L0l/GqfcebW4xq3/c0/vd/wAD9APFP7e/w+8NxSC2&#10;urvUGPTyIsD/AMexXm/iP/gpBaRQtJp2iPIjHask8mQfy/xr418uBb0B57iVWyQUi2jH1bFR3F1G&#10;iMVgjVEbjzZ/6AV6EMjy2kk5Lm+Z5s+I8yq/C+X0R9Ja9/wUB8VavC62n2OyU5+5GCR/31mvKfHX&#10;7WXjzWrViNb1N5HJXERKKOfRa89n8eWlhAhnu9KtlUHO0Ak/iSa5nWvjzosd/BbxaxdhZHCuYJAi&#10;gfUdq7KX1Oj/AA6S+44alXG1v4lV/ed2fEfifxZaGTUJLwqzY3SOVU/XJqKfRZbjLX2p2UZb5fln&#10;LkDHoma8l8XftJ6NbXjpZQSTGFtm6Vy5fHVuTWPH+1JJcRTeTBBaOikoWHU9unStXmUrWhFIwWXu&#10;95Ns9jXQdOu41tTqF7dBvmVbe0cDPsWxmq8mk6dp1u0X9m3lyVckyTzrCMf7qhvfvXgWpftOeKL6&#10;MLHciFUByFA/OuX1f4xeItYnVpNTuDg5wWIB/CsamOrPrY6IYBLofU0OtxaWEijh0exU872VpXQE&#10;d8nB/Ks/UfHsUUDiTXcKMFvs1uicdBghcjg18u3nxM1S7AUXLKzcEryT+dV5PEurMAZJLry5DyZN&#10;wVj/AC/AVxzxFRv3pGywjSdkj6V1H40eG7GFGM+qykABkluTtJAwcEngZrn7z9oTRtPtma3sLZEO&#10;QG3l5GP1/wAK4iH4EeNvEvgKTXrXwnrV3piwmeS5jtmaMR9d+cdMA0/9nv8AZE8bftGwy3Hh2xt7&#10;iztpBFLJNcrEqsRx1Oe3WsalWnZyctt9Telg6jaio6s19c/aBjmaOZYIfOC8BVZiPbJOP0rB1b9o&#10;jVdWcmVpSCMYEhQD04ArR8Bfsha74q/anPwq1LULHQdYWcwvNKWePO3cAu0c7geK7D9uj/gnnffs&#10;UWnhi7u9eXW7LXpGhllSExiBxzgZJzxULE01JQi7XV15nSsBKUHNrRO3zPIpPi3qM6v+7WTI6s7H&#10;n161i3XxE1G8dAXRdp5wv3vzr9F5P+CSvwxuf2U77xZp+p+Ib3UzoZ1KCQ3CLEJBFvxsC8jIx1rl&#10;P+CNf7K3w1/aA+Hvie78XeGrPXNY0rUFjje4kk2xxlAQNqkA8561hLM6fs5VVryuzOlZRP2sael5&#10;K/yPgp/FF3PdFzI8gfqh6D2olS6EYmmjkt4s8Hy2UMfTJ4NfVXj74Z+Hvhh/wVrtvDdjpNhbaBDr&#10;MSLYtHvhCsmcYbPGTnmvev8AgtBp+meHv2ZdEisdOsbNW1lAPIgSLGI24GBxmnLHfvadJL4le/YS&#10;wH7idXT3Xa3fofDnwj/ZK+KHx48N3WueFfBniDW9G0+KSWa9gtmNuixgs53428AE8VgeCPhV4m+K&#10;HxEsPCOh6fJea/qdwlrBaghWZ3IABycD7w/Ov15/4Jv+I5PAP/BGvWb2RhaSHw9qTRED7xlMqp+Z&#10;YDNfE/8AwSdsYvFX/BVfQpGXzILbWGaL32PhfbotaUcTzU5ylo07fcZVsIvawpwfxK545+1P+wb8&#10;SP2Kp7ODx9oqaZJqCebbvHdRzxsM46qSM57V4xbXcUcjNKgldehbpmv1R/4Od9YvLf4peDLIvG1p&#10;/Z5mUZ5Uh3BJ/MV+SF7qAhuWVZCwHf1raliF7OMmtbanPWw3LUnFPRPQ6/w9rtta3RLIQW7BRtp1&#10;/rg1K8PyhCG6d8VxUGrEEbPlAPUdaux6rtcODuY9SetejQxEXucNWhJbHXm6I2KiGMr0PrWvourG&#10;0DGaMSl+m35StcdZ6zJcYVnJA6Y61s6XdfOrMykjpmvbw04yaPGxNJq53ei6jbahw7S2zNgDdyK7&#10;fTPFMvh+RYJZ0kWTGOeGFeaWtxFdwLklWA5A6Vb0+e4BaJmDBeVzzXrxw6ktTxqkpR2Pa7HxXp8t&#10;qjOkZZhyc0V5xbavAbdNxUMAM80VLwURfWqnc/oftrWSAOrMVMuM59q6HRbC20zTHu5woIHANYN5&#10;cu7o5BAA/OsrxBqc5swquxVuMZr8aVGVmz+grrY6TX/G6anpywQqUKnGaydR8TAafbWiMyuGyccV&#10;hWZdRHkkjvWb4h8Y6P4Zl8/UNTs7VI+f3koB/LrVKg7aIUqsVuz3fTrsf2NbguAzIM569KwPGZmt&#10;pYmSQvu44r598U/t3eD/AAcr41SW8ZBhUt0LbvxrzHxP/wAFQjuB0zQppto+RrmYDn1IFb08trzV&#10;1FnDVzbC03aUv1PsK2EmmWxckgtyTTp9Xggtw8ssaDqS5wBX54+Pv+Ch/wASPF0LR2k0GnwE/wCr&#10;toRkDH941498RPj14v8AGEUrX2u6gUjX94rXRReT6A4611wySbX7ySR51XiKmn+7g3+B+n/j742e&#10;CPB1gzan4i0q0JGcfaFJz+FeUan/AMFIvhh4JiZYL281aZflxbQnH5nivzWvtb+2WyM93NOW6CNG&#10;lPXofxP61lDxLHYvNa/ZJBIeklxII1HYnjnp2ropZLhV8cm/wPPrcRYt/wAOKX4n314n/wCCrNvP&#10;ehdF8NyMGBKvdS4A/AV5b47/AOClHj/VjIbRLGxDcJ5MO5h+Jr5RvfiXB4exuu9NUBcd5NmawdW/&#10;aBsGtWR9TuJJVII8gKi8frXfTwmCp6xhf11PMqY/H1fiqNemh7p4p/aj+Inja3uDea/qUWR90SGN&#10;T+WK83v/ABffarbSf2lqgaYNn5py7t+HJryzUf2nbK3mJTT5bkgEHzpCwJ9etcdfftF3onJtILe2&#10;jz0CgmuqGMhTVoxSOV4SrPWUm/VnvVrdWkLACaeeUrnckTEN/wACPFJe6jB9olItoIoyAd8twBk4&#10;9BXzPrfxu1vUVZRfSRpnOBwR7DHasGbxrqmpSLE09zJI5wvzEFs1E8fJ9SoZbpqj6e1L4iWum3Be&#10;XU9NhjXjai7n/MmsPVfj3odpG7jUJrnJx+6G0H8q8I1vwxruka1aabqOnXlhf3zIIVu0MJfecA/N&#10;2JPWtj4mfs/+L/gp4r0zTPF2nyeH01by2iu5xm2MbH74dcggZycdMVyyxr7nRHLopXaO9vv2mtPn&#10;3FbWUlSP9Y2R9azNY/advlsTBb2kIjJEqYPfkVX+P37G/iP9nZ9D1TWri21Pwhrqxyxa3pJ+0W7I&#10;cFlB6BwMkA9cV1Hxx/Yli+F3w38P/EvwjrCfED4eXvlm+mgHlT2bZ+ZJAM7ARxn+EnntXP8AW43T&#10;7miy610ltqeTeIfjzr+rIcXIgQ8bU4IrmLn4harqSsW1C4ZSc4DkZ/8Ar19U/GP9kf4c/GD9nm1+&#10;InwTnv3uNHj/AOJ5oN7N51xGRy2Oh3L6dGAyKteGfB3w+/bt/Z4Nl4T0HTPCPxf8HW/miytgY4dY&#10;jT7xUHqT79G9qX1+6vbbfyN45dGMuXTVaPo/+CfIl7HqNvBHJdQ3kaXH+raRGXf9CetdJr/7PnxA&#10;8E+B4PF+oeE9Zs/Dc23yr+W3YQMGHB3eh9a+2/2efiD4d/4KI/Aa9+DHjaysNB+J3hqJv7DvvIWB&#10;55IhjaQAMOMYYdxz1qH9iH9pO48O6hrv7NfxohLWtyZNMspLznyG6CLJ/hPBQ/SueeLqK6tqvxXk&#10;dFPC02k27J6bbPzPieb4G63N4MsdfRrS4g1JHlhRJg0jBTgggdGHoa7z9mD9jlf2jfDmragPEtlp&#10;g0q3klljdCzRuoO0N6A+tdT4i+ED/snftMXfw28a3Fzb+EtXuPM03Ux0hRziOZfYdGFYnxZ8K337&#10;GXx4m+zXkt14a8QR+TcSQMQs8T4yRjuOGHr+NbKpUtJ9Ogo04xdpR1WjXl3Ri/s+fBTw74v8b6v4&#10;c8UT3sOq2WWt4oZAi3Cr97DYOTjDe4z6V0q/Cfwp+zL+1b4dtvGOkrrngTX0SWBrpmAjST5dxK4y&#10;Ufr6iuf+MXhu88H3mj+NNEnMk+mPGxmj+ZXi4Mb8dRg7T69O9fRH7R/h7Tv2xv2FtM8V6BAH1fwx&#10;E13sT5mi2jFxFx6Abh7L718ziMdUVWFe79nL3JL+V9GexRwsOSVFJOUfei+67Ef/AAVR/ZY8MfCX&#10;w/4K+JfgDQ7DTLC1nSy1O1gXdbs/DwyFTnhgrqfX5ag8d+C9H+P37K11qGjW1sjXln/aVgscahoJ&#10;4wS0XHfIdPfIPpXW/sr/ABQ0/wDbH/4J4+L/AAJrkvm6zo1ktirsdzrj57ab/gLLgnvs968F/wCC&#10;evxSuNBvNd8CawzQTaa73cELjlHQhZk/IBsf7DVwV1V+rO7bqUJJp/zR/XQ6YKm6ykklCqrNdpfp&#10;qfTX/BK/4+Q/Fb9n658MXskb3Xh8/Zdjc7reQHafcA7h+VeP/sA/ECT9ln9tbxl8P9Qdl026mnto&#10;kc4G5SXgYe5Uj/vqvOf2evFjfstft4ajoasbfRdema3Rc7VEU2JIT/wE7Qfoa0/+ChNjN8Jv2sPD&#10;Pjm0YquqxRyyuOMzQttbP/AClevTqwliJU1pGtHmXr1PPcZxoxqN+9Tlb5dP8joP24vGP/CFftt+&#10;DfiHYBrNbuSIySDjLwyAMfxVh+VfVn/BavQofiN+w/ofia1AkFjeW92rL/clTr+tfPP/AAUg+H0P&#10;i79kvw14+0yDFpDfRSo45AjmXBH4PgfhXpC/F2X9pP8A4JRyaS0bXNzp+kMkrnkq9u3y/pinTqy9&#10;nRm94vlf5HTUpxdSrCP2lzfqe9f8E7vE8fxg/wCCaCFmDXNrpd3prqeW+VGAz9RXzd/wQM8Rx6V8&#10;VfiN4dmkIeXbNGh6HY7KT+oroP8Agg/8UzqPwU8ceEJ5gTbTi4iUnJCyIVIH414d/wAE0fFJ+En/&#10;AAUv1jSLiUwpqE17ZEdMkOWGfyqKlNqFen03HConUoVH6Gp+2zEuh/8ABZfTJDhVudTsWyP9pVFe&#10;p/8ABdd1tPgH4YjUnL6vn8o2ryr/AIKJSRQf8FUfDV9vLCafT5VPrggfzFd//wAFyr8v8BvCbSHL&#10;SasSp64/dH/GtITbrUWuz/IicEsPVX95fmfQ/wCxvNEf+CSYtJGX7O/hoM+cEcS4br3ODXx7/wAE&#10;CfC83jf/AIKL6ZdBS8emyXGoTsMkRqkUpBP1cxj6mvpb4OeJD4H/AOCOLzwyFS3hd3YnnIMjE4+o&#10;6Vyn/BsB8NRq3jL4n+Mjbvt0vTxp6zfwmSVg4A99sb/nW9Cq/YzfeT/QzrUE8VHTRQX5ny//AMFw&#10;Pj3qvxe/bh8UQ3txcNY6JdS2VnG7ZURo23gdgSuce9fFFxMZLguMBT1A7V6j+2f4ul8T/tE+Kbq4&#10;uWuJRfSh2Y5JYsSfyJI/CvJFlLkEEHNeu1ry9tD59Xs5vq7lyCVSc7TyaljZgSVJAJ5qtBAVAIJF&#10;WFLRxnvnit4UranPOpd2NC0uijAKThe+a3NN1osUBABUduprlopcDCqSRVy2mZcEEg/rXbh8RKDR&#10;jVoqSPRNH1XLqGIIxXT6a63YQE5IORjg15toF9mRQ5J/mK7bRbsbQisQRyD619hgcTzrU+Ux+HcN&#10;jo2tVJO5CT9KKIL0tCpZjkjmivR5jyOdn9KOs+HPJsEBYCQL0HX3rxn4/fHHRvg9apb3DG61LG5b&#10;VD8y/wC8e3Neg/tmfH+z/Z78ErPGIpNd1IGKyjPOwY5kI9AcAepr80fH3j2+8V39xqGoTy3FxMxd&#10;mdssxP8AWvyXDUfaq9tD9vzDMPZe7Hf8j0v4g/tYeJfFaSi3vBp9s5wsUPykD0J65ry3XvEMmoI8&#10;l7cySFuQ8khZs/zrjtS8VSwQOrMA4HzN2jH9TXm/in4xNarJb2TF5GOGlc5JPtXS5cmkFqeA6s6z&#10;vUZ6dqusW6kvNKGZR/y0fYuP51z198TNO0kFpLq1iaPgKozx+NeOXviSXUy/nXM25s8h8kH/AArE&#10;u9GFxMHW6Lk87mzzR9Ym93YqNCL2R6f4k+ONp9pLW9xPNGeCpYgfpXLX/wAYBIwaKCFc9T1Jrl9M&#10;022utXgi1C7a0sXO2S4SPzGiHrt7iuum+DumeEbeS71trnVPDl7j7Nr2iSCZLU+ksZ6e6tg+hocm&#10;1e44qKdjk/E3xl1J5isV0YlHIVen6VyeqeKtW8U6xDBFLc3V1cuI44o8s8jHgKB1JJ7V6pqfw60b&#10;TfBYbVdPi8Q+GwT5Pifw+f8ASrLPIFzCecDj7wHHAaofE2pW1x4atrjxDaW/ivQrXatj4u8PYt9S&#10;03bwguI++BgYcegVyalxe6ZaUdmjybRfAniHx143HhuyhlGtsXVbS6cW7llGSnzkfN2APetDwN8C&#10;9b8beKdT8OTXFjoHiOxXMWnas5tJLt8/6pCwxvxyM4B9a77xL4qTxXoC3Xi2M+NvD1uwS38XaSoi&#10;1jSum0XC9TjI4kyPRyao+KPFUmq+HII/Fko+IPhCHEdj4n0/5dV0kdlkJ+YY4+STIz0YmiPqOTS6&#10;GB4H/Z9tfFN5q/hrXdbHg7x7ay7bPTdYhMFtff7HnHhHJ6Z+U+ta3hv4CeFLqwn8G+Kp9R8A/Eu2&#10;kP2afUjnS9SB+6hYf6vPZxlTmrniXxKsvhK2tfF0i/EjwGAI7DxJZDbq2ieiuT8wwescmVPY1W1r&#10;xJJpXgm2sfFj/wDCx/hnIfL03X7T/kI6IT0XJ+ZGHeJ/lPY1El0ZcH2NvS/hr4G1nTovhx8QNKX4&#10;a+PbAFdN8RJl9P1Uk/KJ+o2t2kXjFb3i3UNNiW0+Gvxx0K18OavYxCPw/wCNtMgURlP+WZmKDbNE&#10;ePnHIrg9T8Wjwz4KtdL8UuvxG+Ftydum63a/8hDQ2P8ACCcsjDvE/wApxwatRePl8CeCLfw/4wY/&#10;En4OakxGmatbnN9obN/zzJyY3XvE3ytjioktLlJ20f8An/w523ijx/LoOn23ww+PtuNV0CaMf8I1&#10;42s8TTWSH7jiQf62DpkE5A+lJP8AFG8+C2hxfCv4zRjxj8LtZTf4f8R2p86TT1PCXFvL3QcbkJyO&#10;lcBe6tJ8GPCUWk606/E34Ha7IWsL63P+kaS5/iiJ5gmXvE3ytz1HNUx4th+CPhqPRNZZviN8DvEz&#10;GSyuYTi50mQjG+LOTDcJ/FGflbHcYNZy3s/6/wCCaJO1/wCv+GPRfD/xO1L9imRvBnjLyfiP8BPG&#10;S7rWaE+bGsTdJ7c/wSp1Keo4qPTfEWp/8E/fGUWsaHOvxC+Anj4bXjz5kF1Cw+aNweI7lFz1xuA/&#10;LzH/AISM/s9eH4tM1Nx8Q/gb4tkL2dxDw9nJxlo88wXKcFozwcZ5HNSeFfHd1+yq72F0h8e/A3x5&#10;khD9yRc/6yP/AJ43cfcccr6VnKCfz/r7yoy/pfp5HonxH8NT/sheKNM+Mvwcv28Q/CjxS+2WAksL&#10;UkgtZXK/wsDkIx5GAPq343fD220rRdE/aS+BmovFZxXKya1p0XE2iXPBYOg/5Zschu3Oeh45bTvG&#10;l5+w3qEd5YSp48+A/wAS0xLbygNBeQnhkYf8sruLp25XI46Udf16f9g34kWXijwdqH/CU/CDx/bi&#10;VIpCHivLVj89tMvRZ4+Vz1496xd1rfVfj5M6Elslo/w80d18a5LT9oLwdZ/tC/CsjR/G3hp45fFm&#10;kWh2y2sy/wDL2ijkoxHPtXTfHMad/wAFJv2dLb4reEo47P4teA4FHiDT7f5Zb6FOROgHJIxkH6iv&#10;FvH+rQ/sdfFDQvif8NtWtdT8AeL03/Y/OV/3T/66ynjzngEgEjtR4j+Lug/se/H/AMP/ABR+Fmt2&#10;174U8TILm40pJMvaq5/fWkqH+EZO2ojVjyJp/wCa8n5A4NTcWr3/AB80e5P8StH/AOCnH7FqeH9Q&#10;CQfGb4doZLOVlw+pwAcj1yQMEev1ryX4S6/a/tS/BjUfhz4jYweNPDkTNpc0vDzLH/Ac87l6Y9Pp&#10;XJftEfG7wd8Ev2lNF+Knwj1dJdK1Zk1G405AYzZyMcy27AjBVgT9K0fil4k0j47ftMaF45+CcE1r&#10;dX7RXOqwXpW3gtbnGXG4E/Ky5B471rUx9GlRc6klGK/AIYStVqKFOLlLy6rseg/8Er9Q0T4g/HqD&#10;4N/Ed47bT9fhutEief7waVWxGCejLIFZPcY9K0v2bdX1j/gn5+3D4o+B3jglNH1HUDpxMozEWY/u&#10;JwD1SRSo9ww9K+Yf2w/HV38Ef2idH1zT2/s3xHZzRaiZY5Q8RmRwyshAB4Ixz6Vr/wDBSb/gpiv7&#10;fnxB8NeMW0bTvDnibR9Ojsbq5sN5a72HKOxb+IEkA+mPQVywjRxNFtNNTWtu/Ro2kqtCootNOO11&#10;t3TPUNdsb3/gnB/wUA1DR7iV7Twj4gDAFsmOSwnyVPuY3GM+qHsa4z9peC+/Z1/aZ0nxpaKiQanL&#10;9qkVT8kkkbbZkPqHXax9fMavIf2sf269e/a90zw1/wAJIIJdQ8PwNbpdxwCKSVWC7txHXlcj0JPr&#10;WN4t+NHjP48fD/SdEmiudUg0QgJO20YIXb8zeu3rXI6KpONarNaLllfquhqnKtehRg9XdW6PqfTn&#10;/BRLR7eXS/BnxN0VyLS7WODzlODhl86E8d/vg/hXaftX3Wn/AB2/YH8PeOIL23nvtOkimnUyr5qs&#10;T5Uq46/e+bHpivgz4h/EDxt4b8Fad4Y137UNGhxJZq8jPCOT0zxkEn6V2v7KekH4sWeqWGq6pJHo&#10;mnoH+wRybDO7dCf9kYyce1cssThcNhY13O6p6prs+h0wwOLrYh0FC0p7p+XU+2/g5+0d4a+Lv/BK&#10;7xJ4J1vWdOh1PSLeVbWKeUCUuhDx4H1zWJ/wS8/a68G+Dv2f/iB4M8V3FysmpB2s0S3aYgPEykAA&#10;f3sV8vyfCTwvrHi3SdBsNRk0S5lZ5b+OCckNEM4zk4B6fma9s/ZU+BPhj4HfE+6uLnWAmn67aeXZ&#10;y3M3y+ZuyACeM49eteLiOLcHCn7sZc0ndJ6Lc9qnwtjnO7astL+XoYH/AAT0/bJ0f9kv4w+I11xb&#10;6Kx1CFooGEZDblb5eDjgiuW1n9qqH4Z/t1P8R49LvYdHn1KS6iS4QxNIjqRnPY85r0b4z/Djwh4Q&#10;8V6dYzy2uoajf6tHPbPKyySJg5P4Ypf2nvh3pnijQJ4NSaGaFYW8qXaAYn28H6150+O4KrCLpaT3&#10;d+nkdkOCa04uSq/Dt6nl/wC2J+3dB8cfj3onjPR4ksn0WKFUDtvMjI+4E/nirH7av/BSPVf2yfCm&#10;j6TcafaafbaTMZwYQcuxXGTn2r3n4WfsC+A/h38DNFn1PSrbV9ZvIRPd3dwN4YsM7B6KK+NPi38C&#10;Lmy+Lus6b4WsCLC3Ky43YjhyMlQf1/GvewfFOEq1nTirKK0b27Hh4jhjFRpqV3Jt6o7xf+Ci3xEH&#10;7Nq/DNdRC+HI7P7CV8tQzRbt23PWtb9jL/grB8UP2GPh74l8NeCr/TotO8USia6FxbCRlcIU3Kex&#10;wa8p+FHwRvfGvjQaFqyi0gtYTcSyRNkzAH7q/nVr4sfBPRvDenXUdpDLBc227bKWPJGcZFa1uK8J&#10;TrRox1vrp5m2F4QxlWjKu1ZLTVu+n6HnHi34nT6trF3e3krSz30rTSt1LMxyf1Jo0fxXb3iggnn9&#10;K5w3Gm6hoCxPcMt1ECWV+jH1FTeB/CV5rN2bSCNjduRtjI2kg9DXtRzJxvKbt11PCqZUpxUYau/Q&#10;7/TdWgkAwckevStS3WO8UHG09eOlcn4l8I698PyH1G1AhzguhyB9aveHvE6yAKzAE8fWvXwGZ0cS&#10;k4yuu55GPyythXyzjZ9jo1t1Q5BAxSsNrg9z3p1jKbg44INX5rFIoVfAz6V9DGnFrY8KU2nuJYSB&#10;HU5KsOmO9df4a1Bdikklh2rhnY71Zcn6cVv+HboxTK0jYBrpwmIdOdjkxdNShc7z7TuwdzDNFVYL&#10;1vKXaFIx1or6BYnzPnXhXc/Xn9rP4vy/G/4v6rqTsW0+0drayU/dSJSQp+p5b6tXzr401xIJGBYA&#10;KMDsB6mu+8WSGx0VcnDz+/P1r5x+MPiy4+0tDArhVbBbsB6flXw0UqdK0eh99XlKrV16lD4leOWE&#10;T2tuxjEnXB5xXl9xeyPMSSwCnv3qfWtfaW4O4kk9+prOu9SVoyBkn0x1rkjJrVmzprZE02qMuQCc&#10;nmoBr7INoZgT1z0FUZbsksCCM+tU7k7eQwYnkn0pN3NIwsaz64PLbJ5PvUeifFHV/h7qRudGv5bU&#10;vxLHndDMO6uh4YHpyKwLifII3dKy9RuCq9M55zRGfK7ot01LRo9o8E/E3QvFmsxXGlamPhp4tl4M&#10;sbMdGv27rIvJhz0OAy+w61Z8Xs3gzxCj6tay/DXxbMhMOpaeBLoOur/eZUJUKcjLR5UZOUzXzpe3&#10;YjQ5bINdJ4K/aZ1b4faS2k362niDwxOf3+kakPNtmPQsn8UbgdHQgj1qvaw3ej/AzlQqL4NV+J1f&#10;iLxReeDPEkWoW8Q8H67NFkT2TB9J1WP/AHRlQDnBAyo6YU5qlaeMo4vEn2vTingXxHcp+8hX/kEa&#10;rnqNvKoG545TsNvJrN0n4yw6XfXcvhTw9Jr3gzUADfeHtXf7XHbsQeUlXaykc7XUhwOpJPPrH7Kf&#10;wZ8P/HT4L6299aXdzZQ6k7JZTuQ9kFUY2H7w3bsEg87RXi5rn2HwVJ1Ju9nbTfU9XLsjxWKqJJWv&#10;rrsed6FPrlv46uINGsn8OeJZ4yLjSfK3afqaEdFU5UKw6A/JzwQKg8KeILy38RaifC8ceg68oZNV&#10;8MXhBtNRA++iI/BPU7G5/unoK9T8K+MbH4V6d4g8Pu9+9rp2VtJruTzRaxP1hVzzgEZA9/avLdZ/&#10;ZH1T4jeJ9N8R2uqQabZ3UgkUZZpp0znco+nrXzVPjajKtKE48sbaN9T6aXBVWOHVSM7yvsS6bf2N&#10;v4a1LxR4NuItJuLfKa74V1Elra4To3l7uHXP8J+de2a5q3+IWleFIE17wNcGex1Q+VrnhC9R5kX1&#10;xgYeM/wtkOp9cZr274sftK6X4X+FN94PWx063twNkhitCs04C8uzcgk9frXzD8G5NG8Ca7a6wkWp&#10;ajczM48lTvCq3faBngV0PiuLg6kIt22XRl0+DaqmoVJJLq+yPYPhrrQ8KfENH8MWN7F4K8Rwbte8&#10;PeIYmEEa8lkDfxkDlJVAYcfjmfBjxZptp+1VqvhPwojal8N9XR59SsNYXeiW6jlvlIIkRiAjrg8j&#10;3rJsfipf+O/Fmr2GlWFzqss8YCRw8yRDp3IxW14Q+A+q/AfwRqHjjVGdNb1CBrdtPwB9mi3AlWIJ&#10;yTweMYrw58WYi79paLdkl5n0H+pmE5YwoycndtvZWOWn8XXXwT0fxdbWT2useCdVu2tb/wAPXoMk&#10;kYZysFzHj/lqhI+ZcH6iqf7NVr4w8a6f4x8H2wuE8J/Z/tt9BfQbhbOM7ZY1P3ZMDBK47Zrf+D/7&#10;P/8AwvfULrVJNcltIbW/QLYhVaTLAcvIx4Vd+QfbrxXS+D/gn8VfhZ8crxPB8D6zoK2J/tGeUmGM&#10;W8jHhg2MPxkAZzg4OM1k+LK6pypRmnNJvXS3kRLg6jFqdRNK+363I/i9pGn+Gf2cdH8EJclNJZjq&#10;VzHHKc3M7KD5h9ORxivN/wBnX4Dal4v8FyW/iDVbu+8KyTSSWmnx3DjkHhzjhcj09a9X+OfjG31r&#10;ShoVpa2EUWDbhQpkdhjbhsjgnnvXV6L+yj4m/Zo+BVrqltrsk+uSIZBYyQA28CY3BCfvFgMDORXy&#10;8c5xlPDyXtmpyfX9Ox9TisjwLrQUqSsu36nkXij9nTwjpevWejqmpWmn30B2W8l4z7ZByXBPPTtX&#10;p37JH7NWh+H4fEbpOmrzWrq1pHehWNsmM5UdDk98Vs+HvCej+N/2e7Hxj4osLG/8TakjZf5gtkol&#10;dCqc/L0Bz1PNfPVk9vbza80Ou3o1m2lNrbNFcNHJtbG1BtPPXGDWbx+Mr03SlWasrP1v/WpVPKMC&#10;pqdKklrp9x6lpfgnTNS+PviTUJ9Bs5IUtotk3lKLfzw3OF6bsckgc15/8WPi+Pgr47ugdMjis9UI&#10;mnksYdqhgMAkL04ruPhVrN9+zn8Irm28YWklzJezyXENwuZZEDc7XOc7s+1Ynwos9I/actNf1e3a&#10;S7sbDdHNav8AK6AA7WIz61xrEzlVlLEJypJJXvdPsejDDU8PSTo2jUbdlZXOe8Mfsval+3V4Yu/F&#10;iao2maFpJaOG7uYjI11KB/q0yRhR3JrmPh5+yDBoWiX8WvRRane3Z3WcsEhVEiA+Yn+62TjHsMV9&#10;b/s1fHTwD8Cvga3w/wDEt3Y+HgLua5s5rj5IrgMdxGRwCpPfFcXFqug6D4hv7kPINA1GHZY3z8RF&#10;izHjvtIYcnjitZcQYuipUaLap/Z6fic1PIsPiq3t8Sk6nVdPuPB/2fP2SNIuPGGuSeKi1zY6flrO&#10;zily068HJI646YroPhp4T0jwD8arnwioa00m/Z7+1M/zeUoVdyMfTlcfXFbWpeBta0Xx2ZtOvhp5&#10;EErB02zK7DG1SAejZ/8AHa4/4b68utan4nTWr+2XXB+4djhGjizlQuSSFPJ9zXbXzSti6UnOV1Za&#10;dU+jIwWR0cJioypJJNvV9uq/yOl8axW/j3x9pWjpFaajGLlVWKTG3AO45z+NWf2qPCHh7QNe8P21&#10;qbLRr93WFnsSIvPTblozjqAe9c98H/gBp3xEvb/xJJez3cWkymCJxKQu8AE8554I5+tZ/wAFfgDp&#10;3xS/aSuT4nvLmfSNJjLpHLKwSV93CAk8ADniscPWpxbhKo17NarzN8yptzVWFNO7snfp6mJ4s8Fa&#10;XYajF/ZVxEuqBD5Lo26WaTP3WOeh6V2/xA1bWIdH8L6T4psNOttMt5Emu3Scu6ADjOAMAd8Grf7T&#10;vgvwn4E1cazotlDYzaTOskIjfOcdQfXNc38VfildfEDTdKik8P3UVpfGMSSBA0jx5+Y7QSentTjJ&#10;11BwV4+e69DKtCCc29PJfqafxI8WeGJhbQaLKhvr+RLa2mG6ZYmYgBg56AE57165+0Z+yrbaZ+z3&#10;FcX3izWL/WFhUuySqkTtjn5QMYr5++Nnj/Q7m5WHRI1sdO0uPakTgoY8AevOeKPAnj7xb8d/hjLb&#10;69rVw1hbhkhEQCSMg4+Yjk1ssJUhTjVjZKLWrXc5pKHtfYXu5K9l+J7L4D+LHxJ1b9naBLuexhit&#10;IfLt5XUu8sQGFZucZIx0ryP4PfEa4tdY1XTvEF1A2qXLtOZmIUTA5xtz6Yx+FdZ4K+M2t6L8IINE&#10;uLVLix0pjYxSR4eaRVUHLKOflBHOMV5b8OLnQviT8f44dVso2t7a4WN1nU4ZASzkD8scZoo4dzdX&#10;mjaL1uvwKrunQhTcJXls0/x+Z1PgSw1T4m/Fy3g8MahDbNpBM15cYDoqk8JjvnaT7YrM/bavPE/h&#10;qEBxZPp07CKS5hiKspzkc9MGu48deKLrwV8dtX1bwloVzJoMNsn9oGwtGxbgMQjvgYGd23nrmuSv&#10;nuv2r477RLSaSy09LqJbmSVQhSVmwIxn3Gfbj1xVYeFSnWp4mpD90ra/nf57EVq9Grh6mGp1LVX0&#10;/ry3PmrxL4ai0+zgmAImkO9nDZXkZwBXd/s2eOrTwB43S61uJxFOmxZZVOFPHPNej/Ab9lOzsP2m&#10;9F0rXJZL7SYZXbyp1z5jopKgjuCR09q9/wD26/2YvDtr8N5tZsI4IJJPnWPydu4kYGADwc/yr3sw&#10;4hwtaUcLq1NbrzPlMFkeJpfv9FKL0T6ni3xY1aH4vaFc2nh5EuBIP3kgO5Ih9fX2rw3XPA2p+BUS&#10;aU+ZCDhmClcH6V6N8KF1v4RadO1zAh0+NGnk5yUGOTt749qyvH3j0/FOWW00u1klilId5PL2ggeg&#10;pZRiK2Ereyw7UqSerNs1w2GxWGU6+la23/AKHhXxYoijSQcHjJ6118ErX0ahRlT6V5dqckWjahHD&#10;As4jRRv3pja3cfnXuH7Ovw18Q/HfVLfR/C+mT6jelcyMvEcIzjezdgM/Wv2PLMfCpH3paI/GMxwF&#10;SnOyVm+hjtp4gjwSRg96v+EdBvvFGrpZ6VY3Wo3THCxwIXJ/Kvvv4V/8E0/APwe8Kxat8SdSh1O/&#10;2B5kln8mzhPdVXjfj/azn0FUfEX7Ynwb/Z0W4tPAegWd7ekEb7SERxA+79SPpU1M2jObWHi5efQp&#10;ZQ6cFLEzUfLqfPWn/sY/FW8sopY/C8oSRcgNMin8ieKK7K+/4KI/EHVryW5t/sdnBM25IVhBEY9O&#10;aKf1jMfL7yfq+Vd5fcfWXxdvljSQK5UQxBR9TXyl4719ppbg7iBI7HHr/nivpT413Ebx3csTFoWU&#10;lWIIzgV8neMJmlunVASAT71rV+BGmFSc5M565nLyM7An2FUrm47EAE+hqeaCQkkZwTmqd1E4Iwcg&#10;Vwts7bRImmIyck/jUMtwFTdkE+9EuUBBwxqlNOxBJBAHtQnYGht3c5OAAKrJ4c1rxBBPLpuny3kU&#10;H32GAoOOmT3pt2xKZBOT611nwq/aeh+FHhG90abw8NXeWUzpMs/l7OMEEY56ev4V5+ZV61Kg5UFe&#10;SO/LqFKpWUK7sn1PLG8Na9rlpcTRWDLHbuUk8whSCOox7V1/wDi0mfw7fXV7bxXuq2szRvZtGHkK&#10;46qPb2qTwd8bLr4g+I73Q5NNt7VNZufNDxvjyAe3PU16R4Q03RvgZr2L+3htoJkZFvgg3qxYYLsP&#10;mK9gTnH0r4jOc2xHK6NVNPRqx+g5JktByVei01qnfoc3rdppHhP4TytY2VlAJ2Z5lUBJYnPzYPOQ&#10;R0rh/gf+0dr2k340PSGe1vr6Ro4LiNhsdc/xL0PTNeleDvAFh478fXU6tYXsN1PFEkVywEMys5Bc&#10;EjafTcTxXWfGn4V+G/g54q0jVk8Nx3EujzkTwITApjBJKYQAe2cZr55YmiounXTk5dX0PfxGHrSq&#10;ReHSUY7+a6nmeo+Ndb8F6PJZX8B1jUdVvCTdFQ4+YABcDsDXqXg3UfFFl4XtU1WOzXVPDoxaLCcq&#10;6H5l3r2ODjArz34rNHJYaX4k0O1vrmyE4laJoWXYoOeSRjOOOM1veMPilpPijVxf3d74n8K2g08v&#10;BNb2C3AllA+WORWYEIT/ABANj0rzasJ1uWlBLXd/1senQjRpydSrqlsv63OE+JXiez+Jfxc0+w1m&#10;K10KO8cma5Z8xLjsQBgA+/Svob9kf4W+DfiB4i1yaRtJ1e60CJYIIwUZGjYcvgdQSMV5r4V/4Rzx&#10;L8LL29t7601HU2BF48yp5sZ7DA5A965zS/gdbfCHw9ZeMtGvb6PUtYgaZ59MvDtiBz+7dASvBHII&#10;JFYJJwdPmcHHTyudOKhKcW6aUlL71Y9Uu/h74e8J/HXWL7QrWz0S+S2G+FZBGtyc43IpPUf7Pr0r&#10;kvh/8F9U/aO+L3iW21LxLqdnpthp5uGtoSu64fdwpJBAAxnIGefzs+IvhDN4p+DFn4ug19GmmsjK&#10;92GBfeD827kEYIIPbjFTfAb9nj44fBXVLb4jT3Ol3Ed3bENpN0+GvbNgDg7QFVyACOeCOeMipp1H&#10;Lmq8yutNe406VLDqjGN3vp+J5d4d+CesfCD4rXz2fiLU7PSJ4wLlSUeZslgq9AuBg84/nX0F+y9+&#10;034e+Fng7xB4T8V6ndx32r3b3lheTRM4uE8tUEWVXgrsJBPUH14rzP4o/ES88VfE/T9Tis4tM0XV&#10;biWxljuji4+8du4LkI2VAwC2Mnk9a5HV/C3inTfi7ol/d2WmPb3s0VhaQBz+5Mj7QzEj1I/Os6s3&#10;Xf71pNq2nW2glRcI2jFuK1fXzNn42/sZeMfiB4jn+IXhvULHTtPu4Ve0tJkdXmQ5ZZDyNpbjAx06&#10;+lS+J/2zPiP8RvhBpnh/+z9LuNdZ10t7yVCDv3CMkjdjf79DXrHxE/aV1f4X/DhvDuvaUl5LYf6J&#10;bXdlKPmizhGkRsFcDG7GQMZBIr5s1T4Oax4d8QaXPp3iK6muLrUI73YIlMSyPJuwo7gE4BOfoaMN&#10;XjVjCnWS916N/wCZnSwdS86yTd036X2sfScnwbb4Z/DX/hHtbun1SexiMnm+X5cTMTlgijOFBBPJ&#10;NfNXi3xjY/Cm7vLXT7Kw80zrdQs8YLs+ehPXrgV7N+1R+0j4g8D+Ip4U0katczPGUT7LJMka+WSz&#10;yNE4JIbHyhcEZORjB8m/Z6+EUPiv4e638Y/E11Hq2oXN3NZWVlFthjhjUfM0YdWCtzgEg7eep5pY&#10;PBTUJ4mvL3JbWe7ua1czpwUcPTi1O19dkv8AM6b9oS8134k/CK31DWbv+xriaJdttAu5V49WyfyI&#10;ryr4R21z4I+F1xdaBq91p2p2oaGd0I2znsSp4I+ua9N+KnibxL8W/gfb30Pw68Q20NipjjvvMSWK&#10;6iXhXQna7fL1ITHHWud/Yhl8LP4kgsPEGjm91Z9RTUY/tNy7WvkxqcwNCpXfucq3zHjaRyDg9FCg&#10;1hJxlJRSd7bqyN6uMoqpCpTg5SasVPix8KodT+HdpdeIZk1rUrm3EpvZAEMZPJUKPlUfhXS/A74r&#10;Xv7VkGnfDPRdDWfWrKExvcllS3hhjwDKXJ6DI7fTPFej/Hz4eL+0T8arqA32oWCa5aXTGPTrSOKG&#10;CZbd2iJjRCAGkVEJABO/Oc5r5T0oeIfhb8QtN0i10jUdL8YWt0sFpAISGuwzBQvHDbuhAJGemD02&#10;y7CUMZh1Ure/ZvlSdrP07HJj8ZVoVVTp+47atq912v3R9DeL/g1e/BvRY7Xw1qrau9u8sl213EIb&#10;aSRmJVYGyX2AcbnAJxnA6V5y3g/S/if8PNa8TX9vYf8ACQ63JtmjjABgZSqeWnc4JC59ia+qPiR8&#10;I/E3j/xxH4FsptLtNRW0+13N15yvJawZwryQZEiFuCEcLkHNeGfEX9kHxBrXjTwt4E1HxNp0ug6a&#10;ZIxdCwjtr2/YzNKymRVzL998CRgqKmACcAzgKNR1JLFtUpJp27pfoZ47H0lRgsJeskmr9mZug/sy&#10;aj8D/A2pW+i+Lpr7TLltyvblJoHYYBZSCQQW3YIPIANd58H/ANk6bwr8P9M8UavHda9fazC8vnAs&#10;IoU3NhFQHAHqepOfQVY8W/CCw+HssehaGfE2o6bb6ZdILGDczxyiBykqkjJ2OQ5GACFI6V5z4A+K&#10;PirwH8EItL1HXplu7ctI1veoBLaE5JADYZQSTxnHtXNinXqwnXhUT55dtWvMWX0YycMK4tcqvvp8&#10;jufDOleA08E+OrG50ZtQ8WX9s0WkI++VIiwOSM/LGAQPm+9zX0r+x98DNM0b9mO28QSWVodfvt6z&#10;k4kaDaceWCeg78etfK37J3jnQdX8Navf6vNMNYAZrqe6j8rcu44ZAQBsxjn1+teyfsk+KviFrPxF&#10;uIPD1tBf/DmaOS4uJLlmWGeXOAsEi5+bP3gMj1GaqGNrzvh5QSjBb7K/e/UyxmDpQi6kZ6ya0b3t&#10;0PKf2rPgBZ/HTxFfW8UdrpmoWkJuGuUgUTTkcbS3oK8U+GfwQ1xvAwbSda8mZJHt9gXzImIbnjAI&#10;z+Wa+xfHngjXdSvvGKp4h8M+F72aIvp1tqNrO73rHj7OksefnxyNwAPrXyfpvhvSvgFqMWieOLrV&#10;LBL69OoXeq2BmluraLaS0MVuZUjJdgMMwJGc8jivUwmJrYijHDe0Svsnrf17HlVMLGlVliqcJNxW&#10;rXy27nXfBf4M+NPHHi2bQ9G0bS0FhZBL3VAHQXEhJJdlLOxbBxxhQAOnSuV174Y3H7M3xRub/UZ7&#10;HWGLLFI0EZAiOTzz15P5/jXoVj+1bF4BmlufC/hrUtD8GzKvkzXl+dS1S4cH/WzEhYwT/diVQv8A&#10;tda818WfGbTf2ofEz6PYNcGZ5RJe3Lx+QcbhlQPU9OBXm15YlYicbXhtKS2sj38JCl7CDqP3nrFS&#10;3ubfxB0+7+LOrwaVp+orb3/iedLaOVJdo8pjl9443YAyB6r1GaveIvgVY/sPabaanbX91r5umRdW&#10;hdlEbEt8rRgAYxnnJ9+DxWf4g8Zr8HJ2v9L0rTLe5tZkIJjMrsidURnLMpJA5XbnuCOKr/tL+PfF&#10;PxU8K6dLaaRFDDK6zzW80wFxIoOSoUfKD9Wxg+tduDrc9BYWUr05b/fc8nG4WVLFPFKPLPp10MH4&#10;vXniL4jX7avo8zaNLp8vmRTxyDzGkByCGGRjPfJz+NUvCH7S2qeLNYTTviTrBuZLP5oBIEjiKdm+&#10;XAzkd+a9M+G/h/Uf2jtFbQvAHh6913VbODdepbKDHYqBy8r/AHIkH95mCn15rxrxJ+zlNb2z6xqV&#10;jHK92GYK0r/KcfKcDABGM808JHDezdHFw5I3ai/tff1RWYUq3PHE4F+0krcyvpb06O50/wAT9Uuv&#10;EemH/hD7SDULW5iaKS6mXMW0jBCKfvH3PFZ3wMsNM8P+GpLG9VLPVoVPmCQ8P7j2r0n4U/GPwXY/&#10;DKLSbw2dlqGmxeVKJZFU/KOuCRkH1rsf2PfgF4L/AGpPidc69d+VqGnaDIYIYt2IbiYjOWwfmUDt&#10;0J9a82GKmoywsouMIvfW77fedzw9GnOOMTTm0tNNO6Pkj4s65omj6lKVAnu5AyqkZypJ7nPavYP2&#10;H/2u/GnwZ8L32heDra1ku9XIJYWnnXO7GMp+HbB6V65/wUl8C+FfCnw81BP7NtYZoVVLdlQKY5M8&#10;bcDOcZ6dq8Q/4JxftG2X7NnxEfXrrQ21uRbGa3SPzFQxu7KVYEg44BHHrX6bwZXjUw/NTi5Paz6n&#10;5fxlTf1rmnJRvrdbo+i9I/Zb+OX7Ud8l/wCI5NQt7Oc7vN1ScxKo9Vi+9+YAr1fwJ/wTM8D/AAsx&#10;e+NvEaXxDZERkFpBx1HXc35ivO/Gn/BRn4n/ABcuHtfD1nFo0UnKpYW5nnwD13EE8ewFc1pP7LPx&#10;n+P2oLqGrW2rss3P2nV7jylAxj7rfMfwU19rWjWslXmqa7I+Qpqhe9Gm6j7s+o7fW/gL4ZhXT4h4&#10;VSO0/dgGNHPvyRzz3oryWx/4Je+Ifskfn+INGilx8yKkrhT9cjP5CisfZ5d1qyOpTzHpRifWP7eP&#10;wp034f8Ah3w1HpayCO/sJWvEd1k8m7jkaOVNw4IVkNfn940tJbTU5FdGDljhs8Eetfot+3nA2maX&#10;cWzMViTxF4gGw9APtW5fw+b9a/OrxbvbVp2wCPMO32PrXq03eir76/meNypV5cu2n5I9n/4J7+Pf&#10;g34D8dawfjLoU2r6TeW4W1lFu0620gbJZlUhunpmvr6Xw5+wF8TYlaLUbDSJJexe+sNp9zIoH5V8&#10;p/8ABNz9ozwF+z/8VNWuviN4aXxJo+o2YgQHT47427hgQ3lv0HUcc19rap+1j+w98RYRFqPhnw7p&#10;dxJxmfwrJblf+BRR4/WuerVlFpRub4fCQk3KSW/W/kcE/wDwTW/ZG+JDj/hHfinFHI3S3tfE9pNI&#10;forqSKzdf/4IH+BfEEyjw58Rdat1lXMbXNtBdqfxQpxXYal8Lf2EPiMALfUfB+ntJ3Gs3Fic/wC7&#10;JIAPyqpov/BO79nPX7sy+DviTrOlSP8AcbR/FcRC/TIJ/WuKdeV7XfzVz044aLWkV8meNeMf+Dd3&#10;xhBE76B4/wDDWoleiXttNaZ/4Eokr55+O/8AwSZ+L37N/hHWNZ1zw5pV/osCq0+q2OpxstouQC5U&#10;4cg5HVa/RbTv+CeHizREJ8I/tNfEOwiHMcV7c/b4wPTBkA/SvI/2/fgR+0l8Kv2T/Fl9q3xw0rxh&#10;4Ngt0j1Gzm0yO3u54mkVcKwjPO4r/GDj8qydSM3yTaafk0TOjOlDnpJpru0z5p+Ov7Kfg/4EeAk0&#10;0JYh4LaOU35QRzysyhg5bOQTnNfLltpepaxqtmuuSXGp6fdSGO2hUlpJCWwhOTzkflX1Z4t+B3g2&#10;y/ZL+HU0GqR65rt5ZPd6ldPdNOqllQxQrnhQgLLgDIIOe2PG9J+DnizwRJp/xD0u6he2sLoXNlaS&#10;pvWfy2IbIP8ACcY4r8ur1orEVKbd2nu+nY/WsvpSeFhUgt0tuph+DvhtdaJ4ufRdabVLey1uL7Pp&#10;cVpfxW6Wt2zDY8zyKwEQBOVTknaMjJYcJ8VvFnja+1qHwv8A2zcajvYQIsihpBk4xv4b6nn619If&#10;Dzwpa/to6XcXt1u0O1sNxlto5EFyrow5A7Jk8NjBwR2rk4PhLbwfHC5Y3dot5pVs81rG1ojiQAbS&#10;zDjLgkEEDr1Nc31yCbVaKUo67XOiEZy+C/vO2+3c6n4PahZaReeB/A/i+58rymMYkW3LR3Dcsu8K&#10;MZB4JPYVo/tD+AvDPirWdK0KXUrODUdQu1iQlypUE8qDkDp7Yr5w+N+ralovie01rUby5kvtOnEk&#10;bxHbGpB4yvJ5HBHSvZvip8DoviV8OfCnjs2s1pF4lQP5MEivJbgHDuyK2VB6hjjg18/PDNOGK5tH&#10;e7W1z1k05Sw8nZ9LmV8SP2UbfT/Et3p/hO7hsorSELcmMrKzFhxnPT64/KuJ/Z60TxprPjy6+FcN&#10;lZ6j5yS3K3NxLs+zqMbshfv8kYxg819h/Dr9mTwTb/s6x3UD2epajdM4urhJt9xFt+584Jxx75rx&#10;74ReBvDfw18UXPiDT5LyPxdpV4RC97O0jyxkj5BxgowGO5963WNjNVI1NdE07dTGvGcIRlBap9Dy&#10;D43fsneM/hh4I1TTbjWLdbOCXzXgtoWyxJyxcbhjA5B+bOO1fQPwT/bf0Xxp8EofD+uyXtx4l8N6&#10;ckUs0Vs0qXkaLsWXcvAYgcgkYOe3Ndj+0t+0V4K8XaOzSTTWusaiiw/YljLu0rcBQOhBJ65r5M+D&#10;/gSL4YfEhNI1rWoNDsfGBMN9eyQmVdLHzEcDBIxxycZI6ZNYqp9counKyldW8+7Z10sO6clVkn5+&#10;S8jsPhn8EtU+MXhnU/GuoXFzYWkOpPfaVYDauQGJ/e8HdkKD17jHuy21CPxx4v02C93LY6Vew3F5&#10;cWrRyvAiMJCqoxHzEDAVsAkHsDR8bGvPB/gS00zQdUmm0S3gT7H5EhiFzEy/61sfxMOSOgzwK5fw&#10;f8RdG1vxD4c8C+GPDuqT6rrFo0WoS380UP22/Cb22szDOACoJCkgIACeTMcNOtJuCvKHReT3OpV5&#10;YSKVZ8sKi1fbQu+OPEB/aR1LU7fRdPk+2CaSK7MjoiRqGG5+CWCHcCCR3HfNebfGOLxv8Lfin4Z0&#10;bw3cQ646zRS2yMoaVSmGALZGUIU/MyqcYOMcnt/g34B8b+Dvj840tdGZdR09zd27hy9lEZE+Zzt2&#10;llwMDOCGOCcivQPh/wDCDS5o/F2rX2pSy+LdPlVY3E5RjBJkHy4wcBQVwSWJYMuAoznF4mnhZXil&#10;KKV7bu+xtChPFRVGM3Ft2vtddD2z4E/Grw/8XPi3PNeWdzoniTwhaC7RYCUQTnCE+bHjIBJweM8f&#10;SvC/2iNJl8UeLdatIpmsdGBa6nt4XCGR2bluOcnqSCM15v8AD7xTqvwp+OOr3GkXNxGurae1vdqr&#10;ZDR7gSuSDwTjrmtn4J/ss6p8TdA8U+ObrxRqxa7mks4LeSQvEqoBkEtknBIxgjHpWTpU4p1FUcUl&#10;e2r1f5GtTDTpVl7anzpu179lc9W8e/tmeGLz4VWiWBksItGtEtprZLdpMMqBew74zxxz3r5i+EXw&#10;08PeNdG1Xxhe6pdafqTNLcWjW8pQ2YyTgAHB/EEe1e2fHb4Ar8F/hHY6dZ3ErjUIfNmuAQwnYjOC&#10;BwSCfwxXknwo+BlhovwmGsXjTXdw8hcxl3WBsHOGUEZB7+tLCYukqM2pNOT+/vodc8E/awtFOLTf&#10;o+h7H+xl8btX+A/h3VNV+IdpatoWvor2mtxgm4EYzjzUDEKmD1Cg8nPHT0D4B/tP6H8VP2qp9K8K&#10;65BFpEmlvcXd3FAEN1IjAJFFKcbSBI5Ypg8KARzXjnxe8dQeKfhZZ6JBNpE9+mkedKlrMgt4VMRc&#10;xZGAHQEgxj5gQRjNepfAXxJ4H8RfsmeFrkSxaRYR2RtfskkeyIzLlHboG3bhncDywznrVe2qxpSx&#10;M4OLvyq2y87dzwcfToxnChCfOpK7vq9Hsmavx8vH8AfFaHVfBv8AZ2na7dB47q4EHmedbEhnV9pU&#10;sSVBBLcMc9zWP+yZ4Z8P/Hj9sPRPC3xk1/VNLsdRgvLnSNYSdLKK3uo0DRsXIAChEuV+bKuXQEfL&#10;z5T4a8U/FDwF8KPEmgReIbC+8H6rqa6jaWt5ZrJeFUYmLNyQJchWK4YuACcda4nwj8X7T9oH4gRa&#10;V4lvLDw6/guNrwRXmd2pzAk+XE4G0E5DAORnoAa78BCca6q05Kryq7/yNK1ClLB+zxEXSlJ2Xn56&#10;fielftt+FvAfwZ+PmpaP4a+JjePfD4US216+krZwxzMzh13x4E54H7wDBzx7+Y/s+Q+Dpf2i9Hvf&#10;FVzPc6VCjqlwY3NmJCDsEjngAE5Gc4P50n7ReiS+N3kXSYJNZjNq8qRW4LERorM7Y7BVUk59Ki1n&#10;x54VuvhhaJYS28T28YWW3OFKjbg59q2rYh1YqcIcvNdWXT0NKWWRpJ0faX5Ve73+bPqH4rfs9eHf&#10;2h/Elt4Z025tBaagQ00loQZI4RyxHOCCPX9a9Dh8RaJ+xx4N0Xw5Z65Y6J4S8PCWSR9RDMZCwyyl&#10;44zIWYj5RjGewr45+DPiG6/ZySLxd4OsxbzvFtuIXnkEF2pTJBTJCjnKnHHUelcb8Wvip8Sf24o5&#10;zY6DFpGhwz7roG6LCd17CQgYUHnAH41lhaE7ui6tqKspN6Hj4xOyqezvVafLbU91/aF/a/vPH17o&#10;vizwn4S17UvDFncedeajJZvDDswQSinDtjOSQMV4z8fX1j9qoR6r4W0661pSoV5YomEQA65ZgAD7&#10;ZzX1HpPxo8I6h8BNK8M6dNbPqtjbRWU1ggJZGChWJA525yc4xil+Gnxx8KfD74Sx+G76ODw/e6bG&#10;0e5lKQz8nDIxxkH8DXDTxsKdRTpU9YvTXdf12O2jRrKi6dWWklrps+p85/s3/CzxL+0HdX3hG+sW&#10;0O38NRqby5kgYtg5ARQzcscE5JIAGTnv0lp+zP4C/Zmg8d674iv9RuxPo4j0uYJiW0vftlsA6eXt&#10;UjyfPG1htJIyc4x6f8KP2oG+G+p69d3Og3l94W1qZI4bi2iQFJcAF8sRlDgd+MZxyTXkn7SXj3Uv&#10;jZ8RNd+HmlaVcWd3YTtDffaUO23VWGRkZ+YkY4yPevoMHipRxHtVBKk7cy6JPe55WOp1HS9lKbdR&#10;X5Hs2+ljg9f8Y6d8QvjCul/DibVtW0kOCuq+JLSKI2qnCtK0UbOpK545J4ztHbpPjf4NufBfiXRI&#10;tH8W6dq9jMYoLosGWS2zgGQDaB0yQvOO7HrV+y+L/iz4baF4U+Hp0LS9W0nw+1z9lksNIjhv4iyK&#10;0iyyIA00fykgsCwPrmvLfjHf+JvGfj270LS9Jltr0QRXTOQUSKOREkVjuAw2GHB5DfSjHSjWxkYY&#10;OMVRte/ru38xZepfVXPHSlKttbrptY+wR+zn4W+FPgkXvhpG0fVLy2Pm6haSGO6cOuTmQHdjnpnG&#10;OOlfJHjb9pG60SG48N6tpmozX+nEpG3kH94n8L884YYOele2aN4luvid4EufD+neLzp+vWFgqNba&#10;hZEOXCYcgq+CuemMnBGa8y8OWEej6Hew69M994hgPlXVxdOZJJdowuGbnaFxgdAMCvNw9OMFL643&#10;UcXok39/odVGnW5lHD/u7q8rrXyXqRfsk+H/AAjrWj694j8RxWcGrM58tbwBfKiA4K7vXnkV6J+y&#10;T431+b4t6xD4Ag0Y6Ap8y/nmgOxJOimPaRliOv55rzv4YfsaeIf2nLu9vtP1STRvD1gxR5QGdppO&#10;4VRgYAIySa9e+CPg++/Yjh1MC8k1ewnPmXPnxBJIwByQcnIxXRjqtGopuDvOVvd6L/gnmQp1adTk&#10;tonfm79TzD9vn4aeN/GGoyaxea0t7p9mS/2JIDEkZ7t1JJ9ya5z9gW+8A2/xD0//AIWHG76C/mCX&#10;YXBLj7u7Z82M8V6T+1B+2V4P8XeBL600Z1vdQ1GNowkYyi7hglj0H+NeM/sh/Blviz8TNC0A6hFp&#10;jarcGNriZSVjAUtngjPAI5xX3vBbxEMLy4iPJFbdGfC8UypSxClRfNJ7rofor/w8G+FnwktZbLwP&#10;4PKworKJIbeO3DnHBJ5Zgfc54rzHx1/wVL8aeIUEWkaZY6WzDDMoMhb6dx26mvYvhp/wT8+DHgKc&#10;3fjX4g2l9b25Ae3N3HbCVgQcFQWfH4161pP7QX7JP7M5WTS/D/h7VLqFcK62SXcg+jTEt1r7m2Gi&#10;k6dGU33Z5mGwGIrJyxGJjSj2TV/uPhX/AIaT+MWq/wCkJqeuMs3zApbkr+HymivvD/h9/wDDizJi&#10;t9CvY4IyVRUUIoHsAuBRV+0r/wDQIjd5XlXXMfwO9/4KeWJsTMVIVW13VcgcH5vIb+tfm/4m095L&#10;yYoQwDkkHtX6W/8ABVDCStEQpDa1qLEnqMxWx/xr82vEDCG8lIOUDdjiuzDP9zFvzPkq+leVvL8k&#10;ez/8E6f2ldL/AGX/AIw6hrOs+EZvFum3lkbaW3gt0mliO4ESBW47Y7da+wtf/wCClv7OPjDUkl17&#10;4Q3NqHP7x7vwvbSMfxXJNfHP/BPr9oy7/Z1+LOo6vbeFr7xUl7Ym3ktbNN8sa7gQ/TpkY5r7Vtv+&#10;CtnhK3cDxF8E/F04/i36VDKP/Hq5q8btNL8TuwcrKSvbX/IytQ/aW/YL8aqU1Lwhp2mvJwxOg3UG&#10;PxiHFczf+B/+Cf8A43Yi11PS9LLnIzf3lsF/7+HArsdT/wCCm/7NviO5RtX+Ddza5++J/C0DH81U&#10;5rH1P9sT9iHxM4OpfD+3syfv58NTRY/79gVxSg7aJr5ncpR7p/gc3bfsY/sj65KzeHPjFeaNK/KL&#10;ZeLIVC/QMuf1rmP2l/2Gfh54D+DV1rs37SPijVfDNvLH9o0q61M6hBdcnYrIsoyN2MnaSBk9q6Hx&#10;T4v/AGAPGFxGYdN0+xD8PmG+tyPwJrwr9u34c/seR/AXUdR+GWvrH4sikjFrbQXjyh1LDdlHGcBc&#10;9+ormlDpd6o25kleKXQ8J0TxfpVhe6z4Y0ixXVrHV0SW1+xxGb7Pt3FioH3d2Rkj+7ya6zSPiS2i&#10;/AW10CSaCSfS3ufs1vexmKbT98jN5eOrpn5wDxljVH4LX/hX4Ca7LqnhS1XxJZXtq1r5oi/0uWMs&#10;reYqno+V6HsSKxvFK+H/AIpeL5tYkiZdQ0h1kFldq1vIMncCVbBIyMelfkWNjB1JQV7Ld9bpn63g&#10;68pKN0tVpb0MPwx8RNahutM0zSBH4U1G5b7O95dTpBaZP3mZn4Cn/a7/AIGu8+C+r+HvD2veJtam&#10;1eHXPFklv9hYSbSptWUq8keOB8+335HbNZvxs8eeCvif8NodTiihs9agurxtQgWNsrM7K0SrnIZA&#10;M4x759vjSbxpdTNq72N9d2t1qLNHLBYO0IkQHIG1MfLkA46V3YLLqeJpyUXytaN76Mxx2YPC1IuS&#10;un990fSC2vhb4wftC6b4e1vUlsY75zi3AIRyOQpfoNxGBXrHxF+OOkfA3w5ceH5bK8FnpxaKF4F3&#10;oVPbk9Ae3SvAtB8NP4X+FPh+48Q2dkuvapaG6sy8im6lj8xgrEA5DZBwDzitX4+a/feL/ADpf6Pe&#10;2NxZWJuJ0yq7kjUZbnucZx1ryK+Bca9PDJNpO1uj80epTrqpRnjJSW115eTPYdX8L2/wr/Z+0jX4&#10;NclsP+E3tTqbtbTNGdjMV2EdNygfr1rkfiB8KNAs/CVnqOgXdzcLJCLgTl2a43AD5m/izn1zVDwn&#10;d2998MvAh/4QbWbiOaS3CwS2bOlwCeCp/iU8nI9K7m+8Q6N8Of2iWuPFMcvg/SvskqP5wMJuQ2AI&#10;ECjLsTg7PQVw18JUeIlGnGS1el10Wx0UcbH6vCXNGVkru3Rs434OfAOL4++B9X1nWNbu/wC0dFl2&#10;pasDauoXBEik8uD1yMAYNVWk0U6Lqtz4gN/dahYzixhZULr5WdzSk7Qq44XG4kkk4GOeZ/aY0i8+&#10;MOsa3b/DW9d5dGhW9l+z3LWlw0BdUOxchn5YZVc8cmtb4B6NrHi/4JHwhd2rrqull5bi5aQNs3sS&#10;BKc5DdevXB9K6J0ZRwixLS7cvVJ/aQ6OJ/232Dbto79G9+VnjPiPxL478E6ylzo1qupaFbjzYl1C&#10;JpLZ0dAyMvIJ+8rAA4zjIIyD1Xjz4J3dz4I8P/EPWdSE+u3awaotujYiiJIdVKjg4GAQD2xxVTUv&#10;Hsvwk0ebwZqcdtqGkXtw0lvNtPmLcNz5Qx2ZwMdhk9K67xR4I1abw74P8L3t/aeHLPU551muyr3Z&#10;hDF5EIjAyAoKpgZzjPrWsqjvTjTahd/F/MuvoXOnB1J1Kl5yS1j0T6WXmb3wy8d+MdVvZfiRZRx6&#10;fDf201tJayuW+2LkKSG5IAdQwJBJ218+/ETx7rk3ia/1+LUpdF1aCR4jb285wyEA7myMOG54IPK/&#10;Sve/hje6v4W+Fll8PtSaG31u2WRYJirukkBctuHGMqGJIOOlej/sXfsUeFvjx8LviVbeL3s9WvfD&#10;mqwgEHEoZo5QSCOQuOwyMgVllsaNCvUqVkpRW1uqubZtVq1MLTdJOM21fpZ26/8AAPl34Q+CPE3i&#10;vwfdeNNX1aTTLDUAYreNB884U4LAnoMg+vPpX0H4Li0/Rv2e7S50W+1i1SeR5xBJqRuATuG4cKqg&#10;Ern7oPPJbArV0D9mbX/2if7V0O6aPw54L8EuNMspbJApueNxAGMAjPJOfvV8v/tSeDtb/ZLePSfD&#10;PiWbUdAuzIPJu28ySFweQGGM55PTisGp46tLDU5qLbTStpyrpcqpWpYfC06tSMpKN7u+qb8ux9Wf&#10;Fubxd8cfgromqz6UNFstURmjLTIY5VUbPMjA55xxnFedfs7fBnxN4w+F17pXiG51FNN0vVxZfaLG&#10;z8zNqYnZpScjLq+wY46k9q5f9hn9oy68S/BC58DW1t/bOsw3ck0EryYkgV+fnUnIUHgEcfjXunwL&#10;/aEk/Z80nVPAvjN7ae71a8kurG4sgzKrOn+rf3znB9648VCrgK9XDOknazSer1+0v+CZYOo8VhY4&#10;iNVpa7aWXZnlHxg8ReG/h74KjhjDafJaplI5YvLll7B/oetW28HahY/s+6H4ee6gu45ATZw71X7G&#10;9zLvwvpmSTr+XFdD8OtJ8P8AifxnrUWt6HNNqGsM89pFcoX83pwgGQcgEY7+ma6Hw58NfD2heEY7&#10;H4g6TqVlZaTLKLZr6SRUuh5hMTOOANqbAFPp7ioorm5owbUU05db+nod2Iq0oRhUilJtO3k/PqdN&#10;+0h+yb4h/Zx+F9+/ido9U0zTNKn1DT9QsZVC6jDA0CO5QsGQq1xENpySW4yBmvlbxX4G0W1/ZWg1&#10;q2uhBrGpq99Nxsc72YAEjrtwi4z27itT9o3xB49stLe80zxVrGq+Ctctriy/suSaWY6XZieGQqd4&#10;ICyyQRSZUkgRrkgcV5VofxTvfEN/4X0DVHl1HwzovmwMFhVRbK7s5WRlXcyiVuNxIAJA7ivs6eQY&#10;P6qsZgZ2s7vX8D5KXE2OeKWEzCndS0i7Wt537HYfs9aR4YsfCy6X/wAJTFq93qtvHqD2yh0hsJSX&#10;BhO8BWYDBOwkAtjqK4j4k/C/SPFXxW0/R77xDZaG97cLH9qeN5UUE9wgLfocH0rrfiTZ2MPh+Sys&#10;Le2u1dcW5tkK3ETZ42Feh7dq7X4LeB/C1v8ABy3nvo1k8TWkQec3g3XMLfe535PWvHnmio1/r0b2&#10;b0j8t/Q9+pgObB/2e7Xs/e+f5mn4n/ZcvfAfwsGn2OpT28rQMrXEr+Yz5HB2kAKB6c/WtP4Q2N18&#10;CP2TdIv9eFpLp+v6hd6bayQyK1w88OGfcnXkNkEcVm+Mf2xdM8Z6d4a8H6C1zrXim+j+y3pmhEEF&#10;lMHKgb8/Ou0AlhxkkV5F43+F2q/CfxXpl5rmvXGsafZXjXb2eSbeBnPzMgLELnjOBnisqdCpWhUo&#10;5t7rn70bdX0OTDVXCpTq5auZQfLK+yX+fU9x/ZV8X+F9E13Ud2m3ieJ9YVyHktzuaJW+VExknjkj&#10;Fcv8aPgL4r/aj8RRS+G9LOqabpl4JbyRpBEgCnmME9W9u1e2/BvwjP4f/aY+Hviv4ZOPGOt6Gjar&#10;eaXBeQwbYVjO5A7EAZ3YweTg8V7Z8PfjvN8R9b8caZo/guLTtW0vVZUvrbTCslhC7HdhJhhGPPOO&#10;+azWW16VJZnRi7p8tvK1r9ysfmuHdV5epJqS5m/nsfMuvbPF9hYeD7C6CTaZMiahAYyF0pGYKZHQ&#10;ckKCTxknHHWuEtfiHZ+AP24PHjafLDPpN958tjPfloTepCh2YyM73AOAQMnFej6p8bbf4V/F3XbL&#10;xZoGqaDqeuofJkmCeTLhiBsdc7iBjIPfpXiHxIuZfG3xlMulJDNd6NZXWp30bfI8dtDHudiP7xA4&#10;HU1tl8ay9pgJUnKE1dvztff1OLGSpTdPFzqqLhJrTs3bY3vA/wAS7TxX+0u1x4hhu9Btb2ykW2kS&#10;VQqTjBUYGOoHXOPlra8LaVo1/r/i21TVrW2vZIIm05JZR5l15YdiEYnsiHjvkVzfhr4QazrXxtgt&#10;/Efha9t7S1g88296skaTh0IjBZSCwJYEhSCRxkZzWx+1B8dfDo0OKx1rwR4Ws20OUyWWo6NavazK&#10;4VlxKGc7hyMYIxgcHrWdLL6f1hUZScZqPw2+7Xuz1K+LdOi61CKnG/xX1SvZ6dkeGax43v8ASPiO&#10;ur2sTXVzAzIqI20y8EYJr2Pxh+0+37Tn7PHhnwnc+CPDHhvUPC7TR3euxwb9V1LMjOiyPxhRuxg7&#10;u2CBWHp9xpfxo0pY/CWmW6FUCyXITCK5H3cjnPQ1wZ+Hni34N+Op47u3t76wviFZQ5Qxt2OMd67s&#10;NiVOE6fKoTWmu7t0OPGUHCpCtrOD7efU9s/Zm/blX9lrStR0jWNMn1aw1CbfBJaxKGikYBcFBgbT&#10;gdB1z9a5b9pD9pPxH8QVvrrStKmt7K8QpJI8AQBCOvUnNeR+NdZ1Twh4ysb3UNMB021lDTKpLMfT&#10;rjpXr2q/tBeG/il4V/4R/wAMaZcz63fxbG3rtjgGMFyfX2FQ8NKjVjilTvfd30XqcdV0KnNhlLlf&#10;RdX6HzDZWRtYlkymVIzznv716T8JNA1Dxp4g0m00mOWe/vZxDBHEdrNITwPbrUnjL9kHxF4T8Jza&#10;rKCY4gXc7flHtXN/BDx7qPhfW7G602V7a+srpZYZV5KSAjGAfp0r9XyPNKOKs6LvY/Is6yithJWr&#10;qyd9j7k8Jf8ABML4pa7bNdatJpuj6fAu+aW8vQfJXPPCkn9K4jxz8AvDPgG7eCbxPd63ex8MthYO&#10;Yt3oHcqCPcetX7n9pv4t+LLVoLrVdauo7pNrR7CqS+5UADr+VYV1Y/Ey/kE62d+i9N5gyP1r6vEV&#10;sQqag60Ivr/wDzssy/DTqOq8LVqLole3m27Ns4e5uLS2uHjXRbx1Q4BZuT+Sn+dFdRcf8J7aTtHJ&#10;f3iSIcFc4xRXjuUv+gxH0PsKP/Qql/5N/kfrR/wVJu2bVpiFBUatfnkZAP2azP8AWvza8U3RZZzt&#10;5DdehNfo/wD8FSZj/al0o4RdYvAce9lYH+tfmr4svTFfzRsEYZyMHOD617dKNqMV6/mfEt3xE/l+&#10;R7n/AME1/jx44+BXxlv9U8F+DJvHF3PYmC4sI0YkRlgd2VBxggV96z/8FUPizZwbNQ/Zu8QgAc7S&#10;7D9Ur4R/4Jj/ABa+J3wv+NGoX3wx8ML4s1SWwMd1YEZBh3A7iR0w2K+7Lr9v39qq0nED/s/CSU9l&#10;kcZrhxEOaS0T+dj1cHLlTs2te1+xgar/AMFUdXnGdT/Zu8RsVPzf6Esn81rLuf8AgqJ4NuLeT+1P&#10;2ZPEEjHgk6Fbvj81rpr7/gof+0/p64m/Z0uUPfEr1Sn/AOCln7RrkRy/s43zs392V8/qK5+RdfzO&#10;n2r7/gebXP8AwUA+Cl3dvJqX7OOuRq5+bPh2A4/IV4P+3p+1D8AviR8AtX03wr8HtV8MeJ7l4xa3&#10;0uk/ZkhO7JO4ccjjHvX1k37fX7QFw7tN+zVqzqeTiU/4VxvxL/aW8Y/HKLTvDfxH+AFz4a8LX96h&#10;utSvJVhiiZQWjVnI+UFwo+hxXJVm4JytovM0aU0oOXVdLfifCf7FXjvRv2ebLWbXxnYDTrvXVga0&#10;vpx/qEGSyFSPl3ZU59sV0XxV+FPgv4tA+JW1ud5rqBmtLmxkCwR5YjaxHJxtzir/AMQ30L4l/tP6&#10;Enixbe6sJ7gxGJziKQBW2Kf9nIX9K1P2n/hoPtsFv4Qew0qwhXdNDGAsG3OcADuQCPxr8nzDE+2q&#10;vEp8s391v+CfqeAwsKUFhmm4tfO5558E/BP/AAue0l0RxbLNpVvJcLPNbiLzRF8plG0DJxt+uag/&#10;Zp+G2g/sw/GrVk1G1i8RX2uBbWyuPs4Zrdy3OF5+9wMivQ/hJ8X9K1v4jaGtrp4El6JNJuCuIIrf&#10;eNuWc4UKpweewrqPhb4Fh/4WV4p16DVWi1fwPdi3/dFXSOUhiPm5HQZGK4YYmvqldQe7R3Yqlhqc&#10;Up25re7c+fPj7+y38QvEPx3fxbZ+F3i03RpEkc3AWHeVIbaFbGePT1rN/aT8K6n8VvDxvrxv7FS+&#10;jLJBLES4Xv7DntX0H8Vf2/rjx3ro8HCK/wBR8V3ZEYcpu88kYViRwCMd+wryT4vaV43+MGvJ4euR&#10;p9rq0GntJBJEGaGV1H3Dj7pI7niuvFYmcpUYxXLy7N7tdzLA0GoVpRd+beK1s+xqfBb4t+I/gp8O&#10;PBdzG93rsVgYf3c1s0cECqxG3c4xgAk7uldb+2/4cuNe8TaT4pu4dIl0mynS8lUzrK067c/u8ZB6&#10;9fasX4i6nrOs/CVdLs7APqPh+yRL7S4pVac7UwZEU4LpjnI6ZpngXT7r9q/QN0z3OieHfD8CQF51&#10;VpZGVRldo4FcVfC4vERlilTsr6u/fsdGGxeCwk4UPaXdvhtrdd+xxGr6pdeANV1bxlNoEq6S+nbL&#10;R0CicMSpA2dQMZyfarnwftPEXhP4Wa/43uDby2HjSCF/sYXFxGieYVcE+oduPpXeah4E1j9qLWr7&#10;RtCt9PtLO1zbyzGUAIFADMV+n59Kn1z4K3fwy0nwx4G1DxLb6noSRtDNNIvkzEIhYRDHBBxjNeRi&#10;aNX2CajZ9b9Y+R9HHFUZ1lCFS99bW2fmeE/CD9j+8/bb+I+oQWGpSaXpXhaG31W+1DYHMbygtFCq&#10;k8tlHJPQbPepvjH4u8c/BX4zw3l1oMHiPw/obNpcOolDHDNLJEAEbqFkCkkDPOc10Hjj9rO9/Y08&#10;Y6/ceGbHT7XTPEi2tnPZZ2qwhysbA9RgO2e5BzXtX7VH7PXhTSPDGmalqet+Irmyhul1a5jt7sCK&#10;d2Cb3CY2ltoGCckDj1r3sFVws5w+sQ/dNNRvvfS/4nzuavF4epKNOf71tN27L/gHzD4u8YeM9F8Y&#10;aP4uGl6eltcl7OS2M4EoWZDGTzwMBs/hV+ztviT+xlfT+JNM1uzhvdfXydR024QyW8sXYtzneueD&#10;25q38BfAerftWeG9Su4rS5uNHhaexXUiwRbOdFRxIy9eUYYHTJ9q8z/bu1jxn4Imt9LufEKa5FZh&#10;YZJ2QCRsYG7jjBrnjhalPEwwCSi30fVPY9qpi6GKwtTGOTnCKW38y/rVH078GPjFqvgfxl/widpq&#10;Vnew+Pbia/mNzJsFtMkQIKezj5QP9mvmf9tLwl4q0bxHceIZ2sHjtS0a2k6B4mDnBbnvXov7P/7P&#10;9t8UPgXD488Q6hdnWJJ3ksFt3MKWQU4BGOevIFfQ/wAI/wBnvwD8b/gdFrfja6XX7q3ke2uI2uCY&#10;0eM43MBjDEEE15j9lhcfzU5JuGktNNNNByqSr4NNQajU1Xk9zc+Df7FHw2+Ev7J9prnh+yQeIdc0&#10;dLy81KOQid5im4qOcKobgD2r5Y+Fusr4O8RHW/F+l3GpX814iaZcIwKxRksH3oRks3y4I6c12njy&#10;Pxtofg3Wj4Q1eRvCOnXyxWUc8hAKxN80YI6qR8vNeMeLbHx/+0X4Xj1Twr4V1a20bR75VvbuL5Ei&#10;dHBcRN/ER14rWHPiqknNqSejfZevcmi4YWk1drql3f8AW59L/Az9s7wN4Z/ah0iLXZrHTbKezmsb&#10;Z5QqCGVipXd0xnBGT3PvWj/wUn+Jlp8R/hVq3hnw7cQ6xqWuMsNvFaur7SGDbsjIAGOtfNX7W3w8&#10;8Fax4TitdIsoZ754kVLlfmuGmx1J6k565zV79mTwhffCv4K6fpd7pkr+KPEOpS+VabAl2BtBiIYk&#10;DDANxnOR7ipw9GjDDqvh5O8X8L6rujSvTqvHRp4hJQlHdX0ZqaT4e8T/ABd+BWuS6do11qDeDLVF&#10;1iOEjEbPgKQDySxG0cckGsz4OeMpv2f/AAda6d4g0mW1urm3Llo4FfyASzMrkDOMknJyPyre8AeH&#10;/Fn7MPje78X+IY1PhzVrB4LzTYpTvLhlaOSQdG8s5OPeuK+Nnxe0n4t+ONHsLDVWYalMBI0LkAxf&#10;xRsy9FKgjB68jvSjVjK9CCbhLVtdGehWp3kq0muaGkU7a7amh+z58QfD3iH4geKXtZYIbMSJNbnY&#10;AN2CGKnHG4kZA44rz3xEJPjN+13p2ijVZdJ0+9n+z3dynyRtzxGW6DoR+Ndh8WND07W/EWiaF4W0&#10;aJXsVEswtm2GWNQWdmK4woUEnPTGa6Pxx4i8Kx/DuD+worAwld6mMDeWxw2RznPOa2pVY0pKtCLa&#10;knFX6Puc2KwdStF4ec4xkmpO3Xrb0ZvftRfAzw1+zB4GjvdGW10+/mRoPtUSq7y8A85BJz61qfAn&#10;4TtZx+H/ABf8S9Oh8RaeIUnn0YcK6MOCx/i4528c964zxZ+ypDrnw1h1/wAU+Idb1HUbuJLm2je5&#10;LRwA4YKAScge5qa5/bksZvh9JBeQ3K3Wm2v2JkjgYhmjGBtwOciuadeo1F4R+0lF6trbtuY0IWUo&#10;4pKnGS6Pf7utjn/2trX4TeKfjUlt8CtI8S6fdyDy71YyyW0ZP3lX+JR2PavsP9gz9qzwT8K/2f7L&#10;4earDZaD4k0sSFldgjXrEk+YGP3zntnNeA/s+NLZ/s2/8JpZBALp3uLtY41VpUVz8jHGSQOcVwms&#10;/CDXP2kvFP8AbnhsW6wWMyTQTyJuRJUYNtx3I7ivq8fxDOpy0JLkirJvf3j4/LuHaUHOvGXM38K8&#10;j0n9rzXIv2lPF9roPhm0HibULR2uJXtTxZNj5SXH3Wz/ACrzL9nr4dXmh/HLxA/xEM03ieVI1bzZ&#10;D5lxCyLgZHDZxtPupzXumn/tEL8CrvVLuXwtomi6nqeXujpVrsto3VQu8L2zyT9TWD4H+HcP7Rup&#10;D4vSX+o28nhYhdKHC/2i0blj5in7yFhgD615TnKpSqYahJ2d/e80/wBTvjKNOrTq4iCvH7Pr1+Qf&#10;EzwZ8U/hT4Wutd0DQtbvtKhK3EdqzlvICsG3RRk8ZAwcdR9BXz78Mb/wx8f18Wap4otJ4RAcwWEu&#10;V2AqCc9MkEgfhX3Dr37del3/AIBSXW7+ws7m3hImijkA2kbgPl65OK+CfjD4mt/GXjK1n0O8tdOu&#10;NevPs7YI8vbJJgM30zk1x4Ve0pqmr8/8/XQ7Y1eWrLETa5Lax6Gv+zb8ddJ/Z3v9Y0uKwVNC1aZp&#10;IJHXIRwFDBWPoNv5ipPjH8Y7Dx7qUdrpuJL65IMKeYNxA54PrgV9geCPgZ4H+Hnwd0y01eK01uPT&#10;oXeJ50RgryYaRjxzkqPwAHavzk/aSm0vXfjrqVx4Y02SPQ7W5P72FD5ScAEr/s5r0cJgcLicT7e7&#10;bS113scFXOasKDpwikm7ItfFn4hzap4ZSIaZeBLgBfOkjIA/HvU/wu+FGv8Agy0s/GGn3NuJGUgW&#10;zEgyDGcZHSrWpeMdH1PT9MsFvUjt41CzZwQnqffFT6N8aEvrdPC2go15ctM0FpIwxuGeGPt3r0at&#10;SrCg6FCOjevoc86VGWJjXrS95Jctu59x/Cr9lbxJ8aPhHbnx1rj6BZaxCJf7PslDXG1h/E7cLx6C&#10;vm342/s56L+wn8ZvCep6JcvrunvfLdCz1AAsGjZSUYgcg+uK9oi/a0+I3w/+FFrbaroFpeahaWoj&#10;F3CwVZNq8HnpxXyj4V/aLk+P3x/0jUviG3/El03UlFxaRksVh3fOB3JNehwbVlKrKFCK5Fvbr6Hg&#10;cW05RpKde/M9m+nqfa/i7/goJY/EG0spf+EWtdOa2z81s2DgjkdB3Fcnr37bkCKI4NImYt18wj+l&#10;e6+C5v2Zb61iuLPS7dYwo+SYOD26gtVX472/wQk8KMfD2m6UdQaI7I48KGcyDknPZQRX6ROng3K7&#10;w776+R8/l+bZ1h6MaOHxyinJJJW0u979l1PnSX9pnR9Qkaefw9NJNJyzBwATRV+LRdMRAHsdMLD/&#10;AGlGPbrRXmueX/8AQK/uZ9a48S/9Din/AOBH6I/8FO2P265uAzFpNYuwV6Af6Dp9fm74teOS8naQ&#10;AZJI/wAK/Sj/AIKnWbHWdQIJEceu3YUAYBzp2mEf1r8zPHEbf2pKxYFc4AFfWU1+6ifiyX7+Z71/&#10;wTM8SfFzw58aL6f4Q6faalrcliy3MNztMXkbhknPvivvKf4l/tuzXSyf8IZ4PR04Vt6nP4Zr8/v+&#10;Cbug/FjW/jNdp8Jr+103XVsS0sly4EZh3AEHg55I4r78b4L/ALcGoSBj488JWqkY+UjI/wDHa5q6&#10;Savb5no4S9m0nv0+RX8QeP8A9ui+wZPC3gpIz1wUGayrbxR+3D9o2R+HPAqhh95mTFW9X/Zv/bMv&#10;5BHd/GPR7YvxiBSQv5AVkXX7Ev7V07r9r/aEFtuP/LOGQ4/IisGoW1t9x1RdS/X7zXXUP26gQyaX&#10;8N0z0zIleIf8FDX/AGuW/ZO8SP8AEKDwJb+FYhG1+dPcG5x5g27cc/ewfwr1y4/4J4ftCXEYbUP2&#10;nNQiUjPyxuuPzavC/wBvP9jPx98H/wBnPWPEXiD9oG88Y22mPFIdHnlBW8O8cbSxzjr0PSslCL+H&#10;8iak5KLu2ttb3Pin4a3+t+O/BWn6WNCvLrUdPikZLloirGMtuDs7em4DP0qD4XaL4+tvGGuafLqd&#10;vBo92nmyC4nM2xlGBt7gnP0r0zUf2qLr4gWOqa5aaLqV3DcwGCd4IhGIOVYrwApAIHA7Y6V4B46+&#10;PUtlr8MOjefa3jD94JUKjaeeQfUV+WVqWIr4upSpUkm976/8MfrGGxGHw+Fp1K1RtRSaa0v5Huvw&#10;s8PeIfit8OPFNv4d0fT72DwLaC5vw90IXZGZiXXONxznqemKxfhlrfif9nX4f654nS1U3fiYRTW3&#10;2rzJYrPcpCTeX9x32E4LdBXUfDX4ASDwTpujzaxeRaj8Q5rWW7skkaGJ1YgoCOGICv0PHP0r1r9o&#10;3wZpngeS08OyJOngu2iSJVMhMtu6jIQk8smMA55ANc8sbRoLloytUvZ32t1saTo1MRP97Dmptc0b&#10;brzPOvGf7Iw/Z01Xwx4/j8Yyal4h1TS4deLPbhFZ5lLbSD/DziuC8QePPHeneEU+JkWn6PPo17cy&#10;aOsiXhjmtZxgklD94EH6V0H7f/j610jwV4Zu0v5p5YxDbiOJ9we3yPlA7AL09K5bRdV8JfEzxNYQ&#10;2WjXM/hvTY3lkVIHeG2kYcNIR8qsT/Eabq06uI+uYqn7SFmkl9kypydPCxwmCl7Oo3dt9SP7PqXx&#10;RsNDub+7gstR8Y3kNqtwg2y2ESv1jkB4Lcg+1e6/Cb4LaZ4C+I174estc1FdHSxe4u7OabJupFIA&#10;bPX1zivP/Df7OukeLtcVknuoFuboQ6XYxylEtXBGJD6etdloHgXQPg58WL7UvFvim81TUWsfslgZ&#10;sRwRyFvnBI65AwM18vjc3qcjoUJWp6+6/wAF8j6qhklKTVWvFOrp7y79zR+HOm+BPEXxmuPDtoIL&#10;CaGF72JraZopmkRgSNyn5gc/dOa5v4/+BtJ1Lxld3F9rGoy2ujQrLa2CTbXkclv3jN14GAF6VyGs&#10;6pYRftA2EOlaTa3Ws6432GzuYiwlsGdlImTaeTxjnjDGu6/as/YUt7rwtb6zL4w1ez8WWyMHmLAx&#10;Sg4O2SMYGM9xzU0qsqtGHNU5dOvTX8mZ1aVPCV3anzK6266fofN3hXw/4V+Mfxxu18Q29/q1hYWq&#10;GO1uJsqjksDIT1zgAD0rkvj5+0h430uMeE7PVbefQrVTBCtyod4EB2hQx5IwMe1fZH7SPw38F6L+&#10;yZbXHhWLT7HVp7GOK31WHAllkIUKzEdQW6j3r5G8MfAnwz4f+Mfh+PxTfvr66iwtLiS6cpFbO+QH&#10;AHBwxBweOa9LKamFjiYzxMuaEOlr626IrNKOIxWXyWEpWqPre3Xvvsanwg+JF/8Asu/CK1v9H1ST&#10;ULzV793k0+KcC3beqqRIB0JC45xgrXPfDLxLF+2n8W/EFhqNhHZQWdjLczRrJvZlztbaR6E11n7a&#10;3h3R7qLSPDvgfTrMXls4ie1slJ+1k/LuY9iPU9Oa4z4d/sd/Ej9nzwrqnxM0vVrGzl0uB4ruxkQh&#10;pojnepz1HHUe1erjMRg8wi8am41ZXUW+ljw8spYzLJxwEknTWs0lvfuex/sM/C2LWNS8R6VeanqU&#10;nh7THRI9O83EeXzn3H3fpUlz8GtK8H/GnV7Hw74jv9K0WdGlu9JhuWCXMoIycHuAecVb8LfCq7+E&#10;/wAPj4z0bxUx1vxFYpdTR5DWeWXeAB7ZxnrWzD4Y8N6h+zta+K/E08Nz431C2kkfUIGKCxJJASMD&#10;tgDJPJr4pTqVcRUqKejsnpu7f8A+2rVcPhI0703y3ul2V/60PK4PFmr6O+pfD7S4bu70S+uXubeO&#10;I7p0kJG5QT1Bznj0r2jRta8VfAz4KWXhh7uC1sbYtI8Igw0juSxLHqTk15B4eu9G/ZO8aaN4y1S7&#10;v9Xu5LBxLLODiDzQCJVUdMDvWB8WP26dG8R6zYQz3R1TTrm5UTtBnzI4SRucepAz+VbTp16qUMJB&#10;t/al0bNI4jCxqTxGIklD7K6rz+ZUtv2SPiL4n8b6R400XW7WLQ9a1P5494LWg3EMwU8Hv0rv/wBq&#10;/wCHen+HrCCa31LU5dW04LOtxLPkiVPmDAemR0rtvGvxC0dPg6tt8LNQGti3QTRrbtvltsgnc6nk&#10;Dg/jXzRYeJfEn7ROlXlpNYa42pW0hgvrgxeXY2uenmTkhU455OTXW443HVqfJHlUNGktfVo8jB1c&#10;FhoVXUm5KbbV3pbor7XPSf2gvjxrXxH+AB1M6TNHNNZndvYDIZcb/THSu98I+F/h/on7LsSabYaS&#10;66haqYpiqh4yVGCW65zjJ7V4L8WPEkvibxL4c+GPh3xdpOvx3yrDdSWUDpb277j+4SV+ZFCBcvgc&#10;1nftC/BLVPgP4LNhN4gvbW2nVYUtt+YmkZ1yP9lQpY5HcAd67IZDKg44WpUUJyk2ktbx8ziq5/DE&#10;J4rD03KEI2beln5dz3DwXoXgbR/2XtK1PSbtbzxBfWzi8uDMWlO6QApn0ALqR3Fcp+yP+wla/tRf&#10;E3XZJdTudP8ADWhmIz2sDmMsZCxO0+h2nOK8R8La7Zwab4L8O+EBdXfiXUL1re/sfMbZMvz4c9ud&#10;yHI6bDX1n8LdM8bfsdfBEQReKkub+8b7ZPDNArpGxA3IG647da6MVTllzlKdSzldRVt/Xt6mVLEf&#10;2lTjSowu46yd9vL/AIB6Z8X/AIDXEOia5punajHb6V4c0yS6gicGR1iiToWPbI6+9cz4J1n4fWX7&#10;POhanFDaPbMgd5JQF3SkAyA56sDmvPv2mLXxR+0H4T07xN4X8QazoOlXOmCPVbK7UI0sp+8oKY3R&#10;NjIB5xWQfBuh+F/gXounSrJMXh81tzHYJCfnYD1NedXWDo4eLpytUb97l8/U3w+HxuIxTp1l+7S0&#10;vbf8z074oR6D49/ZGsLD4a6jPb6xdXlzPqCLGBY2iE/KFYdXx1A4rxf9gv8Aarl+C1nqfwu1zS72&#10;/vUvHuLW/soTISznLBscgZyc13f7LK3OufAq+0q0t4LbStMvZTJJHKDIyFuQV6g/WuU0rxHF8IPj&#10;hZS6Fo6ajHe3XlSRxwlricsNvGOSfas54n2sKuEqQ0esbaO/Rt7s7Hk8oxhiac7yi3fXS3VI5z9q&#10;/wCOF7qOsx6Zp1nqdtNdzeQ8zxGNQWbG0n3Neg6f4h8V+E/hFFBPraSXUsu4wrEEYs2SxOOMZJ6V&#10;n/tfeKdOk+2QRRvbas42m2mTZLby8YyDyCDg815Don7QHi3xa1v4VGg/atXCbDPCf4em4+nFRhHW&#10;+rxjSjypbp6fM0r0sO6nPV1vora/1c9W8A+Pfht4S0bU08QLb6jrM6h5J7uMRLLIy/MFP91G+UHv&#10;tz3pvw0/Zn8NaDpFz4+1aC2uzrAluNPtASYrVGOAVHYgcjPrXiHxT+Hmu+Fo7ODXtMjSPzx5rO27&#10;ytxySw+prqfFHxV1LwZ8L1022u4J7e3QJEryYwoXgY9uPyroxNKtKMXhpO8nZroc9GlQTlHER92K&#10;07/15lrwr4X+JP7ROqavouh3d82nLcGNIElKQoCCQm48joeK1brwXrf7MfwhvNC8S6F5M+q3Itxe&#10;bVkjGTjG78+K9I/4JGftS+DfD2g6loPiq8t7DxNJqEt9E87AR3uYl2AMeFxg8e9dd+338VPD3jfw&#10;RceHrfUdP1TUdTm8xY7KVZWhwchjtJxg9O9ekqvsK31SUbei8tz5rmjVh9Yp2cU/6R86618GfDN1&#10;ptrp2nadHJfTkMsznCtxkr9c1NrWnWGqeEbLUPC+gW8GuaI2wMFC5ZeHXPfOOleU3un+PLDUFtLm&#10;K6tEsiGjmkVkLL/eHvivoHwRrGmaX4EsYtNureWOA75MsBI8pHJJPrU4irPD01CrLmv2/X1PVjCj&#10;i581KPLyq+pa+BXxG1H4066NI1/T5baK1iyYpflWU85Bx2H9a3vjZ+yl4N8ZXmn/ANnWdn4YvGkC&#10;yXMfyo3PUj6V45BrPivxD8SCfB+n3N/rEOZZoLNd6oDxhj0GQAetc58WvjL8SPFXiGDwzr2iXHh2&#10;7eRU8twyvMM9jnGPpSynKcb9fjPBS5IOzavscWa5ng44Zxxkedr7n/kfQGsfsr2/g20EceqyX6Do&#10;0ajGO/SsGT4Go0oK3s6LnPzL2rO8E+MfGWgxxW7XQEiqF8ub5h07Z4xW5efFPxnaNGbjR4byBDni&#10;34b/AL5r9sUcckvZ4qL8na58Z7fh6p79fKasU+sXJr12sQx/s7TSIG/tiFQ3OCDmirB/aD1pTg+G&#10;4jj/AGHH6UUWzf8A5+w/A53iOCP+gWv97P1J/wCCsEb2+t6mi5CRa/cD2JOlaWR/M/nX5k+KbxWv&#10;JE2b5NxIyMAc1+ov/BXFY3utUQ8O3iGViQe39kaZx+lfl5r6k3cuMBlJHqetezRV8PFn5zVi1iJn&#10;sP8AwTz+HnxE+J3xvksfhz4mTwvrkNk8st6WK7YgQCoA6nkV98yf8E/P2pvEEKG5/aEmgRxklElJ&#10;x+DCvgL/AIJw/BPxr8c/2g5NE8G+M5PA+qJYyTNfxqzv5a4ygCsDk59e1ffdx/wSp+K+rwM2v/tK&#10;eKXjzgiNJIxj/gUprkqyaa1sd2FhdN8t9e/kjOu/+CVXxnu2J1j9pPWUB5Yqkg/UyViaz/wSsuLO&#10;VD4g/aX8RurH5tuoRxEf99Mat6l/wSQ8JQK0nir9oDxdMw+8G1a3t1P/AH1n+dcvqP8AwTw/ZZ8L&#10;zFvEHxguL4KfnW48VRDP/fsg1nJtqyv9x1xglq1+Ja1D/gmZ8GtP5179pPX5SPvCTxHap/I5rwP9&#10;vH9kj9nb4Xfs/a7qfhT4v6l4m8U24T7FYyawt2s7bgGBUDHC5OfavVtZ+D/7AXgncb3xJHqTr126&#10;tf3Ocf7vFeG/tr+PP2NE+AOtaT8MdHlm8Yz7PsN0ltMBEQ4LFnkb0yOh61lTvzJ6jqJOLtb82fNv&#10;wT+JcmofCu38JRWkkbi7Ym7Uny181gCz46AfyrpdY/Z48JeKPi54asta1SaMmeO1n1EyhVaMP93n&#10;jkcAnpXH/Br4xWXhH4M3ugppyR3k9xJcS3YJZpkKqFQg9NpB6f3jXmhg8XfFfXjp1vNNNaxkvBHk&#10;KQoJO5m9APU18PmmWYh5jOpRvTW7lff+ux93l+Z4eOWQp17VG9FHqj7s/aK17wB4f+MHhW61u51s&#10;2Om7Io10iYveM8aBYPLGeSCqD3Arzf8Aaj+LGofFnwbfXwnjs71p5fOsblvLu4uchnToCwOcDp0r&#10;gPgFp+s/B3xxfeIrbT5vFMeiW8L3N6gl36NIwIyH/hGQVJYYOe2a7jw5o8l5p2o+N/E3hycQND9m&#10;0i4mI8uTcx8xgM7t3YMeOTg15mdZLGhhadaT57yvzro+1u/qd+QZtKviKkfg5YpKD3fnfsvI8m8D&#10;eM7n42fDa50DSbfS01rTbTEnmqiSOqAndGrdSQOSP61S/ZB8TeHte8Na7GU1Sw8RwQSWt/Et0Ra3&#10;0ZJw+zs/YjpXlvx5+DHinwF8YG1HStK17w7YXzLLYyXSmN1hcY65yV64J6jBrXvPBs3wDsPtNprc&#10;0E2rbVumjlIWQE5IOM59qzrwo06MsLhp2dT5u514R1a9VYrERXLS76K3l5nrvh3Rte0v4dax4ytt&#10;ev4JbK7EMbFh5cAT7g2nrn+9Uvx713XvGnw70+51WOzF3qNuJmKPv8tuxBBwfz716j8Brn4Y3vgU&#10;RWtut7LJCjM15CTFPKOThm6sD7V5p44+HeufGj4u6P4b0aSez0F59+pywxgx2kABJ+bHyk4wMY61&#10;8TUUPrKg73jq21tZH2WFxLnhXW5bR2ST3voeu+Nv2PZfhp8GfDXxQstXs9P8QWFnBfCe0cmOMqgb&#10;KqcjBYcjpXNfG/8Aac8Y/Ff4NWd3LHpwu9St/wDSbq2YlUbbyVXPBPPWsf4ofEqH4VS2PhVtZuG8&#10;Fxj7HLZXsvmrEo5BDtyDkY/GvMLf426J4P8AjC9y1nc6h4Vmt7iK8trez+0w5eB0RlX7iupZWVmy&#10;FIBw2MF0qDxtSCp6JvRvbf8ArQidGOGpSq12pSitk9T07wh4b0jxB+zd4Z1fU5BcXkNg8a2q3H7q&#10;2aO5mVHEYOFJC5/KuS8I/s9SfF2+8Jav4m1GfT9OXWFEsLIqJcWoO6NgwO7c5AHToa5v4MeEfDvj&#10;DRvFWq6bHq1hoNu/mWlm0zk3Cvv+UPgBwp2gkcZauo+GWpRfHSWXwlq3iSy0S80qOCx0oSbla/IQ&#10;qkaN90OgVRgnntnGK9LMsFWp4upToS5215Kytd2MckxuHnl8KmIXIm/v10TPQf2ivhZJq3xI8PaB&#10;4d022i1K7lhNosTBSyghiXI5CjGSfTNasvw0fVfEQ03xf4ijudJ0+J7R9LR2EVz5WAQ0nG45PIUY&#10;wpGfTivAXxUT9iP4qW2oXut614sguibS6trt/MZFKsiyR5zgrkkYxkHFesab4T8Oftu2Gq+JZNV1&#10;zw9pnhq/e0hjiAtriSfaHbIPOwhhzjnNeVRpcmGUYu6195rZv5nTmFf/AGqPtlytJaLd2PjT42+P&#10;EtPiI+hadfTab4el3QxQBziONT/DzwSoxX0n/wAEs/gr4A8beDPHk2patc+JbDSrxI7TT7+YMkKs&#10;m7cU6E5yM9K+aPGn7N+kyftYrodz4h1HVLMyxTAXFs0sYhLYcSNFgqPQ4x6mvoW48C6Z8EdXhufh&#10;9od1Zw2d1G93Nakot3ErgsrEn5gVHQ16+Yzo4DAUoJpyqK90uz1b8zz8O6ma46rNRcYUrJJt9V0R&#10;6N4k0PwkvgfxDZi2glvIbmWFop4sCKD+AIG6rjOMcV8L2XgbwpZal4tiRbOCKxlLrnGVzztAr7//&#10;AOCk/izwl8XPgsdZ0O8j055LdHt57dhFJAxwChK9xnGPavA/hR8JvhR8JJ/DGp+LbJLu3X/Sby6m&#10;fzA0u3KMwHUbuueK+ewVb6upyjUb5nslu9/mfR05+1pq9Je73/T9TH/ZW8Z+A/2TPhfNqFzLrDal&#10;40sma7S60547axkVz5UaSkDO5cHHY55NeWWX7O/jb41+B9Z8ZWeunRPCN3dSyW9vlmjvXB8vzCoI&#10;BwVwCc9M19L/ABX04/tm6VqGk+EJbCPQrZ1zfKoZEwQyqgBwG4z14461j6T8TYfgx8H5/hTf2t7d&#10;zyl/7MmtIS6McqxVzn5MEMc4wd/bv1Uc4l7WWIoXjWlo0+y+W/c4p5TTVJUK0VKnvppv89kfA2t+&#10;HPFeneMHg0+xv5dd8PJJeeZYIzCCGFTIZwwHChVJ5r7DvvDeh+KPBGjeIPEuq23jq4WGOWa2vMLD&#10;OpjIP3CCvDcEc5AOcir/AOxfLf2vxh8Xabrsc2k6YbNJkWQBJr0fMCofn5MH5h+lTa14X8Caz8cf&#10;DFlfW/2PTJL0QSQxSeSl2WB2xkD+HJHHfHua9XMM4eIrUop2qR1b33R5mAyVYdVrxvTeyfkc1efs&#10;veEfCfxbs/E/wf8AGN7pUV/pEd9Yw6hEl0Y5HT99a5bG7Y2+Pnk4PNaujfC7x38VPhwbrxh4ySGF&#10;mkSJbaFY/MVTgDJGQTXsvxS/Z58B+HtSsJ4TdaZo0zNFbWtqU/cTPny9o7IZMbh2ySOc586+JXgb&#10;xP8AAb4eW+nLqMWvJeu9wp27XgZuQFH93kjJOe/Nedm+PrV5wvKLd1a6V0vJ9DsyLL6FKTcU4pp3&#10;31/zdi/4H1yXxF8Krvw/DE11eeF7V12RSDzJIIoi+9gevyqcnPXHrXmXwvgv/ip4MvxNdJp9q8rN&#10;AJ0AkiTsee9d9+z3ouk/Bb4q6R4ivfGmh+JNU1qzf7VpNgJ4/sgbjyXaVEDcZzgEe5zWf+2P8Y9I&#10;8c/E3wrp11pd94e0y5uCl5PHbvBHKmOEVgVI59xWkcBh4/uNqj95vdbXdjmrY6s+aa/hxdktn2V7&#10;nNeCrXTPgJ8GdR1TR9Wa/wBYuLp/twaUkMoPAx9Kxvh3pusfF3TofFlhqo0yeGVzA0Em2VDyMg+u&#10;CRXfWXwY8I+FPGGjnw1Jp9xa3EjJLZaoPtlrKGHVlbILdwT39a574rfACP4Zaew0e9NlbGRp/Itn&#10;KIpJyRgcAE+lc1Kvh1Nz526rfVdDbEU8bOiqVJWp2113fY5Dx7+z7qem6A2rzX1zBeSEzHz5d7XD&#10;EnLZbkgn3rI/Zg+MF78MPHOtXusaal0J7dIhMi7mg2lsHjpn19qteNvjVqnj3waqTxKLWy3W0Sea&#10;XeFVPCkk5P1NaX7IvjzT/iDompeA7OCdta1a5ZrmWWLdH5SdMP2wPoeTXpyhz4aosR7y6tGTcaM6&#10;MKGknsnrfuUPiF8YtM+O/jPTdCW6Yprt9FZtMxOY98gXknvk4xWF8W/2e4dD8UQ6ZZajb6zZ2/kx&#10;Sz2ju6zFkyS2Mgd888elek/Gv9kvwl4YsA2nCSPU7c+dJOpKsJRyCPUA46+1ZX7L3h7WPin40sfC&#10;CrZWdtIj3Ml3g+dIB0QDOAcknOKnBYnD0qPPh3ot77+v6Cx+HxDqN10r9LbaFD4UfBLw54N+MzJd&#10;slxJ5KLbsSCvAwdvsRjB9CPWvTl+Hfhn4ZftfeFLwy2skWq6Z9oC8ELMynarjuVYH9K80/aP+BE/&#10;w4+IsB0DVLiK7sWjiUSuWRkOBgg5wRjt6V1fx5/ZA8RzeDrfxtNr0jaho1utxGinYDgbiBjn8ait&#10;P29Vy9p8aaT6poyjCNGlGnKC9138mn1+R6T8dvs1xA8l79nOwMS6YGR7184fCb4a6R4wttcvJrma&#10;GESuISjHHHt0rjfF37SEfjjweIZtZu1uCux1zyeO9cn4H+MWo+CPD01nBHK6znEYU54J61vgcnxt&#10;OhK7vK/XsRic4wTqx7W/rY+6f+CbXjTwz8H7PW9LkkiF7LcGd55iC8gPQEnkgdq5L/gpP8ZNO1eH&#10;QTp5tJ9QXU98MkWDKgA5Axzg5H5VxH7Kvws0HUbOfWvEGoumu3r4+xvIVEcfUEdifrXZ/Ej9njwt&#10;pPiDSPFiXtvcy6VdJcSQOwIZEYNgqCMg4wfbvXVleaQpZjH2km1G3T/g7HmZrlUqmCn7JK872Rgf&#10;D3403EOkW41fS5JJIl4aVPmB9fmGeleh+Hv2kPDtmCl3azYU/dI+Vj74rT8Oft0eFfjTC8E+jafp&#10;REh3rFGCqj0UN0H41xHxu1OLWk2+GPDGk3Ib5vNV080gjriv1qvKhP3quGdn9pdezPncueKw2HSy&#10;/Noppfw5LRPqtbo9Ph/aS8IGJStlZgEd25/9Bor5STXdes1EUng9ZHTgt5Upz+RxRXL7HK/5Z/j/&#10;AJl/6wcWf8/6P3R/yP2x/wCCuFiU8YaszO+xtXOR0XI0uw/z+Ffl14tuzb6lcpGpJDnnPvX6nf8A&#10;BWp2n8W+IwrALbaqu4YzuLaXZ4/l+lflD4y1ALrN1HGMujEHkYNfYUFfCw9D8jrJ/WprzPZv+Cc/&#10;wP1v9pT9oCHw3o3jK48D3zWcs51GDJmKKPmRArKTke9fc3i7/gkZpOlxGXxb+0L4qnRv9Z519Daq&#10;fxkZq+Bv+CefwBtv2k/2h7bwzeeKbnwlHPayzNe27qsrhBkxqWIGT79PSvuPxZ/wSz/Z38C7pfF/&#10;xc1meZPvrf8Aia0hJ/4CFDAfjXNVbSsn+B2YaEbtu2/p2MPUP2D/ANlHwWGPiL4v3Gqyr99JvE8J&#10;/SHmsq70n/gn18NwTPdjXLmP7yrPqF2CfxIU1Mfhh+wR8KyW1PW9P1yVCT82pX16c+mIjsNQR/tt&#10;/sP/AAtuBHoHwtTXrlMiNo/DUU2/6NOdxrjbv3/I7kl05fzKun/txfsR+ApTFoXwgbW7tThMeHIJ&#10;nPuDI5bmuK/bE/b88HfE/wDZh8U6D4O/Zw8Q6DYajbqn9vSaSLe2scSKd5KRYAOMffHJr2DSv+Cs&#10;6rALb4XfsueN9SibiIwaWYIsfSGBwPzrzj9s79r79p/4u/s0eLLXUPgIng/wbd2oTU766Ym5gh3q&#10;chXdT1AziM8elCl7y5kvvJqT91q9/RWPzg8FyLLCykACRSCPbFdZ4FvrzwBdTXltIjvNGYgp5Dqe&#10;x/IVxngO5YzAsBgqePTg10ls0MkQiacQiQlWkfJWMHvxk4HXjmve+qUa9Fqqrq1jxamKqU60ZUnZ&#10;pnu3wa8dfFD9ni51fUNBttKt7z4gWEWnpYXEIuXjSVlZWVCCGZhgjKnhuB6e8fHi7vfC/gXw54Pm&#10;h0+LVbWzjt4pZnW2s5Zo1zxI/wAqbmBxuxye1fnr8GP2jtS8KfHTwLqcXiawiGj6jb25+3W7m3hj&#10;VtpnkOSSAM59McY6V9GftA/t9QXPxPsrHTodE1jUNOvkAubiT7To8jBh+8JTDPEOp4FfkWNweMqu&#10;GE5U6anfTovNs/UaOMwdOLxMW4zcNb66+SR6H4x+IOp/te6raeHPFPhqXQfHyxiCSCWHZGyImBJu&#10;z93aM5GQeoJBqTVv2eviB4y+Fh+DUFr8M5NK0y3l1VtVu4XF/GUJbZGTnJ7du9Psvhl4r+D3xHHi&#10;az8c6B4me60mO4E9nCRpUCz+aWtYAD8irt4wAf8AZFcr4qu/iJqWr2fjjXNM0O00qJX8i0lvJ2mn&#10;Q5HnKE2YHBwGLA45FefmNTDZVmjdF7q8r9H5aflc7cso4jNMsSrJ72TW7Xfz+Z4V8cPDmt33hLw1&#10;4Z0nT5J/EcFoyyabYxHMmzJ3IF4J28k5z7V6B+z7+2X4V+G3wAufCl5Bqeg+J45XfF1EZJJCfurv&#10;Azx7gVlfB46p8ePE/ifxANEkbw94fMkMt+wCStL/AM81B5245ZlwRXn1t8HrL4w/Hjw/pM2qaXoF&#10;lqN/5LXk4Xyo4yGI3EkAISAuWYde9cGErUqspYXFR96o7tr718j2sdhKihHFYapeNJWUWt+/3dDF&#10;+MnxDi8UafpUMng27uL69mBlvTvdrxifuhM7FGDwFUknvXvXje/8MeFvBsOk+H9FF4Uto5/sscRN&#10;1Gp2qVkAGU+ZgCSB94Vd+LOh+K/g74k8IeMNa8CahP4H0aYYu44fNswrqyxyB1J+XJDc1Ha+LbLx&#10;N8aG8Vy21rc6THp8m6+hCyQWchaLYJTj5TtDcH1968fOq1V06dKVH2cI322dv8z6HIcLQhVqVY1v&#10;aSkldN3tft5HU/td/H/wd4t+Gc7aLpQ0nStAs4UlsLSArc6YxUjDBcAAYGDjBAPOOa5T9njxH8Ev&#10;j/oR8LW1sP8AhILXTV1mSdlFrNY3MZTcYX4YAOR0wMEnBGSPKvjxqeu+MrjWb3wVp41m31cyJqD2&#10;duJIxEikY81e43A7QeuCQcV5X+x3+zf45+IXxsg8VwW+o2Ok6T59zc6jMjCK5KMkcltvB5kPmJlc&#10;7grKccqa7sqlD6jVxE52m1u94/I8jOMNVeOpYamnyJ9Nn69DS+Pnw18b+KfiVKNA+2+I9L0lhPIs&#10;YVZlVWOwjGC+QCcKCcKT6mvrT4b6baaj+yrY3YvZL3VfEVmt5qN4WdLkTo7IELE/KUVQuPr6mj9j&#10;/wAE6ZL8VfHGla5qI1e2t/s+oW0NxGgcSRebGGQgDGBMwIIJJKnIxzkftLfDmyisNXu/C+rzac91&#10;veR4pFWMOT8xZScbs5B4BOAc14eOzGjLCUcLTl7y1emnz6nt4TLcRLMq1SurxS0Teunbodp+zP8A&#10;GL4e6V4bu9JSa1TXEga3nknUKbqTJ6yN944IPHP4VzXx2+PVj4b0aLS0sxptsI9pVMKvU/MQORnr&#10;z1r5L+H/AIqkufD914Laxkv7+7um8+SFRMgJIAlLrnAGRznivomXwRN8OrTTfB+j+FLXVWuoVWZ9&#10;Khke4nlON0s7sWJ5zznA+lYZnh6VRXqyblpyrZPo2deVxdCcXSs6dm5N7rqjwHw/aH4yeKb7TdNW&#10;W6vtRvAlpbyyCFHOOoLkKPf2r1HxP+wJ8TvCPw4vrjxnDNNZWTP5MFteLKJEHI2/3hjt1rC+HNjb&#10;/DP9o5L/AMSaUdLk0Q+fBDc20oiaQMOrMoQ5A/hJ619FftC/8FPfB/xH8Lahp+m3d2l8IirI0DkR&#10;H+6pUEMB7fjXbLkppUlB86s+9vRo5/b1qlT2tKacG2vX1OP/AGOvjDLefC1tE8L+E7650y0G3Ubi&#10;MLGY5wMAjcQXJxjCA4xXlOlfHbRP+GojHrJlsI9NjubXbepsMdycbeOg5GAT1JrsPh5+0tp1v8Bb&#10;WwjvYrO7lZyzwMI2nJYkLIoHJGe9XP2O/CXhH4n+LPGPiLxHo8eqXrvHpcaXFpEX2uMlgGAbnpx0&#10;A6cmvIw2GpSxNR1U4qzV76nrVqteGGjODT1229Ta+EPwqtP2vP2q9P0q18RwWUGnRyX9+9tcotw8&#10;RQqI1XOTk4JIBHy+pFdV+2b+x34C+BepWOux6nfzLa3CROtzdmVCSQA6knKsCRyDjFfOvxF8LeFv&#10;2UP2tfD+veFb1tBj1CO4RlhYiNSNvBHPyNkjHTIB611nxa8K+I/2yvB8WqeI/EEsugRs7W0VuRF9&#10;oZGYeYWHJO4MPTI969O1PDShT6P7VtfQ8tzr4tyez/lvp8z6X1z9mjwk/wAKbS48SavrGq6haBLk&#10;XQuJBJHJncnEeFyvAwRz365r5U0f9sfTL74gat4c8SyMo0yR7OxvpY9qy4II5PG4jAxzyDXmHxD/&#10;AGuPHXw9n0vwWuqreeHnOyKdbfdeog4IYg4ZwMDcRn1JPNJ8X/GWjSeBLXTRZ/YGZSFmYo7u+ctv&#10;KklXyckNg+1a1cu9pCMqsLp7OO6/rtYWDxjw9SUY1LSi9U+vp/mbsvxt0jwt8etL1Sc2rWkl2I2L&#10;RKWAPVhx8oHqMV9L/tA+N/Bfjn4V3lpqFrDcW00XmQmMB9zHoyvnKke3HtXmfhfwL4X0T4U6Zd/Y&#10;49bu57GMzXM7l25X8envXjdr8O9X8Q6zdaf4ZEbWFtN9sdBGHWF8ED5uoQ+gIGeeteZRp061SLjJ&#10;xcE1r1s/w/E9XMYSUXVqRTUmnZaW0/E6v4GfCYa38b9P0+8168TQbaA3KgsqurdFG7GSAccda6f9&#10;ohfEGn6xa6OlzazrdzC3imk4IBPU46/nXi03iLxH4Tn1i/u77TYtQ0mMIIIy0sZ54UcKVYd643xD&#10;4+8X+PdeiuNY1O4v1s2W6uba2AQQxKQdyMBkkDnn0r34ZDVxD9pePurt/Vz5Kpnn1apy2fLLa57Z&#10;8Tf2O9H8BeD4mg1y+bVZsy3KqxCO2ck9SOTx04r0/wCB2h+DPAfg241PTNGmsImuWnSzR2a5WM5I&#10;wT8zfKep6jnpXjHh3xh4j+JwvNLkmjvhHtEF9KWGxCONwB5bBzgYrY+APxOm8PftU6lceJvEcb2F&#10;7o0luIo0EUKSBY4l2IOAAgI7da83EUcTPD1KVaprHVK29jrniaHtoVaEL9G+z0ehuftCweKr7w/c&#10;X+h2N/cWkrARm6AVo0IbPIJyQccd9x7iuB8DeIfFX7Nt34T121v9MuLPU33TiWCNrhC0bJtMmN+A&#10;RkLnAPbrX0B8VvibGug3FrbXkE+nNO0iKv3dvOD6Y/xrwr4U6ro3iP4jztrEq3GmWxP2KN3zHnuQ&#10;Pc9PxrDKsSlhpR9mmktdNdT1c1wTq1KcpVLPp277H03YfsqQftK/D2y8ca1rtxaz6oGmQQuEihKM&#10;VUNjnJxn8RXzh+0T8WfiHa6Rd+EdLSfVNNVHhe4z88KqcEHHB478DmvXdH/ajHgO1k8MHw7eeJvD&#10;d/MVsLPTnLXFuW5MarwWGefvDHNcP8btE+IWmW97rdl8M9Z0vRBDhHlKPPEOTuKoxPfnGfc12ZXJ&#10;KatBNJ6Xf6bnl5lTTi41ZNO2tl0Pi3RNO0iKS5j1VJo5osp5auEbPbt1zTvC8Fha6LqF/c3UiPaO&#10;BDAGUMx6gkHnH0rrfBngRfin47FjqCtaX2oybI4pBtbbn7w5/wDrV7/46/YS8D+GPBUKR/aZdXbC&#10;l/NOVY/Q469sV9njs/w9BRo19G9dOx8Vh+H8RWcq1F3S2ucp+ytaeJf2jS81vdw6WNKAjEoUbpeO&#10;/tXR/FT4ReNPAFzPqcuqWF5Z6cfOuEjGHliz823PGcew6fSu5+Gv7OU/wk0C6eC9j0m+MCylAPLW&#10;cY4IA7/WsTVYtZ8X+Cbq81S4kuNKF3/Z9wsI/exKwwZj2CLkEn0r5GnWhPMOfDpcjatdH2Dw1ejg&#10;4wru0u9+vQ820DTk1GF7nRtKi8uU7tqZUj+n5ZrqdB0TVP3csIvbCYdFfJHHvx/KrOm/s9XPguGN&#10;9E1yK8tZMGJy2Qfoykg1tY8X+HIzNPp8l1HDy00C7wB7lMj/AL6FftGArtxSwuI1/lkfAZtlrpVH&#10;PN8vvH+enp89Lr7zX0zTfHf2GPyYGnix8snl53DPXNFdPon7VN/ZaTbwpqkdssabREbNSU9sgUV6&#10;S/tXtA8ZUuDv+oj8D9Sf+CrnhrVLLWPGOp3tjPb6Ze6xaCwmkUqlyF06FZGQ9wrKFJ6ZOOxr8jvG&#10;rka9eFVLDfycYNfpp+11+1Pqvx7+Cmj6ZrAF3faa01yZtu1pNy7RkDgY4xivzZ8czJHql2AVLuOS&#10;eBjHSvXo0pxw6jPdaHw1StCWKlOns9fvOq/Yg+Efhn44fHW20Pxh4vPgrSHgklkvhOkDMyrlY974&#10;VS3vn6V9yan+xz+xh4DZZ/EHxDXXmTBk+0eKFmL4/wBm1Ctivhj9h3wf8MfHnxvTTvitq+paN4aN&#10;vIyzWcvllpRyFZtrEKfYZ+lfcln4W/YN+F5+0zPDrM0QyPtdxfXW4j/YGFJ+oxWFTDzcVKKk/Q1o&#10;46nGq4OUU+0t/wA/0JrP9oX9gn4LOW0vwloviGaAYXGgz6mzEejXXGffNbWg/wDBWrwBbt5fwr/Z&#10;+8YazIDiMafocFlGx9vJVyPyrE/4ea/sr/CCIr4V+GETywHEU1r4etYWPv5jnf8Aiea4jxx/wcA3&#10;ECyw+G/AFnHEjYhe9uicL2yiAfkGrGOXTnvH73b8jpqZlGNlGX/gMf1dj3f/AIbQ/av+KQU+Ev2d&#10;9N8PQyAFZfEmp7SFPcozQNn2FVfij8J/2tfjN8HPE1r4w8S/Dbwzpt9p8yz6bpentcTTpsJMYkfc&#10;FJxjIbivh74m/wDBbf4z+MrkvZXuleHIcFVj062PT38wtk+5H0xXivjn/goj8Y/HenzWWpeP/Ec9&#10;rPG0TwrePHGyngqVUgYwa9DC5bGGrcV8mzycbj69S8YqT/7eSX4JnmvhmFtK1h4JiFcSmI/X0+ua&#10;1Z9Wjst8LAKxJBPrWB4E1yxsfFkV1rOZrOFjK0eSBIeoBI6c8mu7g8UeH/EfxO0rUZtLFzpVs7S3&#10;Kwws0S4U7BJxwAcdeDxXlZzxLTyuoqTg5JrdJJH0eTcN1M0pe2U1FppWe5vWH7KHhqLwl4f8V65c&#10;rcw3EENwdPhPlq1ucMFkZfmJK9drLjOOSM1v/EnW/DGoTabo/hnwtp8UMsgSG3t1CM6Eg8MT8pA5&#10;3E+5Peub1P8AaZ8KRePrq617RdV8Q+D54XQQWU7W0VtJxs+cDkAA/LuXJA5AGK5f4Hah4N13xZqN&#10;3r0WpXVoC/8AZVpdXJmFvFn+NgAGYLgfdwea/LZ08fi4yzKvNuClzKK3/Sx+j05YDB1I5bRgvaSj&#10;Zye363PePjhMnwl8KXOp+C7qK10/VY1uBpk159uC/LwGkQ7SRk8jJGerda8x/Z5/aN8d/tRXQ8Ha&#10;pHpmnrEhiF/dXDJ5cQOAqofvEegx74Fee/Hn4utb217p3hrUrGOyjKKkMm0Nb5ODsAHI7nPH8q6H&#10;9knxpZfEC/8AHVz4513xFJZxaZE1nq0NuREl9GFADhQSVCLtGORjoKujlv8AaDnisztefwt6Ndr7&#10;EV8wngFTwuWN+58VtU+9tz2j9nzxTd/AHV9R+GQiudatdfu5Z0uhGZDG+07sxxqxKYGSRkgA9a8y&#10;+P8A46tvCuj3Oito2jW90ilnn064W9W8JJKurx9znpwR0IB4q18JbK78d6fN47sfFsdhqeiSvDYu&#10;ieVN0xvOckMQTjgVZ8Dfs86F8TPhVrfiO4vtSutVtr9xPNJetO80ir95ycYyckAdscmvJpYbA0lU&#10;hjm1Ug1rHr2PYeLx0ZU62BSdOppaXRnmt3/wUC+Il38LvDfgHxd4l1jSfANsGs5orKCGS88kcqCj&#10;FSwBxw56DjkV7f8Asiv4n+J/7K2oWfh620m4sLTVJbLM17Ba3FwZNsuSjsrSkqwAVN7cYA6Z8P8A&#10;gV/wTq8S/tQeKraeXVdI0vw6t7LFcTPdRm9KIcsyQE7jngZPAzmvs74e/Cvwr+w/aXujaBdSvaax&#10;CySXN2InupnAUbBLtDIhAJKKQDnmvXzrMsuqYF0MTeSsmuXfTb7zzMrwOYUsxVfCpRldqXNqlfql&#10;5HzV8E/jJP8As+t4q8DeKNNPhrWF1J7pIJV2SSLIoAXBGQRgfL1+avRf2FZ/F3xe+LHi/wALabNZ&#10;eH/CMcB8RlL+0Pn316ii2TYSwZEAk3MRgnYoOR08m8U6dba5+0/puu2+l2aW2nCa4viyja8YQqDz&#10;951LLjvnFdpZeI/GS+Nbvxb8I0XUj4UszPdJfp9mS9TO14Iw20yvgFiFJb5c9cA/IuhRnW58HF3q&#10;xs03dLp+X5n2cqtWFCSxk1+7ldNLfrrv3Pq/4zfsmeCP2fPD6ag0sOp+IIbRjeaqJZYpWlI/eeUi&#10;thEPYdccHPOfkz9qu30Gx8M2134buLy1tnlW7nu4JivmodpbevIYjBHzZ4qj4B/bc8eftPaj4qGr&#10;eHpbvRrO1VBbRXiwNZSbiChcxlnBwflwCADyK5fxl4Kh8eeFI9E8P3N0sl80dumnCTJuZiw/d47k&#10;nkgVxY7ByoVKdKbStulq16muT42NalUrtNrZN6c3p/SPbfjlq/hvTvh/YN4JgitojbIbF7QbXcMo&#10;wBt7nOT7muo/Yz+MAvPgpqi+JreztfF1vcb9xnR28kKQpYfzHJHoK8A/aR+EFz8H9Dhh03Xb6C60&#10;i3AuFQgWvmAYIRewzkZ6968Pm/ab0g+J/DM+t6dqs2n6XbmGUSu6jfjsc5Iyc+9cWEyt4rCzVD3m&#10;ndO2q67eZ118wp0q0YVJcsWtb9f8rH3FpesaT8T7TWde8SpZ67ZaY62iWzQxlTIQTvcYO5hwMkdK&#10;+TfiloelWfxWuo9Gew0mzuIzNLGSI4lw2chR3I9B2rIl+LrS6wmoeE4tRg0S7mT7f5MYaOSMHo2R&#10;yR9c+9fRPwL/AOCffgb9tZtV17/hJL630vTdona2mxds7DOwEghVH0P4V0YahUpVk60nytW816ml&#10;StSjh3yRV91br6HIfsq3ngLw3beIdciksr/WHO6NiFYQdc4UjI6Ac/1rj9e8U+MNZ+Jlr4j8JWer&#10;jTdOuAdRls3SFLmMNlogXBQnGQPlO0mvq74Df8E+fhl4Z8VeLtPvXn1PT9LsY2srcylbiDezgsXB&#10;ywyOCffOa84+Jvxd8MfCrwLceCdKkhsINELq0cjjzJFLEq7Hqc561Nb91X+sUf3l2lZrRIMNio1q&#10;LwtRcjWt1+h7l8FP2XPCXxU/Z/0fxnq8Wna14qls5Zbq6mhAVZCGAgWNjtQKwA5BIKnnJJr411/9&#10;qa4+G0fiHwBYeFLjUNM8MXAjgu7AYaImNBKZeAp3z73yMHLkYIPHq/wX+FvjDT/gJe+IovGWtaLp&#10;fiqM31vZwGPywjjhkDo21mXBOMDnpmvkvxB8ZPFvwX8GeLfh1p8w1Cx8Q6j9qur1Iwby5LhfkY8k&#10;jcoPHU+3FengadHGTdKetumqS/4Y8bEqvgkq1JvV773Xb5n0v4w/Ye8JzfDm18Raje3UviPUtPjv&#10;oruG6YBDKobYqcpkAj7wzkc9ePhnUPDmpP8AFi50W/vbiVLa5Pm3CvtEn91vmyBnj1xX1p+y5488&#10;cfET4N3Oj6rBYW1p4asgzX1zdKjRx7/Lihkj+8sh/h4+YdOQa888Z/AK+0rTtQ8baZe2niqK6vFs&#10;77T4beWOa0kb5V2lwN55GcYxXdks8XhalWlXd4r4bu68rFZssFjKFKtT0m372ln53LvwDvdW8c/E&#10;iz8CNqtukdyu5biZ2eLaoyQwwuWx3GATXtnj79ny7/Z30rWNd8MeMpjqzwkTJOii1kXH3doxx6YP&#10;1zXyT8QPh74p+BHjSyv7+C40G8EYmtNjh5C/XBwSAfb0r179mb4u6v8AtN+K5tF8a3AgsYLfc0Ue&#10;6FrpgcfMc8jHauDM8LKl/tmHtyfaS9dTTA4lVp/U6rfMtIt+mh6Bpv7K/wAOdc/Z6m8T6rdahqPi&#10;LWofNluIbx1Kzt0AjU7doPqOgr5J8efDDxb4AxGGKQ3kJKTxMSZIj/CSOOQORX1nJ8H9Ef4p6b4d&#10;0i61Oy0q7kKC1tXUB37ffJCDryAfoa2v2gP+CePibwN4GuNYHi99Tt7VPN+x3MKjy4M5ZI3zhSBn&#10;GQAT6VpkWIxEOapzqUZPZ9P8jz88wdD2kacovmit0fGHwn+NPiWTX7DRbe+aPTmcQSwyALHGrH53&#10;zn7wGfyr67+JHwC8L6d4B0+OBYBfzgt5kSjcy7cnnHDdxzz7V8meNPgidP0651Hwjrlpq9nM2Z7S&#10;822moW7Egfd3FJVyRzGzH1C17/4d+HvxN1D4HRj+2dG1e4s7Mz+WzNHcpFjB/wB4gDngHAyema9L&#10;iLCKU6VWi0m1a3fbX5HDwziJKFWE07Rd/T/hz51+KF3FrGppp9prOrC3sLVftq3ixxkz5Pyx7GO5&#10;NoTltpyW44Ba1rlzpmgeENNk0LxO2raxIsai2WHyzEWRcoVwOVbcNwyDgHPNJZ/BbVPG3hbxPqup&#10;iCxvPDrkTls+dO5wAMcDbuZRzn+dY6+GIfhYU1C11ArrlhOrwlFEkZI5Jycg4PbGDX0GBw9GtT9k&#10;rLltey302PnMbicRRqupJv3r212Vz6U/4JifGi98L/tJWN74r0m8m05IXthdm3b7NYSsPld2AIXO&#10;MZJ/ir9I/jH8dPDNvoUj3l9aC12H5Dgnp0A//XXy3/wTg+PGifF34O3VnqWnWa6hal47lQoCSt13&#10;49x1HtWp4b+Engjw54+8Q62JJpZrgqlvBI7NFaKMksgOQoYjGR+FfF55y0K0qlP3bbrv/XzPpcqr&#10;1K6jGq3JvqfMfiiyX4yfGxdU0RLbQn0W4ka1a5gwsozxkHb8p/TNcb8bviX408K+JhozWTXd9O+L&#10;c2s3nRv9OMj6Gvcv2jri21hriXTbNLW8JHkLCxJ39sEnua8N+C/xmVfjJC3iVI1lhXyQJlxtYHkH&#10;0J9aKeJliIPFSpqSirW/rc9H2Cws1QjUcHN7/wBbHby/tA6xJ4QsLTxLZajYakYxEXnQPEB0yGBy&#10;Ppjj1rtPhl8KLnxHoc8MGux3Y1+M2iRRj900sgITnqMEDkCtL46/Ffwz4g8OwQbrSSKIEJH5ag8+&#10;45NeDan4K+JujaHo9x4M1XXHOq3wW102wyLgu0mI0j2DzM7sAAHOTx6Vjk9KNaopU/3bb67eiKzy&#10;vUpUeSUudfie4+P/ANjv47fsla+kHi/wxPf2DQh01LTWNzC8eOGLx4IPtKoP1q78Nf2kodChntX8&#10;q0nuPkeSZSJB2zn7p+mF+tdf8If+ClvxX8C3o8LfFWHVLi60dhG8GvW7x31t2KmUgP8AhIrn3Fet&#10;SN8Gf2sLu2j1SHStCvdQZVN7Pi1eMlhucTIfLdgM8Oc5x8or9jqcyaWKoc8dPejul6bnzWXwoug6&#10;mS5i6NZb06mkW+yb0+TR5EfBHwn8RgX2o+LfHcN9cgPMkVpaNGGx/Ccng9epor6Nm/4IeeGb5hNp&#10;XxSvF0+VQ0IaxjkOMDncsoBycnOKK7FHKfP/AMmPnZ4Lidybco3/AO3CT4mIh09RFvQrC+cd8HNf&#10;GXxFtyNQclSSeOnWvtjxPAt9psMjqyE5R8f3WBBr5W+M3hc6PdyTkE7HIIA98Zr7mnSUoNM/H/bO&#10;FX1PG44WiuiwIHbk47VatHeeYCQZQZy3rTNSjZ5ZGAwDyOMVTWaUnYrsVPaopQcNFsdU5cyuas7I&#10;UYfKVA4ya57U3VmIRBkd66COGOHT23BvMcenFZL6WQgIBIPbFdcqF7Mzp1uXQ56eAyDJ3Zz0qvd2&#10;BihJGNx7V0n2JQCGAzVbUNKcwMwQlR1Iq44ayuwliNbHKTWe8kZJI6r1Br07wZ+0Xpfwk+As/hyO&#10;1SK4uXeSWUgFrhixIBOOeCB+ArgzpwiTeD1PTuKz9S0q2vl2XMSyKD0I4FeRnvDtLMqKpVdGtU/6&#10;6Hq5NnlTAVHUp6p7oveLfjXH4w+ClroFjZlCjEsBDja2euQP85pnhyOXTNIjjQiNpEy3GCCQM81u&#10;+EL7SYLKK1uNORY4MkNGOePX1reF3pWoBViESqnXgZNZZLw1HLoyhB3UtwzXP5Y2UZS92xweg+Bf&#10;7b1VLUW/2mW6fykQclyxwBmvVvjJ8P8AxX+x18J4PD8tpDex6tIZfKtCWkgd8fK/HzHp0zTfDElp&#10;per217Zm3FxaSLIhx0IOR/Kvd/h3+03ZeLvGGrjxPb2VpKlqDY3ExDAP/GVYj5TjpXx/HGX1lThK&#10;nS5oRd33v0PquCsfSjVm51eWclZdv+HPkH4M/E3Uvhh4f1WwbTILiW/YSXcN1Ad0eDkcjDL+BGa9&#10;212y8C+EvhpYahoBl02XU1S61Wa2nYC6OQXQgsQABkcc1yni346eD7fXvGc6XdvNKSIRKAGM42no&#10;e/PU159qOmaF4f8Agvp3iN9Tu54I7pZXs2nwtxzkrt7KP1r4bPK7x1KEPZOm1ZPT4tNm7H6BkOBp&#10;YSrKp7X2nXfSOvRXPof/AIXJqXivx5oGm/Du80/T55lxbrGq7EQDLs2BnGOtcr+1Z8RtN0Dw/qNp&#10;41vYfGOpXd1DFp91pV7JYTaDMFfD7W3q6tnkHnA4IzmvGfAn7Qcmj/HDTfGHhnTra/lhVoZYBGIF&#10;EbrjbwOCOOcdq9Jtfg5pfxh0HXPEOvQA3motLJaWjT5EbIDukPTJADHHoK8PDYGplcoYqtD3Nte7&#10;8j1cdjKGac2Foz99K90+nqfTPxs/Zs8MfDL9lO0t7bU73UdV0yylvIr95iVknljTe21eGVtiDBzw&#10;o5BGar+IP2ovCmv/AAO8MHSZn05f7PhjbR1VI5IJvLXKFDhixIbP3t2cgc5r5w+FOi/EnQfB3h/V&#10;tS8aNJoGj30VwukToHd4UcNs3HkZVePSvfJPAF5+0DcW3j/wT4dt7+x093DX00awliEMbhM43Mpy&#10;Djp615+MqtVJRhPnfRrT5f8ADHZh8POEYKtFxv3a+/8A4c8n0/4P6h+zb8JPE3jq8fUYbfxZcfb1&#10;0uJUVLDzOQ7/AMXJYjAxgAA+3N/sfJ8RH8S2XinSnttU0C1vJLprMBUKTeW0YkBbnOGPHHH0rE/b&#10;C/aT8XWHhdvD8uiXMcdziET3DkBT0yVxxgf413HwF+JSfDD4I2+jM7aZdPH5xdhgy5HO09+lclWr&#10;iXhZVpxTlUdn3tY7aWHw0K8cOm1GHvJed/xPMP2sv2k7rxZ4+Phq8sL3Spr642XDSYOBnlgR1Ga8&#10;h/aC+Dni7TI0WaG71PTgFkhl24BBUYJXscYrudR8XaP4z+N63d7IbhNOUyAS8hzn/GvWPjV8Yotd&#10;sLB9T0nWLS1liR38m2ypUAAMD6bRXo4DF1cB7OnQhZNa+pjjMvoY1VJVpX5drHEeHPiH4b0D9lDw&#10;/ZadqemR38iG01CxKAXMEqtkn1weMHvX0P8A8ExvgH8U/Dfjp7dJIbDwz4vU3Nyk7tvhVU+VwuME&#10;4wMZHFfC+h3uk698dbfUdI0We6sjc7hBGpdlHZmHqSM1+hU/7dN9oniPwtY+G9kuuzYhj0uT90XA&#10;jw2ePlGB19q5s1qTw9RU4K6nrLy6/gaZfKWJotz+xpH8if8AbN/Z/wDEHwC1TV/G2g+M9biuDbeV&#10;cIFQxhMkklfulTnuMr1z1rxL4J33gzX/AIBav4g8Talp+o+IWMpu5rhFklklJwoAwOAMH0wfwrqf&#10;2tv237r4kpF4XvdJk06TU5Ps168sqtHGD94DByc9Ocda8P8A2nvhcmr/AA8kuPDXh/UZIdOtlE0t&#10;jE7REqozuZRjk1FJKqoUZK13o1282beydFTqt6panv37Bei/Ef8AbE0/U9Asfsem+BNDd7aDVZtx&#10;ZFTbiKOMEbgu9cHIAAIzkc8t8bv2Cbv9jD4syeNdb1uHxVot+Tbea9t5BsZmOELIWYbcZAbJ5PQZ&#10;rV/4Jm/8FHNL+Aejv4O1fQtVttKu4h5MsFo8zW8zEbg2OdhHTHQ5Petj9vz9q/R/2h9Ck8MaVcST&#10;WlzNFLdTSZQoisGHXvwOe1bOlGhOdOMOXm3t2/4Jzwr1ako1JtSUXddFqeffs3eNH1L9pi7s9Ils&#10;JLe+0yQ30LRjbMN4K7f7jqWyCPTHevS4vhd8RPiT4otI/D3g26m0SxvhealeS3UaNKQ2QilsA9Bk&#10;DJxjpXjPiT4d6H8JfD8Gu+GWax1mxgLrKg+Ytx1P8QPOQa+w/wBh/wD4KJ6B4k/Z50+HV5bODXdP&#10;jYanDIyxS+ZuPzqrYLKwweOma54OlJ+0j8C9133v3NsxVSnLlkkpS1Xp2Plr4970+Odk3jS3h068&#10;AlEGmz/PJEFCgS7/ALrK2SBtJ+6c4ry74la7DF4hivNHjeC4jmCxpbD55ATjaMdc17h+218ZvBn7&#10;T/i+3s7MmafSxIftS4Rrck8KD1wf6Vy/7C+keHX1ow32m6pqniAX5tNLmuUYWlwScAhhwcf0rtdK&#10;grSj8KS0/ruZxxlWnRtJLmbev6HIfs++KPGOp/tU6bBFpF/JfWC+cllcx7XuAeNwJ7D16V9Df8FF&#10;vi18QfC3wsFsvhe6s7TVALa4uvOidLZW4bIVic4PpivX5v2YfGfwZ+Ndt8ULubSNVSy0+S1bT4ov&#10;LIRiDlGOeRj8a8T/AOCgX7a2m/EnwMNO0W1tTalTHOwkBkjkIwU2gEjB6mtIQoucZQVrW06fM8qU&#10;6025VH8/8j5Y+M2k6Z4N+F3h+3tkkF+8JlYl9wB3cEL65BNdDqXxcX4N6hbWVtrFtqk0tlDcxTiJ&#10;iMSRBihVhxIpYqR2I71zOkfs6eN/Fd9pht7sa8rOpS4AOFUAEIO5IPGMdK9I+OPw0sPFTaTpKWM1&#10;h4gtLiO0UyjOHzhgcevP50TjRjFUaslKzbve1utjrjicTUkq1CNo2Sa7+Z4PpXi7XvFXjHVrGHT5&#10;72x1uArdQJLtZsc+ZzwcHHftnqKyfA/wN8R/FPxnJ4espBbMqmUfbTt+UcYGM88/jXt/j/4SXn7O&#10;WoQ61bz/AGmeKJjLHtBWRcBiEPqAR+tcF4p+NWq6bc2OtaPp99Y3l448q5NuwRskdyMYrtw2Y1ve&#10;+pxSUuvmv+AcWNyuk0ni3eS1S8v+HO78CfAHxX+zdBBPp2sraXF7IEmdQTFktj5gT0+mKt+PfA3x&#10;Q8H7vGM/iSLUINRZrf7MExAyKTj5QeOmc1c8Q+EPip8QNOtFu7vR1WJUuXg8wkuOu07eAT/M11/g&#10;/wCK+leLPA90L6xeO8sXNqbWViEi2qBgfU5Oe9edUxcnFyrpSvZPqb0MvTqRjTvFJX7HmvwX/tn9&#10;oXxqLdLi4srjSsSTRbPn3Z4xnt710/in4TaR4F8azXGpaWtw9/L/AKU0pw0p9R6fhXlV78T7v4e/&#10;EFNS0q9bTrnzCjsvAZc9DjrVT4n+PPG/xYL6hp4u9TNs4LSRxlo/z6A01g8R7dOnJRptbeZvKvRh&#10;TaqLnmvvIvjb4XsvC+u6fqukRzXO24Cm0QliVPoO9eg2X7cMXw7vNC1TTWhOraDcw3MNu4IIlidX&#10;UsvYhgM9PrXCfA3w5L4t8Sxt4iknt7iKTDRumPLXuQD1Nb37SXwr8K6frz6hpLNOLIqzSsu1p+2C&#10;M+/6V24anS9vToVbtxe6e9+n/BOSs8R7KdenZJrZrbu/XyPsL4k/8FOYf+ChmlIPiH4c8OXV/boF&#10;S6sbJI7iHj/noB5wX2Ziv1rivBf7Is3jnWSfAniaC2vbg/ubG/lCJcf7Ak+4SfRgBXzL4O8O6fqM&#10;UV5pks1lfRfMQjHAPqMcj8K9H8JfGDWvA13C9w8xMTArd2uElB65IxhvxGfev0vD0Z06q+r1XTn/&#10;ACy1T9L/AKHwlaUHRti6Cq0/54O0l627eaPcZvgJ8efB0raZL4C8Uh7M7D9kFyID3ynltswc/wAP&#10;FFer+AP+C2Pi/wAMeDdO0+5tvD+qy2kXlm6nEiSygE7dwwfmAwDzzjNFfUqvjutOH3s8dYbJf+gm&#10;qvkek+LYjY39zYSq6yozRMpGCuGxnH4V5B8UPA6+I1lt4wqPKrdOu4dR+Ir61/bN+Hg8G/FGfUVh&#10;MdtqTGZGx8uSfnX8D2r5w8QW/wBvuTJE6jBHOcbW/vV62BxMa0VUT3R+d5jhJUajg1qmfK2ufDqf&#10;T794Z18tkOMkdawm0tbCYhgC2fzr6Q+KnglvEPhwz28YTVbYZkQDmVfb3r591OaS2uykkeHVsHcO&#10;QfSvUhTbVzjVZWsZ9xIuAHIz6dCKpzzKAc/dz071ZvpHvJ2yuWHpUSaOZGBIOT/eFdUImUq5m3UI&#10;fcwIIPaq3lzzFYwJGU8YAya37bQRNKqyOVQnnA6V1Xw98Aa38RfE8Og+D9IutW1S54AhTcyju7Hp&#10;Go7saJ1owV5DjKU3ZHmF1YKIyuwx9zmvSvhZ+x9qfjjw6PFPiK6h8GeB4eJNZ1FSguMHlLdDzK/p&#10;gYyRXvPgn9mPRfhD4osdPttOt/jF8T5jvGjaeTJo2isOrTzDiQqQc87Rg8muu8QNqF98VLU62LX4&#10;0fE3Tlza6FZEDwt4QwOPMK4jbZ3A+XjkkV4WKzVtuNJfP/gHsYXLm1zVH8v82eZ6t8L/AArdfC6K&#10;Cy0mPwB8No3D3XinWYN+t+JCp+7bRdQpI4A49T68Z4l8DeBtSbTtQk0W98G+CrNT9kjlbz9c8St2&#10;Kx9FBP8AF90A9zxXqOqyeI/i38Vbq5lktPin4+sI8y3bkR+F/CMa4Hy5xGwTgA8Jx/FWZ4N0jUdd&#10;8eX1v4FjHxB+IAQtqvjO/AXSPD6dCYN42KEGcSNwP4Vrmhi6ivd/mdNTCQtsjyPXPhBonhy2u9R1&#10;hL/SNQ1bjQfDVqfP1BwT8jTnjYD6YyewrL+IH7N9x4L8OaZp95qslz421xgI/DtkWmntUbp5pHCs&#10;f7vUV7Z4N8Kv/wAJTe6F8LUfx18QblWk13xzf8WWkr/G0LPwgAz+9Y5PYVW0PT4PCGuXfh/4ZTv4&#10;q8azqx1/xrdfLb2IP3xAzfcQc5kPzN2rSeNqNcsndef6/wBXJp4OEZJR38u/kfOvjf8AYwvvB/iz&#10;R/CVubXW/FmsbWm0uy/fvZuf4JGHAI6n071zvxJ/Y78Tz/E6DwDaGLVNYgPz2WmkXCxEDJUleBjv&#10;6V9Q+CZrvRLzUPB/wsjOr+LdS3DXvGM5wLeI/fEbn/VR9ctnc1N0pJPDUd78O/hBu1jxLqUTN4k8&#10;Wt8oWP8A5aBZD/qoRzls5auedSFRKMoK2m619fLyR1QdSm9JtX7P8PM+XPAnwn1nw54wvdA0zRI7&#10;zVdPVmuEjBYxBPvEkcDHerWueNvGF34f1Gy8PWBZoVZbiRB5gtwwIYhv4cjI9xX0J8KvhfrHjvW7&#10;r4ZfCl/tNxeqX8U+KpMxxiFfvkyf8s7deeOr10vimz029gi+BPwTeC50uVw3irxbdAKNRcH55C38&#10;ECYOAPvYH455nDBV6f1etTTS1em3n69DfLqmMoz9vSqNPZed+h8f+Jf2gvE+teG5oG0S5a6HBlhf&#10;MQJHf0r7X+B37f3hnwT+wj4csbm9tdK1fw3pyaffWxO12kUH94o/i3n5uO7GuY+Mw8Lap4b0f4D/&#10;AAh0uxv7awm+1eIvF08I+0anP/y0k39Y7dOgA+9tUfXhPiZoGgeNzonwr8AaTaXJsHze6w8eZbtw&#10;SXkZv4YwST74A+vwuM4WyqcXCjGUHJ8zemi7u+1+nU+0hxNmjaeIkpqOi31fZW7dXsfPX7Qf7Xen&#10;fFnQy4tbtrx5D5cc8e3CjgMT+fvxXvXwD0zw5+0v+zBq1/rUiaZc+HwsUEQfa6tsGH47E8Vyvxd+&#10;FHh7xR4t0zwV4W0uzm/swKl1qZjBkldR85J6bckk+mMVJ8TvhJot1r2k+CfAD36ajMEg1C6imIWa&#10;QAfwjgBeWPpXJV4NwssKoUJOEn7yv0Xnba6OiXF2MeJUsRFSitPd/TvY8U8FfDDUvEXxGufD2jXW&#10;nfZluDevPeH96UTkp6jIH61798bfjpYfE7Wf7C8M/wCnzxQC2NhDGQ4YLtxtx0HrWJb/AAv0zwN8&#10;SZPCnhR9S1DXb7/R5rmVN0t1KcDaMcjJycfSpP2fIL79nn4/a34b1bw/cQeKtYhitrVmQNLG7n7h&#10;xypPB9a+UzbKq3tUowcnCKat1v1PrsszKhGi63Ok5yaadtPJHG/s9xp+yF8R2ufGOmwC5unMyw7g&#10;2ARwPTcPepP2gP2pbrXfjDofijTNKEKaPIWSRIy21CpX5mx157V9lfH74HeH7T9nWDRvFeiWA8bW&#10;p+03cl1jzULMSrBhyMDFfPvwg8cWfg34i+GPBXi/RbO7sdYlW5tXW3z5sZzsDH0JAIz1ry4UpVZu&#10;u4OUktUuiO/65CEPY8yjG+jMv4X/AA98PftNWWteJfElxLBbW9wFt7YZQu2wNv7Z6gcV96/s4/F7&#10;wTZ/swaboGmzWEMujQG0uopGUSBx1ds8nd1z3zXgP7Yvi7S7HwTdy+H9KhMmnoNtrFH5bSc4VRtH&#10;BOcdK+JNLvZPEviHTYPEc154d1TU7gRSWpZ4m8sv8vJxuznGfWs8Fga81LEU7+zWy3todWKx9CcY&#10;Yao0qkvxPo/wR8RfC9r8f/HsdhHp0qSXrPZhGDBP+eg/PjA44rI+I/hHwv8AFf4p+HY7yVbG51Ge&#10;4l1KG2fygkAA259ACeMdq4DVPhR4Q8HfGbQIoriW0t5JhFJMrhPmZNoBI9WIA+tP+JPgKXQPHhl8&#10;M3M91rlwyxQI7bzOHPKHPbvXnuKliPaU5PVaXXX1PXnFQw3sqtnyvW3YrftWhPgte2cvhDWJNX0i&#10;AGIWV0wlccYGGGc44x9K7T9jXVfCHizwTdv4l0mO68RSzmSd7uIL5ikZwB2H0qaw/Zp1fSLm18R+&#10;O59Ot9OgQ+TAj5BmyCASfbP51538bfGUh1G1l8O2c0EyuvlLbIW+09sD+9n+tddSMqtNYWK135l+&#10;pxUJUlUeMlK6Ssk/zOp8Y+AfC2mfGzS59Niisbe4nO6EMNkv+yR35r3Pxd8bdM+DBs9S0xbSKDTU&#10;EnlIAFbHLYHYn2r5D+MPhPxd4e0q21PXtC1ixQsvlXDxlRExxgkjpWf8W/DXjLw/4FtLvVpRq+l3&#10;EYzNbvgBj/CR1NH9mOpyKrU8v+GOevjYTnJwhdNX9PU+9vjF/wAFDtE+MvwSt7nSNZSGFow7I7iK&#10;WIgcgg/jXkHw88R+E7D4H+JPEGqw6Y02oxTStMwUu+VIH4n+dfOejeJfD1/8NoLW5s7dnVdsqcK8&#10;Jx1+ld/8Kv8AglR49+OHwxk8R2mv2+kaDegz2FlcNIxlQchiBwoNdmEwVOm2pT5Un17f5nBmEpRp&#10;xlTfNddB3wE/ahg8NeA7e01O/gh1BGaaGVeCFOcA+4XArnvij+09JB4istRt4ZNSaG6WaR1Utn1J&#10;/D+deIfFH4X+KPhP44vdB1nTnE+mfJiPlHQ4+YHuCM16v4O+Nvhjw54QtUksbaR0RUZWTDNjHGP7&#10;wNdOLyujSqqrTvNS1sRgc2rzoexnaNtL9Wdt8cdY8bfGCwstXsvD1yulhFYrKyxu4ON2F7ZAwB7C&#10;vVPi18QPDfiv4X21ta2lnBHBERsCANDxypHbBrP8U/tVeH73wHALaa3htWiEmzhSCF79/WnfsV/D&#10;bwp8Z/EOv+JtSjbVGedYV0xmPkhXXHnkDqcjGPrXzsIVKqUqkeTk8t7nuYrEU6Ku3zOXT06ninw5&#10;m8fa/wCHtQmsPEkFvpVnMUV3K+d5W7G0E8tgV9CfEH4a+FtQ+FCvYTCC9eFD5kbAZPfPqT616B8W&#10;P2L/AA3Z67pFpp0I0KznnX7XbwsRHKpByMHoTir3xe/Zd8N/8IBJY6ZK1tLAm1DC5JQAcdTzWObY&#10;iKrwpr3fkZYCTlTc227+Z8U/C/8AZAm+Nut6zPeauTbaaSsShwCWxntXf/s//EDR/wBme1u/Cepv&#10;F9lvrkmG6nGVU5+ZG7Z9CaxH8Jap+zTod3q+i6xLqM8zn7dbytjdjoQOxxWF8GY9K/aX8ZtPrnkx&#10;WcJLvCZAG3/SvalCvXUlUlelpZ9vkebGtRpNTjG1TW/mdH+0Fc6be2N7rmjyxwNaEvG6kANjnHHU&#10;GvnS6+KGq/EqaKKZfJt4yC5zzIR0r1j9sP4Oaf4D0a1k0bU5jbyziMWvnblZT2x7V5j4d8OmGKJV&#10;TAODxX33BXDtOa+sTd+V6XPjeMeJJr9zT91Na26naeDLaa1McsUjRvHypHWvRvD/AI0tJ38vU7Uh&#10;yMGaIY3e7L0NcLoqNZRKoP3a6BIFljQunJ9eDX61Xy+hWp+yrxUl/W3Y/KcNnGKwlb2uGm4vy2fq&#10;up6HDovhS4iWRpLQs4ycsVP5dqK4YWaqAA8ox70V4r4UwvSc/wDwNnvLj3F9cPRf/biP6PP2ifg3&#10;YfG3wPNppEcd1Gd9nKRyj46H2PevzP8AiN4cvvhl4tu9J1S2mt7m3coUYbR7EeoPqK/VXSdVF1IJ&#10;XGUb7p9K84/aI/Zy8M/tCWZivo/s+pwg+TexKN6H0PqK+XyjOfq75KmsWe1neR/WV7SlpJfifm3/&#10;AGrb6psjcNBLwqP3+nvXJ+P/AIN6R4tuJGbbb3rj/Wxfdb6ivfvi9+wH4++H80lxp9nHrenRuXSS&#10;E/Pt+navHtZ8Pa5oN0zT6fd28nRleMrtPp+Ffc4bM6crOnI/PMTldWm37SLXyPEtX+BGq+H97mzN&#10;7F1SWJsg/UVyOo2F9aTmJ4GTHTCkH9a+nLbWJNOhEF9aSFnG4P0OD64pbnQdO8SQbzboSpyA6Bs1&#10;6VPM4v4jzKmFkj5YmjvEBBgkO4Y4U7h78V0ngP4s+K/DHhJ/DOmS3OmaNeXIk1JrFRDdXyZGUebq&#10;RjoMgD0r12/8B2LzMGgWBixOEJGR7VXHwgsJdxt5ZoQwy2V3gn8K0qzhUjq0yKUpRd1oafhj9qLw&#10;rpOm3fhSW31fwD4JSHdLaeHSJNS11h/BcXTfN83fHAz0p+gfHzwZ428I6lY314fhz8N9LdUTwt4f&#10;Uvq/idsZBuLk/wAJx8zMcAnha5DUfgDJqys0N3aNIOgZSpx71yes/s6eINNUlLVJixJHlyA9O/41&#10;zwwNCetzsWZ1qejPedJ1Lw58RPhJHq/ivXdM+GHwdgkb7B4P8PSiXWfELJkZmP3iSesknHJIHFV9&#10;X8WWnxO+HyWl5c2nwb+CNqRLBounnzNU8QAdGc/eldh/E/ygk4HSvmK98BaxpEr/AGnT7qJUznch&#10;2jmqesyXM0yxTSyTLCo2bmLBMcgDPT0pyyhv4Zfh/X3mtPOVr7n9f5eR9KeJ/Gtx43+Fg0bw9ZRf&#10;Cr4NWzbpWz/p2ukfxSOcNM5/75Ga4vR9O1n4keB72y8Kwv4P+GGmnffanOCjXxHct/y0c9gOBXk3&#10;iXx9rPjGeybV76fUk04qsEEx3RBV6LtHGK634rftFeKPjRb6Xp2tywQeHNLZBHo2mxiztGRf4dqd&#10;CR361hLKqvMuWz/Jf5vzZ0wzWkk73X6/5LyR1Hwt0TxF8UfDGq+E/A0ieHPAVmxm1/xJdjyo9g/5&#10;6Sfxt6RjOTV7w9APHGm3fw/+G0p8P+A7ZxJ4i8TXXyS6jt6vI393rtiH41zvxL/aMvPixa6N4dls&#10;08K/DrSGULoujjylAHVmY/6xz3ZsmoPFXxRt/iFcad4R0cR+D/BFu3zrGN0kgHV5MffY/lXBisJi&#10;6doU6dr633t+rk+h14XF4aV5VJrtbZv/ACij0LVPiWPE3hlvg98E7aTRvCAIPiDXpvkuNYYfekmk&#10;6iPriPPNcZraRWaRfDj4ZxSXclzganqnIa8cfeJYfdiHP1xVrxT4strbS7LwT4FjistLuH23F5I2&#10;xro/xSSN12j079K0bvX7P4X+GH8JeDmW+8QaywjvdRTBlmJHMan+FQM5I4A968h0q0pR5otX1SfS&#10;325vv2R6scRSSfLJdpNdX0jFdu7OFg03VfC93L8PvBjLqGt61IIL64thmS5bum/tGuTk9AK6nxx4&#10;UtP2aNOg8C+HJl1jx7rm2PV7u1G9o2b7ttGR6Z59Op56QWusWf7OPh6RdOuornxdqq7Li5UbngBP&#10;3E9MngDqTya4PwL8Q5PA/jY6/bg3mrxq5a5kJZIXOcgN/E56s3bpWLTnFSgnK70T3nL+Z/3V0NoV&#10;bNptRa3a2guy7yZ2Hxk+F+nfsy+AdJsYdaN74+1sedqNvAodbONh8se7ruzwPUgn0rqPC+iab+xX&#10;8DJfEWrLDe/E/wAYQlbC1kAb+y4G6yMP73Qn1OB61wHg7VrnQPGa+OfFVjNqkxY3FrHccKzkfJK2&#10;ep7qvYc1f8H6fqHxu+IF38QPGIc+HtPm3OWz5bFeViXP8K9/U8d6uUIqElUleKs5v+aXSEfIn27c&#10;l7KNpP4V/LHrJ+bPRf2f/D2n/sc/B68+M3i2FLzxxr6unhizuMF1dwc3LA9+Sc9h9az/ANjLwdB4&#10;VHiH9o74jM13FYSyS6Ulwfn1O+YnDAHqAeB6VxPl6/8At3/tARWrGaPw7pQCvyRFYWoPQdgzYrpP&#10;2gvGV/8AtO/E/wAL/CTwNHs8OaARY2kcQ/dsV4knbHYDOCa1UOd+xqO0pLmm/wCSPSInXSXtaavF&#10;O0f70urD4C6LJ8cvFvxC+N3xCvpR4f06OQyQOxMWo3Df6u3VTwVUYHFY37G/hLTvHPxp8QfFnxXE&#10;i+HvBsbXnl8LH5gGIbdB0woI4HtW1+1fqsMlx4c+CPw9jabT9CdLacxc/b79uHdsddvNN/aXWL4S&#10;/Dzw58FfDkfmX0Lrca1LDy97dyEYQ+vJ6VNXBU5XdNcsqnXa0F1fqTSx01bmbah53vLsvQ5r4JeG&#10;NT+O3x18SeP9QkuxounXX22WFWIt7dmfMahemFGW9sA1z2mRW37TP7bNlr2owRXOj6RdI8YkQY+z&#10;27blB9S7ADH+0a+gPjvpa/sbfsh6d4IgkhTxF4tAnvyv3wCBvJPXA+6PYGvEfh1pI+EXwvv/ABI4&#10;2Xk8ObfnBMjgiIfkS9ZYTD0JU51aUbKb5YLy2b/4JviMTVVSMKkm+Rc0n1v0X/AOI/aN8J6J8dv2&#10;v7LSNOtY7fwvaavFCy2+VeZVcGdiw7KBIR9Aa6j9tHxNpy/tV+CLzwZptlpkvhyF57tYlJFx5o2x&#10;xsOnyxDg9cyVs/sU+EpNH8VTeM9SsxcaXZiZJJ5E3JGAm6Q8+2Bn3NUv2avBkn7Qv7VA1a/Xba3F&#10;+15OxXKxRoQwX6D5Fx6VhLJMvjKpaC5Kcbesn1OiGdY6ag3L3pu9/wC6jO/4KB6P4w8FeCdG0ae6&#10;t2vPErNMkDKfMtIcY3D/AHicD6Guhtf2cPDX7Jn7Lfwi+IWo67rt/qdxqsUs+nXAWS3KCRgzJ/EA&#10;EAb6msb9pzU3+LH7X11pVldS6hZ6TOumWjO24tsOOPYsT+ddL/wUK1BNN8W+DPh7bTNcWHhi1jUq&#10;TuXzCACcfQCsMNwrhqdOnhktZJuX3afmXPiPEScqvNtJKO/fX5HV/tx/GnSNe+BtzepAJbG9tf8A&#10;R2Efyy5AIx78ivAvg78GvHH7UH7Puq6la6cINF8OxxvfTSnJjVhwwHfpXpf7WvimJf2XvBvhpQcy&#10;yG7IKAcEYA+m3H5V1vw/lufg7/wTG8WzW11Lby+KdRg05djbQI0Usw/HNeJHgWM8Mve99tqL6eTP&#10;efHUoVm4R92KXN59/wDI8uX4F+DPBHw1YXdhZ3uomMCMugzyOTn1rvv2fv22LbXfDMfwy0y1vJvF&#10;ekRyadb2dqjO9wApIKY6naOnbFeUfAHw9p2r/CHx3qHiKS51a50zTs6eksrERTu+FbjrgZP1qn/w&#10;Ss+zfCP9vLwJ4iYI0lhfSXE0kmWJQRSBznr0Y815uE8PcbGFV4mfNy7eb7npY3xAwVWpTVCPKuvk&#10;es/Bv4dxfHX9qbxBoPjO1ljHha0i+3WlzF5cxlYttVweeB1FV/2+v2WPBF1pumf8I1p9lpWpw30M&#10;cTwIFEqs4Uhh3xnIPtXknjH9pbxRov7W3jfx/bXBub3xXqMrXqPkiZTKdhHuoPFZH7QHxl8V6v8A&#10;EPS7gORY6PeRXW3obggBtv6n8azxnCGbUqyjh1dct/w2JwPFmX1Y81eSWtvlfc1P2kv2JYvCnw4t&#10;9dsbxjcwxq8kTYKFhglMeo3D869F8HeD739kz4a+CviT4Wm0XVdA8WxQwTWkDMJkk2vJsbJwGRlY&#10;fiR0rxv49ftdXPjrwUNKtI5He4ZtgwdynADZ9/kX8vevM/BPjvxJ4W8CtpM93eXFhZSi7it0kOxp&#10;TlMgHowDHOOteXlnD2Y1cK/bwbs7Hp5nnuAhXi6c1qnt26H0Z4u/bi1v9oTxadF0O1m0/U4pvNeS&#10;4YHywh6e/wDgah+Kf7WeueArWWO6tnS5iXDnOQTjBIr5b8JXWvaD48m12B9lzcO2YVP3QRgDP5Vf&#10;+IPirxJ8UYlW7hSGSX5XYtljXVX4IxVXFQvTvHfzv5nLQ4ww1LDz9+0v0NqP45y/F+8bSbJ5DLqL&#10;EzswA8te5Ge9enad4S8HfBXwiJBPC99cR4IXlh7k14Hofw0fw/aLLDNJBfJ0lTgqa1l8NX984F/q&#10;E9whH3T1b8a+hxHAGMlUhGm1GG7XmeDh+NMLGMpVE5S6MqTNJ4n8ST3L3N3c2wkbyFmct5Yz2rqt&#10;O0qOG3DFQGH5mm6ToaWcKRqoCoMcVqW9spwCvAr9Vy7LoYWjGlBbH51mGPliKsqknqxbKAo4PXPY&#10;81qEPKU3sQVHHpTLC1ClQQMCrsVjJcTg7SEXoccV6cKakeLVqNaDFu5woHBx7UVo/Zl7kZHtRW/1&#10;dHJ7Zn9COg+NHsp0SSYBJBkblIVq24/HUEQILwK5J5yMmup8L3MfxO8KWWpPocumJdpvS2uYlSVB&#10;2JAz1HPXpVHXPhtaSTrELKASsNzttzsWvwR04W0Z/QCnM82+NP7U2hfAj4V6trviTUbW1s9Oid2Z&#10;yArsBwoHUk9MCvx98Z/tmeKPjZBq/jK2vbnR5dUvZRbrCxVEQHCYHY4xmtP/AILxfGnU/Fvx6m8G&#10;abdww+HPDHlxvaQyZae4cZLsO+OAPxrx/wAR6DJ4D+DXh7R1UiaOyFxNgch5PmwfcDArthStBM8n&#10;E1nObXY9K/Y5/ab8T/Er4l3vhPxjb2moPbRtJHMLcQy8dyy4zkdzX0bcS6PD4nttLEE9q17nZIGD&#10;Lux0wf8AGvnv9hvwUdc+Mun31yyfboNBlllCjDOC21MjrmvsTQ/2IfHfxv1fT7vSdOfTobaUP9qv&#10;MxIBnqAeTW1XGToWkpWTPPp5dSrppwuzznwj4Qi+Ls99b6QWa506QxSxXCeW24HHHJq9c/sveMrQ&#10;PJHoOpzxL/FaL5v6Lk19r/Bz/gn/AOGvgb4ru9e1vWpL/VdVCs9lEdke8DkgDnB969su9S03wfpI&#10;cG00uziGSzEIoH496dDiLFwbc7cnnoKfCeGns2pPsfkrP4c13wfcSQ31pfWrkn93dWxXGe3Ips2s&#10;XEs0DyLCGiAXgbeB0zX398Xf26vhv4PZ7WG0tvFmqSkokUcSuhb3Y8da+bfiB4jX4s6s15e+FfD3&#10;h+3ZsrFaW6iVx/tN/hVVfELB4d2qJ/IwXh3iamtGS+Z4Nc2zanDdFpGKSHMYyCgOcn61hahoGlXG&#10;nNFe2NjJIuMb1ClueuR7V7Nrnw30izsJXhintYwCdsch5/PNcXrvwGiu7KK4ttVeFHwfLkTcR+II&#10;r1cD4l5VV0dTl8mmePjPDzNaWqp83o/0PMj8FNA1FRP5MiFj1hkBK/gakvf2f9Pm03ba3M1kw5zP&#10;HuY/jXb2vwa1PT5Ve3mtr5UGCN5U/rirr+FtVsmYtb3SKvdfmH6Zr6nCcVYSsr0qsX80fNYjh7GU&#10;X+9pyXyZ4prn7NGox6cXt7iC8OcBF4LVgXPwG8Q6ZcIr6fIqN/EhD7fyr6CmfULUsCUO7jDoCay7&#10;ea8huQxllZVJJ2ybCT6dxXr083jLY8yeClHc8Um8DSeF0l86x1SdmUrvMRCrWCFuBOr28EyyQ5wO&#10;VYD1zX0bDrk8MD+a8rhznDRrIevqMVFcXVtcAlrSzbPB3R7Cf0NdUcxpyVpK6OT6tUg+aLsz5nvI&#10;d7G4uA7XAyQfvdQQevscVJHOumfYiIILiC2dHjTb+7ODu2le4J6ive9U8NaHqSyb9LjRiMeZGygj&#10;8M56+1UB8IfD1pbqyrcW7zYIMik4PrXRCWFkrteV/L9AdautE3b9e55h8V/iBefEgW893cIFhwot&#10;4U2IgJ5/HHGaZ8QPjleeJfh3Y+GrCyTTNH09smCM/wCsP8IY+g/U16De/BbTrm1UW9/CWJ+ZHThs&#10;96wfEH7NtzM6ize1l3j5pA+0se/H6VEcpwEowtFLkd12T/zOj+2sXDmcpO8935dvQdov7Q+kfCz9&#10;nq48L+FbW7h1fVwP7QvnUKxJHzYPU+gHGBXQfAf4seEP2a/gPqWu6dqMN/8AEvxCjWscQjbOmRHI&#10;zkjHTng8nFcen7O1/ZbEuFMm374C5H51m33wjnkuWiMKWyRMSXK5Z/SuR8PYVqUYtpSlzS7y8n5e&#10;R2PiOrzKb6LlXl5rzPVP2Pzofwq8GeIPivr2oWN34gRJItIs3nVp2lJwZCuc5JPX0q5+wt8L5/jT&#10;8Xtc+JXim5UWGhTNcNLKc+bcfeJ57ItfPOq+Dr7SHxKpaM8LtOc896bba1qeh2c1nb3l7Z2k/Esa&#10;SlVk9cgcGuXH5BOpCp7KpaU7Ju20eyOrA59CE4OcdI3du8u7PRvjb4wuf2o/2i7i7eV30qOUwxHd&#10;xHaxn9C3T8faqn7R15/a2u6b4T0lC5iKb40HMk74Crj2UgY7EmuH0LWdR8I3LTaXcrG7gBsgMGAy&#10;Rx+J/OrXg/x5f+DPHkHiN1jvNStZTcDz13K7kEZI6nrWTyt0qilTS5YRtFeZpDMI1ItVG25O8n5H&#10;vn7RccP7OP7K+keDLSULqesxiO6Kj5iv3pW/FuPpVv8AY40W3+Cf7NXirx5qMax/aoZIrRiORszj&#10;HrudgPolfPvxq+N2tfHjxjBqWrRQIbeMQxQwqRHGAc8Aknk12nxy/a/h8d/AfR/AWlaC+i2mneUs&#10;zeeJBKEXH90Yycsc9zXnVMnqujTw8lfmlzTf428z0IZpTU6laD2Voq3yGf8ABP8A8AP4+/aGXXb5&#10;BJa6Z5mq3TPzuKnK5P8AvkVz3jea5+O37Wt/cW6NKbvUVhj9FUuFGPpkD8K639nL9ovwn8F/gP4w&#10;sJUv4/FevoLWB1iBhWIA/wAWcgksx6dhVL9hbxL4W0j442uq+KdTttNggla882fcVZlViq8A87tv&#10;5V1VKNaPt8Q462Sj/n95lTqU3KlSUtFdv1ZZ/wCCkQtV+Nun6BZJGttodpDZhV4yyKMn8c13v7Ye&#10;mW3w5/YC+FehwkRz6yJ9WuI+rAswVc/gK8Q+N+tL8Yf2ib+9tbmJob7UNqSs4C7Wfrk+xr1f/gpl&#10;40t9V8T+HNAs5bWa28PaNa2I8mQSJuVfmYEcZzVUqLjKjS7K/wCH/BOapUUoVJ93+v8AwDyz4WeF&#10;pIf2UPGOqSuYo5b6C2QEECUqCSB9M5rlf2XbBZPjXZkQSz7LS7fy4iQ5xA54xz2r0q2ubjR/2HbG&#10;ykjKQ6lrM12H9cRhMVyH7Impjwp8Z5NVJYLp2lXjZABOXt5Ix29XFd0H+6k/N/hocUXarZ+X46nl&#10;+vQmXxYF2BR9pBAPX7+a1fiPYmK5ibAYMQWB5Oc9ao66rt4rM0hKOkqvk9Pviu5/aS0NbHxe8cKq&#10;sTxQTJsB27ZIxICPwat+ZRah1f6WBw0VRPRO33/8MecWvhu3vfDiSiFBOrPhgvqx/wAao6JpKSXD&#10;ROB88eR9QTz+Rrp9GkP9lxwqpKjcPr81YWmE2Gox7trZLJz9f/rVbik12/UypTb5rGPLpQsNTUgF&#10;UGDz1xU99pZtXaRFwofGQK0NetMuWBChlI/rVool9o6yAHJUZA6ZFQ4as6eZ8qRhjTjMQxztPJxU&#10;zWQtY1bhgTV+Ky2hSM4YUyW1VSAQSR26U2CkysqmTcB8qewrRs7VQgB44psNuBtIUgH2yDVy1tC8&#10;mS3yt04osKbtqEMTOVUKSorqdJ1Ka20ue3RYvLuUEbEoCcAg8enSs/TNPyN23hetbNjpTX0qpGrN&#10;jniu+jT2sebia3Vma+nkMQE4FFdgmgwlAWLA96K6/YyPIeMVz+kS7nbT9OkuJCFjUcKOMn0rP0RZ&#10;Z7KQSmRZbjcWYjJXPT8q7LxPrmnrcW0U9hLIkciu+Ap2/KccZ55rmPEHxG0e2ufJt7W4Ep/gjiLu&#10;fwB/nX8zzdn7r2P6Zp80vijZH43/ALYP/BF/xbfftManq9realr1tr+ovfRFbcOSGffsZs8YzjJx&#10;0r7G0b/gm7p3j74GaNoPxDj0vRba0jzMylPtLEHKncOn619O+NfifNo9sZFjFgrfdVlDXDj164UV&#10;5J4x/aM8H6FGb2/u5PEN+PmW1gYSKhH99jxkUq+YRox58TU5V0S3KoZapycaa5myv8BP2Ifhr+zd&#10;BLdeAvDK6xrU0YibVL9i5ZR23tk7c84Xij4lftDeJfhr4+tNPutR060sQBJMLSMOAP7gHY+9eU+O&#10;f20PFnxCnks9Pkh0HTD8gjthmTHu9eYzGa61UyzzTTOzZaSVtzH8a+cqcZwo831empN3SctbeZ71&#10;PhyVS3PJpK2iPoLx7+2qnnO2gaR5l24wbq6OW+uK+fPiLrPiT4w30t14o1u9e1Uny7OFzHF+IHWr&#10;1zeRwxZBQgdOKqzaikxUfKT146mvksTnWLxDcqk7/l9x7tLLKFL4V95k+FvDemWFuqQ20aFT1K8g&#10;j3q5qN+Z71olxhM/hWhbwLMBiPywPaqsGmrZ3Eksp3Fz8oNeZKcpO8nc64xSVomdfaVcappksRd0&#10;DjAPtVVPDzwaZHFEzNKnduc1v+Y87hOVjA5I9Kr/AG6K1DJH85U9aujCU5csFdkzlGK5pPQx5YTZ&#10;FfMXDAcgd6wvF3xCsvCdq5mmxK33UU5as/4gePLmS/ktLRPKKnBkxmuOs/CUup34nvmeU9Szd683&#10;McylhKjprSS3Pp8k4ejj4KvUfuP8Rt58SPEPi+Jls1Wztw2EZow7v+dWL1r3wh4Se/1sWlwyAkZj&#10;EbZ7D5MZrrLWDTvC3hq41S8KRWtqm/8AKvDtf+IPiP4jXkl/b2sDaDBJ+6hIyQM9TXXkud5vWmpU&#10;a0oxT7s24hyXIcLh2q+HhKT2TSv63PSvgxJp3xN0+eTULgaRKgyDGDID6DB5/Wti5+HDXlvK1tcw&#10;yIhP+tQoSPXHOKwfhjpttdzJqFtdC2eVAXj24BwOQBXoVvapayPcCYxrdDlnzgHGBX61h+MMxpxX&#10;vX9T+e8Xwrl05txhy69Dz/U/BdzYbfOS3RSPlYSqoc5GByR1qC60CWIZWOdHB6gEhT6cVseL9ZvQ&#10;Y4763jKQ3a7JTksUH8QxRrat4J1e21zT5ZLizvWxcIM4HvXr0PEPExsqlNP0drnkVOAqElenNr1R&#10;hpcy2nySGOQEYHnRpIPfgg+1Q3Kte3YmaGFm3AN5e6NcY64UgCu/uLOHUvEWl3KStJa3/LwTfMm3&#10;HYHpXU6R8I9MurqQX9qsayMWR4XKbR6Y6GvocF4i4apZzjKP4/I8fE8BV4O8JKX4Hk4vBZE7Y7lQ&#10;D1Sbcq/gy5P506LUrYQu0s7CU9Flswy/iVbP6V6lf/s9abeM62ep3EDNz84WTP4ACsPUv2eb5rtL&#10;a31C0meYEqJVKE/lmvfw/HGAdv3tvU8atwfjk2nSv6annN41pcR7msNLuyzYzHuVvyYDH51X/wCE&#10;H8N+Ip2W60W4JCkn7OFmdePQda7PxF8Ddf8ADcTS3FpaGD7plE6bc/ia51/Cl9BGZ4rC4eM8NIi7&#10;0I9mGR+te5h+JaNaP7uon8zxq+QVqMrVINfI43Ufgl4NuZhGsl5ZuRkGVGQg/Tp+FY1z+zVY68zr&#10;Ya9A8icqJpFTj8cV6Q01zao6RXF1AAuF5I2/n/TFU9IhbfLJIILiVTnc8Ss6/iQT+tdsc3011OVY&#10;Dpsecal+xz4ksoWubeNbq2j6yqMqD9VyMV5/4w+D3iTTJHEmlXDBecqgbI9eOa+ktTugI0K20FrI&#10;fuvbs6Fif7wDAZ98HrTF8Y6np0xCXFxGwwGE7rLGfwZT3HrXVTzSm7XRn9Vqp2iz5EufCOpxqBLZ&#10;3KFAMjyyAPwxSRaHLBOitE8bEcAAg/rX1pN4wnkn3SxaZOx4w9kNp56jB6dPT6USa9pVxJ5lzoWk&#10;ADhjbySxSD3GQR/Ou2GMoT0bJlTrxeiPkPVLNrcAg5AP8Ixj3qOfzJisjmVxxyxJNfWeoaF4C8RW&#10;crT6XqdvPJ1dJIp1H4ZXn6iuc1L4L/D+7sUjiv76zJz881g/yfUqTVXpS66lc9RKzR893msXt9os&#10;Vkt/cNaWxLJbM5KIT1IHQZqHRtW1HwlHPPZ3Lwy3UTQybRyyHqvSvap/2cfDc5b7J4s09h0+dimD&#10;9GAqjffsg6pcQs9hqunX0Y5/dSBmH4DNZuhB6LuWsTreSPApNQnurlnmb5yQSSMdDXTfE/4tX/xO&#10;1WK7v4bOGWK2t7VRbpsRUiiWNRj12qM12Wrfsg+KUDkQRunUNuwT+FYN9+zP4q04sBp7ugPXHShY&#10;e75weKUVyN+ZytpqC6VFIxCyq7hlIJ+Uc5H45/Ssy5t2uJRNEP4y+OnHPH610mpfDDWtNYxTadch&#10;0OCVUkE9qyrrQb/S5SktvOpA3AMpwR61NSgy6eIhe5Uv7yCe3jVgBIrYPfqKh0SY2okt5kfYc7Tj&#10;ipHtTJOd0O0tzt6Ae+KuRzDyQpR1YDAYdK5p05Jo6I1otMlCRw25OOvTPFel/su/sa+Kf2rfFBtd&#10;EgMGnQEfar6RT5UPPb+83sK4r4a/DbUfiv450nQtPVprzVblLeMDkAscZ/Cv3k/Zb/Zq0n9nf4Ra&#10;T4d0q2RZLeBWuZgo3SyY+Zz+NfI8WcRPLKKhRX7ye3ku59bwtkcMwrOdb+HG3zfY+P8AwT/wRs8E&#10;eGNHjOsT6hq93t/eO0piXPfAXt9aw/iH/wAEwPAdtbSCwhu7Fxna0c5bH4NmvvjxVbJDvwxYr154&#10;+leVeNNtxI6mJAOfavxetxPmnP7T2zv/AF0P2bD8NZZKHIqEbH5l/FP9jHWvh3JLJYTDUrNT027X&#10;Qe471y+heFDCsSFAkoO1iwxj6ivv/wAaaCrvIAuQ3UdQa8E+LXwTTVvOu9PTyrhPmkiHSQev1Ffo&#10;3CfiTNtYfMt3opf5n5xxr4YJ03iss0tq4/5HkJ0rTbH9y0CSMnBYZwaKqX3ifS7G7khncRzRHa6s&#10;dpBHtRX6ss1ptXVQ/Hv7DmtHB3P3b+J3iK+sLWFYbmWITZDFTgn5h36irqwJo/hGeW2Xy5TbmQuf&#10;mZmx1JOSfxoor+eof7vB9z+klv8AI/OT4vfF/wAT+IvEr215rd/NbzXTo8Yk2KwDdMLjisHQZWbx&#10;HeQlm8oQq4XOADnrRRX5xxJJ/WqivsfS5Qv3SZ0hRYioVQoI7DFAJZASSSaKK+ei9D36e5narO4m&#10;jUMQp7Ve0OJUulYKM0UVrTIq7l9J3aR8sTg1EyhrgZGetFFCIiV9RdooJSpK/SuWt5nXxG6hmCtD&#10;kjPBNFFfV8MxTlK6Pn89bUVYxNZtIku7hhGoZlBJxzUAUPBECMgiiivyvip/8KdT1P23g7/kV0vQ&#10;5j9o1RN4CtLViTbzyAOgOAwx7V478MZnsPFX2GF2S0ZuYs5U8UUV9dwql9Sl6n55xxJ/X4q/Q+iP&#10;C+nwQpAEijUIDjAxitO/lZrqeMklIlBVewNFFfUQfuo/PZ7nE+Hbh9SfULm4dpZ4xhWbnb1q3Ysb&#10;j4cag0hLk7jz60UVM/s+qNqb39DufCuj2txoFpI8KM8VquwnqvSu0iJ+zWi9iBRRXXhFp95hWeqI&#10;PHv+hacHhJjcr1Xg1eaJW0jSZyD5wizvyQ3Siisa3xR/roXDaR5/+07qlxbfBcrHNIgluQrYOCQT&#10;zXqP7IuiWkHheyRIECiNT3z0/WiivZyltRlbzObEJOpG59M2nw48PeJdMRdR0LSL8Hj/AEi0jkOP&#10;qRXFfEr9lH4eNoFzep4WsILmNSVaB5IVH/AUYD9KKK+yyurO61Z8vnlGCi2or7j4p+K3hew0DxBJ&#10;DaW6wxgtxuZuhGOpNcHeyMzDLE4QNzzz60UV95hXofnNdbkmpQp5SjaAF5HtwKoyxLLZOWBJIwec&#10;Zoor1oM4/tIxpY1EwXAIGOvNSsgtpZWjLISB0Y0UVcGy5pXRnu5ks5C4WXa2AHAcfkafpem299dh&#10;nghUllGY0Ef/AKDiiiuqEnzHJVSsjpvEelp4asp3sZr63YM2MXcpA49C1cvoHxM16V7aOTU7iVG4&#10;Ikw+efcGiivWwr9w8vE/Ge0+HtPt9a015bqCCZ9ucmMDnHtVbWPAejS2hL6ZaOQcAmME49KKK1mK&#10;WxxGu/DTQJHcnSbPO4DhMfyrj/Enw20KHds023XavGM8frRRXMn75Teh6x/wTd8E6TD+1RoDLYW4&#10;ZVkcEjOCBwea/Wm2uZLbSLwRttycdBnFFFfifiO/+FGH+E/afDr/AHCX+I898WSMxfJJryfxbI3m&#10;yHJyDRRX5dV3P2DBbHnvigkjJPOK4e/Uf2jHx94Nn3oop017yPRqfCeSeNPhh4f1TxReXFxpNpLN&#10;K+XcryxwKKKK9xV6lvif3nyzw9K/wr7kf//ZUEsDBAoAAAAAAAAAIQDRIelutSwGALUsBgAUAAAA&#10;ZHJzL21lZGlhL2ltYWdlNC5wbmeJUE5HDQoaCgAAAA1JSERSAAAFVgAAAwAIAgAAAEBcq5UAAAAB&#10;c1JHQgCuzhzpAAD/yklEQVR4Xux9CYBcVZl1dXf2PSELZMGEsO+KqARBo0HEFRmEEQXHTJBlHBfU&#10;QcVfjIqK27iMChpRgwPCOIILiiQYJRjUEQUVZAsJBAJhy752Ov2f7zv33npVXVVdVV29JedRVKpf&#10;3XeXc5e63/mW29Te3p7TJQSEgBAQAkJACAgBISAEhIAQEAJCQAjs7gg07+4NVPuEgBAQAkJACAgB&#10;ISAEhIAQEAJCQAgIAUNAFIDGgRAQAkJACAgBISAEhIAQEAJCQAgIgT0CAVEAe0Q3q5FCQAgIASEg&#10;BISAEBACQkAICAEhIAREAWgMCAEhIASEgBAQAkJACAgBISAEhIAQ2CMQEAWwR3SzGikEhIAQEAJC&#10;QAgIASEgBISAEBACQqCp44kAG846JtdcTA20PO+g3MDBbQ/9tQCyXbtyzS2jfvDH7sbxhhtuqL6I&#10;N73pTRUSL1q0qNy3J510UvWl9OuUa9+2X7n6j/3Bw/26aaq8EBACQkAICAEhIASEgBAQAkJACJRD&#10;oAQFsP7V0zqmHv656wcceVz7pg07/3pH299+v2PJje3rnrFkzc2jf/FId+NLCqCybI8E1SQDBXDc&#10;ccd1rPAdd9xREwWwY8eOu++++9hjj+3utre2tv71r389/PDDBw8e3KiyQAGMvPRHHXPbOP90UQCN&#10;Aln5CAEhIASEgBAQAkJACAgBISAE+hoC1VIAQ9/16UGvOzvVvm35PZv+7dX258BBo3+2vHKrzjnn&#10;nJQAYnynknzH3JJsv+3HXylX1pDT3tNjFMATTzzxl7/8Zfv27XW0pdYRAArg5z//OeR/sAD77rtv&#10;rY+XTC8KoCEwKhMhIASEgBAQAkJACAgBISAEhEAWgQ996ENFgHz2s5/tUxB1HgugZeZhqHHQ+ce6&#10;t2/eUFMzFvr1ta99bcOGDTVZ9ReVAjm/3Kum+tSdGAL5nXfe+fvf/x7yPzK56aabbr/99uXLl+N+&#10;3XmWfHDTpk3/+Mc/fvvb395yyy1IgOJQLsrC/QYW1DRocPOEqXhvYJ7KSggIASEgBPY8BJZdDlO6&#10;y5fFhuPP869bhb/wgXfTnZqw8WzDxQyrvlZdd354MF+tqh9WQiEgBISAEBACfRQBUAxFLEPHO5Wr&#10;3okVwKCT3jz0/V/aseh/di67edil30l5tf7ul1s++U77szorAMj/fHb9+vU33njjrbfe2rFaKU3H&#10;r7puBZC1ROi0M8vV5Kmnnvrzn/+8devWjjkMGDDgkEMO2X///TvNvNME27Ztu+uuu2BoUDJlS0vL&#10;wQcffMABBzQ1NXWaVbkEyQqgeeK0r373v9/97ne3P7G8fctGOQLUDakeFAJCQAjs2QhAVl+4YmZu&#10;9iVXnGnehPbn9Kv4mVfHO9UAlnkKHy/NzV908axqnsuBAJi78hxLbZ+WzC6oS1U5KJEQEAJCQAgI&#10;gXoQgECeVfsX/VlPjh2eIQXAUrKfq8y8khXAwONPgfyPjBAFYPDbLsrmuGvFfVUWUJRs9OjRb3/7&#10;22kUkL2qzK0rVgAVKIZqSl+7di3iBZSU//H4zp07//a3v8Fpv5qsKqSBlcSvf/3rcvI/Hmxra7vn&#10;nnvAEXSxID7ePHrCddddd8kll+wcv2/TyHFdyfOmF03MvrqSlZ4VAkJACAiB/ojA7HNmL7msSFVP&#10;5b+J74tzyxfMpW2A3bz88vODoYD9yauinn/WCXMMlOqeXbVsyfI5JzhbMO3Mc+YsX7KsJguC/oi+&#10;6iwEhIAQEAK9jUDSxvNDR4+ARlUwCf91yP8mA1aox9D3fYHftsIK4C+3Z1O2PXJ/rQ149NFHoYov&#10;dyE3fvXRj360XM4wjK9Q6P33d1KlmgwBOhY0duzYl73sZaNGjapQB3gEoJnlEsCqP3t1TAYeASwD&#10;XQzKXTA3OOqoo44++uiSCTotouRT48aNe9e73rVxyJhysQCrEe9HfP5/sq9ah4fSCwEhIASEQL9H&#10;ANL2jAXXJG+AfHtmXbxo/pzczHlXLYqGActXTL+Efyy7/NIV+ALX/BkLihmEfBarrlu4eOZ0tyqo&#10;4tlp02bkFi9lTZYtXdzvkVUDhIAQEAJCQAgUIJAMDeoINFCWAoDmv2lEEHebJk3dtuBTOA4gFdu+&#10;/rlaO2Hp0qXVPHLCCSeUS3bffffBI6Dcde+991aTf1fSjBkz5uUvf/nMmTNTJjDLHzZsWDZWfwUm&#10;AgxCejD7Od1csWLFli1b0p+DBg0aOHBgtsITJ0585Stfud9++5XzAui0iJLNf+c733nkkUfi/bHH&#10;HiuZ4LV/fCrdz37OJkbR2asrOOtZISAEhIAQ6KcIzLp4fm5hNT77M2fPopMABPT4GXr+Eup6sx3A&#10;NXfBjPmBP6jmWVRkzuJL3bZgac7NB3QJASEgBISAEOh2BCCQpwuFdZ8hQMq5jiLKUgBJ/kfVmydN&#10;xXvbw/ckzNoerM3iHebr0G93Cjkk6pIn9nX6YPUJzi5/VZMJaghp+fjjjx86dCjSv+ENbzj55JNf&#10;85rX4AMOCMRNhOurELGPInpJ+R/3V69ejfcpU6Ygwamnnvra1772dX7hJuiAY445BuWCcahcz8pF&#10;pGfh9o9X+hMmEqeccsq5557797//vWT+lPzLyf/4qhpLgWoQVhohIASEgBDozwjMOqujN0CX2mO2&#10;A35VGQUgFgbLA15nTV+RSIMu1UQPCwEhIASEQL9EIJnld7d9fkd0SAc0HLVk/58NB1B9KWUpgJb9&#10;7CAAXgOOeDHiArY/EwLU7VrzWPvWzdWXgZR33303vNw7fQQm7pUt7XmmYMmr08xTgnx04cyn6h9H&#10;Smrjp041ZoQXqAH8eeKJJ0JvXzlofzn5H5ls3LjxoIMOetGLXgTL/KyeH6TAnDlzqj8RsEIRrC0M&#10;/vnKtvq0006bN28ePAJ+85vflESjgvyP9PACSE9lP9cErBILASEgBIRAf0fAvQGWIDRgdVdG9Z8x&#10;CGjcs6uuu2xBLpocVJetUgkBISAEhIAQ6LsIFPn/18EClKUAmmccnG93U/OgU/+1+XkH4U779q1b&#10;Lju/Vkhuu+22ah6BCN1pMjoCdJqsKEEKPcj7CImfffFmUZrKRUDUh9q/KA1U9HATgMlDrdVj+ubm&#10;ZkT7L3oWBYEUyPoa1Jd5NU8h3sELXvACRAdEjMBq0mfTgHeg5I/3TjmIWjNXeiEgBISAEOg/CMAI&#10;f8by5UX1NVE/hgMs+MpS09YfMQEuyZwhUEWDKzwbYwzqNIAqcFQSISAEhMBujUDWOL+b1PIJv6zF&#10;QTeB2rEJtTaq7KGAwz93PcIBpHpvvuStQ+Z+pGXmYVs+Prf194vy7anuUEAEsUOsu8oojBw58itf&#10;+QpSdkyWZH7o/9MBgUXJsmkqFASTQGwzOiYod7/WnsPBgVDgT5gwodYHkR4HCsDLoI4Hu/IIPC9u&#10;vvnmHTt2wNdg/vz5cECohogpVyLiEUr+70p36FkhIASEgBAQAkJACAgBISAEhED3IVA+HODBLygo&#10;tbV188VnbHrvGwvk/6rr1an8j5xmzZpVUv6vupAaEpa0Aqjh+fJJhwwZgoMP68tq0qRJ9T3Yxad+&#10;+MMfvvnNb8Y74g588YtfzIYkrDVnyf+1Iqb0QkAICAEhIASEgBAQAkJACAiBHkOgLAXQvqPgaDpY&#10;BOBEgLb7/lxHzap0Yq9wFsCBBx5YR7kVHknO8B1d4rtYECgAqNPrywQnDtT3YBef+stf/nL99dfj&#10;yIYHH3wQMvwVV1zRxQz1uBAQAkJACAgBISAEhIAQEAJCQAj0QQTKOgI07/O8Qa9+y4AXvhzG/6j3&#10;9mu/tu37nyvRgCocARrSbBy2V+Wxf3AWqFAiDP7LfVvSQaAhle/LmVx44YXQ/OMsA7gw4EQAHG3w&#10;v//7vz/60Y86PXqgLzdKdRMCQkAICAEhIASEgBAQAkJACAiBjgiUpQBSUpwOCBMAnALQtjx/KGA+&#10;o+bm0b94RMj2XwS2bdsGywXWf/ny5V/60pcQDnDy5Mn9t0WquRAQAkJACAgBISAEhIAQEAJCQAiU&#10;RKAEBSCkhIAQEAJCQAgIASEgBISAEBACQkAICIHdD4GysQB2v6aqRUJACAgBISAEhIAQEAJCQAgI&#10;ASEgBPZkBEQB7Mm9r7YLASEgBISAEBACQkAICAEhIASEwB6EgCiAPaiz1VQhIASEgBAQAkJACAgB&#10;ISAEhIAQ2JMREAWwJ/e+2i4EhIAQEAJCQAgIASEgBISAEBACexACCge4B3W2mioEhIAQEAJCQAgI&#10;ASEgBISAEBACfQGB22+/vSHVeOlLX1pTPk3rTp5a0wM9nHj0zatY4h133NHDRXe9uOOOO67rmSgH&#10;ISAEhIAQEAJCQAgIASEgBISAENjNEBAFULpDsxRA/5KowVn0rwrvZjNKzRECQkAICAEhIASEgBAQ&#10;AkJACPRZBCpQAPvss8/MmTNTzZcvX/7EE0+Ua0itVgCKBdBnh4QqJgSEgBAQAkJACAgBISAEhIAQ&#10;EAJ7FgJHHXVUVv5H4/EnbjYKBVEAjUJS+QgBISAEhIAQEAJCQAgIASEgBISAEKgfAaj0R44c2fF5&#10;3DzyyCPrzzfzpCiAhsCoTISAEBACQkAICAEhIASEgBAQAkJACNSPwIwZMyo8PGrUqMoJqixYFECV&#10;QCmZEBACQkAICAEhIASEgBAQAkJACAiB7kJgypQplbPuNEE1NRMFUA1KSiMEhIAQEAJCQAgIASEg&#10;BISAEBACQqDfIyAKoN93oRogBISAEBACQkAICAEhIASEgBAQAkKgGgTqowDOGHbzKhzXx9eIdxw5&#10;8FL/vOCjzTl89dvB+6WiC1IOe2U1VVIaISAEhIAQEAJCQAgIASEgBISAEBAC5RD45XlNTU3n/TJ+&#10;jT+P/8pD+AsfeDfdqR1Dz5uXZ9qFrLpYk9rrXs0T9VEAyPnhbRdOW/9qe2367l9b57+/FXc+/ald&#10;JcrMp9xyazVV6nqaW/7yolc99GjKp/DP295704sm8nXbwodjIqSZeNP8W7Jlb1z4qptCPv5tfP3l&#10;tq7XsGQOyy4/KX9dvgxpCu6c5Lfyd88///xM+pNOOr+bqlVUjaJasAq4ibrGr2Itz7/uOjbp/OtW&#10;FbalQ3o8bYnC5X/1THPypWbALqxKUafEHihobW7VdeiN+Fw+q0xOjW9PdniwoI5DKANpbEfHWsZO&#10;KvN4ATKhS1NmjW9WNsfiTikcJwXzIQ607BhKI8qQKQFR4ZBteFOKalu6DnGmZ4dKx55teN2UoRAQ&#10;AkJACAgBISAE+jsCs2b9/VMu9mevU65sv/KUrrQM8v5rcr9oD9fv3rN/VzKr6dnjjz++mvRVJquQ&#10;Vd0UQDXV63NpTKr/QO6YPz71Wnv9fvKilxSI/Tf94sl8lR9es+iuTAOOPuhHfOqp55/Yfe2aOe+q&#10;RbwunsVS0p2r5q24lBLLrIvnz8H9S664whL6Z3vqiu6rVr4a8+csvjTJvgW1nXXCnMVLA0mBmixb&#10;unjOOWeeGap65rSCtljrCtIvW7piZm7JsiCxrVq1Yubs0P7uaVS+5ld41UyAvzQ3P2B/1ewlczPC&#10;YUxc0PZcLtva3KplS5aHqiKvS1fEfmT23Xelus1YMJf9UqK2ZVo36+LC8eNV7TACIY3mkVl0Bbq0&#10;x0ZdcdEloKzYceVgLzGnuq+HyuTccaYXJSzo2R6vngoUAkJACAgBISAEhEA/QOCMj55x/duLSABq&#10;7E2O/1Zu2XsPyKvxzzvv+GAoYFr9jI6/oKEPfeVTf//ygxVIhI7PZm0Eij57KefdWCWUSFtNysrJ&#10;PuRXyqfoT96vmwLYb8g3giNAZ+b9KeV3B1bTpm5MA6k+d9CPvrx3KGK//S/7+Mi82H/05Nfe+0Cy&#10;C7jtq6tP+vjkbqxMrVlPO/MKyKAL86ryWjNoSHoI7uXyKZLpF885obIUP236zBWrKPSDL5gxe3bk&#10;ACBO52bP6l7RubARVuK8qyLrkpt25iXzZhZI+J68oO0z58xZke+MZdcsmT0vg8yMaT1Z/eK6FdW2&#10;utaV7tZV1y0EnZGQacgYqjKTaoruStNQjb4xpyrjUWHGVQmkkgkBISAEhIAQEAJCYHdF4ID3fPTw&#10;934+eQPkmwlbgF+8Mzfryw+2RzX+sr8f+n3+8cvzXgMp37T8vzj8vUUMwkM3XZ8747XlFf+Vni0E&#10;OZ/y1Ny3qsP/r3/9azUJq0lGFiDLBWRzrpsCqN68P6V8R2s1bWpMmrvuPz2Z7r9tNfN89ObV9x86&#10;Yt9MAfu+evJB1zwRDftHvuMDIxfdvNG/f3LJvZNfnu38lOF7M5YCjalrJpflC+Ymy/qOmUNoXr4y&#10;b9vc8NI7zxBi2eKZ06N4W1TbDAdgNgAdGYDC9NNmRaEfWv85J5yJP71xPcEApJq4st9U+IVCO+rW&#10;gQMobHtu+lnnzIh2CzBiyHMWRiDAYKObbcwL+6qoboZi6qnqWhfzK+yjnuiLMqOumqJra1rJgrp7&#10;TuVH2kknXbo4X4XKMz2fjv3Y+cxUCiEgBISAEBACQkAI7JEInHLlL3IdvQFKQDErSva/vPFb8fMp&#10;p75z2fU3FbsSVMCx+mcLU1bXNRs2bKgmYeVkn/3sZ5lJkv/TnZR53RRANdXrxTR5u/3X/vEHFZX5&#10;R4/Mb7Bftc/+H38IjMCj33gg94H9s2RBLmWYjAi6o3XJPLhX9K4VWhQklrkrz4EteKQAimubOIDS&#10;DEDeyJytixwABLkZ4AumTZvhmvdVK7vfBqBTM2xUL1EdJduOBLNOmLHgGqvwdQtz52QN/qFchoNG&#10;DjRAt4YCMAxj3RbMmB/6pVxtizo3T+QUftFnR2D1061c06rPoYEp8yPNfXbS1SnOBT3bwAopKyEg&#10;BISAEBACQkAI7F4InPJB8wZ4oDGN2v/Aw2sjBRpTbMpl586dlXPsNAEez8r8HeV/JNhdKYBS0O27&#10;/8jcvZvyYQJL2AXs/Y6Pb1xyy8bf3Dhy9qsa3J9dz850np1Z13e9lNI5UGKxeASFUfAKU886a55Z&#10;x0MpPu+sKnz5yQEsIwPghvbgAMwpoIfN6EE+5KJPAhtUoF4u23Zr7tJlgcEoxg2e9lfNyzlH0I1X&#10;R0myQ207aV3FyuHZ5SlEQzc2o0TW1RTdlablO7q35lRlPDvlCHq2O1SaEBACQkAICAEhIAT6KgL7&#10;mzfA9X+vQvrwFmRU/xlVfWzcKR/8cq7YOyDf8JLPHnDorGX3PuiJkGFIbDeDgUH+ZucI/v73v6+c&#10;qNMEfJySf0n5H/cbQwEMvPSLA3P7DfkIDgXEFZ3/Lz3DK5CPGoDjAztvdzemeNX+78rdf3qy5H/4&#10;oUs+nnvXu2NoAC8YrgEPfeEvK07dvxtj/tXXwmWXz12Qq0qyri//ap6ijXsFEsCF+ssWZsziK2br&#10;yRcGBsA5gBULF3YaRKCamtaWBrJ8LobTw5OrrrusI9Sl2o76r1h42crZ1fAdtdWoq6mzta2mdeXK&#10;82cv65UAFNUUXaFpGEzLEwHj5vQd40v0hTnV1Z7W80JACAgBISAEhIAQ2OMRgDfA4cuKFW8mrsdw&#10;gAUIWWp8gQsxAb5fHPF///f87sEzrvev06GA+cdLPQsK4p3feo2nvjH3zpB2//d8H1yCZ5O/2dWO&#10;uueee6rPopz8jxzqowCu3/Lql21PB+rlcq3z/YDAeTgUEF+FwwLXz78+l/3Tjw+svtLdkXLkObec&#10;+K577wzH+71k9Um/P/Gc/QoL2m//cw/NzXj1yOLi88EFMkcJNryOec/haEKe7lhYdtp6L7scTsXL&#10;e0cwo2gZKtextm7cvzxvyF9Y1Y7pmTwFF4Bp/fJeMXSA6b6fuMBr7pLZV5UI5V/Qdnb9tDPPmZGb&#10;Xhi60I8HZD4wz+81j45MbatqXRjLxX1kz9oBCeHqds+GzJQqU3SsoTNRFZo26+J8l1pP5Hu0xJxq&#10;+EzuLMPyM72SmU1nuep7ISAEhIAQEAJCQAjsKQgg4F/mwD78Ff7M37d74W5h4hy/iV92QAwsQDwT&#10;kJlmHy/1bLp35ZX5WqVcsjer6B3YSJdLtXbt2ioy6DxJ07qTp3aeqvdSjL45hL+74447jjvuuN6r&#10;SM0l97sK19xCPSAEhIAQEAJCQAgIASEgBISAEBACdSFw++23d3wOdgPHH398yfxKpkfKl770pTWV&#10;X58VQE1FKLEQEAJCQAgIASEgBISAEBACQkAICAEh0AkCMEDoboxEAXQ3wspfCAgBISAEhIAQEAJC&#10;QAgIASEgBIRAn0BAFECf6AZVQggIASEgBISAEBACQkAICAEhIAT2cASOOOKIcggMGDCgIeCIAmgI&#10;jMpECAgBISAEhIAQEAJCQAgIASEgBIRA/QjAq3/06NHlnn/JS15Sq9t/yaxEAdTfQ3pSCAgBISAE&#10;hIAQEAJCQAgIASEgBIRAVxAYM2YMZPsqxXumxCN1l6gTAeqGrpMHdSJAdyGrfIWAEBACQkAICAEh&#10;IASEgBAQAkKgLgSaKhw8WFeG3fhQvzsUsBuxUNZCQAgIASEgBISAEBACQkAICAEhIARqRKCpB04d&#10;qLFKSi4EhIAQEAJCQAgIASEgBISAEBACQkAINB4BxQJoPKbKUQgIASEgBISAEBACQkAICAEhIASE&#10;QB9EQBRAH+yUvlglhDboi9VSnYSAEOiAgGZrfYNCuNWHm57q4whoYPfxDlL1hIAQEAI9j4AogJ7H&#10;XCUKASEgBISAEBACQkAICAEhIASEgBDoBQTKxgJY96Nv90J1YpFjTj+3F0tX0R0R0AEHGhVCoL8g&#10;oNlaX08Jt/pw01N9HAEN7D7eQaqeEBACQqDnEZAVQM9jrhKFgBAQAkJACAgBISAEhIAQEAJCQAj0&#10;AgKiAHoBdBUpBISAEBACQkAICAEhIASEgBAQAkKg5xGQI0DPY94vS5QlYb/sNlV6j0Sg383Wc845&#10;p76OWrhwYX0Plnyq3+HWwLYrq90YAQ3s3bhz1TQhIASEQH0INIYC2LmrfcP2HWOHDm7yWvz24dW/&#10;XbEaH54/efzrD5leR82qiQWwdevW3/3ud3/7299Wrly5bt26Xbt2jR49eurUqYcffvhLX/rSMWPG&#10;1FFu0SPYmFa/xawpcdfr1sM5aA/Rw4CrOCFQNwK1ztY6JPDqF8ZqWlHf4lnfUxXq079w6/Veq4Bk&#10;X64bqt271TvrrLOqmRTZNNdcc02tj2TT1zqwu1KWnhUCQkAICIF+gUADKIBH1m386Ypnpk/Z5+nn&#10;1p42fdyWHTtvW7vjvPde1NTc/JOrvzd2/VPTxoy4/q8Prd26ffbMKS+eNqkaXCpTADt37vz5z3/+&#10;s5/9DCxAydwGDBjwile84owzzhg2bFg1xZVLU9MWs6bEXalVrzyrPUSvwK5ChUAdCNQ6W2tau5L4&#10;1EAWoKYKJEDqe6qxFED1IDQct5qa3/DSKw/Lvlw3UgC92HGgAKoX6RNfUP0jHbum1gWhjjVHjwgB&#10;ISAEhED/QqCrsQDa29u/d/fDH/rwh8++8N/fesbp97aMXrF248tnHdfUMiDX1Axt/Iq1G5Ztzv3r&#10;+Rd8+ov/ef+2pqc3lxbaq0dt/fr1n/rUp66//vok/0Pzf8wxx7zwhS/cb7/9mputReAIbrnllksu&#10;ueTxxx+vPmelFAJ9CoE777zzrrvu6lNVUmWEQFYC7w40IJ5VeVGWS1d3VKY78qxDBd3AavRu6Z0S&#10;Bw1sacOz6l3o6rAdaDgCylAICAEhIAR2GwS6SgHsas/NOvqIgSNGApFJBx76l3vva21rGzhwIAEa&#10;OHgIjAKeeva58TMPah485GXHvfjRdZu6gt1zzz33//7f/3vggQeQyZAhQ04//fSvfvWrn/vc597/&#10;/vdfdNFFoAauuOKKf/mXf6EXwJo1az72sY899NBDXSkxPQvq4eKLL161ahXv4AP+XLt2bZnMl11+&#10;Uv46/zo8hTuXL7PU+OA3Mlf6zu8VJgh/FSYJz6aU2UdK5N8QBJRJDyPw4IMPYniLBehh2FVc9Qh0&#10;k1AEDW2tV/V17gspuwm3KpvWu6VXrmRfrhtq3rvVEwtQ5QhXMiEgBISAEOgUga5SADt37Xp09ZOp&#10;mL3GjN60Y2e2VKj995/+PN6Bir6lieEC6rlaW1u/+MUvPvPMM3j44IMP/tKXvnTaaaeNHz8+m9eI&#10;ESNe9apX4atjjz0W92EpgM+Q3uspL/MMcrj88sufeOKJbD74EzfLZz5z3lWLeF1x5rRcbtbFiy6e&#10;VaYes06Ys3ip8wO4li1dMTO3ZFniGlbMnD1rWsXHu9i6Xnmcurvvf//7PVD6Bz7wgSr1ikXJvvvd&#10;7/ZA9coV8cgjj8CeRSxAL3aBiu4Ugd4VijqtXp9N0Lu49W7plTulL9cNNe/d6okF6LMzWhUTAkJA&#10;CPQvBLpKAbQ0Nz3w6GOpzQfP3O+JDZuzEDy3dfs+EyfyzubNmwcPaHly45aFf77/mrseWLdte01g&#10;wf9/xYoVeOSQQw6BBr5CwD8YCLz3ve89/vjjkRiRAq+++uqaCipKDNODT3/60489lm9mSrB69Wp8&#10;hQRV5E/lPN4vXZxbvmBuoSXAtOkzVwQDg2VLF8+YPTtyAKuWLckZA1BgGhBNDC5f6uWWyjMmKbY3&#10;qKKiPZYEir5bb721Z1gANmrixImf+MQnkoLxsMMO4/3Zs2enm+9617t6DIHKBSG8JRL0fRbg83c+&#10;cdpND27duauP4KZq9DACDRGK4FPWsdrVM3d4tt85BTQEt7r7undLr1ztvlw3jrS6Ye/6g2IBuo6h&#10;chACQkAICIGuUgADmpvHjx7VtiWI/dOmTn1i45YsrGu3bJs4KVIAW7bAauBHy596+wXv+qdz3vGb&#10;dQX2ApU7Y8uWLaAAkGbo0KH//u//Pnjw4Mrpm5qa5s2bt88++yAZYuEkA/46uvzKK68s0v9nM8FX&#10;3/rWt0pla3I+LzoA+AVbgPlzcmYg4KYB8Zo2Kwr9q1atmHPCmfhzpZkBJAYgU8Cyyy9dQQODE3KL&#10;S+e5fMHKEyzB/DnLF1yTL7yOxnfzIz3JAgwfPvw//uM/pk+fXrlNL3rRi3qdBXjyyScXLFhw4okn&#10;0pilL7MAD6zd9pW7nvzd6o1n3fyQWIBuni67c/ZYsUs2r1aPgOrDvO3OaKptQkAICAEhIASEgBAo&#10;j0BXKQDkPGDn9q0b1rGICftMfnbLtmxx0OyMHrsX7zzz3HMPPLPuza87ZfS06Qgc8OzaGuzzERqN&#10;8f9e97rXddT/r33bfngVNRM0wZlnnomb0C8tWbKk7mFw3nnnkUooeeGrd77znaW+yjsClHUAyD8W&#10;OQDI/DNOmJWbNm2GewasWkkbgMwFKwH3DMAF/4HSlZo57yz3ObAE0bqg7vZ384M9xgK89rWvhRVA&#10;Na0BCwC7gGpSNjwNhH8wSh/+8Idvu+02+LC88pWv7MssAGb3B29/tBURQWCL8sQmsQANHw99MMOO&#10;MnkfrGQfrFLv4ta7pVfujr5cN9S8d6uHgwCKrj44tlUlISAEhIAQ6HcINIAC2GvYkA1rgyX8iL3G&#10;d7TnHDZ6DHF56tm1LeP33u/Qw/ln684arABAAeARaIogFFWPMo4JQHQApO9KTLVx48Z95CMfmTJl&#10;SsdycRNfIUH1VSqXkhzAMjIALryDAzCngGmFDEDXS+p7OfQACwDhH+RR9U0HX1B94oakTML/7bff&#10;3tbWhjx37NjRx1mAjTvant7ampoPFuCtv1q+R9gC3Ds5V/nVkDGxp2ZS0ilgTwVD7RYCQkAICAEh&#10;IASEQIMRaAAFMH7YkKfXrGG9mocMmzDGHJjTBaF94IhR/HPdxk2Pr3l64Kgx9seuXQMHDKi+NQ8/&#10;/DAS4/y/UaNCbtU8iwCERxxxBFJCvtq2rcA8oZrHUxp4ZSP6QJEtAP6EYTkdthtwOQewMDAAzgGs&#10;WLhw8RwnBLIXwgYsD8ECwRA0oOA+kUV3swAvf/nLa2onKIMUKaCmB+tI3FH4T5mQBXjFK17RN20B&#10;Rg1q+fHrDpw5Ou+VA4+As2/pEyzA+257ZHubwhPUMR57/5FyTgHV1Ez0QTUoKY0QEAJCQAgIASGw&#10;JyPQCApg+JA1Tz+dQDzigJlZQKfvszdOAuCdhx9ffczhh/Lzlmefbtm8oXroGXi/yJCb9v/JBaDo&#10;T2aejgzYsKGG4jpWDN4HiP8/Lerk8QF/jh07tvomxJQQ7juEA7TvjANYnpself6zTpixfHlHBiA3&#10;7cxL5uUYZmBpLjoClMuz9tr13hPdxwJ84QtfqMkEgBiA9HnHO97R3XggoiTM/pPmv2NxYAH+8z//&#10;s3dZANTh17/+NWBElE0ctJkqCXFrwtABRSzA0sd7ggVIVULgBkTnOv/883Em6E033bRx40ZW75r7&#10;n33NT+5/ZGNtMUdr6u5zPjun44s5dFq9mgpSYiEgBISAEBACQkAICAEh0CgEmsrpTNb96NtVlvHw&#10;cxv+vCU3773vZ/rf3XTj3pP2nvnCl+Dzhscf/elPf/q2CyzE+q5tW//lned97pKL9z7IwrA/+tc7&#10;/++XP33lzKklSxlz+rlF97HLR1C0Y4455v3vDwUhQUf/fz419gdmMsDrhz/8IeqAD5CjJk2aVGWj&#10;mAyFVh9cqqbENVWjLyRGSMXjjjuugTUpBxfuw9fj7W9/ewPLKpcVSJx77rkH38Lzvwek/ZLVuMGv&#10;Ths7aNCg973vfWAK1q5di4iGBxxwAOZCp081JMH//d//4UyNF7zgBXCr2XvqtMd3Drz7yfUrNu+6&#10;97mt9z23dXBL842vP6C5qem0nz+wfH1e3n7ZlFHff9V+Qwc0gGTs2IpUJdQKaMAyCOFCcWbHX/7y&#10;F5wxgbNCX/3qV0/69p/x4OhBLV99+fRXP69BpjqpKvACqHwduvp73/teueqdfPLJXVF0d9qttc7W&#10;mtYurrrZNbbT+nSaIFuBos84MaQmrPCLhtWj+nU7W7eG47ajtW3j5u0btuyw983bN27esWGLv9vn&#10;7bfcetthRz4/3N+8fdOWHX+5pmRYmdL4ddprO3a2bti6yV+b7X1b5vPWTbcsufXQow5PCTZu2/yP&#10;yy3gbkOuTuvW3rqjbdMGf21s28wP+T9/t/iWYw8/NH27a/PGI276e0MqVuUvO04gxpKCC8cYpff0&#10;AYvMkUceya94YbJXXz2E9Id7f4X02Oog8hEvZJ4+8wNKP/roo7M3cVhy5dJrHdjVt0UphYAQEAJC&#10;oJ8iUDMF8NCz61dv2Lz/XqMnjxrONq/ftuNbdz182RfCj9Azy+/Hjm2v/Q7EV5uefOzuO/90/GtP&#10;xefta5+98P0f+PY3v9k8eAj+/M2NPxr25IoDx48pCVxHCgC6Ppy9h+0+DuHr+EiFXenXv/713/3u&#10;d3jkO9/5Dk4TqKmfOt3HZHOrKXFN1egLiRu+h6gAV4+xAH2BAkAsiXTeZEtLywknnIDQEn/4wx8e&#10;f/zxon5/6UtfWibwZDcOkF/84hfXXXcdDCIOPdTsd67421OX/r74dMznjRxckgV4+dRR3z9pvyGN&#10;ZgGKqlTUeKjft2/fPnLkSFIAuBBo/l1HTfrQCycPaC4dc74e+JwCgAlAx2cXfsi9cw5dXTLbNWvW&#10;3HzzzagkziupSbKtqZK1ztZO164dd/xs4GGzmkZZYNfsYtu+4dnWv/9u0Kw31FS9jokrUADVCPOJ&#10;CyYx0WlzytW24bgdcvo3akLmHz+6sPr0nTZzxkUnVZ8bUq740qKa0ldI3Gnd7p6zf01lHbX4oZrS&#10;V07cafUgpQ8eMXrg0GH2GuLvxR+Gpzs3f/LdlUX6osp0SgG8+93vrqmxX/3qVyunr3Vg11S6EgsB&#10;ISAEhEB/RKA2Hd3P/7Hy/vYhh7zspJtXb/jHU2vZ4FGDBz6zfkO7BzDDNX7mQZT/cY3Ye+qsV7+e&#10;n7dt2jj72GMo/+O654GHpo62QH1VXjNmzEDKRx99FNR7lY8gGTRCf/+7aQ8mTJhQq/yPp6rZfabK&#10;1JS4+ib0x5TpgG5UPvu5yrZ00SOgi6VXWcmGJIOcn+R/ZAhr9rlz55566qmf/OQnEfYiWwTYgTe8&#10;oauCVvV1RjxCMG6/+c1vIP9//vOfp/yP689PlZh9MLY/9WcP7mpvL/II+M1jG/5lUd4ep/rSS6Ys&#10;V6WU+InNrV//65q3//rRk37x6Izv3pXu47iCr9295oxfPvTUlnzkwi5Who9D2u/4qpwzDJGgo4ZN&#10;B3wWGlKHHsgE8v/mb7x342VnQeDPFoc/cXPzN9+HBD1Qjf5bxMjhg190WD6a7MHTx+OVmoOvkKC7&#10;Wzd13KSX7H/UqKH531z8iZvdXW6V+Y846sXZV5VPdWuyV33sq7M/+Nn5T98wd9yGd26/85hXve7g&#10;15wxc/br9n3JK/Y5+iXjDzpi9L4zh03cZ+DIRlsYdWurlLkQEAJCQAgIAUegNgrg/x576q3vvPCA&#10;F8369/e+7zdPbli31ex+ocuCtW17a2mf26aWFkI9bOy4U9/0pgB7+66NmzcPG1hDOECaPe/atQti&#10;SfV9d/fddzOIwFFHHVX9U0rZRQTSKUpUtvCqKc+usABdL72mqnYl8R//+Mf0OCgqHEbIPwcMGDBr&#10;VkEcyJe85CV77713V8qq8ll4Rnz5y1/GQZif+MQnEINz/vz52QAcf366NAFXjgVY8liXAnCwzpWr&#10;hASQ7d/720eO/eHfP/GHx3+9asOKDdu37CwOBIg4hXNuuO/3T26qEoduTYbzJm688Ub4dHRrKY3K&#10;HPr/lsn7tz3+YJYFoPyPm/hq0HGB521Uif0uH4TJ6Gi2k1oxZcLI789/YxL7F37i1Bu+cAbFftzE&#10;V0jQlSZXLj3l/K258z926gX8c+6Jp1174ReyjEBXKlDh2SrrNvOL/519HXjlz1piFOFuqhizrVA9&#10;HHU6/r7ftrUMuu/VHxj5xH2T77wRd0q+6q5hleDUnb8eFAJCQAgIASFQDoHaKIABCOzntrQDR4z8&#10;t/PeecOj4SxAnAvYtmNHZZRxLsCIvYMmZMf6dS1ba9uLww958GDbM/3kJz/ZtKn4Wdh/dvRNhUMd&#10;AgGwVrUGhNeI6XUEyAL0ejW6tQLwaU/548SK7MB+OhNiEyYAb3zjG7u1JsgcFfja177285//HB4H&#10;3/jGN0AEwCQBrjepXEjaqzbmp/mYwS2n7z/uoLHBrqckCzBp2MCuVLvTKiHzW1dtOPF//3HtA8+2&#10;Ynte8VqzpfWfbnrwm39d00m6amoMO/9DV2/b72Ez+D909Z+2/HTH/ivt84R8pJIK2SBG6Wte85rf&#10;/va31RTV62lg/z/ykmtaphxAFoD1CfL/lAPwVa/XsKgCtRKOddc/FfTXv/71ox/9KMIWlDRSu2/l&#10;Mxu37HjR4fbzZzr/YYPsz8PMlwQ38RkJ6qhDlaUz58eeW/OJG77xT8e+6lVHHH/olJn/79QLPnnj&#10;N+99fHkd5VbzSE11Y4ZrFn4V3gF4PXDe64fOPGT08bV5MVRTq5SmmuqBRDz4F5e3DRmx32+/1TZw&#10;2PTbv5fbuQM3O75qKhqJk9dA5WGDgC+84BqG44ezf6bPddg21lpbpRcCQkAICIHdEoHaKIBDJ41d&#10;efedBGLUlH3f/MY33Pjk5me2bHumtb2ttQYj243PPTNxeG1u+SNGjECIL5QLMQnu/RDvO+0POMhR&#10;MwMLgv32sxBWuvo4AvCRvvDCC5MlP+IC9vEKd6V6RV4AGKKIQQURAt4riAVw2223pcxf/OIXd7cJ&#10;AJBHlA0o/OH2D7oNluodm/anQi+AH7/2wK/Pnr74TYcgFgATgwU44xcPjR9iZwQcPHbovx056Y4z&#10;LPZnfVc1VfrJw2vP/tXytds6Xw1Yh5272j/+h8cvuu2R+qqUfYrVg6MEbuYRAwVQHQuAcGIQALpe&#10;jZ7JIcsCsETT/7v8zwABuuCoAsoSx8TiHZ+LALn1jyso87/yRTNu/b8Vf7zn8Tkvsp8k3MRXXUev&#10;cunM/0f/d8uivy/7wls+CHMAfLjqth93vdxqcqimbgUza439aveMFYCN5DIdd+CiL6+deuTmMVNX&#10;HHvmlrFTVr7krJf952sGrV/T0RCgGhDKpakAzlvf+tb9998fpxojNAD8wvCZdyD/8wMuUQBdAV/P&#10;CgEhIAT2ZARqowBOOeh5197w013btxGyqYcf/cqXveyWNZvPe9s/D9lrQvU4bt60cfTQEjJG5Rzg&#10;Iw0uHGlg3v+5z32uoy1AehyiFByY77rrLjgpQJh5y1veUn3dlLJXEFixwvbB6KyDDz4YRy3SmL9n&#10;zgXolfai0KwXwMyZMxHw8r/+67/wfu6554LkSlIETAAw8ru7klddddUhhxxy5plnVijorqe3pG+n&#10;jxp82F7G4g1qaeIHXju2bsX7qFzrb04/5GMvnjJ8YG0rTLb0Tqv0t2e3/NuSlW3ttSn1/2n/cZcc&#10;m3fMrhvYstWrjgVAUACEBvzHP/6BUx7+/Oc/r1u3ru6adOuD6aTVdRceC7E/Wxb+xM2SR7HWUaVy&#10;Z9OUzCoVmj0UFinL3a+jPhUeSRxlx0AnOJMStgCwCCjidyDzH+L+/5D5/3jParyCFcBhU/BVTdWr&#10;o/SU/weu/bxNz6Ej+KHhV1fqNvzol+x9zrvxgkcAKvbcr/63d6s37c833nnapwdvemafv93c1txy&#10;3+wLHzvytS/7r9NedPX58AtItgAwDaiynrWCg5j/D/kFOR+k8C9/+UvEZ+F7+gqfqyxdyYSAEBAC&#10;QkAIZBGobYMO7/0jRw1a8vOfpCymHfH8Cz/4of1fWNtxca07WofWEgiAxcER4AMf+MDo0RZ9B0H+&#10;cDogYmsXGV4iGDi21FDFpB0Ywgd897vfhUWxOr7PIoC90ZVXXkkZ4IILLtiwYQNk4D5b21ortvnK&#10;D276z/PwVPuWDfiw9cdfYQ6JAqD8jyZjtwfJH+rlbBE9YAIA/gUho//5n/8Z5WJCpYrhw1NPPZUq&#10;c2e0Ahg1qOV7JwWzmttXb4QpfkozevtaBN5HJ37h859/4oknasUqpc9WqWQm0MVddNujnRr/Z5/d&#10;d+Sga1+9/zdmTx8/tIYoJCVLL1c9btkfWv/G8KHUP8wQZxaA4UJEgHvvvRcWH+95z3tAa3YFsbqh&#10;1oM9gADk/MkTRsILAM7/t/7xYbzwJywC4BRQKwUAC7iiq/r6n37sq0YOGY4XYgFU/1TPpBw0aQpY&#10;ALx2rHl85aUX4ETAnim3XCl3nvaZ9qbmHcPGPDVzVq6pGb9Og7eu+8XFS5+betQx13/w5M+eePLl&#10;L3v1Z176qs+/opvqCckfJgA4OuS//9s4keyFr2gF0E1FK1shIASEgBDY7RGo+VBAyGk3PLH59H/6&#10;JzgC1I3OQ3+6Y/nSW188rWw44o6HAqay4CP9pS996ZFHgikvdKT4IYQBMxT+YMQffPBBsABMDMog&#10;qVIPOuggUAZDhgS/5bprvsc+WN+pQpVP/qNDJtLg+HSc6A65EUHvcAdyE0Li46TlLp6a1unJTz1z&#10;KODOf/wejtNDTntP++YNO5b+aOQl17Y871B4AXz4wx9GY7Pyf8fRheH9mc98pru9ABYsWHDggQee&#10;eOKJqAAoAHTEGWecMXz4cHBn3/zmN/EB96FsP+D7d29u3TWwuemHp+z/0skjcTrA2bcsf2ZrgRH+&#10;JcdOfvfRe2OVuOWWW2644QZMOpit1jFrslUq+fiiR9e/7VfBk/mAMUNwAOHRE4bNHD140rBBiE4K&#10;64N0KCAeBytx3uETP3jMPkMHNGOJqK9K2Wp0Wr1am9x1xLIl1jpbO50pyDzF/0sFNdARABWA8pzz&#10;vdwBgdkGplMAK+PcMUBM5fS14pZyQ535ediwYaeffvrs2bMxc/Fn9lDAW7959uNPb0Tkv1decDW+&#10;4p+gAN70getTPjUdCthp6UWHAiIEwA//7YtX/fbHsAJ4x4lveu0Xzy+KBdDAQwE7rVvRoYA48w+x&#10;AJ5cWPZwu8YeCthp9XBu3/u+bt2072WnbHzRm4Y+eMfqC787/rqPPXPmJyZ+/6InX3tR+87WAXvt&#10;0/zXJTvv+NmX/7GxpkMBOy2dhwLiHc6MCGMEFhg/VekOlq9TTjklexCgDgWsdb1VeiEgBISAEKjN&#10;CgB4YZd2/KjmKxd8Z1ctzv9FQG/dsrXuE7pxvN/HP/5xhNQeONAijUHIv//++5cuXQpNGkwDKP9b&#10;JY8/Hlq1dJgZ0nzxi19M7IA6vi8gALEHW2c4/L/3ve/9yEc+AmmTthvgdBAbP2sn3xdqW3cdBhzy&#10;ksEnv2Pbj7+y/VffHXraeyD/Iyu2roL8D5+XN73pTZ/61Ke6W/5HNbJSMQR+hAO4/vrrIf/jA+V/&#10;S7NuG+R/TNuvvOx5kP8hgSO0XpH8j2QHjTWnAEzAk08+GZ37la8Ek4da0etUUP/xcgun/4ppo37x&#10;xoNuf/OhnzpuKmITPn/C8MnDBxZ5H4AauOXUg+GVAPl/2bJlqFIFH6Iq61muehWU/+mrkkVkEet6&#10;9apsRfXJ8vH/pwRCJ0UHLDopsPo8i1Jm+b5OnQIY/zW9Ulbl7tddq+ofhMyPpQwOaHPmzKH8X3TB&#10;+P/YQ80LgPeL/qy+oJIpOy0dYv8X3vIfCAr45V8t/MSN3/jH6ocREaAHTgRAbTutWxfb3sXHy1Xv&#10;2LEteA0bMfJ5hx45eqB93mtQE95H51r3/cMPh3/7otZz9t88/4zJE/LnO9ZRkwrg8LxYHIEEvhih&#10;Q/CZd7Zs2ZI9SraOQvWIEBACQkAICIGaKQBANmnEsP2HNv325zfWDR9E8eGD6g8VDvU+wuFgKw8n&#10;fwj5ULywJrgPmQqO05D2/+3f/g1kwUUXXQQPZ34LFgBn8NTKAnT03yt5p24o9tgHIeLCEBqbZjr8&#10;w0wDug70EQ5x/M53vgMJOZ2QtxtANPSf3oNWNA0bOejE09kcNBBMR7L/T22k5A/NPy58YPCL7r6e&#10;ffbZvfbKB3U77LAQwy99QAX+/JQFAvjIsZPhS//f9z3z9lse7njwHhIcMi4fFwDnGkIdCoV5HfUv&#10;qlLHHO5+evN/vXw6DPuPmRhIio5pRgxsATXwyzcenKIVsErwp62jStlHylWP1rklrxs3DO/UdrdR&#10;1eti64oez8r/Kf5/xzMCGltov8gtKf8hoYGtw1IG/45yNV/8x4fxFd/Th1q9ALKZ11T6e08+Z+q4&#10;Se+86mPM4QPXfg7yP252E8411a2b6lAh2+qr1zRizMDDj881N7c99kDbYw8+9aE3bL5zydPXfGn9&#10;H26e+KLZL/6f+6aef1mt9YeJAR+pPGx+/OMQr/EHP/gByXHeASOQvqq1aKUXAkJACAgBIUAE6qEA&#10;8NjL95uyavUTax+p80ihVY+vHjc0RBGvuyfGjBnz+te/HoGXIGPAiBRKS1wwIIcNc1KcIrwcTJG7&#10;wgKkQ+Yrf6i7FXvsgxBxiwL+gdb51a9+hTgOODKt614AfQpYhANoHj+lfcvGrf8btOJQFYKlov8/&#10;qtorkn+CaMCAAdkjNmB0Cs8a6P8RnjCl+b81m/7l0Akw8v/8nU9ctPTRoiB8sMB/8wHjPnv8tGkj&#10;C8J8QqaFwryOviiqUscc/uOYySixQs6vft7opW8+9NzDJzYXWhyhSn/605/qqFL2kXLVq2AFANw+&#10;svgedneFqyHV62Lrih5vvWdZ2+qHisz+82cErH5oxx0/a2yJXcwtCXhdzKf6xxGkplO2DpH/4ReQ&#10;4v8X/Vl9WR1TVlM6NP9HfuRUWAHwcbgA4E/c7Eq51TxbTd2QD/wCKngBVFNQfWk6qV7bzvaNa7dc&#10;/YnWe++4/8JXrr/nT3ctu+O51Y8OnLzf0VfeNvMT1wzau353SFS4SnDqa5qeEgJCQAgIASFQAYE6&#10;KQBsqk8Y1XzFd76bTgeoHmV4ENy3YuWkkUF1X/2DFVLCKQAmACUTdJ0FyGaLcAPwL1AY3ob0WlEm&#10;CPTI4+jf+MY3djEKQJXVS7EkS57mXWUmnSbbfvNVrXcuGnb2/0M4APgCIDQAHoH5Aw62QGDnntf5&#10;d6wwOJdnngknk69cufKee+6Z7xdMFfAn008YOvCTL5n6vtse+cKfLcgfIgK+bMqo979gnx+cPPP+&#10;c45cdsZh0Mm/49AJRQ4+oBKgMO8UospVKvn4qTPHVs72+6+aCaeAjmlQpWyMwzrqhkeyiGVzqGAF&#10;gGTfWbEdtgCVS2xI9eprVLmnBh33+uEXfrnj+X9kAYZf8J9I0PUSs9H1a3IKKCq6UyeCrldVOewJ&#10;CFzw9rdd9PYzL3ug9RM/WfbNzVN+1LTfL1rHr5x04IpT/9+6f/3Sw7uGgdxEWNC0Qu4JmKiNQkAI&#10;CAEhsNsgUHM4wGzL//TYU88MG/fP554P39/qEbn3d7+9a8mi1xz8vAqPVAgHWH1B2ZSIsg7vABzB&#10;xZswOwcBX441KFcEbNQvu+yyJ598cp999rnkkktGjRpVX2X641P1BcqqJsxY96FRoXTI/DfddNPP&#10;f/7zVPrrXvc62L1nTd8bVTGcAtA8fiooAGTIowFGvO/KRmXekHzg+Q9vGiBQIbcNO9q+eteTa7e3&#10;wfAeL0TgK9Kul3wWOMMM54orrqi1ntVUqdY8mR5VwtxH4In6HudTdVQvG56wZNFrzn1Bo6pX62yt&#10;aZ4yFF+tkfaqR7soHGAKE1ghhxQdkLWqqTnZbBuO2/bWto2bt2/YvH3j5h32vgWfd6Q7i35926FH&#10;PN+/3b5hi92/+1pbH6q8Om3m9p07NmzdtGHrZn/nK33evOg3tx5y1GHZm/d/7hdVFt1psk7r1r5j&#10;O2L+t23e0LZpo33gK/657NZFLzzskOy3R/7y3k4LrT5Bp9XDucJYKOB1j4sfsu+//vWvEas/3cQH&#10;jNLqS4cjQOXwgSgd7HD2QhHpT5R+9NFHZ+8gQHLl0msd2NW3RSmFgBAQAkKgnyLQJQoAbf7JPSvG&#10;zNj/9W85u9mD83V6bXrysW8tuOrsAyYNbKlkgNBwCgAV6yILAPkfBtIpDM/UqVMRLI0nFJa6ll1+&#10;0qWL4xcz5111xZmrLj9p6QmLLp6Vw1cLp+PGtOxz2fSevODbTnHt9gQ17SGSIS5M/bOfu72WXkDl&#10;0pcsWQKHkQo1QcAIaGJ7pqp9pBSwWjieAGGlK3gy11dVGBRce+21cJOu9fFurRKoH0zeWquUTV9H&#10;9aqkAIBY16tX02zllOHxHPVdXXy8qNA6KIAKOdTUov6FWxdh7+LjlYHtYuZdfLzTTu9i/l18vFMK&#10;oHL963i81oHdKYBKIASEgBAQAv0dgTodAVKz33jYjKY1qz5/2SfXPHBvrn1XZThW/+Nv3/zWgtdP&#10;G1NZ/u8mTDt6BHzta1+rvqxPf/rT2TC8+Iw7FR+HJL+Ilwv0sy42+b/CFdPPn7Fg7uXLqq9Z30uZ&#10;4iagatnPPVPTyqUjGlzlsA57mvyPTkHsDITVwBl+7KCsSXZXPiOr3/72t4xlXetVVKVaH6+QHlV6&#10;2cte1sUM664eVP0dX9nKNKR6XWxdrz9ezimg1yumCggBISAEhIAQEAJCYDdAoKtWAITg2S3bfvXA&#10;qvXNg05+2Qn7H3zIyL0nN7UMSOjs3LLpyYcf+ukvb54+dcoRuzaOHNy5vUB3WAGwPrAFgJr3vvvu&#10;AyPwvve9r3rD75Iuf9OnTy8zCDqq+nnnnJVzg3VAoa4/mx6fYS9w1qrz5y7weIuZlMFYYOa8eTMW&#10;LImmBNGCYM78TkiGLgxYqRHqA6+cSULX73dFbduxLfCgRmxCWAEgEAMCbdbX2KKnYC3/yCOPfPCD&#10;H6wvt+6rEhwBuh5sotbqVWMFQMS6Xr1aZ2sXtZpdfLzC8Kgv5/qeQjX6F251N5OAd/HxypO6i5l3&#10;8fFOF5wu5t/Fx+tQ42dbVMfjtQ7sTgFUAiEgBISAEOjvCDSGAiAKW1p3/vWJZx54Zv3OYaO2t7YO&#10;aGlBmPEdO3dOnjhh6Ka1x06dgNMEq8Sr+ygAVAAsAGyeTznllOrl/yqrnUlW4AjgsnkS8ss5AgTv&#10;gFXXnT93yeyMKwAZAbMgSE9amgU5+gvEr3Hvstwl3eVBoD1E7WOgnz0BmfanP/3pz372MwQFOOqo&#10;oyZNmpSO26yyJXBPBbMGn9VHH30UDquYaBdeeOHQofljAqvMJyXrg1XKNqGm6pECoMN/0ZW+QryS&#10;LiLGnGudrYmQqrWDUvrGElIp2/pkrfqe6ne49dleA5J9uW69Xr10KGDd061yKIGO2da6INRdMT0o&#10;BISAEBAC/QWBRlIADWxzt1IADaxn+azKWQFARO80FkDU5udpBNoBFFkKkDLoyDV0S/u0h+gWWPte&#10;pjjt4je/+Q1OK1izZg1E+poqCMoAYj9k/n333fcVr3jFC1/4wq4r21GBPlilLCzVVA8ScjVWAOAU&#10;GoLYbjNb65Yk66Mkdhvcapq2SrzbI6CBvdt3sRooBISAEKgVAVEA1SJW8iCx8n7jdVAAhTEC8xmU&#10;NB+obFNQbaOqT6c9RPVYKaUQ6IhANRRAo3DTbK0PSeFWH256qo8joIHdxztI1RMCQkAI9DwCXQ0H&#10;2PM17q0SYaMLH93shTvdW5kZ0+xYgGVL48kC06bPXL5k2SortOTN7q2NchcCQqB+BEoGAszerD9r&#10;PSkEhIAQEAJCQAgIASEgBKpGQBRAtVB96EMfmjJlSkqNz7hT7cMF6WadMGf5grknnX+dC/PlLqRa&#10;fOlJuJbm5oQ00868ZF4OT5a7eVL/PkegLjD1kBAQAkJACAgBISAEhIAQEAJCQAhUi4AcAapFCunW&#10;r1+PgwCfeOIJHAl2ySWXjB49uoaHG5q0Q8jAhuZeKjNZEnY7xCpACDQIAc3W+oAUbvXhpqf6OAIa&#10;2H28g1Q9ISAEhEDPIyArgBowh8x/8cUX4xwB6P97Rf6H5G8mACedZMcBXILTAHQJASEgBISAEBAC&#10;QkAICAEhIASEgBCoFgFRANUixXTjxo0DC4D32h5rUOppZ16xKFzddfhfg2qqbISAEBACQkAICAEh&#10;IASEgBAQAkKgzyEgR4BOuqTKU6nqO4Oqzw2H8hWSJWE/6ixVdQ9HQLO1vgEg3OrDTU/1cQQ0sPt4&#10;B6l6QkAICIGeR6BWCuDxr155z7QzX/WmMaxq0Z811b/Ss2NOP7coL/N+X7A8f3PO/EUXz6qpPCXu&#10;CgI17CFwXuGlPMRg5ryrSlordDwxsVzVqk+ZzSFfg4rV6Aoehc9mCizX5vgAki49ocTYLdXSYiTL&#10;PVtHQwog6pHJVFdXlkCg8OzMOpre6SNV9WY1p3LW1eQS1as5nxpma0Fx2VHBgVw4lfIDpeB+Z2O+&#10;Q5OqQrhCP5UEpAGzo17cUlV7fOUp230Vlt9OJ0B3JOhdZDptUe9Wr9tL7/LA7hRAJRACQkAICIF+&#10;hkC/cQTI2MDPn5ObM1/yf98caaBqLl0x7yq6K/SWt8Ksi610jBPIJt1eDQvQcGlufnDQuGr2krkV&#10;T2ZA3aobuyWQrPrZqsYGwTGcFl/aJ8+S6JWxZLvx1Ju9NoKr6sBuSZRGxYwFczkq4p1FV81bcWlm&#10;bKf7NaLUXQg3dnbUB26Prjwdqti7pVdGrC/XDTXv3er1bun1DXU9JQSEgBAQAv0bgUZRABtu+NH1&#10;b77SXh/8ywaHBEr+W274y+8Lb/K+p7y14pF45VFddjlEzLOiAQC2k7yyR+x1vIk7519+ucXSQ7rw&#10;dZ+Uevr3aAq1nzGtOFBh7JESmHf8Kt253M0JqjhAsRPUTEgPJdtAwGGM/s91YexkKlWhnuXKWLVs&#10;SW7eVUmqt4MbZy5e6rJTKMyfTJ+LbvrgLYDF6hBvFCFZ4llvBgd/QaM6OXIy2xocP5n/s3J3ZAoK&#10;07dSc2L0SrSGaq46urLjWPKGFsz5FCUzrQJxvgcUqu/WVdctBIHVkaMpuc4UDYmO1Yg9X9zJ5Rco&#10;q3BRPh2hq745XVhOCkYF8wENC7poYeXDTDsrsnqEO1u0i2EonGJxdmcmQo/gVqL91QyezmCr//ve&#10;Lb1yvfty3biidtxd1N8TNT7Zu6XXWFklFwJCQAgIgf6GQB0UwLprrgvS/puv/N3S0OBRbzr9jP85&#10;D6/jp/3x3v8LN9dd89w0u3nyvivjzf+79XerXvRquzkzF5+tBTPfQKZY+E4HuCpz/owFl4Wtacmb&#10;udzyFdMvgR4rt2Au7LDxIcpptZSutJ0iYCIwdIUFUi16xPWq0CIWyw8dv8KdxbA3xoW4i1GT3zVz&#10;gmmzZofeXrVqxczZs5ygWL5gJcZBgQ68Qj3LthsMwPJCMTVfWidgZVqaXFog/sHQ3e0ESiGZckyD&#10;/JLcEjpd+JVv1PIF1zgN0fmFKbV45nSSNiW7I0yxE3KZgkpk2+HZZdcsmMGOnGVKtmCUUUNXlkag&#10;YxuThRBWgdRqn+9eWA3danxOGB/ZFpZZUopAKF2NksOs46oVFiircFE+xdDV0JzOO7/8uM6Mikyi&#10;adNnLl8Z2B8jdHjVwKbWhnCFRbvE/M3Us8RE6BncOgJa3eDpQldVfLR3S6/cqr5cNy6GpeZpd/VU&#10;Ub69W3oPNVLFCAEhIASEQO8hUAcFMOasMyntm8B/Qqr6Sir8QQpseGwd744565gp9u/0aSeEm4/f&#10;8dCYWTNGxZu1tnvVdZctmZ0/DG/Z0sVRoIPOavmSZa4LLXUT9z3ltGkzci7u2IcVq+o0RKi12ntW&#10;epdg5udAA0Qd7NLFucX4E0cZLk/yAzFBZxV9Zd2XN/JoEHImlVtvZ+WPWIppOzkSOlam7uKjSF0p&#10;gxItXXLZ3JXn5GXkDkim7PKDfNqZ52R0+B0bVaEGQYRDkdGSu3R3BJm4hFo4m3nHZyEudtXDoBQC&#10;pdoYFGYwNEiTOq4MDejWcktKB2xLVSMM5oJh1nHVigtUmBbUPmabk+36crOp7uGafTCOCtA3nbA1&#10;eUeA6jxbKlSvjkW78lDv1tldE85VD56acq02ce+WXrmWfbluFTYS1ULftXR9HJyuNU5PCwEhIASE&#10;QB9AoA4KoFStIf//afRXikiBRjcPBMCCGeeYXk9XX0cAqkuzuIg62QrSQgMFifKggAPILVm2rLSO&#10;N/NY7ZXpyCV1tAuotrMQ7dKZioKrCMlq86oiHRtrDt4ZLW7tCORLKnrW5Perpi+sSUlcqtqdIQDB&#10;2ywnGP2h5FV1o9CbgUmsAr+iJJ1Xo7o8O8+n6uZUV2BhqpR5KbnexvacE7oShrUrCNfTnOwz3Ypb&#10;Vyun54WAEBACQkAICAEh0GMINIgCQH3HjpqM95WrKpr3j5y217plKzxYQCcpOyDgBEBhFMC86j+j&#10;+y95s3vxvP/++7u3gP6duxkP00Kjw9XxqwqJu4KCcQArl67MWHmHKrkZPPXc9RU96yxzLklCtA3T&#10;XND8ZqymTUdedHUsbubsS644Z+XcKtz4M8+WyLkmoGhtz/pX7I58QSXbVRo9D43Q/eY2dMUoDUVN&#10;3eq9GV2KIo5VLyklqtFxmFWRW8OaU9NI6DTxssvnprHdaeJyCbqGcD7XjsBWrlJNw6Du1nV8sIru&#10;bmBpxVn1bumVG9aX64aa9271erf0bhyRyloICAEhIAT6CAINogBg6v/Q78wRYHku7xpQoomj3jTn&#10;iNwfb64iZfHDcCxeTgPYjPvprIvh/esOqfDaiw4CJW92He5nn332a1/72rve9a63+4UPX//613Fz&#10;48aNl112Wdfz301yyMcymxsZGxMDISWX8hru+JWFHAt9amKp7YTwaBVScSf4Qfu4ePGKjJ/3zBkr&#10;L3PnhFwcORXqWSlzU3a734Nfc5fMTgchmpF+GLJLcx0U1EUtDUXMujieKVACyVSNTFVL5FzjUCIJ&#10;YBCX6o7Ud/mCSrar47M0i8cwoOVO7V1ZCYFMG5ExUS4NRW3dil7xDiiIA1bVklK6Gh2HGeIilFi1&#10;8u0pkU8WutqaU+NQKJk8+fxbRI8aQjmUKbt+hAsyLAFsxcb2PG5pRlfs7kb0UIU8qhq63VyHctn3&#10;5brZglV5nnYzaL1bejc3TtkLASEgBIRA7yPQ1N7eXrIW63707V6s3ZjTz+3F0jsW/ctf/vL6669v&#10;bW0t+mrAgAEAENfChQv7VIUbXpn+frAwxMmMdE5j666LM0Uwd1O2lTqzsF0N7/Zshr3Qum5tz26c&#10;eX+frb3VNcKtt5BXud2KgAZ2t8KrzIWAEBAC/RGBBlkB9MemV11nyP/XXHMN5P/p06dD+b/Arwsu&#10;uGCfffbZtWsX5P+mpqaqM1PCnkfAtMkZbX/3VQBe6zDkNwVy180WKtcyKch7pF3dh5hyFgJCQAgI&#10;ASEgBISAEBACQqBHEZAVQCdwP/PMMx/4wAd27tx5xBFH4JS6lPrBBx/85Cc/mf7sYAXA07zDhUPu&#10;ygfNrqxcrUr1ikQ46TBfRHho2jWFt7sysqRG6Ap6elYI9CQCmq31oS3c6sNNT/VxBDSw+3gHqXpC&#10;QAgIgZ5HQFYAnWB+3XXXQf6H/j8r///jH//Iyv9lsogBqOfDVbmGk7PrGATmPrw0fww8wqLNMf9r&#10;KKW7fFxXHbXRI0JACAgBISAEhIAQEAJCQAgIASHQJxEQBdBJt0DaR4pTTjklm+6zn/0s/oT9f1Uu&#10;AAUHqoejw6OpOI0FUsS7fAA0tyQv+hZlxseLKIUCDsAYAD+4C4mTQXrBg5kvCj92L1PRJ2eAKiUE&#10;hIAQEAJCQAgIASEgBISAENhjEBAF0ElXI+A/UhxzzDHZdN///vdh+Y93fqgcC9CPnZtuMdFNKMfR&#10;BTzCfIafPQZFPQ4zN3sBj01n0eX9wtfXLCv+1h5HUG4/y32hUQT5K8MBJAYg83XRg/lT3ZYtXTEz&#10;xxP78Fys5u4x/BPbwuju1bjnZ0mT3QOEwlbkISEa+LvrrM/uDtruOBDUpq4gUDhtCsd/PbOhnmfy&#10;dHCpo1aqa1315WbX0moW0urKz6eqMv/K61UnzQlldEf1O21upn2Z8os4+l6pWadVVwIhIASEgBDY&#10;PREQBdB9/RoO05q78px4lJZJ2eFcusy5vwU1CHsFmAZ0PE3dzj3348/mLli+fGUBBWBHrtEXoCQD&#10;UPTgtFmzZ3pqMACzz5ntHMCqVSti3boPkh7NGfSKkSlkWBY14DizHq194wuDiUkkoCIachVpPMzK&#10;cbdHoMjoKrGoaHjPLqPR12xRD3h8Jb82nNnadd6w4xipJv8urVc4Zs9+C+LhwT02Ss20j9S9XfHM&#10;1x4rXgUJASEgBISAECiFwG5FAdz0oonZV0N6fOTIkcjnzjvvrD037mmgsa86EgDD+AXBtWSB5fd8&#10;s85y0wAI9fPOMi+AoqvwQeMAQDEYAzBr1qzZuZX4vCQX2InaW1rbE93RTVXXoLRDhO3SLr+80Cmj&#10;6iy7nLAHAZkxjeYo4SrhKnL+dddF/xH/Fn8VGFFU9lUpqdeym5dffn60wyjjzNJlGJVBdyDQg4Oz&#10;O6rfPXnCjCoytKBcZ8wmi4oru4wmzW/WG6vkRFjakFqmueerGUPDFM21Rky9vF9bcQM78y/rWJks&#10;GhGD8vlnXNs6Lk24k3Wpq4xoXJHcNixUKyBWtL4xn2RAkNbGjtiWK9GGxLyrUlCeaWdeMs/591IV&#10;jggVWgpkzTyK1tKcpmdD5o4yEQJCQAjsgQjsVhTAa//4VOrC7Oeu9OshhxyCx2+++eZ6M7Gf/EgC&#10;ZFT/GYOAgpwpo5m+v+Nl9vthq1nqW4jySy5bCKG+QMqzlB0fBAeQEuPziqXXrOwpBiDXHd1UZe8U&#10;OURAL+QOF8uuWTBjPuI9FjhlVJllA5L1ECAciSeVNv1PLiqX5JZkxt7yBStPICW13ICysVTZV6UM&#10;HMtXTL+EdhjlnVkagKSyaDgCPTQ4G17vbs3Ql08X+qH1n3PCmc6i2l95IrWDzxcrVDARglPYCblS&#10;q301DQiGZpzThasZg8Fcuhin0eByCbQhUy/5tXVsYGX/slKl59FIra2QfyEiRUtTkUtdp+h50VfN&#10;yy2Yi8N08IFmcR3WN7tVcm2sFkwMieWFxGuwwetY4Y6LbckuKwBN07PTnlYCISAEhIAQKInAbkUB&#10;oIX8RWyU/I+szjjjjAEDBqxYsQJK4jrHEEUvJ/Z9l+YHx8MkO1gkGi+Ae/a9GZiaof9JS3NzQmGZ&#10;byF9XWJblnK+n7YvXV5SkC/x4LRpM5YvD3sTfF68eHGRgrjOxlb3WMO7qbpiO3pSmO3EpdYZpSwn&#10;qsu0Ial6BhAX3+fnMMSK3U7zjNS0M8+JYw8tmxmAMdVc0nvSLqCkr0o5MJKPSSVnloYgqUwajkDP&#10;DM6GV7s7M4wcAAS8GQi9aiuoSZCrEpFazucrOxEyTmF11jXZdlHJXLSaWR0yC1sXp170awNbalxe&#10;iQZW9C8rWXrW9azz/AtBKrU01QCjF41+y3kAHPtQbn0ruTZ2EcySUXc6tqhT0KzBmp41dLuSCgEh&#10;IASEQERgd6MAGiv/I7cJEyaceeaZiPz/t7/97aMf/ejvf//7HTt2bNq0admyZfjzbW9729lnn11q&#10;OIHjd6WnXyZ6hb/ooF7gms5b/n381jTSBQ+EP5IKtqTvZ6YYLzZTh44PelHBPDH7uafmRgNpmlqq&#10;XOxJYXu/XK4n6Y9yte0pQNDZpvyiTr/mq3NflU6z7EkH5k4rowRVIdBTg7OqyvSFROQAlpEBwFLr&#10;oVjMKaDQ06aHq9rZataVqVdEN5RqWSf+ZZVLryL/HkCzhvWtOjCz5ALr39EuoFK7qipF07MHhoaK&#10;EAJCQAjsZgjshhRAw3sIJwK+5S1vgS3AypUr/+u//mvu3Lnnn3/+N77xDfyJm2eddVbDS1SG3YNA&#10;R4cImnNCMd4dAa66pxHdkmsGmdJOKJlSO/NVCYEq63Fm6Za2KVMh0HgEnANYGBgA5wBWLFwYTmMl&#10;JxCdtkr7fNUy46qtfdFqVrTcVfYjq7aMmK5kAyv4l9VaeqcA1lrhqtMXr28le6r65sA0A6Z76fdl&#10;1XWXLchVa3RWfSlVt04JhYAQEAJCQAg4AqIAqhoIr3nNa774xS+++MUvHj16NCwCWlpaxo0bd9xx&#10;x+EmCIKqslCi3keg2CHCnTzhAuAGtO5Om3fK6P3aNroG+UBXcy30QUHMyAwyeSeUUhXo1FflnODL&#10;knFmyebTiTNLo9us/IRANyFAv6tw2qstHfCsmuMmAX6V8vkqMxEqz7hK1U+xABjWrmg1g+lX9Duz&#10;xa3BU69kA8v7l9VcemcAdsSlk9XbIiPklvtZvOWvEutbybWxhuagGywmMKOqnjR3yeyron1gpz83&#10;NZTSTaNc2QoBISAEhMDuikBTe3t7ybat+9G3e7HNY04/txdLV9EdEbjjjjtAeQiZ3R4BEAXZXepu&#10;397dsoGarfV1q3CrD7c95Kn+uzZqYO8hQ1TNFAJCQAhUj4CsAKrHSimFwG6LQDIRmAsz1R4/Onu3&#10;hVUNEwJCoJ8joLWxn3egqi8EhIAQEAIlEJAVgIZFVQhIjVAVTEokBPoAApqt9XWCcKsPNz3VxxHQ&#10;wO7jHaTqCQEhIAR6HgFZAfQ85ipRCAgBISAEhIAQEAJCQAgIASEgBIRALyBQ1gqgF+qiIvswAlIj&#10;9OHOUdWEQAECmq31DQjhVh9ueqqPI6CB3cc7SNUTAkJACPQ8ArIC6HnMVaIQEAJCQAgIASEgBISA&#10;EBACQkAICIFeQEAUQC+AriKFgBAQAkJACAgBISAEhIAQEAJCQAj0PAKiAHoec5UoBISAEBACQkAI&#10;CAEhIASEgBAQAkKgFxAQBdALoKtIISAEhIAQEAJCQAgIASEgBISAEBACPY+AKICex1wlCgEhIASE&#10;gBAQAkJACAgBISAEhIAQ6AUE9kQKYNnlJ12+LIM1/j7/ulW54tu90BsqUgg0BgEM5uxl47vqK8yH&#10;qtMroRDI2fIZr5pGW8ROo64/j6Ku9n6VbdcgqRIoJRMCQkAICAEh0AkCeyIFMOuEOYuX5jmAZUsX&#10;zznnzGm5WRcvuniWBowQ2B0QwGDGNX9Obua8q/DhCoxvXUKguxCAaHZpbr4NObs02roL576Zr3q/&#10;b/aLaiUEhIAQEAJCoDwCeyIFkCvgAIwBOMFE/6yGISo13Fog80XhxwJbAo0yIdDHEUiquqyatuTN&#10;0JBV153vml0N9D7es71bvVXXLVwx76oi/tSWyssvP98NrLiIZodSHFkn8XsTIhfnli+YG5MXp+/d&#10;Bqr0CgiU7P1Mj6cu5Q/pdWEgeL/bMAiLS/6ntWiopIF0/vnFg0T9IgSEgBAQAkJACNSJwB5JAWQ5&#10;gMQAZABcdjlVWlfNW7EQG5Vp02cuX8l97NIVM3NLltlnPDdzulSrdQ47PdbzCGBUQ1Bz44AZCy4L&#10;ngElb8a6LbtmwQxX7co6pue7q/+UuGrZktzsWSXWwuUrpl9Ck4CiFTWXm3bmFbQYwFi8ZplZYAWL&#10;FVoQdEjff9DY02papvfLLCzLF6w8gfZJy63fp82aPZMWefZ76oOoVNdzIF1xReEg2dOQVnuFgBAQ&#10;AkJACDQQgT2TAshzACUZgKWLc4svhc5q7oLlJvunfQoYgNnnzHYOYNWqFdyx6BIC/QKBtMfO2ehf&#10;nieywjDO30zNAfe1+FJZAPSL7u2LlUwrJMZewYrqdCq1wVD+r1hVHKiiVPq+2EDVqRwCJVcbJJ45&#10;7yx3tsNq4/1uv632b/o9Ldn1+qnVSBMCQkAICAEh0GAE9lAKIDfrLNfwQ6gPe5JCXOlBHRWgYZ9i&#10;DMCsWbNm51auKqv4anD3KDsh0HsImKr2qukL5QjQe13QH0qeNm1GYJQq1LZwRYX8v3A6LVLmlH6o&#10;MH1/gGEPrWNVvV8eG/y2glNfljUkUdfvoUNJzRYCQkAICIEuIvChD32o+hz2VArA1A+5JZcthFDf&#10;QZVvhv9UksYrmxifVyy9ZmVp09fqgVdKIdCjCGS0/HkVXcmbBdWaduYl81xPp0sIlEEAfGouuZaU&#10;StNxRc3lZkxzi3/YB3S8SqUX+n0UgZK93/nCkn5bQSCtXJp+T9X1fbSbVS0hIASEgBDo4whQ/q+e&#10;BdhjKQDnAJaXFORN6skhMlUmEJqpOpYv564VnxcvXszPuoRAf0Fg1sXwu/ZRjZgAl4QjAkrejC2i&#10;rfbcBTPswAxdQqAcAjAXuWr2Eq6YuDocCthhRbWArOZqddLSXLQCMKExhgMssQIL/D6LQMner7iw&#10;FDTFxsLiRMVX7vrsIOmzeKhiQkAICAEhIAR6GoGs5F8lC9DU3t7e09VUef0QgTvuuOO4447rhxVX&#10;lYXAHoeAZmt9XS7c6sNNT/VxBDSw+3gHqXpCQAgIga4gkGT+z372s9nPlfPcc60AuoK1nhUCQkAI&#10;CAEhIASEgBAQAkJACAgBIdDrCED+Rx34Xs0lK4BqUFKanNQIGgRCoL8goNlaX08Jt/pw01N9HAEN&#10;7D7eQaqeEBACQqDnEZAVQM9jrhKFgBAQAkJACAgBISAEhIAQEAJCQAj0AgKyAugF0FWkEBACQkAI&#10;CAEhIASEgBAQAkJACAiBnkdAVgA9j7lKFAJCQAgIASEgBISAEBACQkAICAEh0AsIiALoBdBVpBAQ&#10;AkJACAgBISAEhIAQEAJCQAgIgZ5HoGnZsmU9X6pKFAJCQAgIASEgBISAEBACQkAICAEhIAR6GAHF&#10;AuhhwFWcEBACQkAICAEhIASEgBAQAkJACAiB3kFAjgC9g7tKFQJCQAgIASEgBISAEBACQkAICAEh&#10;0MMINNgK4Oqrr+7hBvR8cWeffXbPF6oShYAQEAJCQAgIASEgBISAEBACQkAIdBGBxlMAb3nLW7pY&#10;p778+LXXXisKoC93kOomBISAEBACQkAICAEhIASEgBAQAuUQKKYAqpRvy2n7cV8UgEabEBACQkAI&#10;CAEhIASEgBAQAkJACAiBPohACQqgU2N+0ATVUwCf+cxntm7dWtTy9vb2tra2iRMnvvWtb50wYUIf&#10;xKVclWQF0I86S1UVAkJACAgBISAEhIAQEAJCQAgIgSwC3R4OsKmp6eKLL55feH3kIx8BC7BlyxZQ&#10;CU899ZS6RAgIASEgBISAEBACQkAICAEhIASEgBDobgS6nQJgAwZ2uHBz48aN27ZtAwtw5513dnc7&#10;lb8QEAJCQAgIASEgBISAEBACQkAICIE9HIGyFMCtpa6GgwUWYNeuXb/73e8anrMyFAJCQAgIASEg&#10;BISAEBACQkAICAEhIASyCHR7LIDPfvaz//7v/z569GiWumvNY1u/8L4Bs04ecORxLTMPw52VK1f+&#10;/Oc/P//885ng7lmTnyzooqP3/+FFm/75nHRz5IW3z3rbfms+OfmuX4Z0e39uYe4/mOCfj172pVzB&#10;V6uPemkje1yxABqJpvISAkJACAgBISAEhIAQEAJCQAgIgR5EoIccAVKLmoaP2vnXO7Zd8fFNF56M&#10;F+4jKADiBaQERy1bffKy2/c/MJc78GPH2+dfzNzXvzxl4cn252rI/7nbL4L8v/fn7M+Tf/ixEbk5&#10;R33un5Fk7899aVLxV1Vh+VG/skk73qkqIyUSAkJACAgBISAEhIAQEAJCQAgIASHQswh8qPxVVJEe&#10;dQTYseh/Wu/4Vdeh2LTyvnwm+54/M6Pnr/BVhXI/9alP4dvEAvADb+oSAkJACAgBISAEhIAQEAJC&#10;QAgIASHQlxGA9X3J6nW8X5YCeGWpqytthvwPFwC8mkaMYj6wCKghw1+e86tZk/G6+/bciBPfMDKX&#10;e/I/8OdFawqzqPBV5bISCyD5v4ZOUVIhIASEgBAQAkJACAgBISAEhIAQ6AMIdJT2S/ICPecIsO2K&#10;SwELQgA0T5pGfFqOOq4GoKIjgPn273v+LDoL5H54l5MC+avCV50VltT+0v93BpW+FwJCQAgIASEg&#10;BISAEBACQkAICIG+hUBW5i9nF9BDjgBty+9p37SB8CAWID/UZgVQjO1+M79ngQDMHGDJ4sIvK3xV&#10;qYeKHAH6VmeqNkJACAgBISAEhIAQEAJCQAgIASEgBCoiQMm/nPyPr3rIEaB9c5D/EQuw7e47Ahdw&#10;ZC1WAJl2bvrBRcsf9b8ffWBjLjdyxn7pywpfVR4qyf6/KC6ABpgQEAJCQAgIASEgBISAEBACQkAI&#10;CIH+gkAF+b8SBdDY5kHyTxmSDhh82rk8FLDaK8YC+NUnofO/76F/trgAv/qPH+KkgFlve/hufLDo&#10;AAgNUPRVnh2oUFCR/79YgGo7RemEgBAQAkJACAgBISAEhIAQEAJCoP8g0IQz+bK1Pfvss6+++urK&#10;9a+QBs++5S1vyT4OBuLf//3fBy34+I5b/of3h136nV1rVg1+0zz+uWLFil/84hfnnXdevwDt2muv&#10;RfP7RVVVSSEgBISAEBACQkAICAEhIASEgBAQAlkEeigcYMuRs/IHAYwYleR/dYYQEAJCQAgIASEg&#10;BISAEBACQkAICAEh0DMIlLACqKbgcpYCHa0AYFR/7rnn0tagedWDA+77887nn7hr/D4shfd//OMf&#10;/9u//Vs15fZ6GlkB9HoXqAJCQAgIASEgBISAEBACQkAICAEhUB8CxRRAfbmkpzpSAFddddXmzZub&#10;mppK5oz727dv33fffU8//fQuFt0zj4sC6BmcVYoQEAJCQAgIASEgBISAEBACQkAINByBbqcAGl7j&#10;3s1QFEDv4q/ShYAQEAJCQAgIASEgBISAEBACQqBuBHooFkDd9dODQkAICAEhIASEgBAQAkJACAgB&#10;ISAEhEBDEJAVQG0wwgqgtgeUWggIASEgBISAEBACQkAICAEhIASEQN9AoPEUgM7M6xs9q1oIASEg&#10;BISAEBACZRFAQGKcSfzVr371lltuqQDTqFGj3vGOd+B445kzZwrNuhHYsGHD9773vf/6r/968MEH&#10;K2RywAEHvOtd7wLgI0eOrLssPSgEhIAQ2NMQQHC9p59+esCAAYMGDWpuLjDzz4bkw2dc27ZtkyPA&#10;njZC1F4hIASEgBAQAkIgh23Qa1/72l/96lf33nvvBRdcMHz48JKgQHb9yle+AtH0da973aJFiwRc&#10;rQhA5n/3u989derU97znPRXk/5NPPvmmm266//77kVjyf60gK70QEAJCoCYEOqEAVl13/knnX7cq&#10;l7MPfl2+rKb8lVgICAEhIASEgBAQAn0XgUMOOeQb3/jG448//sUvfnG//fYrWVGYDEBAfdWrXnXo&#10;oYd+85vfxFFHfbc9faNmu3btuvnmm1/zmtcceOCBX/va1zZu3FiyXiNGjMCx0Pfddx8TlztAqm+0&#10;SbUQAkJACOwmCFSmAJZdsyA375Izp+X8w1WLFl01b8WlIgF2k75XM4SAEBACQkAICAEiMHr06Isu&#10;ughq6p/85CevfOUry8Hyj3/848ILL4RO+/3vf/+KFSuEXkcEIO3D4B9cySmnnPLLX/6yHERwrPjP&#10;//xPMC9IfNBBBwlJISAEhIAQ6DEEOnUEmDFtGkwAFi6eOXvWtB6rlQoSAkJACAgBISAEhEBPIwAX&#10;yje84Q2LFy/++9///s53vnPYsGEla7Bu3bovfelLEGLf+MY3/vrXv+7pWvbV8pYvX/7e974X/AhC&#10;J8Ckv1w1YVL6s5/97IEHHkBihFroq61RvYSAEBACuy0CnYQDhP3/3AXLc7mZ86664sxVl5906eI5&#10;8xddPKssHFdffbXCAe62g0UNEwJCQAgIASGwJyGwdu3aBQsWfP3rX3/kkUcqtPvwww+H0Pu2t72t&#10;HGWw22OGkIoIrIjwivCYKNdYRFs455xzABQ8L3Z7QNRAISAEhEBPIlBrOECdCNCTvaOyhIAQEAJC&#10;QAgIgX6GQFtb209/+lOIuL/5zW8qVH3s2LHz5s2DZ/vznve8ftbCequ7adOmhQsXwpIf/hEV8pgx&#10;Ywbi/M+dO3fMmDH1FqXnhIAQEAJCoCwCJSmAFr8QmQW/YnxSJwJoDAkBISAEhIAQEAJCoHMEsIV6&#10;05vetGTJkrvvvvtf//Vfhw4dWvIZmAx8/vOfR0DB00477be//W3n+fbnFA8//DBCJ8DmH5RHBfkf&#10;URVuvPHGhx56CIkl//fnDlfdhYAQ6GcIUP5/yUteAgc3fCiqfaexAOJRAHYuwLLLeTyALiEgBISA&#10;EBACQkAI7GEIHHnkkfALWLVq1Wc+85lpCJVU6oK+5YYbbnj5y19+9NFHf+c739m6detuBhICJSBc&#10;wv77749gfuvXry/ZOjhEIJIC4ikgMcIlFB1SvZsBouYIASEgBPoaApT/4XU1ZMgQrMYdWYDKFICF&#10;Algy+yocBDDTWjbr4vkzFlwmEqCv9bLqIwSEgBAQAkJACPQQAnvttdeHPvQhHAfwP//zPyeccEK5&#10;UmEyAL8AMAUf/vCHwRr0UOW6rRicg3jllVci6gGD+ZXz+YcTxOc+97nHHnsMiQ877LBuq44yFgJC&#10;QAgIgdIIUP7Hco1FeM6cOc9//vO/8pWvFLEAnVAAK5fPOQdnAqZr1glzlq/s979jGjBCQAgIASEg&#10;BISAEOgCAthgnX766bfddttf/vKXd7zjHdC0lMzs2Wef/exnPwtn+De/+c1Lly7tQoG99ujKlSs/&#10;+MEPgss4//zz77nnnnL1gOHDj3/8YxwKgMQIi9Br1VXBQkAICIE9GwH8PP3Lv/zLGWecgR+pY489&#10;FkTAcccdB/e0rEFW5XCAwQrgilnLzr8sd8kVZ+ZoFXBFlhUowFgnAuzZQ06tFwJCQAgIASGwJyLw&#10;zDPPfOtb3/rGN76Bg+4rtB/aGITEf8tb3lKOMuhT2CH8AYIgIhQivBvKVQyREd761re++93vPuKI&#10;I/pU5VUZISAEhMCeg0A2HODAgQM7Ov8DCqzkuBARcNu2bZ2eCBCPBSSEfjhgae83/14UwJ4z1NRS&#10;ISAEhIAQEAJCIIvAzp07//d//xdi87JlyyogM2HCBDhnXnDBBVOmTOmDAG7ZsuW///u/v/a1r/3t&#10;b3+rUL199933wgsvPPfcc8eNG9cHW6EqCQEhIAT2HAR0KOCe09dqqRAQAkJACAgBIdAXEbjzzjtB&#10;BFx33XXYlpWr34ABA/7pn/4J+vNZs2b1kTY8+uijX//61xHy8LnnnqtQpRNPPBHVPvXUU0sqmvpI&#10;W1QNISAEhMCeg0CtFECnJwLsOdCppUJACAgBISAEhIAQaAACxxxzzPe//31I1J/4xCf22WefkjnC&#10;ZAAcwfHHHw9fzYULF1YgCxpQoc6ygJso+AjELEAwv3LyP5wX5s6de9dddzGx5P/OQNX3QkAICIE+&#10;ikBlRwCcAnjp4hI1nzN/0cUlKWs5AvTRfla1hIAQEAJCQAgIgd5AoLW1FWcHwCjgD3/4Q4XyJ02a&#10;dN555yHkXjnKoDvqjjMLr7nmGtj84/yCCvlPnToVNv9wXsBpCN1RDeUpBISAEBACXUGgViuATmIB&#10;gANYOD3v/m+BAVaes+iEpQV3M/UVBdCVztOzQkAICAEhIASEwO6KwB//+EcQAaADduzYUa6NCOOE&#10;swPe8573vOhFL+pWHHBOIYIXfvvb38aZBRUKeulLXwqb/ze96U1wW+jW+ihzISAEhIAQqBuBWimA&#10;yo4Ay5YuLjgUcNqZ58xZvHSZjgasu3/0oBAQAkJACAgBIbBHIgCp/gc/+MEjjzzysY99DDr/khjA&#10;ZABq+Rf7hQ8VyIK6IcTZhGAZYPOP0wrLyf+DBw/GmVJ//vOfmVjyf91o60EhIASEQC8igPj/7e3t&#10;HStQmQKYNn3m4oXXrUqPrbpu4eKZ06etWrUC773YGhUtBISAEBACQkAICIF+iMDee+89f/58hAmA&#10;//8LX/jCci2AyQAO25s+fTqiCaxZs6brDcUpUN/97ndf8IIXIJjfj370o7a2tpJ5Tp48+ZOf/CRs&#10;BJAYRxh2vVzlIASEgBAQAn0NgU4PBcwVxAOwIAA5BAjIlQkGIEeAvtbBqo8QEAJCQAgIASHQZxG4&#10;44474B2AowSh/y9XyUGDBp155pnwDkCUwToa8vjjj3/zm9/81re+9fTTT1d4/LjjjoPN/+mnny6d&#10;fx0g6xEhIASEQC8iUM4RgFYAeGfd8AEXGOHOKYCaGiMKoCa4lFgICAEhIASEgBAQAqtXr6aU/tRT&#10;T3UqpSMaP0IGVAPasmXLyC/g9IHK/AKE/womCdWUpTRCQAgIASHQWwiIAugt5FWuEBACQkAICAEh&#10;IATqRwB7uB/+8IcQ2uGEXyEX2OpfcMEFOD5gwoQJJZMhHxw3iDj/f/rTnyrkg6MHcAAB8ikXmKD+&#10;luhJISAEhIAQ6EEEGkwB2BEAC5YX1r/siYBIJiuAHuxrFSUEhIAQEAJCQAjshgjcfvvtIAJuuOGG&#10;Ctp7ROx7y1veAu191mP/iSeegDXBlVdeWdmaALEG8SDi/FVpTbAbQqwmCQEhIAR2IwRqpQA6ORHg&#10;mgW5eVctWjR/Tg6C/6JFV82bmZtzwqzdCC81RQgIASEgBISAEBACfQoBHMV3/fXXr1ix4sMf/vD4&#10;8eNL1g0bvu9973sI73fCCSfgoEHEFDjrrLP23XdfBPMrJ/8jpgBCDP7hD3/4/e9/j8SS//tUp6sy&#10;QkAICIEeQ6AyBYBqzJiG0P84BRBnAeZy4VDAHqudChICQkAICAEhIASEwB6JwNSpUz/96U8jOP93&#10;vvOdo446qhwGMBk444wzZs2ade2115azGoCp/6WXXorzCHEqIc4m3CPhVKOFgBAQAkIgINDpoYAr&#10;VtmZgDgd0D/gOEBBJwSEgBAQAkJACAgBIdAjCAwZMmTu3Ll33XXXb37zm9NOO62lpaWmYo899lg4&#10;aeIMwo9//OM4j7CmZ5VYCAgBISAEdksEOqEAzrxk9pK5ly8z9f+MBXNPOmkuHAPOkiPAbjkU1Cgh&#10;IASEgBAQAkKgzyLwspe9DLH9H3744f/4j/8YN25c5XrCyB+RAuAd8Mc//vFtb3sbXAD6bLtUMSEg&#10;BISAEOhhBHQoYA8DruKEgBAQAkJACAgBIdAlBLZu3QqTfoQM/Pvf/16U0cSJExHkH6H+cXBAl8rQ&#10;w0JACAgBIdBPEGhsOMB+0mhVUwgIASEgBISAEBACewwCQ4cOPffcc//2t7/deuutb3zjG+kdcMwx&#10;xyBAIGz+P/GJT0j+32PGghoqBISAEKgZgfJWAJnzACsdA1hYog4FrLkH9IAQEAJCQAgIASEgBLqA&#10;wKZNm7Zs2QL9fxfy0KNCQAgIASHQXxFolBXAqusuWzDDzgG0kwBXXIpwALqEgBAQAkJACAgBISAE&#10;+hwCI0aMkPzf53pFFRICQkAI9FUEyoUDXLVy+ZwTGPdv2qzZPA5AlxAQAkJACAgBISAEhIAQEAJC&#10;QAgIASHQbxGofCJAatbylaIA+m0fq+JCQAgIASEgBISAEBACQkAICAEhIASAQJUUgLASAkJACAgB&#10;ISAEhIAQEAJCQAgIASEgBPo3AuXCAS67/KRLF5duWqXggAoH2L+Hg2ovBISAEBACQkAICAEhIASE&#10;gBAQAv0HgVrDAZY/EaCuNosCqAs2PSQEhIAQEAJCQAgIASEgBISAEBACQqBmBGqlAOQIUDPEekAI&#10;CAEhIASEgBAQAkJACAgBISAEhEB/REAUQH/sNdVZCAgBISAEhIAQEAJCQAgIASEgBIRAzQiIAqgZ&#10;Mj0gBISAEBACQkAICAEhIASEgBAQAkKgPyIgCqA/9prqLASEgBAQAkJACAgBISAEhIAQEAJCoGYE&#10;RAHUDJkeEAJCQAgIASEgBISAEBACQkAICAEh0B8REAXQH3tNdRYCQkAICAEhIASEgBAQAkJACAgB&#10;IVAzAqIAaoZMDwgBISAEhIAQEAJCQAgIASEgBISAEOiPCIgC6I+9pjoLASEgBISAEBACQkAICAEh&#10;IASEgBCoGQFRADVDpgeEgBAQAkJACAgBISAEhIAQEAJCQAj0RwREAfTHXlOdhYAQEAJCQAgIASEg&#10;BISAEBACQkAI1IyAKICaIdMDQkAICAEhIASEgBAQAkJACAgBISAE+iMCogD6Y6+pzkJACAgBISAE&#10;hIAQEAJCQAgIASEgBGpGQBRAzZDpASEgBISAEBACQkAICAEhIASEgBAQAv0RAVEA/bHXVGchIASE&#10;gBAQAkJACAgBISAEhIAQEAI1IyAKoGbI9IAQEAJCQAgIASEgBISAEBACQkAICIH+iIAogP7Ya6qz&#10;EBACQkAICAEhIASEgBAQAkJACAiBmhEQBVAzZHpACAgBISAEhIAQEAJCQAgIASEgBIRAf0RAFEB/&#10;7DXVWQgIASEgBISAEBACQkAICAEhIASEQM0IiAKoGTI9IASEgBAQAkJACAgBISAEhIAQEAJCoD8i&#10;IAqgP/aa6iwEhIAQEAJCQAgIASEgBISAEBACQqBmBEQB1AyZHhACQkAICAEhIASEgBAQAkJACAgB&#10;IdAfERAF0B97TXUWAkJACAgBISAEhIAQEAJCQAgIASFQMwKiAGqGTA8IASEgBISAEBACQkAICAEh&#10;IASEgBDojwiIAuiPvaY6CwEhIASEgBAQAkJACAgBISAEhIAQqBkBUQA1Q6YHhIAQEAJCQAgIASEg&#10;BISAEBACQkAI9EcEmtrb2xtY76uvvvrss89uYIbKSggIASEgBPoXAhee8XpUeNeuXW3xamlpGTRo&#10;sL0GDx4yZMiwYcOGDh2K90GDBg0YMHDgwAF4f+aZZx577LFVq1bhfdu27Xh81672tl278Cy+ju/4&#10;iM/2PmPGjP3222/mzJl437Z9Ox7Zug3Xdl47duzAH2vsegr/P/fcc1YGSxo40HPEfwNRgeEjRgwf&#10;MRzvAwYO2GzXpk2bN2/btnVn286d+N/ed+5obd3RugPv+MVMtUHjtmzZusWura07d7bn7Od0V67d&#10;qzpo4EBrGj41xwvpUSvkgtoBn3Q/l2uy/m3He5M1LF5Nfh/veOHZhKfl34y3Zvxn3yFBUw50/sAB&#10;LQNbmvEa0IK8m/Af3vGVdcMuPJ56w5qE3FgBpMDFnQDecYN444U+GjNmzGi/2tt3rSt14ZEhQ9Cn&#10;1q/jx++1j1977703MgMuQBNv1i3xmjx5n+l2PQ8X2sBCcaF26YX6pIqx0my7Ncm+M7R2WA9vx3+t&#10;3ikpG3TUTtxq3YFG+k0rAbmh49HvuJCBfY9kO1vxPe5YV2FItCDvADfSo24ccijXh5MNKh8CGAj2&#10;PCqFzK3mu6wzm3IDcrmWphweQj/YKMPTQGDDxk0bN+C/jWwm24vRgqGFd7y891CuvaFYvnAPbdu2&#10;fce2HduRFDNluF+DBw/GQ6322rmrfdcgq/ogew0caM95tYFRFhDUEinxjm89La6BGDOOgb18lPvg&#10;2BlGyC7cCX/al0AS8COTdpuOuzAwQrEDB+ImvrUUbTtt5NjgsYpgCEyePHnKlH3wjjpj5vPCt15J&#10;60bMWJuuW7ehI9k1VjOfoZykSGm18Mp4uT4qMbibmr1+u/COhgG6dgz/pmZk9syzzz37nL+exXLy&#10;DN/RcexKXKgLwOTFwcBZYONrJ0agtcXWnXhx4Nn/O9uQ3trirUHNMbC3+uzHHcwUXmg9JyYa6pM9&#10;XN73XCFsDDTZZEfFmwcNRG5D7H3g4IFYgGzceMNtwuJ/zlz+34buwnpjZW7dgjFgI8dGLNeJMNbx&#10;7ACMBZ+/6BRbF21J3IaeMuAwOpoxf3xQ2KjYZUuHrRT2GjVy1LixY/nCn7ayoLZN7dYGm242Cfbe&#10;G/N7Cl577zMZi/T2HW3+zhr6+LBF21cbf0dpTc0Ye1ZNK8UqYLX10dZq62vbTquJX7iPjuLUQ1pf&#10;F+wNk3WLYW3/AzRbrYfZmg3kfbhgIR+AT+gZvIYMHog80WT7Sdi+1eanNwQV8PFtJfqIamOxGMLe&#10;ayx3wMaNmzZs2LRh/cYNGzZicNn3NvS9u7hA5Jp8lA7CGEXZ3qm+/vhi4L3smcYGor0jR44YOWoE&#10;3ocNG0IQ0DzUeehQ/BjahZxCX4YicqNmvqF//eirtn0BAUz1p59+GsMSa5TP9HDxJ54/NWEoNzVh&#10;aZAVQF/oNdVBCAgBIbCHIBCkoPpaa9tdF3nTFfKJu2tKWdwQp89RyAq/f/51es7/CFs438iVvvLZ&#10;hr12SFuc3ssIP7X5PWOQ8u2r9ANcWE6mbpkvSt+NP+sFOVRM2rFNaTdQdUeEAkoC5De9Z6MoUm0j&#10;ysHdqXKiuvbGPU+QsVkaR1H4XLH9cQhZs+IrfCr/XMAhM8qK0wahrWwWeYxZzcLOothHua8zFEI7&#10;O0tWsiapAC8wDexQfMEjeXDSzMo2v4uKps4ez7SuTEPLjfZqZkHaNbPFmSERh1B+kNU6mUKO+Zxd&#10;ggx/ZqGMK1YkBUt1Qig8VDDlkx/nYe3JDpvy0EYC0lMbTnEUlIG4ICcyHZlb6WP+dqczvBDMtLJQ&#10;1g4LfOJqij6k1ShiWZRZphrZb/KgZVuZ5+jSZCycwWWnV5g1mXnKpafjAsAJXdc8rXrQKaEQKEKg&#10;5eMf/3gDQfnrX/961FFHNTBDZSUEhIAQEAL9C4Gbf3x9UEBndFOm2IkaTuwoqV5zvbcZCECBBq3k&#10;Jr82bNgAJU0UIUwxnpSEUP+MHj1m3Li9Jvo1duzYESNG4Nuo/DctLbjtra6eQ1Z4h6ITyhkUbcp/&#10;6Ei9aNQLb64DwmaQorrpiKDrcgVvmyumTH1qmkFT2Lrq17+FWhIf3O5g21b8g5tuAmAKRdcjmbrT&#10;bB2G4j98csWladlYEPWOwRiBCi9XjZoaDooyVyLyCok9fRoAuIkEQVPGJ1037tp7aoL9lpXD4nKu&#10;mnNlLRRfvnnOEih5oZ1bU9PlBm009LJDYa5hKuhheATNdasH0+zbvwB52zZkbgXZ5rUdSrnhrq9G&#10;p6DCrqRtQ3GmSPPuxp1Ro0aNGzcWPYj/oL2jbIk338I75sjQxI4gV6WtvZlJ5Ovd5GpHdiA0mZkG&#10;ud6QVI7DENTOULG6jhmKu5ZEE+FrtwZxpaMpk6kcDWo9Ym7dHXrelffU4LsZBcsBnPZuwwkGFxTA&#10;CKVp2oOhQmsrDAWoa4T2j1rXYKjhGlLqO73A8Kz9aYpTKHUHms56+DB0BEZVE8YFNbTN1EZai1zr&#10;HBTQoeu9hEwhNuSSFQAGCpvpHWNafx/UsIzYSasG01B7hmn2wagl2NAMoroalihQnnOCABXaYgR5&#10;ESNgFHTK9hoFeFk9H5YUf+y/iKXBGb411a+novmKqW1ZQYM13x4YtrCXOJS9h/FCyq1boZy3C2MU&#10;iwBGKP7H/dQQTM2geB0yBE3g07bUuO7WrY68+XGuRjE2jFLcRwIfEju4SiAHm+5QRzs6Yeb5TE9W&#10;NzakOcpJX3IdoExtpUPdTW0zldQ2wPDuo9BsHFxfH3DgehX6urkZzee3QQHtmn3AhUHqa1Ur/vRB&#10;HgY/bSxQybiyWSmpsbDlwTqMhcvMGYIxgw0ALiTsI3ToSNdoY5ZjErTuhEkLAGH1qPp3o4loRoLq&#10;hKU0zKsgvVufBtOSMN1svIdSwoLIbjAE2na5CcJ2LLjWKNgPwJbK1/mtW2w1cosMGIFthdrf12Us&#10;zNt8MLusH2wegjFRXDjY20TPBgA/u62PWSfgT9qO2Iw1ey6z7nFjAftB8nlnnwObSF4i0qDsY3YT&#10;hgdmLo1EYPLhNiL2DR4286OwKA2ItGRgAQaPO6h//eirtn0BAUw7TAYOvPgTGlazzI9q2IhggogC&#10;6Au9pjoIASEgBHYfBG658X8ohSZVvO+HaJ7ODbdttvALhDvYP2ODBCNJ7Fk3boT55Yb169eTArCr&#10;PWdW9X5hnz16NARIk/9hjQr5H9Im7iOVm/+bjT32vUn+BwWAO9jJoWg3Qg7yv5vBu3jvAoYXYvtE&#10;2zpH+Z97fXxv5qptLgSaOEdDfljy04oZltomNSGZ7ctpSGr2zEYAYCcNoQ0bPMo/cZ9NidRT+kUC&#10;gCIsMiEBQJkmCPH+ZVYscUEyQx54QpQQ5X9ay3Pbbg/SJpUG2yQ8uJt3eF1oiJtX5xKCSIV/IDFS&#10;+ITRLZ6C0L95C9wkjFhx+d8pAPA4XjvkAStcs1YHATBiBKpse2uTYVxq8vIhKBoFAPHfXnuFbYqx&#10;B7EiLkFQRmSbM9o937g43wGpiZ3nspGZ+EZ4uRG3FrnpLxvqG/FgaQ7vDFjsh1zhUxAZmDAs8YXt&#10;/V34YiLKe+47QJv5ZBsP6JxqCPKDyf/BMJ3VDxRAeNg2/Wae7c4IQeR13ic2Ei3yp9z22tvOmiM9&#10;usCvoRhYLv+TAjCpnplSYEtX7ESa3YfbEFtoa48XblnPU8DGCDeKCyKWDWZDMo5Ryv+QWyCouBwU&#10;X14c4MXT7s5g4FD+ofAzwiyfTVocNXq0D9ZQBw5yEgEu6Tqj0tYWHCB8gQh97N3MOUgRl6uHvQOf&#10;RPOYFO3cYotRAPTLcY7KRqhJhduMAuBcS5b8WEkwP0kBcHI5HRIsw+NYit+RlfFkhAtrAP0FcJMy&#10;HjnKJC1bYgwkvyhwWjXjrIz0VtCzJ+EzGKkDEWSOseUdwVWU5dIenZ2D/50doDdEcF3IyP/mJIOv&#10;8Dh6Do3F6hlcLGz8Y6w6kbHDfGHSgmBrVriG0BmI7jPkq9iHJv+PGIkVAcORwj8EbXzwkURXnug4&#10;QSN/J+nCi8sEwfbZy/tc3Hz8hJnhK4NNDY515MwVF2s7hikGGyT84IJFyse628R+N/6H9wzcZ1qR&#10;t08vejyEusUBFRYPR5afCfIuzAWruC1dTb5G+9AfOMhnGdgTG2ykAPAPbrLeTsFkTR3CSu7kyyAQ&#10;AKCDwbBgHkVXGPtZoPuL3QSV4GuYZeHZDNlLFEAcF/q3agRqpQDkCFA1tEooBISAEBACVSDAXS/3&#10;pdxP++aGUrfJUFTp2H5uh/n8Y7fn7thhG+16KlcDclfokpzrME3ChHP6+PHjSQFgG4pvXSo31b1t&#10;tQtjEOBbyrEQR/COrb/v+/HD586arvlMF8QRbutt3+aBC9IVlWgUIM1ewFz6k/zvKtmkjYzihglc&#10;2CxS0C1kQ1ySiVcGUeqRgrob21dKPXnDgKCEogjgVEKUrVKGFMJ8P8ldpTun0pyBPeJCk9XKtIgm&#10;LpvY7VYRQR+X5O4o1VH2DkKAF0w9tvVRzMF91HeiGygjuxLbBCSLiUAQ4KPu9XE6yCiQoH93IdXr&#10;HHSYwfU5DaMg4PjWOCj4OaqS8JLUzC4Muit05Fgo/YWyEl6UJSmXEa6wj2ehGVVmkuIoyzhGpAjy&#10;hs78E4RA+JYiIxoVRVr/DAdw8wF32c4TmDQROtJldZJBDHgQ+sgkMOoJ+YptCYkzhFoGrdCP7H2O&#10;MuYcOy1MLmt1FMaiYzRpDerzvS7Bvz9o8r3T3WyB7c2/MH4y0qRL5ZYY4REssTXcxyENJiJz4jjw&#10;5Qlyu5o8zyQ10szCLS1YMTPgMXbHH7QZYq0L7zbLTJebZO+0/gSxOcO+kUJL60xeNo19GGZlgs+h&#10;pvwPWRTTH5kjB4YGKODyyFBwlMSL/RAtM+h8n+8Zdrs13yapUSoek4CyfTCfoQs7pxXlS1/HvMk+&#10;q41ss65xmwJQVy6Qu5ztPBwQ9GEHKNFVFkkBlBxL8udJvlAK9Ue4eviQIXXlJCz+9aLNtohyfLr8&#10;o9sjpEkUjDhClA+GVYi/DS52p/kUqMiQmefLYUyh2Clj46og/G9HrBbQxM8i0sPTTz+FV/5a4x+f&#10;fm7tc5s2bgIJwi5gldBi8/+PdCebx7GF0pA5rLlALwAWQwNWY0btwLiDoUIGIdAKgAD0AWqCSZud&#10;MEaZZZzYxt05ZIOH4ucEAGJZsvlgkT584HoAC3tZIBejNT0rVinzm6CPQqDbEBAF0G3QKmMhIASE&#10;wB6JQArI5/r2oOShOXiUEEOULxrTAqSod0y6cRczsDODjsklC2yyGXYLWmZoFxGmbuTIkR5IaaA9&#10;7vI3FX20F6C5r8dbMsUW/+HNwUNsQ+Y6zHZadCfhxYgGPDvUAhZCm40iYHeAssaMAeFg9uujx4yF&#10;HgyGnSjGtUCuGEUYPlMQ5WmLJB6i8mQ93Jg8hNWixUK6knoZ6EAc932vabYpMWC3T0WvFWMvDzTH&#10;iIBR/ncxiMIeRWOPT0cZyeUlk/O5M6dY6Eq9IHW4P0TYmAfDcLfpdX24G/e6NIKgei3NAId2AdBI&#10;WwhAmj+7FT1ypozsBr5trtEzNZorkE3vjTtBX0nRwsQYb4QJmejuQEZQN0x/CycTwpVE3CSCu2Qb&#10;Ff3BCt5pkTwHQ1rJTXYtEFnSuOflFgfbBcsozZoERWMCyoXhCgIb5bjoLEFZLrxCb5jylKYgLhx6&#10;7EmkR/4Wnq11B6wnYK/s5sYYfG3oHQvACGkD6T0wHB8hz+LyT1KdsrJBPvbZFIZWiO1HW4V4Uc2e&#10;MMxyBHwW5i0WO9FkQGO+IOlRKiZh50YxO6FRhSrdLT62boHqFS/Tw6Ly1kVu9UBSyScfZCULbzcY&#10;cfOsFQPZv4h+ZvQHymiHCbpJ+y7wozssKppJmD4ajSWJg9YTBIMIS8/7gUPh8DZJCg+22H3nIzya&#10;XzBJCHOKQnDsRXZQnjdLEzZAGoRaPhIeDGQIeczgBeBWAHBisth1pADQ4YlQYB8l4ThIhdG4Jk/b&#10;+cgFYlhtYGUDuwlMq8FDh1DG5nSAyTsGyfadrQDcYkNaeEi8QD56NEubmMFawGyQaORhIVcxMzE9&#10;hw0YOBiKcNh2bNyEsJSbN22GFQ9M6ZkVZGm8QJ4aMegeSBBxEZ7TVl2GzOObDQ+PqMcSSGjaemLy&#10;fOA5wrrjtim+wPjc4QQKSeKHaFwTZf2AFYk2judgHuIeN2kBcDMiN1zYsQPmHZDwwQI8t3Yt4rwa&#10;F8Drafxn/6xduxZRXZGSFDQ5UOM5OdGDrYHRVB6fEFI9Ak/mgETAwxKgS4eABgAVgIlhZkft8Gxq&#10;39GK4KA7YWDhE8DQ8ZCxQMM4VJiqBD8tMxzAC2p/ewE4TBDz+HAKhi90DaadvfxPZ79IgNmHPXLj&#10;oEb3NAKiAHoacZUnBISAENi9ESiiAPKqmOB1nLZ5Ifg2tZSU3fhuYoOJlK438tj1GQpgOIRwCOWw&#10;Nqc1LzfZLvtR8+KqF+cL8patWRaAtgCQRlyzZJt1VytaKQPN1sC8+M2effhIt2TGNWaskwBjx+Ef&#10;EAOw8TcNP12io1Oox+enlJlXEFMYoPwPwZ+vIvnfxBVan3K3HfVUtp00GSeqzKMVNukACLUm1waH&#10;8qBKTTrVJP8nHZXxHUEjGOD2rTqFdrcCCCaxUQdL+T++0BCTEgYPGuru/nBySBQAquJsguWf0mO7&#10;7YKhKdMo0BoFEDSONDVPJEZQxubpkiAE5CXYIvk/CHVUlpvUGskQV+3GPgn6f/7jqkuTFTPSf+Zz&#10;UuC7MGmXv8eODPK/GzBY1V14MBV5kP/pvGy9RVkYm39zOockbFa+fkID8oLAj87fahEkIH9B6ehR&#10;JzDwBjTbsBsa0tPpmFp060cTsqMUGyWoFF7BJHmySxapgo4qMWKF59/hClhSprKRZ4cLBJMN78pE&#10;x+yCmGMVNhfs/MuMra0UF39s7nhvmmezn4NhEijMzgfhcyAywO8EI4igwA9qfFpJADQUOqAFdIC9&#10;opxPo4Ck8Hfh3xgEcgcWYj7appveO/BH9DcJjhsUH5P8z0UmXVkTgEiq0Bo8KLHzMqtPKmdGCigA&#10;5yWDFUDwAshwCkSZ67zr/zPF5102bL0CXMNAAYwaMXQ4HD1swABMPOOafDuLBIbvEE1d+LeXnU7h&#10;Jzm44ZNPabfWcB91PA7wkQ/CRuDIg8HoV1AA8N0BC7BpE2znYXtl/RdeNgp9DDqFgBUFkj6kUNoI&#10;uHBrLACHBwYkRqbRExZKwNTmkV5xqyWnFmm4n64wan3Q+swLM47GPLzS1Kb8n1itIgbQa2O0ExZQ&#10;uHjAHWnd+vUQ9fMUgEv/kP+ffvoZ3IelAGaDW1Q5E5Ff3uxOhgbCDwGi+uMIhnaI9Nvs/A1b6py8&#10;xM8E3MdAFqM74GbSBCQQAmL7tlanABCPwFkAzGr+jvlUcBMnWwLA6ll3DBwSTADAI5iBRpL/M8J/&#10;ezPGdPgqEAGiAHbvLVJfaZ0ogL7SE6qHEBACQmB3QoBiOf1vgzo0RAMIVv2uw7eja7CBomINj9Da&#10;Hwc+WQw6j6KEP6GNh8w/bty4UaNG4w52WFG5FHbYQUTzDX52p07Fe6IkovrdZe5w8lnQLNn5UR5G&#10;iqdPmXOpxxikOjEKo+5PH72TqV70Vyw/hfIrtDin1XHUTwdLB/rZUmBM1urJYN3FxmC4HSx0qRaN&#10;Iiq3z9xFuxzgxv4FVsPuoRt8/U3P5HQAd99237CjeThttv0Vm2K3sVcGbwCs7Ag0w4bxD8zb1oMg&#10;hsh4ti8veJkMavCCE6ApsftBoHJBrPBdP3vQbA2CT3peW0tdou/cXYuXuYruZ6wA3JY6mgXEU77i&#10;AWNUp7t60ypmgkasgxdAMda9yt2OgHxS4BIyvRP8gYMgSVtuVjYaEdA8PrBATosEYwoXTU1Gt1Hl&#10;knrwm2BdogW1WTvbIZQU5SHs2SsMVqrcaV4RqxkZiYx066Kui515ZxOHMDIYMW0S3AKqqdpuUsKx&#10;7Wb5wSw72OcHcwkjq9KrQFxvDgYdkI9oL+CyuOmaUzKTw8wIOnhD0CfCDQHcFsDNAaL8H4kDp2mI&#10;Z3DIIDMSRU+20YeND23jDUPwhUADcUoFtwjXVxcJrFEmJW/iQyWMFQ7FtKBhSQvWJZlYHsyNYi3Z&#10;B1xeXCH9kGY2iTNT9fuhezypEgMAvgC4aTYa9qdNIhNIYSQyBEZKpk92A3KLcGo2Sybtg/DEV7RL&#10;8pfJnzCcsrPrBkCVbdps3CRPwz/t5cyNR0g0qyesteBNkWWyQ0lw0cbDV3KGwfNgY+xQJ03Cghz6&#10;w3oizkZ3aXHWLDk0kURLLzIkaWpzSSMN4Ueomnc/I7H6XAnOA1whCLUbvjBgh82zMKWsy+LakbHU&#10;ofzvkzvwxehKDETkHBY1GkG1N8H2Cas9rAOo88eHwHvQismfhplTMPJPQr7FGYzMmBeDLqOThU1g&#10;8nlhOXbLf7NgCcFEbZ44jbo77QTUlj6LgCiAPts1qpgQEAJCoF8iwG0XJV5SAL51dK2g7wTNyDJY&#10;5g/GDWx5KGzjKYsqbxr4kVDy+1How5L8P2HCBCjkGa2aAnxUQ+Xl1iBt0ms0BJBi3Ci7ggwbd5Tc&#10;3yMlY017IDGYy8LIFIdDb4QeiVHFXeQNL2jxeZY6NXC02g8kAAUz2/MFIZKiVhL+3ZubZgrxiqe6&#10;h0AIliJEeLOnyAEYloFq8NJobl/iFcX/oNo1GYZWFPaIm+farp2Ct+2c3YQb9r20yacqnbptuh/Y&#10;H3jaIizaKeiMswaEAAuQNGN2P1c+aCnxh7/CCeLYM1PlT1Eh2Gkny15vAGU53/HGWGdBdggCa1b4&#10;pzSSl9mC3QMluiBx+NPekijHBwOBaMVNxTe9CxzCIER65omoia4EjIaWguA5FZASRX4mCKsw3c37&#10;QSDamu/q7R3EB8xAaHXvBwQ4BWCm3IFdCuYfViGzu45pGNmMViPGtni8BpOwXLQiQcGIByE6ZKha&#10;CL7H8IBZACn5+oDMGsMHqKPhvcsmdN2ny30kAoLkEmgCozmi/B8/5BmxHAQoNBltdJcHxHA3B2s3&#10;dna3FGZiLICfY+EnGpgvAF8Z+T9QBomMsJCL4ZWMNayKIRoAh0G4qI2NofqCoT6nZEpDFiAvf0Yb&#10;frMPcsrGB0sg/ZCMtkigJi3AnocA4OPMk1glCiCzOgUuj0wAfUn4L5qDmYKeRkR7+Flsw1IEsRdD&#10;xTwajAJwM30T9iGcQ06HiQXCD0JHDdMRizQHp6VhMMkZjn/NcJ2ifouJ+sYCkAhwixS83CgdrCtU&#10;03bTVNww1YDBhvlIGdHqLMAwM+Jw1Mx2xiybwqpm5lEgbY0DiF4Ptqb4epRIPVJU9NvwvqX0H2dk&#10;HKNxHkUWgPxd5NIsloH1NJYQzBI3WOC5K0HbHlkwy9cWx8C5FJgK0Q+BjlFkBgk+l1X+NllkTHMZ&#10;A3SDfK1rh6gPswg3ybIVCquSnXoAfjNM1jAJ3b4JS4P5jAEVkC9GrJhzmUUKgE+B8z++GNEiwIII&#10;UM9PCqDwA+3/USKCJ7pNAV798odfle5vCIgC6G89pvoKASEgBPo2Atxnp50WVXDce9GkljswbKY9&#10;EjIsMHdCOMd+G83C1tPV/jC3HwEzfNj8mx2+mwAghjw8890KAOe6hasICWy7sBOkVO/HRNmpfckx&#10;OLmWutcmt3EWHR37RWz0/eg3E7ko8AdpNtrwBzMBhgILYmTcdPq+zraaZrcfA6dlFIwZPIJjf1D7&#10;06Q/SXF5SdzVfL4pjsGm/NA5F/6T0zo1+ubC4KrQpJaLrgSuaTLFqu20KS1aYy1auevAvc7cn/v9&#10;yDQEWwG47lvwM4j+PKZhw8YNfhzAZpiyOxXiWjkP8OXiawj6Zeq75F7hIrntwL0dwcqaIgMDB7iB&#10;blLJc3gEu+mM/Mr9exLV2OmMaZDSU5Z18c6kjyD8x9xYOlWLQe3OA8MoKbh4kARkl1QIWHiPd/Lk&#10;DokHghauKNyastobxaIiMCHCQpIMvQEhB9O3OxrmX+xWADx+IDAVPtijmUR+BnFi+fBJ4Q8DIZB8&#10;I/ICbrRIjy3lN4UmxxxGeQWueyJ4R/iHYDHBMwvcJiHF9stLfrQVx+CDHOR60+gonTeOMNbAxUQX&#10;h1N0SQ7CGBqQFisM00Dqi2Dm40PkObi8HM5Rgzaav0wMyJY09mlMZYV/ts8u78skw0eDEQ5wc0dC&#10;Plh/wE4ytiiwZoZhQOKD95Nrpt2pJ46tMC5D5UIVUUskR3Pg7Y+YC2b64XblbhrDhhvsWCNM1Acb&#10;OmLkkOGQ9ofBecAc/u24Tjt6ARFLEEsAAjwS4Vt/4QNU+sOHDB0xdBhcDEba+1B4Tg0bhNdgIwIs&#10;yr0ZBcCeYQh9nyAMQ6glWRAMAVzG5oJN8pJRD1yn7b0TGssjAaItAImVpHjPMHKJmvOfA/+LnF2Y&#10;ymGtoGmNTQc7/M8OA6AZgBOv5MECy0fwvWwSjuEo0NgvwdYjsC4Z9sfWPVt+rVHWjya6gwJglAt6&#10;QED+NzoALyd9rXluLgQsnHwx/AEvcCOkzMfOHGXYQVIAATEgyUAANHFxSiLZuvj49uURplOiAPr2&#10;9mZ3qp0OBdydelNtEQJCQAj0PgK/+NG1Sd/CLZrvdMO+GHcKVKlxD0f7aGzykD4Yado2ayiFf7zj&#10;Ajvg+1QLQ5d26sElliryXe0QUymy4kJWKIvRAYkLt2YICYjgW7AvsJMCPM/g2x/CP7t+D8GxXMBD&#10;zSH/wyLAlOB+0JgfQehOtO4B6llyTxrIDjNpdhVZNFKlCsttg6MxqG9l3YiAd30Ta49FaYsSs0uu&#10;rrSnCGlpgi7XHHNNW+97WbOtMJ21Ken84De3NLAPHiGf3geBhnFNVLRgICw0qHXLZ0rlJsEiFBmY&#10;lC1bcFjj+g3r8Q4jAD95ywAws+XWnWik528UAyw3cF7DWH/xEGwGZaBFBg/uBqEzfq/x1qFjx2FH&#10;7GMiyMhEBjeDeX8U+5OiPy9sBQ8MCkkuj7qQTCVslDStXUlCJ2PEZAa0UxBAmsp0vMhPBWGXaksX&#10;ToKAQSHD+8EJCxMHbK/vuUJRi509mQSPO8iQaTlrtXn+mzLf5BYTCCDOmdrVDgnzdw8WYKV7QdbJ&#10;JFOCAtFPmERa9qVJ15AVXBQnyRZ0+iGOhofSCE4oEa04vtA6b6pdgIjWGn6qBa1pwtQIGXpQAC8n&#10;ClFBenaWBS8DN4xd1/y2u0G5BeBAnIjRmFf43/4ZFQIcMtCgcw7OPBhVl3i8oBUPcluYAKYKjtEl&#10;8s4ISdfr1JFJfQGLFohtZqJilipb0DTjuFym57QkBel2AcHmhqtBuDgmohzLD7YWBWNyw4G2SxD+&#10;sW7Es0VM+PRhFtCmJY6bDtjxiumrZJ0QV2cKuUEMNCSJdaTrYmg/LFQmaJo11AhIm8M83p9FmMNt&#10;s5Mya6mReDeCAAf12Vl9EPjNLsDDn8KRCkE74E+FD0nCH2xO6YzxsbONRg3mcTUMCm0EcuBZKHA3&#10;MDmf9hI2bFLYEzsez3hLDHLXmZtXPD5kGYAYdc+tMwLhxLh7Nsn8NMm89jHMOKfDzG4gkqP4y5xi&#10;4gmsboxlE8kj9pPc5KmBoRNRQTTYA5WQQQYs+GuoM7z0oAlkHX84vCN8pWkZkJZ3MJxuaeODO9fk&#10;/l+MiWDH1tDJHz8m9rsxegwixICdDieehICjdtYMaTvvKI8+62CSq0y2RmwljcI8oKp5w9FTiZUd&#10;NfXQOFT0rxCoFgEsP6DsuftK1CRXofSeFiUMblEA1SKrdEJACAgBIVANAjf/+DrqvZP8H8VY21cH&#10;YTlzIhd321TycMtO9wFTTQ0dZlH4/MIHEyxN/jcRPQqtZq8bBTzbDlL+R0SodevWISvsxGjnyjR4&#10;Cj+G3MdDHMVODqXYSekWMc4CdPMIKGz2UHkImFBXQnxHYADIFRs3mXOAm3EHlRQVlaZOR2hzMyow&#10;ITz++pqYSXNihhKwfWcQOEz6cCRdZnVTWhr4R2W+/WIHvoDfMmCfv7u5tEv1HsLL4OKRAS7/U+z3&#10;fXw80T1otD0qPvWUrrt3RWyQXZyfYVVbgySEHrHg2x55a906oAr9P2Ra2kebIYQbARihQwpgQAtE&#10;EoRNtGv0GHSduw4bBYAn/IB2uyAVggBgd6L9yXLAN75+NEM7OIWou08sQAcbAFe8uiRAsT+K9xHV&#10;AvV8SEFASQGQAYF4EwzqbReeKADK1rRStkpSvolGC+n8eLIKzIh+7ZRyrGwzOtgV2BI35rc8Pdgk&#10;grWbUXegAMyrxSQiRlnPxHIwCYHyv5MpDMZOpsBFxSKPh0DxkOZJ3RpHkXNJTc6suW8DqkwjF5Op&#10;7PB2a4Pl7JtHmhRE02zquG0qhxfFNx9IfIqCvfmq+6nykEYp/4/09xBG3moVDqrwvDJTwZW6eTE6&#10;0DYeyD06ibgKNsjowY3DJ4SNYRebUWGkofyPd7SMU4xiNaEjBRBFL5htB3aSCwNZocgDkJuiPTdN&#10;bMxHiesGBjgwNJbHaDKzXWJBuJxG88vdmnhxQQh8SkCTVB+NLNwngvprqsbZ9c5cGqNiDMBIyLX4&#10;5Mb89p3hDOHfhN1RNAGAqt9ZgOF4AgQByAq8TLLHaxj0/4gRaGb86A7g4rSbLbkYWmAWnCOwpTXF&#10;UuXyTb7Gz7jwxc3oKj/9xCiAZqMAdoAltPc8nxMFbfMm4bGmAXvX9fsUyQgnXkQc0RSyA0vVlDP5&#10;H3yjrxsxnov9RuQZsEBCWcehhmgGADBSZKQFk/FGDbGynBZ04O0K5A7ZCTCoLQOwOmHYYHHHCh8O&#10;TfH+pBUAbXko/3NG4lcDcWHHjLUDYlzJzwNH/NhI8CpuaGSd5xQ2/jXZP5gnefeGBdkZACdX8KUt&#10;MEb++SLf3j5638NiffWvEKgWgVopADkCVIus0gkBISAEhEA1CCQdGuOf+e4NYZRN2KAqNfjZ+rcu&#10;+dueCTljMwS1iW14TcuCGPzjxo/fKxv8n86fVFpzJxf23BBI6UTtJqOUt+PuP/gdZA8LsGOzfIvt&#10;4a3CSdfYeNF42zLD6VMm5JpMjOzMQSAEcsPJ0a0mkPiuP239qb2jHUCwH49OpyzX9UEmEbsSkttp&#10;D6BuzriU2PmBR1G7Mt/P/4tO+i5CuGRJL1XbLwYVlVXTzqey7aqr8alXd52yuw+Ywb879br6lqKU&#10;azhdh++SLsXQIM0FNwQkQM7Ygm8GDbDRThWz8+wQNducuxk427JNjrzU6gO1IFzCgxdhF9Aj2xE+&#10;25iFIKhTsAtHafG8cpqChNBimaMIghV5pEhCr8fW0T+94HIxk+I7TRNsw20oUqKNKnGePu+27KRg&#10;GCAhRiYMJyhmZVzaIlCc9FyTsEJlHq+k0neRPp3uYPIEH/WnjKaJAp6xU9Dnwu0FZ12694vHwYCC&#10;18Q5E2JccsPTqI1JF2QjothZdj5GwouTJNi0B/GUIqqNaY8Oz+iENt6d3cmE0DSXGLvwrcnDZsgA&#10;Y/hBNIZ395yxmKETJ0yYNGlvf02aOGnihIkTx+01Dg48PLMjhgI1mxofX2TNKKDzRReDaPbPmju1&#10;EqgavxP4ETbB3SX8yDpviM39guM2Uug4zlArlOfY+bxIHwK5Q/sRGijEi8AGgd11uOi4xAJAanYD&#10;8uCRlHrBaxpMalgW2+v/BdYjaqO9JF83TNxmEARPQ0ImxkpoxkIGksbIOVqjm+2AReeHdt6j+uE8&#10;CZy/6CcxmKp/OEgm6KpBfsLsAzZD8CtHJIlWmLVjMaAhOuaFn1rhR9bjUBWMLg8xaM21g+t8pfEB&#10;TMcZm5BxpmUawsYGoxtiZ2M8rIScIW6UEjgA50E8GEn2QSIfwYhTzIVqW+jdGr8gJCtxTaY8gb1x&#10;Ixd4NYCm8SljB5EaR2MpyS16X1JE9zHjq5S9jNH1WIL5g1k88AZXCH6guQ/HKtvhQza4nETKxtT+&#10;bgaDqIruTGEraxxWgfVxviqcJhsXeFtHOTUiB1XN76zSCIEuIiArgC4CqMeFgBAQAkKgAIGfXLuQ&#10;+2xstngAHkUXV7vmtX2U0ikV0VnXpSMXjswCADos/Gc6MGqo8C23cdxBurwSLje8dSfqHa0wBqbW&#10;CHf4IJ/ldpDbTYhgfm6TEQoeJD6E0DM3zOCMbVHuyAJgh+hnBCBXNzCmwOA2rkEc9PonBRoDH9KN&#10;nEIfTQvc1yAGxCILQOkx6NhMjW8MgbEA/g8fp/msN5th/32HTkEeiiOvMl6mk4/Cf3C+pqE1TX5p&#10;vY5Q46Q1EHG8zexuTQtmFw/FQ6aQdE3T5zo/9JXJ89glI1LDjlY6/lqGDrfnaVDw2Dq8UGfbfVu0&#10;9EGBpnGqwoIsbgKDsAkQUnQca2q00S72ew7mPRuyRYlRELfGhp24Y+5GEC6PGLVRYNmb5ApaL0e5&#10;Kggf5rocBDOTA5mD5eZ8gb+8LhQX4iChCpkSXV5ssX6gGpJW/0FvS1LAu8tN6N2nPUiqPjLd6d3V&#10;gabr9MiQHo4sGLxAdDCp0vvfrb39SEtjqlzNmA97RtbDyacoUvqMyEusbliSriD/u0Kbek8zsYZh&#10;C6NfumcHz3Zwg2eyAx4XY5udkcGQmrhvzW4GSQe3mkGuDAdnQTMaaENhpzMW0TrHgw8YbyYeMNjB&#10;d0iDlIxAkUTrgpAOeSMCsgCBCyC3xh7J4k/Jj71B0TrMCR/gOC5+7TpY/5j5D0Zc5BYDEkkg57S1&#10;Me+nVDJ/evuH4Z2xOOAUpzSLtvB0Elx4yoEyfjNyQwatHVwX1xLe5zvXx0BZhZbaN86fmYyMqUiK&#10;j8KnDSGPKgLJHH/ynAhfkYJDvGHg5hKcQBRFYQ+EEc1gHH5+ngUahAn9ps2I3xmCd9giEEIc2ipG&#10;WytbIo10DIeTYPpzAferlSM9BhNxQs2HPdYAMIF4AUVPE/37nQgIUSfzQTmi7ByWcAfdNN5hchGi&#10;xLLhrp0+gkCkHtGFvyOJ3mWn2tiOoSGwXoI3A42GgQfqDOSurfGGqqNusSkwnGzhcnrXaFyuJagD&#10;8IEJAJYnLPI8XtGCJAwYaBEZXCtvVgA889WGKI4CCGs2EvKnLVpUhR8FzFlMX+N0wQKgDmF60ljM&#10;8naLrfib5xElfFElGW5jcuz0I7SrEAK1IlCrFYAogFoRVnohIASEgBCohMAN//29sD+j1Tgt/MNG&#10;NbioUaaibo1B8pMU7cKPmxSbk6rJ//yWO2nuprgFTxd3vVTvJEMApHHTVtP0Y1eXRDuzyDYp3QQy&#10;ZOXij6uA6MPLU9mCTGSCA77CNhT/YS+Kr0w6CU671C/b/24jGi4z7PT7QX5w62vThYaD/myXm6K3&#10;gQWIJv1+YJfn44YAft/32iZIUOSx3TIoAJeQaPpO6cXEWghpbu/tQrNTJainP+Z7bA+cDV9TXqaT&#10;jz785onO7kBSbHJ9g2o7VGRiulU34QcTkFTxUZkaWIPkis9T4Q0FO7URErub0La1YWdtvIyfyAAP&#10;XToLjB0FCgDt4ulYTRZAj76/cOtwQZw+97G/vR1pP25Sel4nl+R/3KN3r4dICGHGzMKfdraUahjf&#10;3ff+TnnQRTe64gc7XNQq2O5GD4MoZRP8OAKS7YcpY63PEardKACadnNM8gQCmhC4AG6jhTYDQdx3&#10;F3rIl3lbAnc757B35iuEPY9jmDUIczD0XVCou5UHEUxN9g5D79pYcnncKACe7rBpM8myUE0nLThn&#10;g+m1R+hAfmgWBzm0rOBxIP9D0jeXD5pEjxsb3TtwCw4AZopNEiPI/95hUYGar3xoQ2a8cjzwfpL/&#10;gxwf/yHlRA00JUl0KwbYOhP/ca2FXTfFqSTes/eRJ2k7LibMzwCk/J9hHPiVT23nwwZYmFIz1/DL&#10;JGO3cMKQzlIAYS1xALOa7VBdzuLEg7pruMv/Vh986WbgViPK/2AeMKDxN1pCNTXnhCOE+jOEp1Ne&#10;Lv+DWoLxgIWvg33+th1+kMdWBPCEfTvsOQwN04e7Hh5F+GNujOIHtniEBF+Njah0C4AwfEFA2VoE&#10;UwOGVIiW7BhTPr+dAgh0aCQtUwjAOOTY9cEKxLmdCH6eAohIGhpg/7jm+rqRpwAYrIRrEUkA5yJh&#10;eD/I4iKORiCSMRii1gpDlWYcHjMVZ1U6w+vxCxAqgjU3ayrzHcH/diLsNhI+kNABhKUJR63CjyaY&#10;SaH/aOdFRg9dY5UJzhxunxEYYYPTvXK802O0h8D+MSCFM8VIhO60lhg3G0LMjJtxpDYZQqBWBEQB&#10;1IqY0gsBISAEhEAjEfjxD76bpDLu6lwVzv/zp3OhSO6WEgVglqku+NvBVMFmPsTu4sY9mQzQCpcy&#10;VdC4h+ACJs1SSEMCKlEphHD3T6Ur8qFYmIQfGle72EhLftrKmqoe27qgb3THY3s2RPvzXa3/z3fK&#10;ElHwc9Ev0Aume3Jraz86b8f2oLR34ZByMve1pmPys9KDC4Dt6y1stbn6u88/9E/YsUNtZz6mLibC&#10;UxwqL7yMOHHFcXQ2tw+2vaf/Lm0eXJOFfSnEfrM18G2oUSHR8howeXwBsw6AEMADEiDpoCFBrqS8&#10;RTP+aC9LcR17WY8YbhnY9jz4KezELn7bFrgDwGm4Fdv0cbQCGD3ad+hWJXwIzguucaNwS5EhaOlJ&#10;gwTBj+YklKbtLY5dmk6nKAk8gdK61PraN/u09A0UgMtSUTB3vX0w+LVe4H2PnkBf4mATHsR/r3U+&#10;XoAbCwASsEi01OZJaokrwGezDTGVoIdYNzIoGAvYoGZc8sGD6BQdTaqDjEo5Nsn5lOGpVg+zzL8N&#10;wzAa2dAagnH7iKTVwak2vNBQKvgh91gMTjMiMd2odauFog/td32oTRk4JJjYDxFr1Ch0nF0W6W8U&#10;HK7N49mMFZi3TRgn12i2wqgTZsrBXqYxAC3Os2I8CR36iQQ2IBIAkZzyf90mwNN4V3NWR+cYuKh4&#10;DFBQAOth4sCZFZ6J3IEPiRQTMVAAnIHJUibppZG9nfwW47rRLsMJrgHkRywiJkJqxQuZB2Mkn/Xe&#10;VmLv9hp8S24ArL6fkcIg8W6w7kQJvC08igbch/CP+QzhFVyXzLffXP3tZRMdk95szuHNZHEr4J/f&#10;ioglGzZuXLsOQPgxHoiNsmGjWfF45E7vIhsJ7nKFmILmNe/xUBgNMIyRaGJiUrCprPmtqbXzL8Yq&#10;NbKurT2ozn0151kMtHGy4UDbJ6fI6BLvgLBLHPtw0cAjHJgHCC0GgJ/LSn8xcmnBCCs+76K1jS6I&#10;/RyZY8aMwoCk/E+DfY4VI1ncGcTHZMgG/6B4NzewIKcoKPwkOSNtRkc+MhjqwJYQZ4vxr1mHIVTq&#10;tq1g0lBLPA0+CDfNQAn1YcgDkgYc6G4uhWrYUY2Rb3GS2Ctmp9jYrwMyMTerXW3jZz6/kT/JymvP&#10;QEAUwJ7Rz2qlEBACQqCvIvA/3/8OdVUUsYIgEYNKU7jit9EEwPZbwY3SA265Xsp3Shnjee7dSRlg&#10;P8ycg07PTVAp9eQL9cQsyxV6CA3oPvlDLEaU6dYglke7WtOP8agCE/5t92phzJwCgFDJzbtvz20v&#10;iX+iO0BQbFF+sXDxvk2k9O8e2MmN1f1Pqc2CRs4N6Sl6uIxk4jRqCQGRLuweJMpkfrcaNX0S5X9s&#10;TW3Xz1CJLvDzZaSAC2MU++19qMkH2NrbFjxaEzAiAJCK4roxC0CNwpVzEBYdwOPjQ/3Y5oEcbIOM&#10;jant0C0AQYhZbxYHNNN2IgAtoJOrUTMmcjsF4OEJzOEc8r+dbd82asRID6WNjfood/flYfBGGcSX&#10;ezrY6CikAIJJQxAJqfq00+Sz0cWRWwi1RR0gLQHMqdjZGHeCCGpDq7brBm3Q2BtFVv/PxFTPPFIA&#10;rpcO8lwI7BX4Jx+DkFsgJKC3EVzPiCRyXu7Aj8stPlzhB5NgkAXuQuKSvg0oT+jyHYZlKMW/i3HL&#10;kG3Q/FJ+tupG4T50Gu0+/Nv4Pw3JCQ4lIetxzimoN2FlbfKVmQKga2yMulLbgkTmzBkkicqkzKAA&#10;h2Ifsf2MuYHxP2P94zQNGFxzrtqkDGpNQ85lPJO3YDXDcyudWvOgfy6VRaGfYj/lf5tk0THEXF2C&#10;AUv4ivwa2ZBAcLjo7MPWdLVgNCD0uhHAOlAApsElb5D347CeDQKpHYsQIsOFaehhHrN26Uhshi30&#10;S4ryP5lHF0oh/5vOllixrw1ILiuRAuBC58EAIguQqIHAApACMCsAKouBvp35Z8f+2Xs42dACzJtp&#10;FIR/BvljhD/z58caZfK/QYHA+ZD/161d/+xzzxkXAgJgo7EAqBTq6Kc2GGFD+d9iT8BmnhFRsLz4&#10;+DALepBEVt0Qg9RDV3h4wmCfZDXC/9T/U5duiwwXTTeS94XTcgtqbvd/ot9D8HmPBIDbPdBCxzoq&#10;/aaZoYqJ/3aoBtYgsqnG6USrDe9Wm8Lu0NQEIgMjkyeSoKI+ra0NeLO54Gyg28YEDoCEkq/YbbbG&#10;OQGAXuNPknvpDKQLgPO0uzjBPeoEZjnkf7NRwPRx4zA/s9BNq9AJNuXtQA0b5xZ7Icj/5reBmcE1&#10;3KI64vfFVx9ffnelCByoA/KZeOAxffXnXfXquwiIAui7faOaCQEhIAT2BASu/94Cbr59MxQu18bS&#10;kj+YZCfBhhJfEtGxzXXj56DEoTzGy7faQZuIX7t8LIAgdtt2kgo6KjmDkt13l8iTe1/snqln5q48&#10;ROFmSAJG7PP9d9CRW1gpc6+lxiqprujdwLq5q2y8XBCj9GnqUN+K5hWbptZOZ9YHuwUqxTzwlO9o&#10;7eW+/sE6wHapTia4pwJkKorr9gi95eEYbztj2+wyf9dQQ4xnoOqYudn5u149+KN6MELX1RlHECyJ&#10;IQ3YMWKIN44wChAtvC1gEPDZDg23c8PtnVpIbLuH4cgxsz4wCWnUiBGjcUq5xbYbbolNCLD8nZth&#10;/i3jxoy1IwHhPo7ztEwaCzghFiDbjp1z8owAiK6zdELEmQXH0v53psFvmhlt0CpDvGCsBf/WxWFr&#10;rsmbJj44G+Oa4SDoxfTuckGbYVdCW6sTuxSsDEInMo3LMf5ymsKG4s42mHfgheJQaY8cbsKbiWiw&#10;8Yc/C3EypbnhaKPLNLfNVLsyGAYlXP8/KEmjxMsR5GOW7ffRS/7ITaPNxN2hCbH1Kcaz8XzZ/KJe&#10;FhQAzo4CAwAJZtNm0w+7Xh2tRk2s6xFi3qRDe0eHQrJCZ5no7yIj2mCWI6ZT5bHtZqoNQ2qjEuxQ&#10;dXMQNycLGllweoXZADG1SNqnMwtXizgFTGhyXiD/DTXoyXTcz870Mxh8QJAYMfF700aErbQLNFve&#10;TiQYH1jayCGakIo/o/454O4FeE3Im+RyJjPzbLehkLRDUAYkSl75SJzkf6MAPKacMwA2EpgPLs/T&#10;mpTusOKgW6jFpoGLETA2gExWN7GbNhuBISL159yeee8b4UcrAAwzNBa5g52D2hw6fwj/zz231uz/&#10;KdruMMkWvAFU/i71Y0DCrGMYJipWO5uEPkeMfKTS3h0B4gUrALqsmFgcw/tZl3JBwjteRnrxUXfB&#10;5zAz5tInJGdlYK/CwpuWUvKIQbRPAxbDGkK2h6KAgG2LbeB/Ip3iNhO+0DnFhrMAMEbBLGKgoqrR&#10;9sKPLHEyD7UKPjLOHfhsCvFVaZ7l7KwBRccPiwXgSz55Wv8BMEMiX0OcC3AfKT/L1qa+RY5pQ4yV&#10;ne6OFUw6/McgLENoPhA2c4rB9jtj7EicoSgDllbM0Kxy2tr2OeTFe8JWQW1sLAK1UgBcmBp2XX31&#10;1WeffXbDslNGQkAICAEh0N8QOO3EY1FlV2+GCzuhoFHyE4/S5TrGEJ0fIcQQToxBxbC/pDczdmtU&#10;/vOKjtkmEcRj5myfSAdaxnaCyovnAiKMPbWvrIkLNSbVgGLwvaXpcbC7dH29qYbNghuyjR9wB/aC&#10;jux4Ryo3MLYL0oXFUfMLRcbNse3nfOccygsm0SZmBFd80y1HYcz1v0H4oajvNYDsBI2in7HnOiuq&#10;iV3cczv2aKvsvALVjpB+XXHo8a7dPCK8uR2Di5UtLbQ2oJaNRuEUS1wpZ5tQyz9scS1AY3C9cFdY&#10;DxhnF3RfXr5lFO3ErRbRotc6CzKLnV/ml+3+yYy0QEIOQhHkIvTvZFz72P9uvUz5zVxh6dZr79El&#10;G/86wUI6yI/pplFFW1tQ8Zu5bXjWnHLbLcCBixyGTlS95oCtnyzmp4vBC8PFZvwPIOiSS2uRKAAi&#10;9FdzEGGSoEgviBBJ0JCkdT5fW3e0wl95y9bteId4ZsH8/cx2M4N2X1+8W3luzWzRyFwqs7ftZnhs&#10;KXzwuCaQFsEmXQVHEvJYjChgETRp2xx5jUhqBGuROBCJAlIx9iGeNCNkEz9sSmLsP/P0M0/b62mI&#10;MGnkgq2waWIvC+Yf8zRw7MQI7whvhpu0uNyUPoA7sJMM7CgDGwAQNGln7lYsaf6GOAVRNR+6miyA&#10;W9ZYyLRgL041bjQCSHSeSd0MtGG1chIJ700tcOd+DNcq/P84VgCfJDa+jS6JtgCoBw3qceF+ctOJ&#10;njj0lneLH383bbm1wwIBMitOnTBcfbymm/hg8RUQWQ5V2bw5UpZW0WiK4SEmnLfyirfQdwUvYwEC&#10;EWAJGA7VOaP0YRgkcDBpUaVtqxrDjGD1QKhND7q55blnn3viySfXPPkk3kHxMD4I2gLBH8Qb4jWM&#10;Hz8OURrAQcFACOp/TE2M3O1w1Nm2ZeCAZtyETwB63oMGwkPE4qIMGwozEPB94IZAzjISnhUN2yAY&#10;9yBACpT0RgwOIj04xHiEQCX4HLSXzS26mzBsqxMTwZkiUJ1mtWHWIrwwwtavs2UcF2ztY1SZdBaE&#10;CeOYA0YyWJCCFsj/kyZN2BtHUkyaCEoNpdnivWsnVnSetAJvCXSWS/o2wzyWIZLAf2cXcNuwEScC&#10;bsaxJyEcrVtQmUxPmoNnrdAFip5ENnLt/zi0DZVIIAMGo9LMwQJ9iHAYTTCtMusxJDbS1AlWrDw8&#10;BhUXKmXc1QY7eAWoYCC95MwP9LeffdW39xHAjMKSzg0P1yteZCFJSqb1CnsghQPs/T5TDYSAEBAC&#10;uxMC//3tb2JzhN8bSsjYBGFLZxaVfkBAUt37B9uE4yajajExdttAg5stfO1qHBpWW5x5l4YsH9/y&#10;bqK0H8w47bT6na4Be+7ZZ5995plnIJ9wj46fQ+QMpbXJKMOHu6e26XnyMryJRxaV3V7Dh2EH6HH6&#10;TNLALpYl8qKVgUXI24n9ZeAXqCTj/+4dHc6GsmAELmDR8N7qYIUM82jRThyEs69sg+yH7Zm9uh/X&#10;Zgdi2wv7X+7u4eOL18aNFrQKyj6LXrUFX9nLTyywUFIIp0//Z3croKuubWB9J4tOgXEFNu8QA6nP&#10;H2qbVdMnIvoCWj5y+HCEccdmGrr6vWCtP3KUCbLuBA7tGixsLfob4sCNGQNN/gS8wNaM2wsp9xpr&#10;r4njx0/CiXDgcSBtIO1IPI+zy2FqHM2Xhwwdj4Me/RHkY6EQKQ+5rYEJnMHv2aVyFx2tW6gJhZQe&#10;XOBNFCXhQu1i2NU4XRIlQ5dZ4xVt0k0SNhVd3BchQ9/Be4gKd/snQ0JDfgaEcI9ef8AZBd+yB1rH&#10;jxQ0jDHs3ATAwiag1nZmO45od006bOYRIR/EBz3oeUG8MIWql0iHBWQPcTKcdOdSPTdq7lthPAsu&#10;p6TMhCEa0tDlxEYm3j19NAQIER+C3Q2b5YpQCiwtmFyMBYgZBMkLoxRiCeR+0HDo00kTJ07ee5+J&#10;uCZMwBF/OOYP8f0hBtvJGi3NmK54bN1za5966qmnn3rKpM3Vqx9/7HFMRQxXoIBKoj0oCWMMT4VZ&#10;5L7RVOUHudSNHVz/S8OHyFLROMcAJ9bhCnKXC7ShrcYewbTET9YcbG4UHuPQhGHOTeceaEESLucc&#10;g+MCMAnMlxNbQRUdh4dTU6aztbHrAUqYnoES0Ve+pTbbCudHgkWCUyNBoZw23HG4+Rgy+ia6xDvF&#10;Z5p/10p7q+iDYT3FAyagT7fD/oyDwPEKwxkqlKEjfCExtgV/ogVQQkOPDM3/+nXrERURVgAgepAl&#10;Vx6sexYqz0NxGheKx/xZVBzjipENvTkY+jZUEtpYShxFZ8qgSI9xSFEizT7M8qO1zSmnCDldAkzq&#10;Do4AnEvOOgbziph/Ps4F7S8cNHtD/raq+3EA6E2OBU5Pt6WwgeEdxGANg7HQhAAVo0aYwt/mpXUr&#10;6BfjCNypK5ljOYnGeIpGOhknweiOO3aEKK7OO3rIAGemOBh9YPpMtGNinYPeYpFdTIFvpLJngBM0&#10;UeEdFvwfx2d4TBuzdPJlDjWBZ5YzBYYno3lgOmDNN8ccM6fZQq+H6UeduDttCdSWnkEAIwdDiORj&#10;dv3h5yIKwDZXYaltUO1kBdAgIJWNEBACQqC/IvCaF9mBRmZ4TPtRqDsQeN8dsd1hMm9n679VYYOO&#10;vSksxCFU4nLrVhPPzS8zc5kqKYTQ24XTvyDq48IHHrBGD1X3fjX3V0gCvvEPO1OeVYYLklnGR5/q&#10;dY9nZ5VuRr2hiMeW071Q7UKsaLMr2Oj/Bdda+4CfW+pUKVTw7AE7zo0HbRkLMMTltyBCmmwZ5TSz&#10;FrYwe9s9OiBftgmlXsgfoS10MB92wYmG0cHrO+yUabnu9gVuuxqjLlLkcet56tSpYw1KaUb8oxND&#10;NBh38cNlKo9/zl7jgdkWMcEZBFrEojC333czhBg3DGU4TROw4FcUjPgcbQggfLgfuW3Xo1qVok+y&#10;TYgN9V0/xVdKWK56DZWg3EXRKynlKBWkb1xQsP+RgM7blJaj0OmmE0E/bZbthrWhaa7mVN1DcvHd&#10;f7BTdkk1mAUzEiLDzUFzD4NgGBigSyFimtoYClOTmd3CxbSjg90IOSijedqZGzlvJ6b836A2gcqo&#10;McrGNIVJCnAyazQEQLvSiWhIR9sN974GbZHEzORBYNKdzw+bkQABg3mjm82jHFeKW1V5CAfMxHFh&#10;DHg2Nj78oMAwTN3u30z/wT1ZDDWzYLZ3jHYIlvYaMcwDBYz01yjP3CPNDR4c40ZY26KiPcj4tANA&#10;o0yoNvBtbEZkaOVD9CyNewS5IQD6iKEzWgaAB3v88ccfe2w13rEARMV7IhOsALQldrj1LMcTEY4H&#10;WIQjPzjwDBP3wAdFQjmQFYm9YH0ROsnzoRznr61p2x1mVphfHqTBJ6CHwTD6y9YctwUw1wDjfQbQ&#10;yZ+2AAQVFhVYUTyOp1s94GQ6oxGNScSM9GKNMIQO8NFHHn300VX4Hwsg+ReUhukGZm4CXuPHQwMd&#10;DCdamox9tYB2m7ZuRWK0l5EpTIsOOZano1iH4gzIkcPxHmgMX5kQOwKkJd+dmzAqxpfA4MSA9ZsG&#10;TuF0BkwXg884XMrMeMeU5O8c556DZoDBTMDPd8A5j+vQLoKPd2fK+Fuyw4lds2VAN+EYCvCRE3Aq&#10;5fi9wBai5nwhP5p2WSSKyCehC1E4EIPlDmL5IdoAzIPsfdt2X8XdV2fQENpmeQhR8tEM9eqnZvg0&#10;JUPNOmPBM8sBRGAZOhgcL9c4nIyJxcAHK7gYIy4teqs5A9lEpUMP3t0KwKI44h00Au6+8J8u6q8/&#10;/6p37yFQqxWAKIDe6yuVLASEgBDYHRE46fkHczOXVGTYu9HEG1sol+iS/JaX2DzkGKVD0x+bDhUy&#10;xMhRJBF4+W6br11r1kAB+eQTT8Di9UnbIptmawT2yx5CivtLN/l20ROFUv4HEYCMk1Bs+/lwtja8&#10;0XPmTw+RsimHza9p3INVLzWLZt4LS03E13bLgw0eOyo4KUDIYYh+27ObN7Wp2KC2Q909JoBtAikr&#10;8NB7iyVtOnyTpVyPZop6vLsHtZtDx9Py6D7g1EHwPndZKViQUjcdWACXDKPNcTAXN1HRL6qxaHhP&#10;i+6oVKccHckA75AgglG6DvxBno9wP+xkwu8bd/pmu3EFI/KTWQglcavr6dxOIogJDInHjb/bW3j0&#10;BLOajulNq0851FiAkIkXlx9C7sdMkKjccwWevUWJgoq7cFGnZ+eEeWLyJFTl0t0ACKbK0wSAALq+&#10;P2itKQj6K4ejBe0YNh7bDpGAp1/QjiGaGJhYThrD/6F5Szwwgbp8u9y+PlAAiRnwvg6AuKiRYv7R&#10;yN/ejAAKFIAhGKgaDxCQgLJqBZYMxz06n+KGNqiUMz60Knfx2/83WY3HrrNqzgLYGOXpmanKfgI9&#10;7ptU6gwU3l1tDrHZQtdhKjivYBd1/eQ1yGTwPSDsXeOqZAMOA4KndbrpuAWJDAPdgz6GCAM2LOgo&#10;0gITAF8Q8PYkmDpSLi438t3+ocCWrjiKLfIlm2mxNqK1P5GhDzwASqtZ6MrokWEdyafdwN19uo3d&#10;S40y6iETLMS9FjyQJVphB2hAQh1ozkdesFMAOMrEHf59OXHPffNFwE1a/ntwDLqwGKlj+uoQE7H9&#10;mWeeffjhh1esWLF8+QoQPOZY5OggkANcrPCClY65+lt4O4/YaU7s23CUKt6RGMIzT66grRVfeBah&#10;O2AEhJcbc4VIp9DN44U4oXhnFE4ex0HVN95RWVeM28uCI9jQtQGMron8KopujWylYcQZhgsLOJwa&#10;QPDi3SyWfYriHd+7W5GZH+Ce22gYTPjR2MtOphyLdzTQHAF2gQJANEochxmOSrUpTuKopRk2/wia&#10;4L4GGzB/wejZISfwZqKE7kSuL8lcmI05dOI4cNBORMfAIt7TGC1m5G/Un3lMRApsJHrODXC8twc0&#10;M2imBQJx+x8uPPhdpPkKjnA0IjiXO/jkC3bHrYHa1L0IiALoXnyVuxAQAkJACFRG4BVHHpCkL9eQ&#10;mD7bbX493HoUMimcUIWCiy4AZqA6bJjJ6ntZ2DiYBUBeTIo7i8wcNtxtEP6h7sO1evVqO508nDQ3&#10;Jm3HXdfE0IDGBfhp9GNoBRCkwChZ0QrXxTnbLeIdghjkfyhmzLHXD7TnBYmdsQZwQf1JyQIv7OoY&#10;Es+NwIe5LnQ47G1d3xMMBIACVUjmmg42wZWwUPtgL+teq7bBNKVQMAHwMOEu+TtGjI5od6i1pPcy&#10;71CQ9r0zXX8p/FDRGkR3ykCen19BRZ+RsIN86oJqFJJoXJ409KGrqIbO3k+PBEGXMru/6Mof+IaU&#10;MeW/SB6gMlEWhxCRKA1K6dFuOv8hCPmBtYj8BSueKcHly6BYTLJgYArcIpkDMElngRlhE6J46h0c&#10;LY+DET4lS5P/SdjArgD6Tbzb4WGhl5g/887L1ZSvg4WH5xLka1IAwdPZxrirS4PyO/QGwXBMTUdu&#10;x8h5AqONILyF6A/4NoZMsDh/0QjeHRvIS1iYhnBApDn4B+9rE94AF7XiyJVnBHjQgu12WmB0iHaW&#10;zBkfWGuHgWhzktQVp4NbG3jY80GDzOgjniNI3Jw5MYV8CPNgMiEHrBnisBmoJuqVjfeZ783EVxlB&#10;g2iXzui0N2GawjfB3BOefhoTy1maoOSn/F90oQLJRwBFBzf1Vuh1re+5OsXQEtGaKK5E3iNhMgXu&#10;xrkKdzQPFj3eoEBDuLRHKdZDFBgL4BQAVMGQnO0dw95A9WAB4FDMYciND+A2Hj5Y8H9SAIwC4FEy&#10;7bRQ71uPtjkAJlHOAKwEEQCyMiwIu3YhFoBRAK4kBz/nMjmEfxxNAscN05bj9A9YIUSFORgijMVA&#10;AYwdO9qk63Hj8G7Kd5fp3aAGxG54ATDGisDF4wPxDrt3Ok7B1gBdGZYDdHfOJHwaAqAgeuLgihSA&#10;wQYmF55ciFjx7DPPQk3PKCe4nL1yQdx8PZwCcHurUaNGGEkxFiv8aIzvRAF4RH/jAtBM97CgqdRA&#10;ELnPGr+wFu82bJ0eAJFk56vSO2oQYgFE6ss+wF3CaTCfmzHCRpwuHqQDzggjR9rKbx88Kir+BxHm&#10;TLHFI0TFGCGRx74wjoXxGm1t5tVlvl1bUQaG68zZ52qbIQRqRUAUQK2IKb0QEAJCQAg0EoE5Rx8U&#10;xMwoVVL8pFU7rqhGi6KNi1vmkOwXpGjo6s0lAP7m440CCFbtA8zW16OPm1yOjX7a8YMpsL3tXuZm&#10;blJGNNl1b3q7sAF1qwIzLgDLkORiE/tdoDalmAvNkKph6Y4NY/DstKOiXBByicj8AuA/Ted8+G3S&#10;3GCb2anS2hnvtm0nC2AK0Pg+DAEO2l2jZC83J4D8b64FsLOnZg3vlKxsK51X+7us7UpoB9GO4KLk&#10;hbeovTZE8xSA+VpQ5nXHaTId6UOkAKKUGyzwwz/sk4zfIAWdJBRRxM5SCdl8qIxPOTpt4SfBeY5B&#10;6g+yP/70riIpQVVulL4jCxArlVHMhkFDnTr/z3MU+UZkWhCYALdViI0JZEbK33MNZ9bF7OIDAUFH&#10;Mc8HUNilIa+1shlCLbW44b7dJlqu+4wCILrKqxH4j+gHT1k+imyhsyJHRSNoR4sGC+bGETwszDHB&#10;JGc3SHEHY0TsC5paPBbmDg3n8/YRNopoI4OauFrUuAKXpemAYHRVkMAxPjE53Lka3zppEhxB/Nw/&#10;mz1+erp7ezhBFaxjXDh15TPfxpMR8gaEAcUuDGEA8HS7Hy/nQi0SRcsN+zcM4jiYMwgh5pyBiYno&#10;EUAsDgjmJm0NkvsFZbWs5X8a0mi4feXcHOahWRSkK4Bt/1D8d98DA5lkGt6zFAD9Zgy4HSbIcS2y&#10;XmNofBqc0A3HfO6bAShf6EI/4MJs1sGdQI70MBp4jfDlBETAcAil9AKIQRADi4AK8fxU/I+1CZTo&#10;6tWIz7AaQQG4OmERhJAMRyi4QuEdIxTCvwel3AbB2I+9h+MJtPF+IqkJqy5C25Jk7ABEazy119gx&#10;eLc1kIYO4FV3gY6EKQpCvZp1Cvk89KYHKyDZZD0Y3IBCAE1GfmiL1ADMrXBaYYwXkRjhXBMW7TVr&#10;EGpizVNrnoJZF71J/PwC83Mx0wbYLKDhiK5vnguD4K0AawW4A8D8HjMMgf8Yd9C5AGsLCrWhS0ps&#10;QAuU/2Zi8JxRAD47Pa4g/jd3BnOGQC/kAwHubIOnv5MW5vQSKQA/zzBOWYwQBEoJp2aOxnmZFkDR&#10;f80GkwIw4d9ZADeWIItHo60cJhD6CN4IIDvMFgxWACdd2MifZOW1ZyAgCmDP6Ge1UggIASHQVxFI&#10;jgDUpEXpitJe1EJ75cM+2gUxj7wVLmxUTWXlkgM2ZC7zmASDg65jCAD8m78m7b33pEl7WzDoiZNS&#10;YuRJssAC2m/fTvsCvMPcgFbdNEzgVtFersK1AF0QrvDuB+5Rk5jMyLEDDpHlt0CKt8hb62FLum49&#10;nqbqEv97FHEo78x+F97QdlSVvyBrmc2/Uwqb3aFgI/ahG9bDrjVQAAh0b7tbVw2ZhTMEMkfJAkb5&#10;6dvxxdj52IEy0hkli+Ag4XvsaPzsghKlxxhbIAkmQZHve1D2SwoZnO0kCrSUi7h/BrBBMR6qR1ME&#10;ymgkHCgc5d+jIp3NCfdDjULYA7O/8LJSpvls86I7x0z6L7AKBSMpbxcRB5shmVSQPPyv9BUPYIjV&#10;jGRFCLgQkWIOdpybyfwQ8Ewj6xp2O1AdI4dCHZoSUpqzBqVf1+Nn3wt4CQaLoDaVEqpPnoxTAET6&#10;4Fhioj5HAcRjivouZ9p9mvibFXSgAKzXjCRygcXCjyF+oSlzoaA1miB4frhzchgqLtzTut3zCcYN&#10;UBSbnMS4gmaV7eV7rHSK0G40bYM4aLybpkyegmsq/p88Oap7TROb4ECF3VncnQ4Qv42WEjYBLJ68&#10;X6CyGCuAQr1TDs49uFuH2wLk3Hvc1gc4kK+D1BueNOOYYDqUb5C3DAkSF4lEwV8dFIBL+z6brZLR&#10;X8YcuSn/cwqUpABCvBOn+TxNoM+ofA4cghs4ICNMKsSOMxN8pG9rMy98iM4eEnVUWDNGjxg5ytYS&#10;ZwEGDRzis4dioxNmbo2B3uDBhbiw0D3r9vPgQYCGmbm73xKaA9mYEjL6GGc5WuC67dtM+IfZk/Gf&#10;be6sbvI/OsfHiVn9o4ch2UK7Ps4V7AA5HNW3dRuWS0QmwfuuXX7sgi1UtoYwjqG10ngcA4GivXvQ&#10;m8+Ie3cEfgnA8wcib3jhxhcQh83Ja7W9Yck1CysPyuBcgPvrG1zoJpOrYUAAYRthDhmwwDgO2DhY&#10;gE7E2rAG2lreHs9w9cEJXNa6/A+sUFE/TMWpCz9MhXYWPsw42HA2Cmglem4BtDAjbQByiMKqpaXZ&#10;WGgaS4wdY2cruNu/Rf6zGtJByCkgZ3HQecHyxekno1UQigCnLLgryhGnvLf8MqVvhEBpBGqlAHQi&#10;gEaSEBACQkAINBKBaxZ8k8J/ZtMclJTcBfNbFwTTZWHAmB6XxcBmzOoRI5iS+39EL4PIDdEf21zs&#10;bCGE275s61bzOzZ7WYs9n8nTpAJG1sfF4pgVhAHbtrkASUWhHxbvXgDujOp22EGFR1ksSFg043QJ&#10;AXdcW+qxBvykesufJggeid8i/PMUeleO2ikCm82MAR+2bAqR/Ldv2Wrux+b8b7t77E6xczZtlOt5&#10;PWi1EwHumU0WwI6xsgCG5rpqx01RJ+Y69fCioOBiOcUjmhXEY92Cut2IhqBPo7G+m8TzA4uOUKab&#10;Rk9YUV6lKKrzT79jrYjKcauMGVTYHpnGCNwq+8ts6B3ooPimbbi9rE8IPFP6kYeBWnAx0B8MujdX&#10;7MbTID1QH110XSz1+G5U5DldwkB+lsDP+KIFvgkj4ZCKYL8dT35giHA/Q8zeXWJxX3jz+Pd/nTcy&#10;idcLtZxhLRxOjKBPOFWHHljSFIiMMMmDHsJxD/FwB48j52c9MI2HCgzvnhjKR3cy97PDPSQfxJFN&#10;7j9sIwrqXAhyptIHcuFoAfeiR515gIWlZ0QLP7UOQ9Fq5QEpwQW4lwsSWT28blYBlmtpQjOtkaET&#10;fYwFodqk90wofJwUF4IFGGqYmAiKYSfSjxgZvBhifPggGzIWQDSa9ynq9ivs7rBM0KKFLEDi5Gz8&#10;UHq0WBt+jAg6mbJ9jB8SVpsgsmc8ArIiehicTkNxIeIcd0nN6oMy08LCFSkuX5Gl4K2McQJZSy5o&#10;MUSG8xt+Wfw/2LSnZlvo/rD6oWQTeBlaZPAQOlXg5dYHkUDKOOsgM6qX8b9DBFnXT8vjfPb5Cbt2&#10;O6POD0MABYQjLMwKoBXDxoT89nYnAoxXoCqfJic8srAJ4jeWV4Y4NWcHOxPBpgV9UOKEDj1j85Ez&#10;3Mkm8opssRM44fgHZk52gP4yvuQ4qLaStaMIOEnBoQMXCrVgFX6hDj6WRoBUhUkX7cYgadsPgP1r&#10;LcTjJHX9RBizYQkmKs70OP/T6iEt/byB7dvNiYIBShAI0eNhmIIeVQxuHNbFbv7gJ8lCUU9izFwM&#10;fGX3oYkWMCKNHz6Lsxt4RGuwhohnnAS61ld3DKpQGfrc+PoS4gvsfeCsRv4kK689AwGMp5pOBBAF&#10;sGeMC7VSCAgBIdBTCPzwqm8FmTnqzbilZrT6uC21fVWeAKA1sl+4ib0vzxbH/yalx20/xH5o+ajj&#10;MjHGhXvs4dx11uLxQRtGIR9P4d0EH4vhZ0JPkjKCdO+h4LA3z6ur3QQAu1ffl9u5BZRBTYXsMkZg&#10;KPxD8FwNNTPxgIadvsu1rZ2JXttMdoLAaRLkdmj+zX2AZ/iZ8LZpM2JxQziDMA+rA8jnkK4Hmvzv&#10;LICHxQsVSvI/bAHsMOsQERGFmQxvxEGgAFyEjorC4FNg4e1MqndXXcYGo5VBNCkOfsrpZvoqpbTe&#10;ZLA/7thp0+/ABaUk+ALEGszc52e6MxTezz8ScnCpI5Qe3Zq9bsFolmbTRdULNaFAxJfJL87qZOqW&#10;JBrqGYMBALmIREP4yAiO93S/N1rBuzG6k9NixOWrwEcUcxp0ziCrQOKAXEKIhhZOf/Bwccmk2OgA&#10;CP4me9spj05nOUkEcd0Ujm7BkoR8exASCG5jQPuhF7Al8RiVOEhsm8n/flYihIsUng6D0ER7RLWA&#10;KAXHE54ruXkTSkNNUFvqeu2IM6fKPLS/Vdq0td4C5ziMyfIZEcVCSm4esZ/CFYN0RM1uErrsCxOL&#10;YNRuJyQanefisE/zMPFslnEakQ+K3BAkU48vYPPP/gszC/8EGwDL3EUvt+EeAFshRLmzaUsceDgC&#10;52xa+QKnEJcIrj9BpI/WIa5VdmNwP4fSh4rTfDFxFFyDoUaiAyJZ4XlGb4LUZB/FLgqHqRMdozxb&#10;tIGmFSQg7FxRc0d3kZ0HdETR1LIINII7sNvxHDzAgryq9RFs5b31PJXDtPPQRYNO8LAq6DU7dhQh&#10;ANHnWKjMksPHgSvy8xxe4jicjDAzA9TIxjVYIxvOULCTi3NCLzknoVNoYkUvJJq1OJsY/ETsJvkU&#10;MiGRE4kTlFkhfzuywocsmJ1w6oo7i2Eo2cGlY8fCrysK/n7uBBqJZptbB8g4jF7zdHCGzvk5BjG0&#10;kW1fpd8Oi+o60M5JtQiGg+Fq4eu4rw/8j5yXRy5wKm3bVnKKbobiR4JwXrQ0U/5HrRACILlC+I9F&#10;OCWRliWMAuA/FlahEHHD/EecWHDLln1EAfTUdmV3KkcUwO7Um2qLEBACQqD/IXDdd79NTRe3s0EL&#10;xn/8dGhK6UEUj0befIQXtps88hoUAFK6ftUEkuQIAAog7eGwi/JI/L5txulrYdNpu06eXoZdJP5h&#10;obxMbci6DYDltt93vVewCODGz24Hs3ZUySRSf4AyDMWDqAFq97Bqbq3gkkxQi273I7Pd+tXUrB7G&#10;AO++kcROcgtsakENmPwPocWV/6b/d/kf7+bibBqmXVC20gSAL7sDec8VcFTjU2nvXgOuM6d/enh3&#10;W2GX1WlzThbApfrABUTbdErSGUOA+DlyByb8e1ZBWgp5RlMF3mUpqEyS/6nZo3yeoQaS673fT6HX&#10;3EiEslKx2O91ZkS8pECmuOUGDhmjEq9I4ALiceLBgYDd7T0dVZVho8+bLvyHBBT78+MmiANRIx3E&#10;peCBYUIGejsYC7iBQbB6Dh/oIh5fZlzgGng3xzclP6mBYD5AEwBaBNi3KRoFKAIq8zGW/DQzpEPO&#10;DpeJkQDOQk4wbDrMtj051amBa9hq8r9FL9xl49bpKldxoiA/NDGeAhADbxoRYuEGwtCK0JteNxpe&#10;pGMDSAMEcd1VvpD87WAPJwGCRpwOCz4hw6ykEBq1rlQVOwVAVbGlDXRDCPBHzsDkfZ+PwWg/3uM5&#10;CEkqDjEOqbNNi0AUcaPoH+cOVwbSfK4ODwwFZdZ8vmGtMjE7sQApL2O+Ci53bPADJug8Yg0PDIeH&#10;ZIRgaJY/1o24TPjnQQTBeNzNCFySdnIh6M05xP1swcDPUW9v58/Dbd69iTwQRQ7C/xAea2C95jSV&#10;DUTayXv8E1PLu7tHmML2oDfWVmNbX315DYdDOlMUDXesG/PeUm6FEenT/KGe3oOYWlxlnbzIYEl6&#10;hdYWvtrvxGgEBWC06ZbN6Dc3hDA9PUy96F0FCgDsEk8hdMqGNAnajPXSjVLcjAefneMwX4AwSn0e&#10;epBCZ7ja2ixvulIMHmxricv/RjBlRiXNd9xKZmsgAMJJsqQ5LBgH5X+cZgMKwJ1l3PkfLgCBAjAi&#10;wKeAdTMe8Yr4CmARYW26xd/E3OQDj+9/P/yqcW8jIAqgt3tA5QsBISAE9mwErv3OFVkAXB4Me0Lb&#10;LLo8z8s35VTdcVfsO2Mccg6FDDeeQ4fS/d4D8G3ycF/P4B3erriJbRwNup0BoBXAYO7gaTXK/RUt&#10;mbmt5w4+bfKxGXPTVhqDQ71IvZUpzmmMbOGfoWn0TbqJ50HPFiQD1Bo5YPPpSirX8ThB4O7CFJjN&#10;49OijZs05udgb4fYbyKfhQBwL27s1KGcg8foEMSgMhdaCrqIt07Lfwt/HSX/doY+Myt9FA35xzaT&#10;7ixg7IMLr/EV1KquoYsm9+Fgu2S/S3Eo2PKGTnLBLBEgwRg/IwZTBnMpzV9BkI720IFNcev9EMsg&#10;IyBFCoBmzB4Xj2KN/005gLJRNP5PWknej1wGt93pTycYkv7fPtE2wDOkGMkRSMnfBfugpIwBF4Jf&#10;iPMR9ji36aFqvmNPClwnE+Jg9RGbUYfbiEHHhfCNpEKcoaDlRRge7hps0kF0mqaPP88O88Pik3l0&#10;lI6CWYIHenDBL+lPLcBcPGUMAp6JT7Tnx2XjzU+dtE6nVTZbF5SuXnWoHh0TfBvNMVxScanXbgZL&#10;baJpbSecZvUQI2lQ3UrLaOdpPOB9y4AxYxEiDf/Zm8+PIJpT8099alS2hunvveQSPnksn21B6+pe&#10;2E4LhJlsdJl3P+xjaMPgF6UrWl2EmKBcMbjyoLaJDrD8aSwej3kLw5CWHwFtY/3SFbkMD+eeiAy6&#10;tjiigTyKtGOe7XDrcvKEtDhhLMNA4vlZn1xVrINIT5qonRdGbfoHK4zQWc6yBtbMVgbEazAnLBOG&#10;zUagBRYBLXbGHbznsdBYrzrR5S5Mdl69hyZgv/hJBfaK7k5mTGHnO9rLbO0p/dLDhkMpkKex4cg6&#10;sHQu4nN2uPDtqz25pHBxipEbsTYhK+jC6beC1X6D8VZm5sKQgWRUIE7bKu8/D2gM1wEnFDjFDVl6&#10;AZjy3wP18yTCYCPkown/WxcwYkd7zgMNhrMAkZ9NXz+hhS/jS3bAccC8ZDz6q4XPCMYBHp4TsxZL&#10;P34B7Chbl/8BFo0yGBQjzm2f3KEyZqQWxigGK+1xEn/a3LzPAcdlf0P1WQhUg4AogGpQUhohIASE&#10;gBDoLgT++9vf5LY4e8W4SUGlz91P0OVRCx8vowAskFKQ6rEjNMN57AhxjFO4nlu79jnI0WkrH6wA&#10;zBQU+0KT/2k4SlNs7vuDTtB3nXRJoFeCeXa7zTP2YWF/6iKYyf9+ohQ2iyYXGW1g6SmR0F8d9yEV&#10;GP9AAsClJktM8dPkTMsCMj+U/5BEoOmlEa2HCdiJb5Ed5EALPz3QTqMy+3/Kri70mPzvJ8W52h86&#10;Wxf+6d7v70H/7xpaKitN5ZUhAvKkAKUItx3IiP15+d97gDatSYcXuQDSIUkfmucUQp55zSoFAs8p&#10;GAVE0ZoHA4R3l0T5FoTRIK6HWArRSDoMCxOSKColCsCNw11Uy0r+UbhIQgbPPjRR0kQRs/CPiv3U&#10;UpMi3EKBpgrEnxJy+p/VNlkjmq9zGDhgjrFLqBAYPHqkq80tWlqS/2HlkeT/EC7NtYMMmkY/bkaK&#10;t1BhlACJEEokIUOTe3wyn5HoyuFyhokZyMcqCIptJygA2JiYPwFkKRvXOM3cySZvkZ86R3xctDRJ&#10;kFQOQppF83WSZV58VD0T7Mi8eLvpcW3G1bQcoJodlzfVKDOQHDgQ0MOkjxk1ehR9TlyUM8N+x8wu&#10;LgDsUI4ljuEEdqAAHAKjKkgxuEVOFJ5RGcQ4NLsKp/NKyP9GiPiXDN+QBi0ZB6u8e1B4x8bLKQhn&#10;/8JhhWQBgtTtknNBerbf25aoAV/YAonmBIGrjx12/ypMC+tlDk/MdIJNWZNQmLS6C11mxjtB5Ddq&#10;JhgmRUoHD0KMt/hzLu3bZ1gEWMx8s5G30Wa+AlYFZwwR+9BOAfCDCAKjRA8N84ZAky06IYIIWJgV&#10;N7kHBcBAkwaXrUA2ajycio96f7czI2LvWFjBxPnSlsSGqy9yvHyqkQWAHwfs7REdZSvoXoj/DFoB&#10;Pgs5eFobtsFLwg8CtPb4BCdbRS6OBIXL/ybiu2kD1xmf54Fr9m4wwEkBYOm1sAv4+bAzYhjUwyZO&#10;m7HDNqhaTf9vwQBo/hBWUPsJYCRQIDxksDm72KmACN9oDgWRCnH3HB44wIr6NEQmJKtIZPsEIBZ2&#10;TZr54u76eVa+uy8CtVIAIajJ7guIWiYEhIAQEAI9igC39dTPU+cWVXO24QlbdDcBoMyQDIApFfAp&#10;2iZDksEuEGH3ofbHKYBgAPDZnJmj0TIeQdu4g+eDtjd1K1zfqxsb4Aae7lXrMfxsc+bKed8vWug0&#10;2oVCweNe0H4+X5JOPNZb0lOmHbmdxGbWAU0mwHsQb+yPsVG2yN0MfjYMJ3r5sYDYD7qX6mAE7vYQ&#10;US7wQ+cf4loj3hf+xLeD3ATAZRrG0nMx0m3+8ScFfncTaKbLAA5L9MABeLk7QDguLDoUmIY5XsGX&#10;3pXLNKOnyBvkLhdEotyekbSDrjsj+hUOpCTnF94Oj0Vax/fLlIMCO0CZiOJ+/CoqPDORDuhkHA9v&#10;oDgUXvErkz9Kv9wGwc/ocysUy4oSr70Yj9BeDMSY5xdIBNB6mq8Y+yB73B+FZ4pnGAlR2kffeUBH&#10;dGJ89wCK+NNMNvxlQRPsla228TuwpfaXyeT+sriPZoWyE2evkwBi5u6H4vSB2wu4rIjk7lVsfgEe&#10;UxB+BJg/PG8Sg8fGhqvg7UEaqaDRbu2M4W5NYCBGEh2U9f2idOdyVd5s2YMSuqcCL49SaMK1Tx6K&#10;wJSSgt27dQLzC2Mu2Xa40Q2lYFo+eCw2H50eLy6YzYfBQsKHQiStKBC83s8ydCrDmZdwBQmacrgV&#10;QtErRvunlRAdyH198DXC/+dXXCsSn8j4fGkZoX9TXk53r+5gX8CQ9040kGugcQSZOfIbJBh8OgQL&#10;EfcDsmD0eJm0bjMb0rrTiKGfTB/tJxfaCfWI3wB7/vadreh4fGjbCasi0IvgOLYgujyOxMMBpLAj&#10;QhZACEHuBg8CVBg/ZrqBsImQQGFjgJFNJwI/C5C8AkdAOAHEZVtQB/ApYJA8k8OdK7ABxQ8UWskV&#10;Bak+6uR9xlOjbpgEH5M0PAgCl4K8TQ8FeSdY4RBhzv/mDob11W0YsNTZOREmpTvTYzSKMXO2rtlw&#10;dRMAM/434d9V9C53h2qG8W1lsrLoYLAc6WABa6YZXzRhiUCnMZ4LtP8gIxg70H+8IvHllBdqjmGC&#10;XwDETMTg8WGD6R6IRA5uTgMaRdm5s27Y4cROwMJtQVz+dws1i1CjSwh0PwIKB9j9GKsEISAEhMCe&#10;hMB3v/5lyvZRH+b6QVcUJmqAgrVvyt3IPmiEbOOOm0mNDxEeFABO+cIpAHABwAeEQcM5ANiNcfvI&#10;TZ3FAvT9Ox/0UAKmtsIOnDGokNhPZ6IGz46AcgHZdlpmmu9R2yHEuA237dBN/x828X7iWlBCmQbN&#10;hSHXfJIsYLhpf5m8arG4TIGGrTOECVQL/gmQHxCu0OKi28sPJ/QaWwwqcgFeLcj2Ls5RWe1u/65V&#10;hgTo4h81yW6pawK/Hx8Y9+O+j2ecQuorXfPkyif/L/on0Arb2xNAp7KZCm9qzLNO9bT6DnIBhagg&#10;SqUuo2QVxMf8Z38sqO39o19JNeofKP8HBWkwTwiWCFE2CKmStULRB6riC18UKgpetPj1rbd94aQA&#10;pU83UvCqBeqDpu55GHzzHqwSKLWxSqQV/IPxBR6Sjdb4wRMkmfTncfXacvtvWljXnLqQb+OHH2CK&#10;Ej5Ee2uoQF0RjW7keWUxf8gqrr+mbTyxNS4A4zOFFodK1lTYITIeJVdTRdLhOahuk5ic7UdrXyTC&#10;XJZ1Oc6HfqhZOFHBT8Bzo+kww10qC7rt5ia3jh4FEwCzAghj1IR3T0A6ygclHQRCEEza/+fHN3W4&#10;vIlHXFBytwk/CMDpsnh4p9s00IyAJA0HXpL/k+QfhX+nAOhPzhPhAyng7EAgCeyfRA14KFCOGSvG&#10;uZd4JUcELCa+Bvq7D+Y4rTidXGL2zqCHkp1LZxVAQVgu/HBUYxWtBgwKGHo+GPyHhYJmA+5ohFqY&#10;8A9SAOH9zVrEPeJbLbJjm0fxRzwSW+p20DfEAlHgK4DqPv+2npAZJVzOfRgczo7kqRFf+Gj2sdMD&#10;jKZWebOMMGNswkAnkPJgZ3iK4EKSeijPiEQfsWSjQb7G6gB2FUsmq+FrqfVXcCqx4kAOmF7dDQ4s&#10;euUumHKY/j8Z7XDCJ6Hbp4wPDZ+86HND2E9ldILFjsy0szKMF4ZVwjY/C5CUl3mWceKyTU4x25mN&#10;FvMS/43AAm9V5TrrOPCnxlFBheKKZ3WN3Djw8RU5eGPg0/jnHcOO0CUEqkcAg0onAlQPl1IKASEg&#10;BIRAgxH4zte+FPe+UYigdBADjVGywAaKW2FXzAfbZFaF8Zmo9kFQKD8F8FlYAcAXAK6h2Ihhb5u2&#10;9XgYNpye3h6h/M9Ygr7/DgJSkv+56zbnUsTzs1DPflibOeqbhSdfeMbMCcIZY+537UpKM36OZ1qb&#10;O7FJbuF8PmwJXVdvbrSU/1Er280PGTIcGiJQAMOD/A9XUWMsUGPf1+McKhASkCosfxNl3EaX/v9B&#10;M2yR/2kfzkgBqT6OnKvnqBZ18Z+x0E2raJIFXRh8V+7Cv/+Tv2iQX3gV33KoE1Pg+r7MVfRn/CbS&#10;CUWDK69gDnb0tHKnGB9Vo364IMXreDOlSQI/9byl5X9/Or0orgelo98PYn9QP+b13k5V8BUEFopF&#10;NJGIr0hfuJ4bwwXgRP4lxPui2X84tiDwKq6qDoYDphv1Y9cp/8cP9mf+sxFMzg4wggC9RRK/gE5w&#10;+/UQId+tWmjXwshidnIEao1nAynkseDIBaE5SbVM+sDkbe9VCqgOLdiJyNkxlrpHU6clOC/XdIcj&#10;FoPE67pu0kjU7cM62hgAnEc/ahRlIR+c0JQG+2wuAXGANkPOj/wMKYBo60ATAK8eyS1SAEHQt3nj&#10;U91luyj/p5xCIZgdSfOfREoT7xlVzt94P/KJJgKnPymH4zKXCxdu0epkzm3rUrBzsnuJAw0LnaMR&#10;deUkPsIpI36iAW3JTcS14009uqlXAnEBvdA8d0fKKvQ3De29ZxgAH+XynD8aOBk14NHx4H8E+XUL&#10;oj4aF4A4eaYth6WAnWZH/b4744d5Z0fa5T3kaUM1GPUwpsf4HhsDJMqiq02eDfDAhWFVcF03p140&#10;GSJyhI/fuRuK/2neHBxIyM4wcQHbj/sLDC8ZnBBXz+kG9hvYB8fBWA/zl4knGjoLwOI5MAI3Hagh&#10;J0Dyxy62DASh5Wdi4CgNl/95QIf96JhhDY1dPItAAbj8D3MvG+Ym/5sR2DBUOsn/aflFVQFKZDzN&#10;3YARK/A/2k97hdjPzeOmPb/Bv8rKbg9AoFYKwGZGA2G5+uqrzz777AZmqKyEgBAQAkKgfyHw8sNn&#10;ssKUJYJYxY9RF8YdoltiBkUYRUfeh0JljMUPwzUWmn8I/7ywNwsnjlswqug32dxs5wf60WN432uv&#10;vcaPH493PBxDp5sjZxDqKEJQU2vRpJpwtCAPREfe8Nr010AIRGYO4NoeVNn36FZTNIL+DS4QBZNf&#10;fDBxPYqj9DkNHvtu2G/htbxheN7fm7DN9MPhtiJGYDAfCMphE/loO+tG5iYo4j2E8acgbnJNsJ8v&#10;EMzdQoDmutxZB7///JbbBeuwH89IwlHCLRhmma1B+phRmEd1IcXlzMUywu1o/+2CRbgK04fbFAFS&#10;1WIgwfwGhZyAX2V3LbGIaHEQS4zNDvYGPjTz9eFQDVlnbsfGhuLCZoniV0FqqjfzwnMhGqGkUAdW&#10;P9hEBK4h4RJDTNBWIPEfsOWmlYiFGGdkAM8GZ7uFCzIJJWtMJwwJk87drx0pKVpQd8wZyGcZ0c2Z&#10;OJpEu4tIJISQDmM/2LKbLY37J5jgAz6CcQts5joUpkuNVE0wdI/Ty3i2KVPtmjZt2pSpU1y+NZEO&#10;Al3eniTjd0Abb1IMKMwrFqRJl91CLIDgy+I6VfdLZ9BMiyTvtju0Oqc1foj8l6UdI0uVt3BxYdRN&#10;b5wQySaI/eBBJeICledGEHwxc1mJ4QU3+6jZjYj5YpcFmdSnO7PDn8jkfbtA9UTLHS6OztsEW55k&#10;BGKcqcvtHjYkcK07cTNaFbjAyVHbnoOo6dU0VbadUUovhdZWPB5IJfSmLyychegj82nyy4OyhID5&#10;zpZywdxGx4YYy9Gfi4wdpwj+5Mzgj4Ab4bgwbrxD6NZIPDBaRzi7wXJOx+4FaieI7uZ7ZZ4J5p+A&#10;isHvfvgIOF4NQ0XgNLYNr204/9ViHFg0RBvyTpKZf4rZStihhh76xX0FYOdijhH0FwM7hHdI+4hC&#10;wJcdzYkDCeyATnM88xM87BUPNjHmby/7qcEvzl7j9hoHg5dRoz0i4IjhHkYBGQc3A4vO4F5oZinm&#10;YR1ApRiIjiVmWiBy7cfB8Dr4hLnZZUSfhUA1CECfgW0SbWe44POyXYNrXNKf+IylQBRANagqjRAQ&#10;AkJACFSLwCuOPCD90oTdn/8MufzhRrzJ+jVq/zysV363CJEeOkPoDqFAhAnAk08+ucYv9730rDLb&#10;dDxmgoUfHwAFGuV/vI8dO9ZDOHscp+3b01Y0buRtk4hNp/lN24Fo2NrtROUQ3wlKRmxR05lxpgSO&#10;Ci/fulFIMetf0xN5kCjcNxnNTMFpYGABrLGr832lvWAUYFYHIZJfDtEBN8OjYcNGvGNT6bLLTsSe&#10;MgmELwv9ZREB3IXUDx2krGBbadtdUy9NF90g49E33IN6cycfVGxR7M+o3yjW8qiGjMBs2uHYy/FD&#10;Pkn+yDBLU6A9yEjlSTyOiXgEWl6ED0ei5UeTywTUmYZztpiemQayg58LxfHMjWwR0YYgwpStbawG&#10;BZF8niHn6JkQTlgsamYkNiK/EaHLGBj7+Ix8QBz8VJZyCnDsJjmwwJ6CneIivjltJ7ImoyNnz9LG&#10;3c/+c3EXd4KRCzy/cchFCNnOiOjByYOKedbEnQACw0VGjHp4JE3diiGeKC76x3i5uyDGRH8alOW9&#10;6JYSNEmniTRFdxqnTME11f6fPGUyVKSmJLX/PWR6ME3B4ZrOWIUR4DKfMQDIx81c3EM9iIAWajEN&#10;AxcaeYgjT8/Iyo1B31sQ9i8/6PxT0oG59EoZNlAA7DsGCqHbOe5E4rKZoU74nqUAaCVP7oTmNnzP&#10;m4InCsDXQxea7dgDIG/KfydIwAKENcq9JAKSlJmD6UTczPtiANhSXEbb6DuxQPIk2Du1DMCaZccl&#10;eNQGqtkJOapHwwbI1agQlwxkig4yThWy7PDhtIgAM4GLLIIdN7FtmwFPp6WwnISJ5p3nJI4Ny2Cc&#10;BBjC4RGmRW9LRh8uqDgXZicFQk42lwdz1MIKzHnFMwjiZT4OzhYAO1TLTKuM/h0OUmvLlo1btm7a&#10;umUjnrEwBy3m4JClADzkix+6uR3EqxERcBfA4uqtN3kdL3j94yzCDU4BwASA8r95AVgYm9ZtPhY8&#10;SoXFqsDyO3HSRLsmTZowYbz5AYCFHgnQzFkBQWLNxQTGE1iSPTSjLd48bwBtaoWhAU/93Ao6IIYa&#10;patE7rCX/2vRWNWfQqBTBEQBdAqREggBISAEhEA3InDS8w9m7nkFUF7PbEoqhukL4Z2ipo8UAB+B&#10;+smUKXaNggsAKABcTzzxhDPZQRuXzT94Abj3LoT/CdiOjR8/btw4j7cc3HSzFHhQ2EMDZDGo3UYW&#10;+zs4XQ8YCBMAvOeaW7i1jVbFUcAJmkjblEKV5Coci76OLSmEfIsL6E6ljNaGd1ivwjEUdv94h8AU&#10;pfr2zQhpsG7dhnVr169dx2MCqGAKMr+FA/Tg/37gH5StiQIIMheFRYtHzVjTHsfKQ3vxUC+rtutm&#10;bXceLe2DAo56wWCW6wJp8LLODImMfJ/56ImdEiiQ/7nzT4J+yobkQbrvej63z80WFHJyHSyt5N1D&#10;N9Qxzx7wBiX44v8iHxHuB8neq5UvLIjfLC9AQp1kUE06KZApwdPFhno7gl0AMYtv+OyDImivC7mp&#10;OKTNzzo7YFPchQKfCmd7AvkRraftRjB3MTnR86HEZC7gISI/KuBOH24F0JSjrIUL9UqBCDi3yAKg&#10;mS6FmKxmXgzuV48BayrliI8p1d2+HO+0rufLrPhtApvMZHORA4ie2CFLFBrc/PFhMi6jASbvM2UK&#10;RCOTKfHP8GFBWe2eE/SY51sgElwYZVR1b4Kf5BgFV6qbnShzdbFHf49OP1YJr6r3s4+k7NoSmZWC&#10;f72jM+M1jtBA83nAQ9yj7hpX7G6jA7NREY0XCI4RRgEkFsBZz+Du4HkHSijSfRinLWRGQJBgFcuP&#10;PBMNg0hvKKTAlbS88JFsAJAN8p6yez7XKN67CclA3GdgVosQaaxDqIIpDONZB8YNMcdcDj3kyy9i&#10;3I8w2ZgHqAwYaOeamuSKBROB+s1thX1GzoJrMwNGGBWyqy2GZ7HzCXwltjd8RYt34uOrnVUIo9DG&#10;hhsfQCYPtiA2qmL7mG0gWVpRLZP/nQUIFMCWTSACCq0AjB8CEYB3i+3nh2XiBQoAsQJscW2nE5Xz&#10;ty0DIfhv2LgJ8j/e8aNgHK+/gwLwl63ThI8UwKS9J03ae2+840cnOHoBO5wJYOFh4ZJmsRx4OiNP&#10;SLTBygCJiNxAZ4Pt29C8ECeQ8z+XO+bkCzKrpD4KgaoQEAVQFUxKJASEgBAQAt2EwCnHHl4o7rjG&#10;mrbN7bC6DAG3YMaZQgCkPbrvJJuxC3Tx3yKJ4SwAWgHgHfumoBryCFvpKWcULNw+uABsxVwvMxEU&#10;QDR3DWeAeTXs8thlPPbZImXZyU/QTbW3Dxg0BA65MMmFOioEPeM+NEgovt11g2TT4oACCAHYjQKg&#10;qh/vHkwcG2uLV47DACwQAKxqhw7FLtAN+y3MOyiA9evWbli7Fu87tiKa9w57bYcuyI/ydjWxeQ1Y&#10;DHk7CMCFPjsFkDrc4CrvUbuCi8IAWC6YmwHfg/xPETZIdRSQk1ROwS1Y6foOPPzv/2RE9yTfW1Yu&#10;ybo0nDJOicNwyufjmVuk+XzikHkQp1PNKNV6qd7AJLzFShcI//51+sZF+PBQFNnDRjo0na1LAnyQ&#10;+inw50mAwAsE6SvsxQMFQOIi/Z/+4i1XzAcR1UVsF4jCAYg0AXAkspgFEqGAD/EjIKK2nV7LlITp&#10;RO6BM90jwF5B2x+i8HlkQscBQ9MFLeO+kAdNboKsFbscw9l9x03CR/UYCA/Go3nb0SZEovTQam5M&#10;bxI2A5kbBeA6U1fWhnHpvUZlLdXw1mCGl2tu2mfyPuAA8B8umgB4PMxhFDwZ39DV/ryCrbhL8AQ/&#10;75ARyKs8fwOH6l2Ic+eO8CYlpmmKekb+MS+3s3XJ3iBYHTixwGGKatskjcXggwnN7hqO//B1Eun9&#10;2aDrds1yuLIhT5g4GQK4tY79GVmnKG9DAN5lCnDjRVwCxiLmWnp7Q4X9xD5zBTD+J5A4Pug4T/C0&#10;sScMx2jhSUld4p1rKaN/mhzM1ZAHpnA8OfsTugG9mZmoZofl6y/ewnGV3h4bWCb/mz7dRHm+2nbS&#10;3YQtjMYjFhCRYRQgBqMgi37nAfBQ2zws7s1B0gLj0ANH2LKPBR1xDMLZCrBzcYLIzQGsSzyn7YDF&#10;HAF8RKF9cAGgIwCsIhgLEGBbn8Z3kBdGEbhxP8MFmCEAgyH4sSp4pwsA5H9YaJEms2Avu3a5sZjT&#10;Adu382wQjBe0dwKsAPwFwzOzRbNAr/4y+R+GHXbSK2k3HsIZzlSk+Y7bZVhbELKRQTYsBIzl/fI3&#10;fzAsp/pHCFSNgCiAqqFSQiEgBISAEOgGBF5/3NG+QcpfLv9zV9uOvZ3Z63vEfuwZo+bV0vuu1N6x&#10;EzYrAN8L0hHgqaeewju3nXS2zeZvSkkXJyCDu1WmXTAECDp7bvYZesrCZLW55j8YCHDrhXdUGSdQ&#10;DR46fMiw4VCs27HQ2Jp5cR7JkJwAI7nTkLOVCiUoxUgBOAnhx/u5bg3v2BOOGOZetcOGYtMOU3/6&#10;K29CYEOX/9evXdu6jRSAHUKN9vshfzxuy4+Rc+N/sxWOB9e5/i9IwZQG3QpgAGxa7cQp6EtNPHDZ&#10;IAmYDIBnonuwRMdf8az7YLdOaSv+zyeTXpAieV6GDZKxeyXEHKO0FtT8kV8IUkugHiiEZgU7L8jO&#10;XPCY5PbOO+k9iWQcqlH0j9Wh7Et5KjEASXuf5MjAdVAUD4n5SOABaA1gX4f3fElJCiWP0PE/Egme&#10;s9M0PowdgKR5DzkH3TPhzFMQrENejR5k4kA4Ufo3VggjihEmh5q5SQzLR92zi0s+ZuNZfVsxUp2R&#10;Ml7K7fyDQA2xzcgrN0RGB5oRDayWjfkKrsioOYY6j3EjBUDZGfMYcpfnaaIjOR4fKeF8Qcox7HsW&#10;Z6L/ZKMBcNkJ83aZzXsMv2czN4j//g/HXSSHXJiN/erjJvJJ3luYkWZKvcUOQ8SU5pHwJuWaBUFY&#10;TMwGO0YcQQZuaxAIBy4LxlmYhj9osvFsWitCrAV3BLC5GXXX3ndcUnbxaHfaGjG+AsmQRAF493FM&#10;2MeMOYPNUj/nANLnAJf/TQEOidnJSUMSxZAn8QB4mLIGNYENFgH0LGeDgieEETGoh/Eg+WnsVhLe&#10;XBdd3TLd2CFnAPydywznJlwARo+0CI6jR40m+8TRTD2+NxdW8Sa/2p+tptXnKoQ8g7EB1s62nTG0&#10;Ik7LMwqAlgi4T3KEfcTVCuWCHIb3FuK/4IIBvRvs2wvPhHljpAx08SAh4Ly1DaMVYwlLK7TuaOz2&#10;7Vss3uH2raQA/AVPB/QaBoC9MFSg3+cLMRMDBYDjVgzNYHS1cZNbATgFYEZVxtzANawFkyWctrl9&#10;GzlYvIDj+IkTYHU2fuL4cePHMXojAr2i1Xboi412swIwYxVbG+z3Lxzr6FYAFqwRU9aJEQvm6LZg&#10;nAKvnzufy50uIVA9ArVSADoUsHpslVIICAEhIAQ6R+Daq66kD0CQf6j+oKMwTjiPAauwaeSO3HU7&#10;4ThximAQWtyo3y6L2O8+/fjg++5w0HRBPaLYiW0Zw0fjHRn4tpiBvujlGvS1kGq4ZXdjaTMotm0v&#10;ZG8c9+VhxnHH1EzYlNlZgTzfy5yKKR5YQ6IUYbs7CH7YVnvVaQpNG2U7Lj7EBTQBHts7HDBljgNw&#10;Mt24CYdNb9+8BeEA0R54YDPmP44GMPoAYa79jECnA/wweZebQ8gsR4HnSlOepdLP6hhUyEFCYYtj&#10;vDZLm6LgRRktmHJT8o/ygkth5mzLjWvQlkfxi3JYFHBTH5sClZIvlalM4L7LKXG8HyyGA4sT1eYx&#10;GaXKEPPAUE0VC4yDZ2gF+ZNBdgsCFpWblC6SnJF3yqZiNryHExVNdRljopnXdgpbTxOL/IF6/Own&#10;LbjrRXDDsA/+BW2qXT8edasmGrk5Ns2eo67Ug8GHgjw7N8SnNT4Vs/l/PQR6GNM8LM49jJEsb5rA&#10;gHIDcfw7z64Lce8hg9hRZe7RDRrK55M97mHm/QQ85G2x54eAsIonGHglbRbQ89x90Vlxh40G/B7O&#10;3no2chk0hKDs7GbhgdJrdrWuq3btRACPh+c95oOMsmwQy/3hsGhwhLireYhcmEz7mTWj6SOZURWB&#10;/wihESzanfF2UTFufgJBN86D8lwWDeIoo7JzFaLrORW0pqI1MwkT0nxqxUb5+A7LgNOBZvfu//lx&#10;CYGDcEEuWjKQtXDuKwNXoo18VDc1M7I9+g/oU5j3VdFMKnwsW7mGB9fLYMOEZlpLbUGiB02ksbzA&#10;QOkFW5c4kcIESFMhcq8+37lQ7jK3+BCdEF4JRuCS8yDUpCfCu1MPjHvgxv1YzFgT614nniJgAMvO&#10;6su7iRgswezDVi58RUICnYu/yTQAVzTO9fX0CDFVui/AO/GXGVw5fRjdYozRtQSBFdlpI8ytE5Ar&#10;OslN7y0GH5pjk8Zu22Es7nFloWFIcFiy7dvRH/ghwdzB6DVylzNm4EDX7ttMhG0XGAs/7GIkZpg5&#10;EtAYgjSnxevwXxoznNhqzNzWrUZWgb/AB/h/WWgBN8XBT4ORyRZ4AEwDanDEca/u/IdWKYRAIQKY&#10;izoUUINCCAgBISAEeg2Ba79zRRAmww6fcZ6pITPtvYsYdmEfFjfctnumAIFnTT6haDJkCHZQoABo&#10;aEsSgZRBkCLyul8e/dTu4j+DWIMCCHpU+hFTDrBde7RJNQrA96om6jCcnpuN4jk/FJqHBdopU6wY&#10;9/5UuNlN90dwxW9wzvZY0x7M34s0335ql7GjRW6bN2+Fs+mmTXin/I+jAZAGwpydbgX5H4owlwLN&#10;cJaGALZjdkVhUJZRzPeDA13RR7kltJREh9eSaieaDNBxIHjcOplAsdwPzEqqXAoozipQ7OeJAjFL&#10;l2Aywn8Q4MKdkGdgBFw2DwWFz0ErHO4H2wCqpYNyOiMeOcFBw3P2amhWrGHQbvJZRz9DNMSYaZng&#10;aUElHOJI5IWQaKqdTp+j/OsR2POvKPDzlEX/PnO5MO9XCKzGP2MydwF36ZkB3ClTJ6maeQYKgdpY&#10;XiYQhpAZtJmhp7gFGbPDMiG3WOg+7x8bwib/80g5P3GShjaIk+be3JBPcFyZ2d34YfNwT4Gm0hO5&#10;1TKKweB3OdTcmwMFwFpbTXnLq+0R5oLUZRUIAyTK/8FzgRPKwW1hXE87FXD0KBcIbdBFCZH2FRZM&#10;IUQb8M50oCxlMHB3c3PKtpT/ganPEUjLzTDgwbduTB1FcaileXKduzLY3OBI8jPngmI/EAFGBuIj&#10;Fx9nCs1NO53zZ/n44y6lc3DbiIvttWlHpTdt3CkVUzoOxjq+FJLTsssdDYJhA9cUN2OBNMvwKIyQ&#10;EnhRl+0p/DuTBheidO6Be2mg8n62n9GYzvCxBAfKZxZX4GgUE2g5H4Xel8E2gVWjkE+knCFynfbg&#10;weG+rzJkAMKBAnYIA1dCCysYZ4YRu3GJsfxRG67+zg35AavkBSLhQLMIlIoK2zjzWgNFyMVOwTCq&#10;pUGEFdrXWa69diiMkVHOj5AC8N8YC4ERiJKdFsSRJWLUmt2WH/IHRwBA4jScncXoTldhnUYn2orv&#10;75gaYM8wdmGVYLSaMQA2JTmTcHIjeDUwADgBABEAcRPyv5FSlP9RBzfJgXBvYv9Ws1SxD1tc/ofR&#10;ioeAwVAzj7LtCCuDUIZbtmyCL4NRAMe8/I299vutgvstAqIA+m3XqeJCQAgIgd0CAVoBJL2ye6u6&#10;5Oz/J0Uidrq44bQAd8xB24sHTYvpKktswmxP5iYA3Kl7KCV7IgOVFUbRFZcTAOEc6bDV9r2wK87d&#10;t9MPZKYe0PJxkQMv8xnNNWG/iY0kyoPDKLT1eMEJ1MxqXeDnJjgowFwCR5m+nXWtk0sYJvkbL+CR&#10;vim6+4F/plpyEwC8wGpA+AcVgTMGTf/f1AyRDjtI6v/t3bfJoAYYEZC2qmyi2fs7pxANfSkgMxZ9&#10;MMtm2iBd03A4mA8Hedv/5H0qrKKy3TbskQigTjEEqSNl4Dr2IA25r3eQvV1fHEVxT+MxCVxdn+4H&#10;3iHQBLEmcazkFcq0PmDh8UUiJVkERH6BYg5ND/zNS8x8zt93toF0TbqCxUCwVgjWATQUiBJwNiB7&#10;MivIfEiybhDr/dlka+Co5DHz+sUBF60UvKggebsptTEBgSVzNoAWMbAEwFHxRkcwiBqPO3euBp+d&#10;NQBvxlPlTJmMzzwmw+gwsxsIMc9NyKTXjMfOoP4fyCAjNxEPrt8sgqJ86DEfYDQNIJlig4WDz4kp&#10;jjqXP4MJAT4wrqfpSUeMDN4ejBJAcw2Hw0Vvb02ghNiVJgeaQG16bjNfD4W7CQBFThQXY8zZ+hCE&#10;b5dMU718hgah1FeAGOXD1x4X/n0ik0w0dwxfj9zxh1OMzuKkcfxylox6cXcsCtb/5i4RRq5Jnlma&#10;yOnFRDJy+Li8GxL9f/b+/FmzbE0Lw05mnnNyODnWdOt2q0UgugMaBJfJYhCDsWwLhyTkgLZsARW0&#10;5G4sTIPANBbQgK+FhMOOUCgc4fEHO2xX2A7LyLZk6G4aWWGgEeFf778APVXdGrJynk76md53rf2d&#10;k5Un762i+t5aO3fus8/37WGtdw3nfZ53WGA0xHgSc+O83HkIfUm50EuEdxifCwDH5YfQWSVMnxUe&#10;Vhd0N6nDVJjiqszt0C8j5dGw8QhRGj/5kxweyMPI1KtEY/cK/IqwdYkMlTblZS8AdwLPDuY8TCwo&#10;zCfeL1mvTCO6Bi+zNtiKLlM/EDRfxffQzUpJUuobEqDPn+E3rYjCnsE/LXSaoAtA9Uj+weGfGzN6&#10;+4hQeKq4BXYZfAIbv91r9E75/IN18t8psafkrm7cuHkL/27KQeNAN1yEXwAgP/4D+YMBuHFdfjaX&#10;L3HQopHZUFpcAWkEmLmQO6b646dc+UUnT8FFgYpGodGi4guQwENXItcgXR72fvOiAL4rdKF/wpV4&#10;VQpgLQr4T7iB1uuWBJYElgS+yyXwr/7e36oaRkuOpiyUCk0QCi4RjcBKtH+piFJXZT29sA/MgIjQ&#10;m9ru3r2HdAAff/wxjveIypXO6d59qewlSSvmhB4X3nor+QCxMqCgDv/h0XIjoJMn/Xtrg07LTM1C&#10;OgDWcMxkzmdnSvP60dDMbOOyJZRabcXLCjAEuMJSqDQBUOAA3eXPLzCPysq3/yKsrHgZQj2Z9u9x&#10;tEDpgnCDljrII1kAewEc7FN8dvGVi3J4FK5kbTuiPCZccedeQ2IFr4U94/So4YLGbpWRTLANk2W2&#10;k1HWcKmvN/lQwJWSMjzrz4352uhYv/qCvHTq8ZvVBIQfXCyigdAcffV07aCU8voqatWr6I9mM2Rh&#10;HT1kdJXt8LP9L9WZy1vVnCrR79p9hAUUSflLwpiumeCljfbzre60bV9W69RddQt+Fk4krOvb8ahK&#10;TcmekGxzguuyZmtQ8WGRnN9ecSPqVepbtIMnKSa7uqk0skCV9II8HTFuTL+GroaYGuMhAUrYJiWK&#10;kdt7/tWvOg8Afn41i8sL63KcCzLiOEtFMFsoCnxcbbIzWwwCzyZ29piwABMCV6q/jyBwDFzeUMkL&#10;Im1c7ftU4F55Xp4H2UTVVXYMzVeJm3dR7LvhXq7OLjLRfkXyGvBLyWNaHDqWh0lDbD9Jo6kIvRq6&#10;MEOfV9Y87vQCSAGIfpN/QPZlvbAcFujq40kAdEORTini3P2KJ1L7h2cxlZFNEs+4NjN4Ti5YhMc4&#10;pierVZ0hz1yqZWTA3ME1KIedCewoUbyKQqLcgippiqLiqMj8j8/l+0JLe64pYsiUEno3OZdkIYRj&#10;yLFdU8g7sLsq2b6WKeAqkRwDjFDQogj808I0GV7SEHkEmFiDi7fgGEL1GWlV2v8VBUAvAHJn9JvB&#10;iUkhHyWhbMqjQV8JcCXT2CW3qgCPrEkS1wzNdKGJsrArL0Cx7UaCHee46J//o39pO8es35YEXi6B&#10;V80FsCiAl8t0XbEksCSwJLAkcHYJ/MH/6m+jpiObuc1HhVWpZis2OhmoZNkzOk3QsdV8GAxhfaHv&#10;8I2bUO5v376N9Hk4gg6o7b6tjtZoC3NQLcOKAG+KBUA6QFEN5BrwQtwLH3z+v497o6ESR5eJEMb9&#10;23fuYv8EC0PDSq+8YnIDhjaff8YhdgeXtYoIW57NCCSlGgvdFp8rjJ8xptDb6eQPIy0uUdwwwT9y&#10;GcI8hTfryPhauIMqIyASCsIQSE9u+N8q4kGJvQQtUmQti917sJA9+hHCgFJoAUFr9bE/G3DI2lSe&#10;9TgpC7u00lJqyaLEXV7MiKGtOJKy2RYFUC3XCLaudE9p/D+C+kv/dYtZEx6NOOFfX3hiM1ZoAiJA&#10;KpUL3o6vQLB2QW4h4chgfqwze4+X9SKCXbm6a6Ig0mPznJMkR7MauWJYx9NsoxqRrWFXESv52QWm&#10;n3LZaWM91ZPDKQRSzPIO0q8LZOOeQJc5JBIEBFTETDLwegcp4JCdSh8HQOUl57wxcULSIdDlW20Y&#10;INddRz7jsbF/9atvkwMgA/BV57z3igCD+rCYioYxtHIzq9Pb1i6OgzQh69lPR7GUSI2WXZQw7v4m&#10;JdK9kuo/PdmF1RaiRGSJu2ERMNWVxCmWiTxRD77fhJwCDJpvMeJ1PSh5eQyIrygSIbEgGTAeVHZt&#10;4FXyE3AtZ2zefiSUyBQWY7mwxuyPvoW+N2ZQPGDL+aGbqVmgGgTpijXSa+KIS4F5z0EfunbDQ6fm&#10;3vR49djqEI4jarqD1eTT61818paGGIQLn1UN5f6R8SHxq+Ls+On1ujpZ9/Jef2tnJ1WPwQKDnbDN&#10;3+4SxOt6Aw5iYkNtWKaWbRhPe5OoEmlVh7s4XstdQ1snStUN7gxq7OkkE5KlmOldSWT29l7/Hf+d&#10;aqL1c0ngrBJYFMBZJbWuWxJYElgSWBL4PCTwr/03fpd0KfnFy0IG9aYgFC1ySpYm47ztYjpK24wX&#10;ABwr6YMJF8vrN2DiA/6/c+cOjrL/0xUA/4ULhnE1Kv/eudde54YjFgWEF7QMj5dhWDJ3AAYADzSe&#10;1r9hfUbU6Ucff/LRJ7c/BteAVaNAYQh5U5uvrcJK5T5rvdkJ/7SSH31JBfiVxk9pprjwNNeeRqQ1&#10;MT+QDPwdsAaYPvFXDEuAARPrAjx6BAsYKQA6cR+GAhCaimbpLINJRx2kEf2V9iavIcijcYPxB5s4&#10;6nMwlWCVqKmAhgAA//RJREFUUZKOuqBQQCGI0Af5YqYGpBB7a9t/bo9SO4zpymDALe8pG3E+bqRm&#10;HVuYhTHCu91SSKXqsWNtT2GkwOd5QcVBI9PD6jn9UTiIgJdRrVAGVcthqeySVIlSvUA/VXU6H+/u&#10;LPdVk6rPEN0gAkJ2qOEoliDJlnwLaDrJavAt64i6EO8Efqvbq/npu0LkT48AjtXYWBV0EyNvecYr&#10;iTkpAGc+OCB2arImoFOISQSCFwh8ijXTvWHtdIxrJieE//TRkVpzaugCYelSqmqAujpqTxX4eCzR&#10;oelFkTkssGitwNxiANxN3cXVNiENjddiszeJ6BExE02RfCzkLUrdqveUldpfjV5j4qEQnxPZTZvZ&#10;NSfjUMcP39ZYvudFw8+g0BRALzU9YjDcHUc40xNq2iNFkKA3BEINyVHouqOBagrcg6C6ekacCYbI&#10;NaJv4VscMwUwBFKyqEI216i6WjKeNELo+Xy0aEZtrulv60QtaM8O1ttDdjNnZcLTJQLmXYRp4Gci&#10;coexXCXeeIWYCNBzwxmlRdQu7ksudsigolGbTLX49OquUUbEm7/7j07T1jpdEjiTBBYFcCYxrYuW&#10;BJYElgSWBD4nCfyRP/D78GRo/1kGGgm3uV51tFYAfcWY0tvTq13biVQ+mUmFllWptSggnDaB/7Hd&#10;pQ+AAvQVCxBLUJtdCszeYIrmm/gHDoFunKYADg/h/6n1++jmqSSBgjhSoG2uQmYtgH9RAJ/gJdGX&#10;+VXbr6LI27we3U8KIjRBGfydwx9eAMT/B7hPfgHaj/Eroq7xFY6wn4YdwALsiDogBcDsUMwCgNhv&#10;pnY/SOJruVGMTH2t7+r19sK2w7cWEEQRfJwogAn3ulIGPkFL1mADNQU3y6Ro9dT6c23iFDZA2hgl&#10;sHzToyZFPY1jWGDteOBznkutFnShmbdxpetVT20EPKE0wrq6IJr4bB4vvDcw/HR9AYvphZNHQL/2&#10;BIYoCqQtfbbj1WEq/u4Icwk3xbeptqCUGyLyNEkwt0m9OUBh9l8YrwryGITIkL6BqjpMWsFeAF7x&#10;UnhaFID8neX0LRqgvHn4k8OVXjBk6+ZmLwDJ3pOMmTKmwikHK3RiqU5sAP9MTsgMhUcBwUFAoYSY&#10;maI292+HNKC8hcYplKx+Z9qCk0vy0lXvUguoPeJc4J4jqBXoGzSdweDuKCJgpgDqtsF5Wcot4YDU&#10;wflMQLPauXqw8aY7QA8h0YKYgJQ3xDU359PirLsYUz8ZiysMQU7vxqjuWt4KXbf12eMuW3MBzoAw&#10;OqxR/ZYE0UQzuJrRzdstCC8x4HX36je1/NPtq5dvSjqJYyO8MvvXZNPEoB6WAtWI10e6skaGPfAL&#10;+adK0yduBz/GwL6qM6Q3i8LfxvivVsKv6lGZgPljcpxRz3WCWyRBiKMHfsihJzNsd/XqFaM6P/hD&#10;f85dbW1LAmeXwKIAzi6rdeWSwJLAksCSwGcvgR/+of86HgoQ4TT+jNEFvJZdEB/C8ZJBr1rqjDAi&#10;masAfZsZOJSlkFnETAHQeq8YAIT9egeYLyuYUXDByr09ZEHXfg35mhQEgP9YlfqgVrRmJgB7KQvk&#10;OFyVOjw+//iTT7Aj7ODeg/vUykuFjFXN+nm/TLofzYFK6QRsT/CP0NNzwv8iAuztfw4Y/vgYSQFA&#10;RXBHDCqYAjgOAKxDUFxim/gfRz5BK0shlYCUfMVra2EwWwy3GJCXMAuBZMFHKviAuQXLt0KIPSq3&#10;NOcO3g7qsVU0hrfCIEVxFAadoIUxKR+1geZiAbQZkOhkPo4m2jaXL3e4u8K1mU5sPEQa+miINhBu&#10;YMqGBcgDGw0alfAxE5CbWQNb61LmU0fDDCZaVoU5WO8CPp8+lmY6YwdmuXwGhmJU3GT6L2jYPXAD&#10;evy+wVWMWnSlShzBvoZpc1wAKQAmIgv+V575pgC81ISWWPN/Rn3bIZ+bIauZovzUB2riDFC45CAk&#10;x5vyAmpYX7sauCuMKjoohQ+EVcU7+AWPa7yEC5MYQ04tdtzW0Tg0xmL/DLiqgrJsfld6YQ3h5gsC&#10;p0fP37ZpdaIeU/WCLv2mRapiKlWNCcPOcGDMCcd0ofXeGYLPPVbNnOwPHvFTpEY9vvp58wCBmwq3&#10;6hrXJBBjdbFkA+Wf2o2ncZ2+xF7A8HySuMb/ruHsYTR3v5OzxjzszHIWH6GxMuX5jPwySvVtTTOW&#10;pr7pCXue80SLTMPfTTfP4u3ktXPSXS7+VLMvR9EL6eeKHehG0ahxIAxjuOIF4ElZXALjBnYdQ1iL&#10;Hsq/87/3109thfXhksCnSGBRAKt7LAksCSwJLAl8kRL443/4X8HrZwpAyzsnmBiqD+G/0k0D/8vm&#10;QldMfRByAAwAlxGXF4Cf40UBtFA0wDKP1BbLk9j6nBVQJT9ngibswZTSu3w/HoSkYdaGZQdHkqqw&#10;ELCmgWbAfufePbwiIaAdVqsTmeFK+w6rQUUPWaoYC4CAXmUHkDs+QwOY6u+J8j8/fQoL/xXg/8OL&#10;OOIcYB05r0AZIEGAEgEwHQBM4HS0hkMB0hNq7Wvl3XoaGVFxjBZslTcMQSgA+Bkw/oDHaJuKCLA2&#10;7Ruq4pFYsGvBY8N7HSuCoDtSoFkw3/TxDFilho/v8muaplGoiqHilPkU0hushcu5fQy1+zKhboiJ&#10;1Kt05wZafkUfN/i/Hi0LrMsR8/C2/HWdobi2EmTMi43qDehGmfsV80dVyC6MTwJ3jFIG/m8WgHEo&#10;MwCOHEeh+IQNXCynkW700fo7llp66yj4P+70zGBuBiCh/Lav1+jyizwmPCAik5mGKCSoVnyujB5J&#10;7JFRTRbAFEAHWgeRoSYdMQ5ZVFo+chBDHOo3jfbVdqM7B0w3+E+rhXAQjq6ON2HisIDV68w0lQm5&#10;KCRVdYymPHI2nKdJBpIrSDtKO72dVzNonN20CBTLsyDrVAqcElx7M/VXB/vz+F+wbnUXu9V41lBr&#10;bHgAjY7G7nNvVzFGj+/B2j2cdxrQ2kO+n1SDfHrwxAXWNLQzUCKedBw1hseBukhRjm7K6srbETZs&#10;/hPhmSe0SCNcP2XMPVmdIj26Blv37574KlFC5h93SP4ZiYdbO2aYjwpPZS+A9uuwC4CdPLK0ijtS&#10;ZZl1B/2df3xRADudZP36cgksCuDlMlpXLAksCSwJLAl8fhL4sR/+ITycmbqQfT8bbfCC7o+h/Xix&#10;KaZ9hhZkFfT5HiIDymh/UdZCJgLAf3y5g0dsmIR+VyGvtEE1iGNqJuWextdZyUpO/yARuKkQ0rJp&#10;WGcAgtgIFAe/PcACgI+wZvNDwKB5Ua1W4aDPyU866dG0pjgXf+ZKTvLp9RKAXoFQ+f+wzlNWAQDs&#10;PwL+546s3wdYIwB+ATgChDlHIC5m4ICWv+IyV8kF+IQUwBRHahu8NV3GW9tSy2DppCAABRCXeucC&#10;CGwx1pg4gICCIFfjDgOQ2HRL47bizyLY4BvbtHtQ/Zrf2hPXX83QsCyhbabdYOYN7NpQAN1Ty04e&#10;mmLCvdtYgAL2Ze7e6eoF+9NpBmvg606+ewf+d6V1snv79LINJTBJouE6TsY1J2o3ewEUpssCFOnu&#10;owCDAsgz9bodTsKQb4ccSQoArcCWhPod+690HlzRvbtFOknjw2FuLeuvxNdUxrk9ZP5j+j8mArxC&#10;Vk/cHlx82jSqAqdfosxticXnFVBAuLtxtWieSjDRfTbN2uSRWIDq0Llm0x3xzikjhoaH0Pg0Xsa0&#10;kiHgF+tQIfMN2cswnB4Q+K/yJOeIKSm9xWZ/CcHJREI5pGYab9Ujgjk9dCt9QZmdBTaL7PI4TRFN&#10;1HgX6HXL+2fFOZ3GW01sWwus1w7t2qnwln7S6enx/YoG2ROd50ZyWabRlmnJctETuHvSS3XcnV2c&#10;4YBUQ7kmmubQmgiYW3NzLkm5DHlRE22RYcTeTaE2T2/zhy1MNbC9ZOz8MtVC3cKdpsIyRr3qgZFq&#10;+zb8zh/99+uj9XNJ4KwSeFUK4MLXv/71sz77DNd94xvf+NrXvnaGC9clSwJLAksCSwLfnRL4//zU&#10;fwIPf6jyc/Xsr0+DeS3UjGhiW1Fs1ZK+6hTUF5QogGub46DPkYGM654rWyBSBjAfP1c+13rpXLpJ&#10;gQV2IzCe15oD+1byZD2DGb6DnIGo7b6ad+ltXIwvi57Dkr6PNaP5ZOUS4ILsXhsKrgVMV6CVBrW5&#10;vF0sfeKc3lL7VDsvVoV4fmuQhI3YifOF2v25sqxprQEtNoBfA/WlECcO1UCm0EE02uiyeAJcAPC8&#10;rA8m1T+p5C3DqNPjR2ywhgkhGU5cpXrktaU2D+XYKrT+8188cfM972ovCv1Sgj/heusvZ6X8lLEx&#10;9PpBAhgVuAR12CEeCra2ms2TYaltpOy04GcZk+W5Hmv0jkm6n3Hqs9xqvW2u6V+Co0yWTBCqSZyA&#10;JqO6AEvbNXN5HjWEUsg/F0kGQmyEkEmCbnvmONrOrIXK3UXltmPx5s1Ga/rdMAg7F61In0CoSy3d&#10;TgTl1erZQ7Hg38g+CCYtS6I9QWL/rMWB7+Xuo3XctWCa1nRXWBFciuy2oCUMFAbAVyuyR0dXyBnz&#10;q0L6JZXLea22OUy2vJ6u7F4voTK7OX0GF42juPWtWT5XmcFA07tYBs1pWjlQexUjyzDoFtMBlTku&#10;z0nBRvv2BcLHzmA60S2F6tn3q6NE9kHt7h+ui0tbxy3dVfNKZinPVTUdOKLA05B2+cabBXEqw8wA&#10;NVcEIW/mnE52GEKmBm7Yl6JQRKvxgT0XebT0wEkP3Ax3ld6Mj6/NlslynjiN3vW9Z0VVJS+by9Sj&#10;qSC9qRuPpBCoNf403qaRGrSvJ+cQkfmTdilQOUyt9iy2t/d9v+VfOMtEtK5ZEpglADUDmZKs2cx/&#10;aKIqTJwXPmFU5qIAVgdaElgSWBJYEvgMJfB3/87f2qEApHQmqxiBKRPqE0BTbaUqTI2df7eCqEUB&#10;YJ1lJg3kqgEC2cTpuB6PUWjA4+hh0vecuEygggsQWgXEjcZBVlKNCLSa9fOxIrkxN6EyFydXtgLn&#10;Mn/eMfRSCqNeUs3TYoTDemuw04pe4gfKpi3lW/o+OA6Zv7TKOnGGggXsTY0jyoHaTqyCFkYv02bp&#10;iXy/lVSD8tQvSqzxv3Z+kuNG051V8jjfRxW2nmrF2FdZU44uH606GrK16MDugG8Xp4yZ40V52sxB&#10;nGAANta+PCiFKFvuCV3erTyU/hM9OEihQYnlllIG7DccN6wtK+UA5jswfsD3tvOdoA1OIv/0Q8un&#10;tm5Atej0eUybjTR8Q+DFwIZ1FiQvOKnrZvSvO31/nhEH6NhaMzI5fpTMjOPDAHcMF2ajDF3lhTBc&#10;HDnn16psfrGxJru6bc8MsuE4xqLpjvNhXg6RdQcYy3Gg0JBCwExQM4eW2gmPNojmCu9e7T2BMVrE&#10;LzjXnaChqUWZ8dFm15jCVaj2p9H4K+yagcixWD13NtkKsxn69gDRi7OqvdivFnSbsfP4Hq/tA+4B&#10;QAjNMlAUSunZjVueAmO4SyKuNiu4dXFwkRt1Vml1WZokJERxCOYRUvoWlzH/qHhh1wT8e24RheNJ&#10;RlyOx2AmigivofU80nV1PnAPcan9iLpz/PSl5FMHL1mTyZhepvvGTDMmmy6J3jg9aDsHzc/rGW8z&#10;o2yZu3zFD017qgohFDZ/Daqp1YHS6mEcuq/VrNCT07l/+rf8V07MZ+uDJYGXSGBRAKuLLAksCSwJ&#10;LAl8kRL42f/8p19EAQC9QxGKsRtL5hGZU8enFwC9A2IHp6Wd8P8Q1nbAf57RwH8Jl8EACKMgHPql&#10;xAajeg0ygvenz6iOmTbgitYE51bvRvjs82NTEHgw/ms1burieByfIQoAmnK0Ur1COqrAeiygZWui&#10;mKNAR7ujWh9ER/WwTIcxFonAgMkTXxj5ezFw+jZwFQB4IsQLALREdE5xJKV/Up9XgQxfhsIdbVlB&#10;EFKrxzE66AkNuLRvAwZp4410Kky1oKn1/B2VeADq2HybGLDAUsCys802t7xLKr7l389Xq85AebzV&#10;rEM/euJBfMOA9yfO/cgusdHa7vVlNq23b8zvp46o+A3YBNhXGCOfcsNkvpzlOYUD5NWFJ4f5UY+U&#10;1b6OO2TAdMFckIH/mx0Yhks/gqOnY8tns7UXzgA1gOZpLxUUXKiSZmW9yCPFADYh0I3/MdAS8wMW&#10;gDk6kgQEDj0JglepYjIX/eBGQheeKAD7InhoKuplQONYpw1Hi0rxmN0B7ZtfY8EufqkSz8ms7Xvz&#10;BONGQdHpQ7MMA+G7QKPVUr60ZqNUD4WNFZ2NGj+FUCh20bfB2S3pblu7OUBJvEqb4duD2MMLlw3v&#10;A/tahaMpOqgGRE8kQ2iezsa2Af8as1j8VHOrpTAN+Gkyyf0e4+YY7ZhkQeiY6dVPqk1UxOkovYmY&#10;cXXXf8xldbuntT561p1LWFktp6edNtRDc5z4Kn+BiqaoCmfSzYunEmSyHdWO+PCj5iS+alEAp863&#10;68NPl8CrUgAkCD9Dmb777rvvvPPOZ/jA9aglgSWBJYElge8sCfzV/8EfR4GB9hF4rzX4uB4f1/LT&#10;en74SsH39Nin2ld+qviVNkJtVy4jepjhwzgoQ6CzB1785M6djz++/TG32/DPxzW68Io8aqMxZ2FB&#10;ZNzb3ydcUKg8qAG+G4sJ3L//8PEjJt0X2gYANRKE+onLHqGwTBnIEP+G3QNNaD284BwhJ8J5xU/H&#10;iApbphyRsVOvxwm+wo6nPX2KmH+4KyDLHxYIuHRwePXixaOLl45QDVT84ADHy3B5oCEaOzMLIDT7&#10;GddT5DEuxVrE3ZqyvW9VSH4gHKZchNypZvsI7NaqdUDkcGUdQgvUEC61UhB5Go0EPc4sQJ8bfFN/&#10;nWC4yYBGB74kiLuAfHdqVSSwxwg3puxGKilQPaCfVs/ku1uVKdC7hedlIk/V9MSGx7agj3/6bkCw&#10;neG3Rfg77+2SzJEGrr+O41ld+NHT6kt8tUMoWJy4P/WYKIbGmb6g8I1+TknGty7MhuuEn+zGSmjh&#10;sH+NFyJunNLdXuEzwC30UFH4C+7qdOcx4QrbtZc6LvCagdxAbCmiRlE1jKu5fOWytktsgOJBkt9O&#10;RVJgjdeHwFix5w7pO+Ul1AqAviYbXXj2yaEBkTKxiJstoFQiHpZfo8xugY3VfXT0qX+6iSzR2cs7&#10;Zn73JW3VVacuWs2x5SU0KtwR0o9qpLlL9iAZkHSygo+ym4Vp/36NmNbn/QK2rrmaLq+6Veo0j6K5&#10;ojq3qGrqGNhcBaie20RFWKm5dJNsuld7zGV8z1yWWQ8HTGTDtWZ3yIVy0cHdcVZOJDPH5XZPCU9U&#10;s8ZfZqy5/pvzoiI0f3ka20xnEWEacsskVnfILKbuWO+d54AxG85TQgtw73f/6F8bv6yzJYGzSeBV&#10;cwEsCuBscl1XLQksCSwJLAmcTQJ/6c/8CC4ErgD+R2o9HoX/uajf/ftQp5Stn8AeSEEogsqeKQDB&#10;hYT4EzfQb7ji/A8vfvDBh++9z+2997+JpGI3tSHduC11MhvFZ4DpAPYPFFVMaAOAYwoApcCfSUQV&#10;kCnY50J+ZenkNQ/uo6gPcMQ1I6AYy3a33m6MrKOiD4ybFOtvV+pnTx0ibBiPc8B+HmsHrMF+af/g&#10;ysWkBsQJeA7+evEiVgTAjXBIwM50gMD/OiqCAetL8RUB/QVOoCnLcmnwf/65ju0FUAG1VtuxW8Nm&#10;Qxoil2Y9FOYC4SZnAs7rugmaVmcg4DphShgZ2RuhnjiR3u2n9Nvz+0wESNilWpf6HRjSYCSoqqqV&#10;Cg6Q36zCSaZgohwGlDGWVGNPnX7AR31X9e7SBY6YSamLB9TvwrvOVfmTFECJJPXOlamjSZmpWDOn&#10;0sBR9ke/YTAdDbASnE7cxRUBEIEvFoAAW51YYTuKiRHyBg4j/lcSDNyTgAHkCBBEkysHKYAA8Od7&#10;fTH9dzieNd45ri8ecrEOnFcggGRoHwQltTxmSgxtpAAKFrLfqygca8fHTsChi7CDBVC+AXrGpBCQ&#10;bnJXCsNNLADF4Zapvh3yqf0rXkQBTJ0hkLo4I/eQHknpsEbSaekZTBv/m56wJdwcQ+JQ1LMG8tR3&#10;jtnZoS+c68CmfWNoegyN7tqU1gY/h4EYtWzIX10y3J0LNZMgfYE/1ETo4IR5pNT8EoFOwyeODRP1&#10;0gVvRmNLAchlwMJxk+0O3xoILka2nhpdV2P4HlNNr7V8UlFL2n9LymehPgst4mbM1FllSmfqimZ6&#10;rclEv3og7kyBrlgknItyye/50X93Etw6XRI4kwRelQLYpGs60xvWRUsCSwJLAksCSwIvlgBs/twK&#10;/9dafjYzOk9XFFc8A6otjYV0+yfIYD49pRKE4iRwQvNkHZkeDA++e/feJ7c/AaDHV9DWGCFAj4Cj&#10;q0dXudrY0VX4Bpg7oKe/1h1stVQev8xKBkcABygz1sBu81TSvFMhpYkf6cdAYNx7SB+Gu9i1ZuC9&#10;+/iV1aN3A3ds+J2X3Lv7yV3ud7hzcUGSHngEnoOH4YlAMgBde8+fPn+ORP/45BHWTXiG/Rl+5VeU&#10;ja170hzlT5rMBUr151x/1FLjQFqIP6pyoZ3YLkUOWG3dxSOyjg7/1QrNHX6z5UhtiBI36nGZlONo&#10;sAUV5j7RorTs27g3Tvyh9WlrvniOS9THeBrTwutvYz7li8v+ZiW/PlF8dr7tDyt4mrHRUyC1LgN4&#10;7afx13oy2BRczHwNte/eu72RRu3Z4ldIrwCAGqILNsG5+e1DgtOjYjstKTZ4rc+FvpvXKcTvlecJ&#10;jaopZBfW2IMpfewKw3+Knd4r7J7KdOflLVx3uJd4tUuey7GEi08gzp/7hUOMpf195MkEqwe8Dwv/&#10;FexXLh9hpycPTrJxwc4D3CFuIqbV6kSRApEwHQq0J9OASC2tk8ES2B+fuNO7etFONj7l4tOHZBW2&#10;Ofk6M58zBtaWVASiQMSAhNar83ye6SurcSZfYM9peWlS7il9YJnqt2/LUMcFbCOPJQi4AhHSnUtM&#10;6eA9mIvxNO8p7s8Wa550g0fEjmIQVWPSpOL5xZswIWkSiDb4NSfrIhVBMViLNFgGqWcjr3Pfm0N7&#10;gqZTuVRx/DbfEP52fKQSvHATMVChAimneohLPRI7RGKRT80TkZIpl7gy1NzvaShVb4pLeSw1+5rx&#10;soTqsXmLbh2NWUEADnTy9dpZQu59ezjcSNtXrm1J4POXwPIC+PxlvN6wJLAksCTwZZLAO3/o96O6&#10;BeCBo5HMm0ck88YBmpRy+fO/k/zTKV8Z/50AoMgA2RwBLRQcIAvipQ8+/PC99+AC8P5777331ltf&#10;+epXvwf/vvr2V8UdeLejMnVvHE1FhJAgFcG4BFAKTPAv52S8MQnI6dP/lIEAWBUQoQIsqpb7k4O0&#10;zZsMfZZJ0b7FQFFZE9D5zHkLE5bLEUCXA0cRPmkHajp37kA7TrQc4L6PcAE4uuSggIu4EuQHHQF4&#10;L0/sUGBsFoTWSivhXWycUv0FWuEIgF+QZ8FRANImC66zF7aR310yedWCSNuQFnvbMBvLlLUDS6tT&#10;dyry0wBsmRFdjLkwphAs1LkwsiyOfwPclkkewG+y7rVzc1lA7YSb2vUvOYkZsRfzK/tlxDIkVJb2&#10;jcFdX5eQ2rruXOz5VVWMYXRrfqx7W8hsvclqOz7X7fXiMh1WpeJjXBUpcidtLCi4sXoPURZSVYS4&#10;0Cr/Kw6A/v5PniQjgGPz5SAg4/wxvQBsd+cqG3Iv16ZUFjLYC1oWbjvHzJZJ5XGgoaYhfOnSnEjO&#10;nh/GTPI7EPJGz6/nCGKlli4MQ24wGLn+pWGtjsRVONKBJnyHTwppUR7NJLWpeJiiUxdzf1tb/uiz&#10;Opsn8RjT87z+ardHTzRVurkvTScKNoy/xjDbF8zWfNPpDtTEXaZiC9VW2y3k2jTw68bhl+Avu141&#10;FjUe+/N4AUSY0wDWZSbv0u896OqXeQi22BLmwLrXLDTIQUYtDBcA8Z8hH0XO1hY+UTK0JKfh7g9G&#10;S1U9PA4j+THZ1DNrVuLv5i1MhOYkrIUlM7+zeLeuty5octYdcMwWW+edbeiUB0OJfm/vd/yxn5gq&#10;vU6XBM4kgVf1AlgUwJnEui5aElgSWBJYEjijBH7/7/mtVs0CIcqgplxez4Aj7NsvCkCgX/Bf6+k5&#10;I75dgbNGnuADYQQCiD/66ONvfvAB929+8D3f+73f90993/d93z+NA435oQ8OmYAAUJ/HR3dhjYdF&#10;nqb7e0b0APbAG/AZuIyg5CtXUAxhi/g9E/Fz8TEegejtvwB8VGbJUABAPlAPoXnzEuJ+OgsgfuDB&#10;QwYSCEoZtB8DfwPwA53geIiFDFF3wv4Lh+fPH2LpQR1RCGQEEBFw6QJUaoUMnAcWohJMAyxV4Cwv&#10;phQDWrVMrgrInRbjqa1/SBVoIgDLr7WFcIYNrTKrKTdG6wYX7Ww7wwqr1r5LD3FfmMH/BiHl+pOY&#10;P/p00EwswcpbXo7Z5UDcXIWxWQGMgZlLrRc7MbB02AtDhPqlkD4LPV/fUKQpA1es1XV9HmjT9EEe&#10;MoiGQDoDu1oQr4aLGsAvlcx2BVXXVRX8kEnKujd3bciRRtFte7R4bQvV6aigcX/l/fMvZAAYK6OE&#10;Fk9JASRHQFiAwEtbQ21Cdhcw5UEI7jUs5Y/v5BpMBGD8r2gbBf9jrDEBgK36cdp2CZn2j8t8uDRc&#10;O0Mfyh4uXxc7fii3iLN+kiYoq7F9A0R94UHMBaDeWdRCGcflVeKB1MJl3xB2Lp8bV2kK/CiRj27v&#10;T6ZObWpB04JP/PyMymYURvctaOyXpXyFcTMGRi/RQ8N1yCreowe3F/CfGYANFxABj7tSNPVH4/8g&#10;1KrX6JmDyih8bGybHudaupuSoxzgX922x+g8WBPvUm0wer2rXbSFfstwGVzWNKhF3owhMl7RTxyj&#10;LeXMYKgLahxbBiEHOqVpCNMMI/82jz9XsGenKgl+JrOhrfm1+R1V5PB3KsmGEqhOlib45/7I/3Cq&#10;zjpdEjiTBBYFcCYxrYuWBJYElgSWBD4nCfzO3/irT3tyXL6BF2LnF+xvm78yM8d3VEyA0old2I8P&#10;sbyJgeVv30YQALc333zr7bff/gr2r7wtBiEkggL+lX0QoFzbvXsMSujAWZSNS5Mp4QDuIsrJsui1&#10;5hij77HugDwXHmOh8mdxOTaq0mJYgPXAI0034FWkGRAtAK7hMRwBlIEQQdR7z0UB0PK/pQDABYQF&#10;gP3/6uVLVy9xBxiC+wQWJwSDQI8AUQBgEJRfQAuR27dY3tpCL62HA3nS/k8WQCqoMgI4aWBseQ0I&#10;q3Va7Sw1X6DkRRRAQ9hSuoOm9OsAD8Oa1UhjY5YeGFXFSvlskxZCFR4wELDm7P+FxVO8eiF+nqAA&#10;dKPxSUO6GcoHpfv7oJc2Jm7hvmF5PWzq1hZCML+hkGkIS6WgRWGQFvksqOlxEzLN+07wDhH7RE5U&#10;+ITBWTZD6IFIC68o7J/yjWmfUNpB/U6zx0B7SZ/RAolEifhlUm/HcDWa4Y59ALymBQcg828onAf/&#10;GGHDX0ndgcFjJsBLcswPiWWQJDaNiS9CSGhFAAuTsmyH9HMYFlmeAIWr0HjRA+jxXp2Qa2UI/xtc&#10;SwSRjKB6omcKAJpEC+8gSi3EBu/ulnQHKHDfKDjxMsO7QOLwlRlu/biA2nTp7tPs5BOnYAhsbEk3&#10;FwNPSsc59O30wLe4dX15tkB/swIePHJa8vAqKYSq6Ie7x+iqAsLukvlUHZnfF/XgUqV+Glt4iV5Y&#10;A6066S6TIvLHVTJnkvd6OMy3Z9j3AApKr4GYvyKaImqkTD97nNVIdB+ol/eQVWFs5SdtmtEsyUcE&#10;oZGa26nJKFRFGipsky7O0+QMMziAaqtqd9d1YhBcjZqL8/pFAUyT4zo9qwQWBXBWSa3rlgSWBJYE&#10;lgQ+Dwn8hu//XquRldWrftYKcAqppEqrlOGE7vgZY58MyxUXQDBxdHR0FdvRNRycC8C+/cgCePPW&#10;LSUEvNWRrtC8EIFP4z8ROTL/OfiAHgAFV5xKzIvv0WhZYcRUyhQbSgwNcK0EBMqRhnx+9KlXGKfM&#10;oWYBQBSwJMoGgHfdUQYAHOERQEAlyyrAjfE/owBg88fifzrSHWCfRwQCAPlfu3z56qXLODp84hhL&#10;AKDAiiAQC8AcgcBligtIiLPcAQDjBGTsRCtYxkoY/1P1rbjTobZL46b23Gp+sFLr5YXwo6kaZBgZ&#10;FFAoPbnQ1IBJjZWMLsqMF/Aia+wEY3IRfthDRLSJqlL/B/5vOGrYnvIMlX8LPqrIs0myrp0pgxlQ&#10;D9IhVw4c0zKZrci+qsG/TtiJZhYg5EoASQiBUwfdeEVXMPSDpVsO14MaKCH4qdM28G/hFTZhx7cL&#10;9osPmI7A//BbsR2eHapRWerImhoYV5S2owASX450AFnlg2t9mAUwBcCFABkFgESAF0UzKLP/8bNa&#10;mJNPiD2++K1mIGxJ5XDTop6miYiXevOYQHYNYFHC0fYCwDVJHKH+ps7o7maCwJIxZlb+TsHYdBcj&#10;81p+YZBieQjHWQy9OjFGnmgHDTc90Tk9JFBD8yDcoOd0ZEu7ur2ogXLkyNQ2ZQEpZwB33dzmeujQ&#10;3ECe6T466JDg+CGUpgAG0REmq4F6yTsrnloOnjnFF2V5yHRYjwtV1TRMURGdyWE0YBojfThQ/NQB&#10;omqM8bxD1W1uqb8lnuQmFqCnC7JInW6gpWhhZljX6A9LYZrDTTi1ZdpdNayIDT/YdeSPPNY3e8qu&#10;rtAUZLEAmVp/+x9dXgAv6AXr4xdLYFEAq3csCSwJLAksCXyREviB730NrxfQzgp9PvFRKrM1M10D&#10;nwBRALilTMHP8bt8+5mw7+rVa9fxj9t1KE4FFJ/Juih//suX28yMp2LhwE/u3MURiNwXc6Wz42OY&#10;/R1+gMdaOS3QKNAm6EY4AuKCdvdzDjxmBnJYHYn5Fe087QiepqOBXA3uIBEgtjvwULiNfAPMK6As&#10;69D+jP9BBAD89w7kf+lA+/4BkP/1K1ewX8PqhvDGfvToqXauC7CHpQGgN4+VAqlO0pJqYyrqZScG&#10;r/uVXABl7BsrbkcNNj5q1bZQy4wfjRd0WfT4Vldj6NoY/N3NRkCBMUOBrWjAAXJlGJNiXBqyjWdY&#10;kVELK5g5mXBSMFmhozaezXhZ5WxSYovju7LzeJgpgA2o0NUnb9m5fjxKLxVyTF46Z4swC0DYtTF1&#10;5tdTRuacEaA5CT26AMlwN/Ar+/O8KCKPX7rxrrGXUIf83eUAIKalM91lMUv3KHwd8C/s6mY0XjQm&#10;N8KkWboc/u327/T8cqsJ2jcFwCSBdAcgKeAj8w14f/Y00T+HzARS6Fj+LfFMcF4ADjqmD6SnwABe&#10;gfOqPB0XUHz0GnJk7rsxyarsQZvpcOqdMwUgCs2s02TM9lUeCmV3bugsamuiAIptm5iXDQVQsLEq&#10;EAQpA3oxAjNXw95k9KhEAA7B6ESgPhGwTFcysuy4gIKXAZwmBTIo21VdDw9/UdLMYB4snocy+Y4t&#10;xaTSidiwSwdhbU0Y84DqB7YhnlLTzXNQQzVS8w6b0T2Nx8xJfuxpQ3vDYQzqQZVwo3v2UgtiLs82&#10;j5LmTfD8Gt95neF7iJzytyiS0xTASGKoV6YDZgol7TOomrBORWykeDU7/PY/8udPmSjWR0sCnyqB&#10;RQGsDrIksCSwJLAk8EVK4Nf9yrfxelMAO5u8/Wljl9bK9b0FDoj2FQWfYGVyBfyCX8H4D/BvCgBP&#10;k9YmjdjIIxDEjgU8EvyDBYAnQCiAuD6bAuBigQf7oQZocT6WPwDSlCsBwbl9UgBwvX0OP3+uXyC3&#10;aaY9867QYwG88+cA8bEEAFcJuE8XgApQEAWAxfyEdHAhlj3ErSQCTAGIC7iM+H+tAogUgNePjm4e&#10;Xb1xlfszeCw8eOAdHgGMC2Bu9hyRgdDhAO1PXSndCACyLqCAg9TdcgFoS1hU5/QN66eN8wKXOgNb&#10;bKITA1AQZ+5bBsDFAtSTt4+12r9xYzYJ0JgJXgBajU6LKj6zfj9v+b0U/x3tv/H/jA36ml2oMOH2&#10;HSyxMTJWJQcID3aoL3pFwATGAxwXeyKokZyFJ2iAkyOzoZzql0Jtz/m0+qJxKUmGdiAO0g06S8Ma&#10;NDt7H7B1OnTM8AkBoPO/pC8YzRviiW+EGLRJlO2IGS0QqKAbUXc25uMns3ZyMQAe7dmDC7jXNQgW&#10;wJBhalCxAOU1gPABUXKqOgraXBDeNRb+U2rA6myF8JVC4hjhC6AywNQJoFkioUDMNgVPD8A7UwCe&#10;iYLHzAKoMG7DznYXRmd6rlkAi72jwMNtGnIGLJaN2TUMiIyfRbWyu15cBgg+81wWX8kWM+EVaI1t&#10;uW43/pefxNjMR9WQHE+snjIoDfdsgvrR6/WZPveXmR4Ca5sZikncgNxDLc4Mrr4pQT8nU1KyqVJ4&#10;Fl+11uDI+i63Rf6P4rm7uLRdxTobI05P9pv9IX94upqmnq74cFsQX+BypoUpnKpjDSnPxlUE3hNi&#10;gz1jCG87m2UqM5lQ4raYu5T4+Df9oT81vlxnSwJnk8CiAM4mp3XVksCSwJLAksDnI4Hf/Gt+BR5s&#10;pK70fna9zwkUn7ZEAh9wZQCsEn54EbeUBfDYXgAC7IcIAyAFwPX+YC+/7AUCgDNk1TRsBFQYuQCA&#10;xuEFILf8u1ltnCj+eZYAPEQ+vgvM88fE/1iP7xkzlXOHe8BFLhZIL4B9AA4+uP3SuRKal3SyuzHx&#10;HtYN+ESe/5/cwxuVoeA2MxUg74ADAXCEYkcXAC29tX/eKwKACDgHoHTtMs3+2G9eu3rr2vVb167d&#10;un79KTIZ3rv38P49HJFNAE4BWJwQRxIBSQdgU5KJgGmT87BCFbJImG13tuLlxM0t5XMD/iejqVXl&#10;QvUDT0jRLXfnLVaYfGfzfH5v1T6WRkGxAccCQoZ3NgMdBMXK1rxDAfSvrfoHB08l6b68A/7716AA&#10;3TKw3tacODBQ21hPjpEyJnbyP2JX47spHYDBk7FHv3pCIXnu1up/OgdgcBN4WzhLhl09ZEJphdUK&#10;+wj/y1irsaVVOYvboguAXPIJ/m16V7+2xVgtZ4vzBSxPgfU1NGqRogKD1qwdHP6Tr4OretApBwsA&#10;KnWH7f9ZQUBI2dwZU21qgRAk2CAjp+gAjHFyaqoOitprgOpdeoj4PvWmTXVRRI4DDbVnT8hRJHQ9&#10;xdcie9qSUgCDw31SIqtOleCCdIQBy2ZbdAl6jKcC/woEsLiafDBcDvT3gPO465/iWqbOW8WpwAF3&#10;GQNVz58mAk6jADxw3Mib8cNJeJNDMOPOpS3wXX3UYzc0y1z3XJCObD4giL5q4E7cXIcl27SKK6/W&#10;E32q+xMQVM9KHx6FyZAJwJ9aZXdg1tjwqPS/MexU2FQ3I66Hb88h6VkmKSY5z54XpjYsJMq581eq&#10;HT0oW74udVEX6WjV4dLzSiR1n8XiuXpv79f9Sz+S4q4fSwJnlsCiAM4sqnXhksCSwJLAksDnIIHf&#10;9Zt/UHpNR98LRsQSfA5Y40nlICcFIPgNEI5blJaPJklSAIoCwHblCnMBKCEAMgIiMwCPgBmCNLHT&#10;e1VBh/fLIf8OD3fvRikWvIy3ASiACxeYw185AgCImBjQHgL7h1pDD2iDmmrlCJCLPSIDknp8T97S&#10;RBsPRAF8gggAkg7yAuBrb+PPsMgJgitoc2IPEgiAd3M/f/4qnP+PjrzfOLqqI8/h///o/v1H9+4/&#10;vH+feQGP4whAIgBQTbuXA/AeDsCGXmnX5QTdts9efdpKeFnPeLnVzcIvE44RJMvFhQqCChvruONI&#10;/w2aaXCqk6AmK+bCYUNDDooIFjAeK2hOFbv8mm3cLKy26aoT+m19O2BrBskhALo8pZq3uTeaelsa&#10;+4Kq3y4aihhZ9wKu00lFl5RHQJDMXHRTAzaYbkdfsxXzx+Oa3JcPeHFYBl4eANHIKSjE1ntTAAoD&#10;SF594X9+RvAvUskQukIZ4OZSXjx01AdJIPyPI+k8pfoDC1Brd/Az2P8xKhmXc3SlcgEwNaBMpewj&#10;QuvPuPygCiHe7wBHDEwDRFMzLKOCQlDq2L6xgD2JLUklLED6E56LyBE9FDVC4W3lTU/LOgCeegr3&#10;FpWSPmewWuAu1ECBOnabgr4GrylDerMcAQI6RT+oCnRXCOQtWiA8jYZbec/jKhAuA7VOFRwMGL6O&#10;C4CCIpJMo+znAfIMoTLJo4yJDvkAaYg0Ip2wMbhfzA7/J5LBb7IPQVFJLIgBfLB8dccdkqOmDt4X&#10;/wOHVHhre3tRYMNLRoEAYjXszjCYCxMfEUWagT4R7AGiQPDgIj4pZl3qTh+2IM3PhxQBFA99r0Xh&#10;oI/BUODU7I2ECYlNGWsqEYOkVcQSHlMiq77jB3b33I5qT7ke7+5r1eOqS43ZkSSVKvLP/L5/ffcp&#10;6/clgZdJYFEAL5PQ+n5JYElgSWBJ4POUwO//vb/NepihPw5SKqN2Qb2nHZAr9D0BBUCDvgz70Idi&#10;yTp+bkMjSYCDQ1oXaVvkkfg//4+sY1rzsjoJHIJXfnz79sf4f/tjIHJqXdHOzilFOTfgFkWdx8mf&#10;ln9DDaiMXlJPWfWHHiu3f1AAXHdsb0+B+MQzDx49ov0fjgA+Kv4ALAAqpqoSltOsVOYvuB8o/v8A&#10;O1wArl8l7Af+RzgAdoQGYHVABAI8efjQO7IA0n1AqQRo6EQANWOoHwuaGzFZGeWLHBHAwAaxAb1q&#10;ervbeom1aL6tupYhLPanNqHppLAmZVgAKs7PVnepvs8UQAJd7XgejGugOtvimgmQ2m4eopkIwYle&#10;oIFZDkrfjnd03ju05kraVmbIUu+NYaJ3p7sL22TzVz0OfFbHLTYvhJgu4SsNyC0lxzdjVw/Jc6qF&#10;fFcD93HeJZmKkVcEa3ZRtwzFfH31UyMnY6HGtBBAECH6RRz/5dmCg/A/zm35FwoyUInIk49DNJye&#10;EwqAA9rxN4rKcUQ1xh19aa4w7T92UGok8ATveSNpPZINg+rBMplJA0o7f8To0SoKyB3TyE/Pd6UE&#10;ngQgZd9GgoA9rfUJCgBDY7i+C+g6jCFe2el1bvRGqZQW3+TuHaBekJiJD+LcbYeV0Rz1fpat+QN8&#10;LRCewaj3O+mc5sLqsp53jNVrLJAwtcOF42NEbrJ1UONMUDJJF1Ll4+RYxf+43os9YOPSjvzHUAtc&#10;7BQs2HlDugdnS5AqZhYUHkLGhS5LbEzPpPD7iI8VW09CG1NFMU+SrYXMGC5zStjUOqk7r1DqV0N9&#10;Tw14XKWB5aTrBSlJDT0jDeFOLGGmUngel5AVVYvvOlErJ7oiNNywngT8x0ey7TAK1pZ/X2pVDC5m&#10;EGiOVs7Y4XTdfcvVGN2oeiJoC43h0SGmmbK5BRMKRZiaJa1RPGaXvmhKIqB+9pX/0r9S08P6uSRw&#10;Vgm8KgVw4etf//pZn32G677xjW987WtfO8OF65IlgSWBJYElge9OCfy//sb/TXn3aOYzGHAMv1GG&#10;9FRmfYOWCg0pYQIX9qOcB9JHTW29WNYzK8qGBResRwm7M7G/1U58gvR8WBFQCwLck1asLE4x50Vt&#10;86OkBtPnnzgaejC0UDAT8A14JFdllE8rpRkq2YEaKJyX4Osnj7kQAN7D12kJQi1DiCgA3Cc117HH&#10;woSyGqGIIiEoGgZNi9fAPyroAg94Hf6Ee/0CvJ1Qa38f2QvJjxiiya+byQogTpRciQsUuECYwKUM&#10;yFCQCDD2sfRQUUIpXdlYO6sfFEUiI22Z/pJb3SbNUm9ZgHYosPKvoAPHHVT0ARGkby/oTi3edv0s&#10;ZgBzc7ksD8MloU6yliEEQwDJHA3OnbMOR4PDcBNWsYVB2A/K+huiqW2YnZO96uIaxbNg+lBaPSUQ&#10;l/7t9eOxZlFi1s5JbIhCQzEmDpOklf/0gvHqcnSwoHrzjOBfe3YYNsTt57rU+/YSw8FK+yejemzr&#10;HQvgRSvj/K8YD7rAFPrC8zA2nD4T3Y9AU1bokd/D2THH9VqJUoDJcModEDdw3Ai0YVx5GI6woB60&#10;xoY6siRYNzSxPQgnCEPnBhenhkAdL0QoszC7DjdSBs7U4X7BDJ5ec9D4W520RCYLvCJ7nOhTMJUD&#10;ix4Hdhng0zRoyHVgkJIj5EUaTwDfB0p0wAKKPtRbBPWUq+P4WZVBj80iJHSPUG9Js3nekqDOHyBL&#10;CTgTTpiIFjLMZLvaWu4YAImA9+Icj2KORU6zBwq1UovgRs0SkDrOlYHVPACnOtczPlYIfLoIhySz&#10;syywJigkZ+Fjq2l7XIp/MXuSwZCEBS5/PHcw9Tw75jhQX0k6yOR1YSFdQvx08kixRQoDURpI3Gw+&#10;kHwB1nkoxxOIAl0R/RAzpn1GOFsqS0smOYF1cY0aNGFb9CmbSqllDlBZ8rGohDy7TiwA2OMt7Gfm&#10;MBPTajUOE1MEZkpqYRlVNXlqQvU4gCWRMirD2LRSBnfS3C4aR5r+ZuYv5sU3f+V3p3KwavV5SgAj&#10;BmqIJ96enD0g+pjxcY7U26IAPs/WWM9eElgSWBL48kng//Ef/V9aM/NfI8ggtkUBE4Frbvi7FA0f&#10;ngJBPpSXbrLmTN3Jv0KZU47AMAsD3+per04FrfA+YDg2YGmg6CnkVNyBtHWt391GY1vSnUtMTvvW&#10;XO0x4MRnBNv8myo8QQ1VEAHICmsOPnikNQofwieASxACwONZsSrGEhSXWDxJ4c8XZSgl+NfxMs2g&#10;lhf8IBTdYI9r4XdX/IIWACjrqHCm1i50lVnrJ7DmES3bn1uQuK85p0XTkILBAeF8g0/GLhdwgfMJ&#10;/wMk+VexAzrBQ4znLW3s+VU38lf5FNNGxuINlCDZB0VKIYaUDYyIuvYPRGdYvNT+XZ4OsPe671Lx&#10;4YthqJc6QtTIl8ji8RobAms3b2I57FygB2bXA2UHN3jtPavWC01ud+R1KFZF3ErIEb66HNrVn02g&#10;KLd4pwnwi9RFtq9T3kgbHoNcg6QL1wrhVDklKH+SvdmNbqDKG+kunkNWjWsXiAnGx0lapVb3Cxp2&#10;on6nFRCIT2uGmdLI5aAwHaNBba6Lq3WwVe1eXYBIiFl8Q9yeZVONyVSvFbiPOMSkNXSbSBDUv7ki&#10;rWiYxecF7An9ADpjBBdil9+BMLw5gQibj1ZRVBt3mRIzJwuTabEruyncHTS7pHBpFreFEahhuUiE&#10;VEmVEi+YEpJZKCjIQeH3oCI2zDNTg43q3swXmK3Q6NHvlhyfGXJUgBTTJPObwBEDIvCLe/xpUsm9&#10;GjEmTQqjstRqRneoMBT1hNzbzRT/Kc2cqrEduLwCjPO/RH6D1Yow1SND34zcMWJhBqVrzsiPwwlu&#10;MXll/F9JZiRos55uFXUtjb7Bw46lMLKK4WisxvY1Bj0LpKD6mV/Vft1biySt/ACeVO0RwfZLcsui&#10;4EJqKPcGr5F7jD1HEq3DyRz1O3r7+798isOq8bcrgUUBfLsSXPcvCSwJLAksCXw7Evh//t//r0Nt&#10;1Zm9e2WZlAsA/XZJA0CXKo9UKJ2TBUe6na2OUiKpueM35wfw4mOB9NKHbXqT8nQM8I88fzClw6ov&#10;Hc4quQw3VtvP8XqbWQUo4NRPVRS/Mdm5DO+0rEk5F2ygFmvYYyOngQLqgeR99x9yXUBwAMb/8A5A&#10;LfVSqYy8Wj7jz/fwJPpK011aKxlqVUN4A1B5NTKQD3xsX0+h+rvqrHjjfyq1tHeRiQBuAu4R8pc3&#10;L7O6C8bTcb84AuB/YXJ/VfhfF2evC0wTGPALBhHVV3hzuAA+RNLqtdgrglwXTLjdureWJzCEnoyh&#10;sHgK8DQFcMBlE4L/5Y8+HAdSDJntXCnYWt0E5gJ0AZeHV1G78OEgDO9MBORbRhQ0+PczTSg4ZR0Z&#10;IuV9YP4GwT9zE+qB3ensfKFf4Uci5oLNZ8Af8BQ7vkquLyb03uA/idEEQYT/3c1sGi6QqhvNI5g+&#10;qPBlYWc/3EZju8uH1tKYa/LIFIA9KcyAtSHUDibtS6C3pDyWm8g1DxmDWxlXmTTD7xXt5fLxYowc&#10;u7rA04VSk6tOd2b6G4Qdk9T4UDMitt7bKs+fhbt9mQerDdHeleNAnJn6Pt3I7YcRwztTFmhhQpnr&#10;lVvQMxNHppu6egeL3iO2G6pbQyW2H0xayUZ+zSypuq/RbKPuI1+Fwv/VcwxSPSYwAsIzsoh+HGrl&#10;SpkDYKUKbRtLS/bhSAh1LTvhfxubHUBlz3nGPVmMFqwM12MiTMdJa8dWbWZBncrHlNZNYtpBm9B9&#10;6ByXUSlZxkKwmjrDqGV2r7EgogON6WgI4n+XvAjfNJIEkm/9bvEjmQ51F238vsvg32PGXdEj0N3d&#10;xnxv/nz649Cjz1B/tOv8FySfFwFguqf+iGisGf2X+w3nZEVlJP9GqF3NvWJsDf5DAYycHfwTcP17&#10;f/W38yd43fvllMCrUgAchZ+hpN5999133nnnM3zgetSSwJLAksCSwHeWBH7kj/y3UuDAEy4BgHhd&#10;ebg/eQTc/JCWesBmKHVAxbBXAdPbjGN7iz1I6SLpo/ICYOfCgNdv3LhxHRsVYWELHG02t8OzIgAY&#10;CABc7j9wAi52N0jU/4T/7X7MDWiGlkI5IUPHLhBPVdK2bhyVCEDa2/Pjuw/uf/DRhx98+OEHH3+E&#10;XADyBUDFHuBRBhokHKghBlthFQCv/HcdaxxcObp2dMQVAY6OSH7w7VwUEbkAEAyAvOlwMLiIxAHw&#10;Gjg8wFGZD5/KefuJfW6FFJjj3cG/Sp8mbwYhNYsx+qsaww700n+dN0Ay8CHacJkvfZusXTGT1e1R&#10;qDe6c4EekR3TIwubGl9EPZ9/CCoZguGQ0rNqiQBIHEC4oyJW2BxdQFWyDHHR9YNt0/TF9VRN7TCf&#10;fulnCZX4nx592od9jaBDfgu6SIaFiNSgw3rVdDQMGZsRlg/9o4owf8pLZJyfowOiuNXHeqMJAIN/&#10;W/ydTDGYRw0/IFB1FDmXGMXTWUFNUbyNKShubnDL3VkAjK3xPIass8Xgdp6L8fPmrZu3Xrt5C9tr&#10;t/hc9zl3Ty9oobyDLZCY08O0aFBr9U9d4yGswssZQd01uf7lLm4TqykAd12mwTODxyyhBv1C3XxO&#10;AiCQoMBIkoVT5ZoZsCT52q529Qx/KCJElICN8PH2SArReDxllJTxuHwGUqnU3cXVEwueEhcGOWpQ&#10;25PfbEbRRGqPmttiwRZErv4rLqYAKZrHMDsIniPV4q9HVGUTx6LkAr1N3dadMEctuOBYCjNYHun+&#10;mUEqSXqyCSHlE40RTmK41T4D4HZx7zCiSxw296MA4RvA9mLNCG4kkXFufwEcPersKEVQXYvF4Fc3&#10;FQWWocGepNClcDEWm71C0mp9UpNoFqYgzWK2I7EZUw9l9MXkAhBXAE9c/tOmUujcRNHkaND8hWek&#10;3/BfW0hq7nfr/EwSeNVcAIsCOJNY10VLAksCSwJLAmeUwI//2B+3Ah0jDF03n8JGTk/5hwyhf4BN&#10;kfPQe5Q1jHnDrJ56izXLRqXpCPx/szZRADKKnb/gEH4fEQNAfoGhAI/CAEjdDl+gu0qPtVIoL3v5&#10;YtK1mhkBYVS2ShtzWFmYaWq2DRz7vQf33//gg/c//OCbH35w595duwDgPypuMMToYQJvUQDHx0eX&#10;r9y8fu3mtes3r1+/imUOrlzBDhYAxmwl/z8mUwIKQDtOIBRSACBISAHEhZ8Oz8RQXqb9WOC/KACB&#10;JCO/QrSyU8XzO7AwKbZkCmvgOGm+pQbbAhgWwCc5Rj0ujTZ2T0MKm6GNieoJFqQtdD74WPA31/Hp&#10;ainDD3vKGggYxtrm5s0atP83z1Pm7cBwQ5x8uEXgXZ8NHeAKnoLO885hyZzu71t89wz7jbMGKTAD&#10;Ln212SzgJgZ2itji9+P4f0b9Blnl7d9oP0zAoH3MC4xr2VWmEHrBE0O6stQHvxhH4ztFlcvHe3+f&#10;1J4SuWErZoRN8vrrr73+xutvcH/DeEf9SHEu8nrGcRZAUXll3JbBGTe2O0NQp7uXALi7Ex4ro6se&#10;LFrBbYSvFG1SrF+cKpi6T7klkrjOQ4kgTUUMBhzNEFlL0GXqzyuE/NWH7ZZQVEWAdZMIKi6EXCjT&#10;EFODDN/49fYDrxY1wA5/g8vKOm57Pjso6s2x7zR6RsJuuDGSevIVJiZUlkuVfADwaySGuH1LRnOv&#10;OpaDaTgVZexhairSzZ2uCCZE5DQFIHeAQRg1lZZ4/gxhdc/4XHlQP2fGBGaE1QYiwA4dcn9gaIn/&#10;CfanuvwbUhu4n/oT00icUmWsmfIp4gIRR+nv02SCxSbsQcBdHkh2bRhMBiTaHhz09XH8vjq+CRkd&#10;HTGhcU/qoTgAZI1hyhgeUI5pOBn8NzlbTmUhHkbKxn/5v/sT29lh/bYk8HIJLArg5TJaVywJLAks&#10;CSwJfH4S+Pf+yr9jZbE3aEMy/AOaY827seEyLS5GI5DVUB9LN6O+5bRf+vzCTRgXX3sNtkVsVIgL&#10;Oij4f6QAYL4+mYqsu1u3FqgwtGgKwLo27YHCJgQ0VB6Rzw8huFKq8VbobHGML2dsW0tBAbz3zfff&#10;++Cb733zm3A7qFXTnrr8pi6o6EvpxRGA/9aNm7du3MAuCuAySIGjy5fl26o1/6CxMu2/KIAnT+DF&#10;e9kxDxcvyvzp9d3oiCC9Vu7CSf5NDbmMvEaCqrUOxs8NpqOlDihI5bUogOigja+FgWqdNZvI811Z&#10;sdp6XhSAGt16sREJr5zQf7EAg2LgRcNW6vTmAmn+F8OgCuxa4Z/xv5TvUA+BUFXv2MT5a9MRgxg5&#10;W+cvUH7q1dOXqaFwWLEARUc0Wp8psXTJ/kgvmBmB7ZsDhcrGO4zU0xAztu+jmzsNX5/PQ1JyoSxt&#10;wLVzOCGQvc1t3K5NTuR2QRe35RhvrayR5JlIgaF328PkjTff+MpX3nrrrTdxkEuNh++FBEjLED/X&#10;2Nkh/HCTgGaKOpAhREp1K37p4jIMxLA0OM98Fz5XngmWUrOKKoWUDUofoKGjOGyd4n+8AMQCqMuK&#10;2CHStpcAj/PnRvx6peXYLIDXEhGXaBcDzTGDQbOhXOJGBRGupOSfXNkwYzBjMVyZpe1NnEf6CSQv&#10;RyrOqk6qInYgk53bDR/GJD+F0+M5qK/ZA/zD822Ex+a5Qn5Om63GLwvoPmXJMUKmMiq2Gz9Oiilj&#10;GUwPKaqBVEVxOpA/8v8zJgwlhG8XNiz6isgFsX/pHnH+OiQv4PSu2O7evasjz0EHhC0UF6DhTUkA&#10;+MtNoJzwteZB1o8t9wYnU+SylEym2CEbJgLMBRD2e9EFBJIoBM2Z+5hGsdPdegryXNROADjJXyS4&#10;dDklTXGfYdR4Q/C/H1BzTE7+5P/4f3O2OWpdtSQwJLAogNUblgSWBJYElgS+SAn8B3/968YPDUiA&#10;yGX5t/3/Ab30teEaueom4H4YkqS7WzEr9EgtCsj/dVsYX3+j0AIhPRwK7FeAE3uP2s5nNKz0dLAp&#10;VRjrORoDZSKWeh4woHuIwAcFEBfiymxnoOCIcZzcvX//F9/7pV96771fev89aKSNJ2iBjOoICkBA&#10;QRD86tERwP9rYgFwfnQJFACTAsB9GJoytHJSAFw0/YlsWE+gbjJ9oNZWC2pxdvzCLRUyHO22bOyx&#10;mxV88+W2+zWsFomw4wUgBdpqtFBM7M5mAeqfcUpdZqhUCmzDIcElb35S2VeHcVnP4BZw59/97Krj&#10;Fogw9sFIi8cUzg/x5zqp3/zs+rzLMeo1D5ABMHcM8+OisBq7w6q5DrEAXan2BSiPiJf9HII4WYLY&#10;DWM5LK+C1C+wSkjTiD9ByZOzR4ZhvEHiPRBhydedUdQaHGEBBIEsP2/41kH16tcx+eJDkmZEeFw+&#10;Iy80BfDG6yQA8O+tt+SOb0JsXyvQZXTqwXEYcXA7RzRAZRuwnRXP3iDt5B8ILZ8eOqGTJvAA6xhs&#10;3EUAHNurGY26Hk8fwLx8Zrz4n3r1MKWry9cEwkpVB+XniWso4iGOAHIViGO/+As1SRa2VBOz/5k9&#10;cWWdmNO26hpJGYJ6EIuTWTH0qO+7gCcr9QjXLxEaZ+lxRIHt44B/jLrIoKBfUiF9+G4cc0kT+kw9&#10;QaMwa6AyB1KMXviEiHp4i7R7P6TI+shvIRQAAwHYfZpHQFsXm8VHlHsWkXAIHfVS5y3FEZIA+L9+&#10;nSwAymEXAHwDaSj4iwcQCFjlFdsn3O6QBcC/u3dNATgQBYJVO1M8TFbqSHvypd4SX9STp2ZpCXPC&#10;/6KK2h2AlXJqQ8N+7oT+h175Eqku8IunP09HKbo4jGqcRzgfE6ADJMorBv2F5HD+GoUgcS/50Z/4&#10;n+/ONev3JYGXSWBRAC+T0Pp+SWBJYElgSeDzlMD/4j/4nzR+MIxDFAD9/rlrGT1tIAKg9VjxF+KP&#10;h7HAv3R2G+GlVttUAvz/xptvvoH/b74Z056ujGmIq/Pda1AZM13UdCW2tqNn2dIMQGz/V2pm5irk&#10;bi+AhJlSf7O3dFLc0/RFrfjOvXu/8Iu/8PP4/4u/CArA9k/8442sjLwAFJHrKIOrR/ICuHnztRs3&#10;jq5cAQWA7ABXLl0mKAHs96sV18yTZ8+Y1jvrRu2XImtAZB3cWq11XT7fViocoYWXOZafl8beDtPW&#10;4oOmBZrLvh8zWtmklHGwMGmB/0ZCaRf1JF1EV4e29NWH1JDDGiQatqiG2CzL+i3rqSGLRWl5Tv+3&#10;RvOdHhyre30q9O+nGXiF1mhr2+Z294TeZpidh0zV2X2xXBL6Xy7cISRcipccp1u37wiPomqUkPQ4&#10;P1PbkJeHnLocNzuNFBPWheh6ETrGTFme18bBip026UK3Z3Ytm0yHoR7PVdY6r505NoxTDtE3OVDT&#10;LQXnGqWTlCr7OieBGmwoSSAbL7UFmfZc/Kbh27yfM4SC/mPgtwcYabP2vqYneepqjwG7GIlgqKqH&#10;gGAdhZ/tZREep8ilwYNUT+ZPSlUwG2/3a/zP5l4/SY2QIIXwHRIn5wXnt9/fl+laKzvUQDOZVaNO&#10;xmLhe3lqYEKQMfrgALWZDOYQYFoFjW6JQXBJlKjr8LXC7dmCaCuuPaolTPCr1iZhflI0iEznNNq3&#10;JxGKY8nbOJ6AJFVLqy5KrOeYqLVZgBp7HMeK/sLLmKHVPiCKBHFwAesNScADwI4AoABCZCmbiQRF&#10;KeHejz766MMPP8QRPEBRAPIC0CSIzodylKs+llTUigBqTY6LTJA9Q3NQmAG2J8eoRqUUNFc5rdPH&#10;JQmRsYY7Mrhyu4w5HOc9IvG0zMhuGHpZKEVLZ4f1oOK44gn7f/4yeJLLvOecov/6v/3v7cwz69cl&#10;gZdKYFEALxXRumBJYElgSWBJ4HOUwP/qP/yfCZsEvokCgP+/7PTwnp82KInWLKE1y0yYyP8gdVmP&#10;C+tQYUNs8Zu0LH4FBwYC2D4FNE7L0F0d7uph9vmHzaptfk7+NPT8AAEqbrJHFQtgh3x83OagUACo&#10;kbLHy+4lCuDu3Z/7+Z/H/vM//ws4L+MiM3hTv5cHr2BxQEq8ABDMcPMmQgCI/6lPXlJcL4z/QP5P&#10;UgxhBzEiCWgm0CrfXWvSsh0SR3mDUsl1trmIO/wGDg0BDQLbbWAGaXJsbpwcdBNv4qlrGJAUiA6U&#10;b1JGeBSHwG97FZT1sJ9CRMOWNLiyymxleAJjxrLWyydUG3AbXw5jt3rwCTRfbgV9jemNsZkHOGVr&#10;vmAUuhiEE5/Mt88P331scxJDOsGJKlWxDptv/YztU8OuzF91LSbngvBPdgWYPUXsgtIUQMlEgDVN&#10;wXFh6JomCgzuMqInK2MHPVJ0cTqMrdwJrA8DwN/krUOHHWxa6jx318VmpQYJkCmAvvF7Rk7KceGA&#10;Hh4AqSr8wA7+zgFyAVUoAo+3ENVqA5ANAfKM9mRRALzD9XOvnTuGon4sAXOO7tlJRuAO6U98N8pf&#10;KQU4BtloOpimMGTOQgUCve7His8Bn3LopPnAzYLWdIEA0NclZXyXddgDolPrYXL0GiLA6/TbV1/B&#10;dQboDpdCaxB0C+A7OYkioh7jGpIHohAwkyhTCpZOeYTWgUPSVXolHaFSSqlCgfPBU/eQ5wGlWMwH&#10;W5CLYcaI3qsAsF4pt/4EID7rERZO5RH2cGFime17uQQUCV4A2o4wd40picxUolNw7we1gQJwttd7&#10;d++LVhCjIMa208eGH1KBZWM3unYrWsx0eBA/w1aS/4tXWyyHJZ3AzA9x0+DvbAWA/FrH5egq/kFo&#10;CO263CMWzxQfG47W5A97OT0a7MnjbAuOXRHxKxZJXgy6VCWyBP6bP/IXT52p1odLAp8igUUBrO6x&#10;JLAksCSwJPBFSuB/+u/+FSmnMWvQFoRcAHLWRyxARbAyjhXqUVC8KIC2I2lBNtkkpYdGjdtSAKEO&#10;dH9TANAMoziW/meVCv+N/3WUzS1AIF76AOpMyFdx+8zPX6ZRavxBwoLaWjEOx0/u3Pm5nwMFgMPP&#10;49wuAFZG5dFAzEIvgCz6/BxeAK8J/+MICoBqJRZOg9ZLNZAUAHbzEQ7Hle3PDgfnqNN70UFovbK7&#10;2vtfVkIhcyTWdt4w/OAigrb82g6cHwaC2WYUZFxUR3cd4R+prKd0Jdmygod0WXBqVOyAon6QKQA+&#10;34nC/fhAmMbA0o79MBvoGihPJvrCZpPdfbbBz8iucP2ow8bUPxUiFT51zLyINthgyNTpRQzDtzsY&#10;S6yiWFrw81Mn5oTdsFwAHBZAr256fSDTW6BqZKs6yLwcN3zUI8NloFoZrulG7lU6yGrZ0TzuJ93T&#10;AoDY4+DWffMmV+7Afy1O7yXqwEzprgAyYWKNbbsAKcSAxm0toqb/ta46Ls1ic2IKq8+zh5AsQPQO&#10;shI8eSzAyf+gD1w8YCoZ0o3KM59023Xj+lu7HVVnZU81feKNHaa6ru29wm80aKeno5fLo8lRDYJ1&#10;EVUxAOyBSitHtwoI1BnnaE0/F8rAkRItVDy5WwcSvH5NHvNXrwGKBpVX1VwFyKECrrxESaZblNz+&#10;A/QCAE3wUE4Ajx7Dl51h+IzEv4oq5dNHj1jZcoqoVH+MzDLI9SHRG84RUVkiUdqeNtDv1BpM1IIj&#10;eBknaUEHLUbpQKZ1QmtzlwkZ0jofxsV4FarxcW0gW7nsCp744CH8FdCDxHfRE4eSZCOOgC+ibi60&#10;or9FWoOi/hrQN0DDgqECcQ4zP1y1xk9karlyxH9HsPjDU4KrufJEbgvc8UV5DPHJ1dwaHQnJ0d+f&#10;4j05/rLeqalm9V119nKmSU/7l//Yj3+7s8a6/8sngUUBfPnafNV4SWBJYEngl5ME/vKP/9loW1a9&#10;jrmMU9IBWhusDWqSLcsAhxV4SU2Vau1YpVtJuQRyGAcAJwB5Adh06Y3Bod7u3XOcLQ1BFy7YkhUj&#10;tuC/WQD73wb5KSrVefNhppELqc029mDnVQwuNXRORAAvuk0K4Of+Mf7/3M+BAmjHYLzDUQA40tQd&#10;VwTmAgD4537rFv1u4fZK31Kk+oP1jUZPpiEUOpKlqiyCerOWUITskv0rTqYwjdoOZ6fo4YOsrF3x&#10;DS/cz99HLyk7rnB/EQlhAQSOB0UwlFx7PNseahZAxxKxAOawbzfOlxijXOtdxQJMGN+tJGlXREAZ&#10;IQt5qaimKupHd4AONtgWfdS3yYnqDUFtBd6qzpHLKb+WSHZ/qtjViVsgXeh0sgm4tym58GQsy7PM&#10;N1QGekD901oPJcJ6UDq5mRNtBXoCQ8q2zKIOYkT54rjcWsX5A9730nQESGlXnMA6qjHFCBeAFYeR&#10;40BgrPfJ5yde3vjBOJejKzItX6FvSoLND7tkLqG5PRQ7oFiL2IcmmF1WBLPlgsANw8rVoCUVHkZl&#10;udaSIzRvY4ohziykSuP8lIxNQmDF25dBtJ5TFlaQgx2Gzjn0PRtu6jmDMUMVk+MO4KPjfzwFFUdi&#10;AiEtgzIzvkcVRs7QUABY0+7cecwBnRqwje14rMLh+R8gVMssYv64BdmKMCXrF38ojTI0yn3lyruP&#10;cPlKnofJkc+pbHakABgIAHk9BvRmHL6oBQBRzs7KrMqOYb5UAQgdqNXUDymAnmclto4QKcDLrtFe&#10;ADgxj4kd4iC6Nqi+fKkrYvrSFAoEZjYHN8Bv7M6dO0wDcOcOmONHcm5AJkWREd3fY1ovd41MEugl&#10;8ahgRhh3af/kpC6qEWSroi20vGGmfbU1mRElKsR/MwHoz/gPiWFRFxzhuVCTHkdB+qzs/0VbZ7yZ&#10;UsMv6lFJXOGoC1REfi/M7colDOC3srf3L/7hPz0mr3W2JHA2CbwqBXDh61//+tmefKarvvGNb3zt&#10;a18706XroiWBJYElgSWB70YJ/Cf/8d9IMqT64VWcotBh0TubP6AKlbUXP6lAD3OkfCaFrQqzUImi&#10;HyY96GkzMrtgYyQ0ReqWioA12gyIj3ou7XjyArBNukzTcQAuT2BpgbIXNigzUsniejyniof6fHKH&#10;WikMU6iolXwUh1ZHmRO52FS/Bm6lFy/ChER0BPhvl1xtMYgLaY9C0jdY2QeQZer5c4gMCbUewc4p&#10;N4BH+PXpExyBjZ7BsRTu0PCgfn4M0yegDy949gT7Qx6f4ldkzXoMngH7c+zHiHPwcbMjfTc/51c7&#10;ez+ZD+dDttfgpXD0wIf8igXI7Xv4/PmTvfGiZ3o+n5ajL66yHaPYKu0x9qm0LCp3lfmYD5w+SY3w&#10;iXb9mmqqGPUrC4k0cbmXj8qOWtc5BGKx8Kv6vH7Ne/1536LlGfUrCqzqwDJc50CJfBQ/zAX4CsHB&#10;PFYBeLtcUPhGuX9MD69K8ZbcBRmiP/BogyIRjBZY1wm9jHUMV4UudOEcEHByWNLdmenbEMmC8HGd&#10;cPW884f7oAHgRoJfj8+nO+FGGKDx7bkD7Lpg/wI+wYtUTpaWNJ180PkQQl86twPhXoSPy+VLhxex&#10;4xflUmNay0tCvPa6rpAccTpevM/ZP0XiaGwmBl4G/AsXAIPt5YJfMeqZRR8h5iYT475up3fOLOIm&#10;DPMdAFSDGw+3L3gYtoxqXcYrPWxlUadnAn1h6vpiWDL+Dfg4hxXJqNSKfhEP5spYHbtu1G5jNf37&#10;984B7tEarEXsAAWZ80BltwQgFKQEpemZXufX4FQhL6JbN2/cvHb1uryIKFayAGIBcQuArfPv2zUC&#10;q4togRGujRJHh3PgJuCaZAmAWMHzGVyAiZUEEB0bWAZJQJ5M3NmojrS357/dHJyopAK4kiygWTnT&#10;IuIyUitTRNjxOXuE5nHQQ3ii5BZpGYWD9MKfDLiOgc1g9j+EkIkFRV2YdkLCR4FVRHEhXH5FM39Y&#10;wmZw6dElzF8v0Htmv5n4xhTByXYTS0SSFqJBAxzh4JULedQkzv3S0ZVwH5KKe6qFw8CMLGUTZolM&#10;Tdqd7Yu3+I+XArsiJHddFOQHfsNv/25UDVadPl8JoCeBL3Of9AD01hxl/4pPME3Y6esz29599913&#10;3nnnM3vcetCSwJLAksCSwHeaBP7NP/zfdpH99wVH2JfMBtB2U/gfP200tpYsLwAlXD48FHi2y77s&#10;wqWvcTlAxhe/gSMdBcoiLNfQLMMUdGEblvR/w3CraOUFoJdK0RPKlo+0kRQ01GAr/3EUsCfSk9uy&#10;OAsmBdjbA/JHIkDvoAFcL+jeeJezpxmu5E1755wLwDsUSCmTVIKpB2bZrKcWhy3pcvWPk7PWUuCK&#10;B9CJHeBrUWYpNSTNosuDLFIxhsn9n6YuY6GY8iUwe+OXl4MAVxk4Ke9ZKSh8o8XPy8xcSkVQTdu5&#10;bFyLH0C0jjaR276mTIyxv1q0tqI5Wj2UjlqryjdcPcoJQE+oMIRW+Nt6tzNapM/XS30yrgj70g+c&#10;T3Jl6VGtUNneOz2DfScGbVWnsMwgkVSXT/m389qdGnRAhO2bO1u1Zal57rP5l+aoYZaeEMjqZmSb&#10;OBEnjvimHPyVxtybIVqGE9P1Zb01rnbWtuIxGtHjafaX9R9HGXoFnNTVR24K5xBUvrRaoZ2RAImG&#10;j3k3LgYoqcuIA/pLLwI6J5lzAIFdqs3EdWO38GWrNXZ3cE+8WQhovda73Xdq4UNUVrQCPQ3Kjs+f&#10;cfKXj4DZRrdxsprKaB6UWa4zHY1uz38h9guaVcDxyVKt8qpMYFTSJJgMbXmmVwUy58P8TIv9dci2&#10;uwnLk0pxmuXKKMi8qnyrXD1P3lG4hpn1VD1GijjS4ukzBCQptIDGbsxemkY5mVZ4iPGsF23MJGM5&#10;oFruEp5WuzB25PEYwWWPQFqSo7E5X/kHHj+E+K9eYwICuNJjBuwBxb5Wy0OigEju4vQuzCCrMDKU&#10;DE8xwYGdggr+x5op8DVzxyQ3VcOcSHtyVckMSR8AsgiJvwdzwr804o3zd0OM8Y2bN8C4YAUXHLoV&#10;0BJ0meDOlAAUhfkkZxhIL+F8ZvePdmHz147i0vKvpGaKvFISRpXfXgD/6r/x509MA+uDJYGXSOBV&#10;vQAWBbC61JLAksCSwJLAZymBf+0P/Evz46R2O081XYhtwAnqi8ZEqAoKwBHD2IjXEwXvdIChEmgF&#10;ox/sa/hBmFiWeitStAY+eRI8K708uH/Y9swCOAW3jHOxzclORxWtDbQwVQWgWr/L0SBbSi5WBMCS&#10;gFwU8L334ApAX864IZwrl1twGW0VPAdfUoD/m9evI0qasaXOMIVE3E6rzvtBAbTuuidtVmrtkyeg&#10;AIT/udOH9wkTA+BzquVKLg6jU4IVykkBZIbxk+yeaZDmRBzpW9B0QrQhISzxwBLfnDboJ0XNn3IB&#10;+IrcV77Ruqx4hxAirmURO+4MsRHCHmbSpuJyVVD995tnH/l8UvB/IPoucNehzcq795erx/xzZzSc&#10;dkke0zSRlX2vHu9yqneKJjF9sBWIxVIVOLVe1Wgl8Tx2wwHYVk4T6qmt6XYzN7N7Hvarbd+ywNNR&#10;2SgdDSDYR0wWHkYllqEYqSuJZMwP2HubZmiHhZ8/rwyAXkTtkP7e7OckvSiiAqtJPi+rvfpvcgEY&#10;XiZNQHErKJg987GhpzjoB/gQLusJeDGPVIQdrk9GUPfy2lB4MmsqPG5I65BfMGnnBTXkbaANZSvu&#10;kgntPWsJ3bkayjVgAi0UQNwZUJu5E8VFSNVSRyDcxBnt/ywSEyQ4dskhRF6BDhQKpgigc6+ZR79z&#10;h6ZfucLlFXpLnj0lRIBnRGKulH1V6+dhx5slYcqZREOms2PMQ8wDoMh2zDfG/+AbBxoX8RJaBPxL&#10;zcb4WdyqFyOsqTyzo3obs8Bo7YE60hNMgQDXSAHgvUgBqMUIPVdxuQR1g/0LqAsc/70KIKgMUgiP&#10;6UYWNw+tnYIKKZSKAVVoe2VBfIKjXDPU6KDngtA5GxY/KZcudgQvmsA/Gc0ChPbSDwZd1E4HLome&#10;2RMhMkQBgAI4uqI4r9qLbfWfvGLTmhvg4KolF4L/HZGhuZykQFMAP/SjKx3gziy8fn25BF6VAliB&#10;AC+X6bpiSWBJYElgSeDsEvg//x//D0M9dWJkWg6zfL3xvG2MrZ1DJ6ucUoQTRjmBjoGQ1P8dU+z1&#10;p/IKpc/SRrOe7yLqlV1Wb8lyYLZpxr5cSH4DjOQqKkOQQ0N5a9wIdGK/hPJOOKfE2tRoYctxJmfU&#10;VL75xiob7AGVn7G/MsMRJ6k0NrA5q5gCI6xLZsUqW6loJ5RtVidwVOCqBDzyfA8aPd25GTIgZ2/6&#10;dTMx4B6O0PVxhDMzUhLASxZADvvBAU+Qilx+3fqKib1ZZ3qMyxyGp9Fh1Q7k/Apt037j/MQvxfN1&#10;9GW8gEc9BPfCh1pPsz85H+hfeSR6AHJSdbg+GP0u0GT4XA7qkNR5OJ8DF+rYO16nB54/9okDJfAo&#10;neQoT3h7s8srHi/iVxaOd5Whdz2ndtWdD+TuR+3s8RUpP3yAKQaxsBiWIX19LVIG0KsV+r1uqezT&#10;eTnw25n/GZ7pl0Y+Qiy9O+5j/sRBAR0dwLCCTfH6XohaT1aPqmtwotgHRV5kZ9yBgwt4C8I35KeC&#10;2JOHisKGHVYrWDB+QXHNCHbwUvJJqhEoK0jtdd3oSaAMeXKl4bAzEWjgKCJB7tMaGRq1ynLhjBpO&#10;dClUjk8wvqDp3n/wUOuLwCnGZSKMYrE0FeQ1nLPsyZ89ju4aboLBYfQ0FsV4qBziMVgm4djyIkHZ&#10;7DVhuN8OGfEv8kIAHHh2mKgVAlOjWJmF/MmEQHpcftR+PnQmUHW1Av3Fy1oqBGkU6EJRoU+XwVLg&#10;sWCZcAuwMG3iD8CBOLs/6u94ctefcyzahl793OmqYIKGPxViQPf+g0M+nTuXKBUL6pAS5ixESeyY&#10;pZUEcc4TOf9XCBMn4l60JM7viQfI/IfKOt6+XBxE5eFSRDDwYVz+Ven6ijhgQ8k7Ho3ZtYqFXV3F&#10;gf0mXyBusSSMk0ChxGlxFUCH9ivUwluSP+jvTrx0TJxxPUOGW4hHdZZGV0+rX8DjAvks4QsA0lZp&#10;C9Au/AOkv0LMrYib/LfHKykmGcBgQ/y6xCaIkqDHgPydvIKg90oC69lfpfy1v/l3nf0P7rpyScAS&#10;eNVAgEUBrJ6zJLAksCSwJPBZSuD/9L//380UQGP1CuAM/m8KwCqiIbHNTQoMLddxW4QF4J3TGsoa&#10;rpEra9wqrfISexu7yiAOHStuqsLagRZS/bzcvUxy0sviCyD8j53KcjMGjrG15uw9Zlgq4hXcYLWb&#10;RdKCgjbLtpuxjY0ybjHiOZWppIGCJTKswhoYP1Khr9ABylsVXkC4WihC2Izpwo3/kQvAcd0O2yYK&#10;3TcWxUnwv8C/WAAc+aHQdTDqSWhq0M5dLAOhrJDtwP8wXBpRB5wH4Rvnkw6Yn0AeQSwAWsWR6sC6&#10;2gV6yQucf07+gijMLEDiz4sFMBPRcD1B78b/5gIG/g+G76867p1FJdFQewC5gjsKn7MwIg4a/yvh&#10;QgXeFyngJlAxeK8Bv47B/4ylD/6HoMytTLvWmEzcPumriuqvd1EsAeF8kUmfhP03BVDIXywAEbjY&#10;AZ0kRwAIheYUDP5DIogFcO6DgH9QWcpl4PQEfhcfiA+Ze4KpKJRtn3BH4N+pDbCaJbtus1d7HMb0&#10;6jkAlNIafo6CJjwLHETZ4jXNQYgWJ3gWJVbhBzUbCJkx3B2jXjZiPEH4/z68AHA0/meODCWI4yAy&#10;tteEwLydjf8xjopu82UFPLEASRze7YFfpnzSDeIVDRgF7PVJUgfIU0kTS6YXJRPwZcUXygVJ+N8J&#10;SrhSKUkTIX/tDoZgmkAmTtAKdFiNTmnyuXKoooWYWAFlsyc5SEekxHe+f0bHMwuKM4SG/lCZEYlA&#10;lwuvruBZjcUTtWn8z5fFP4Pvom+C2SaEZZEDUHk2FABJAX3OjP5GzQ4QSPuV21W78MTwHiRugpVU&#10;BB5hMlT4vJ2UhJDpZWKfKmaNMfmpntP4n7STvQBom2e6vusomPE/LlfDMzjB1II9Aux9EQpAXzun&#10;ASogiil7Fk5URNr1G/TYwtoWOGoJF0F/uWeIhcY0et5ldXFrIQe5j9ERIf5LfrP/0vgPE0dO4//E&#10;xsSZYFEAn6Uu8iV71qtSAE2SfcnktKq7JLAksCSwJPD5SEBJuZOmy5m67LVOz3Z5XratwxqZFaPs&#10;NpK0wleavIORoUhRhULGuO0GBE1bIqOaoZXZuSDOxFIH26kg/qG2Cdp32DabOggWSIWzxmbHgLgg&#10;1+pYBRdgEaM6KPsQUnNBJwZsLet/gXlVhU/S2wj2E7Iqg6XfHwuqvIyD/G0jzdvpkw0b4CHiq2mJ&#10;unxw6SKMhYAM+Bw6Nc3ChIIxpwe72tJuI3nOkewNe1BobN3+SjtshcovCHCefVyjy/Q5Uw8y+2BO&#10;CDUBIxvM9wUnTwpRB/bnAluhRQTkE9jwz+89O693sfw49ku3KQzPVbrBc35InhBHADyBj+LRe19Q&#10;ZXOxddf0Cv9KqdaNKjmeMx6lJ+syHC/sHWOfBBvfBHsTKCGfHSJwzr0dDVS8U3Y3nI79qPbF8NM2&#10;zSGgDhmyISjPOnEbqWNwd6vNaSCV2RHJFx9h6TUY+YHzmYsROReVG3JvT6kfn8O0jNyTyLMPwJ1s&#10;+xgc4nTEVTlBYLJoECCDYgJ8BH49OoLNFBgLBVauc5rUCb3METDNnI3NMvLH+z7WfiNxuwD0V+bQ&#10;MDa1kia9vp1kvjZPNJlshIoFzxRRY+4i3t9yvh8+CZwyRvyJHPW1bogmDwF+EoECyfYwb9pQHia5&#10;XYBWzueaQUIcCBd7uQGWHp/KO115BEB/aAERIE8O7itYRoFe+cC1MM4bc3LtQCUXpJ8/3B/uP0Dm&#10;EeQhdeJ/J8njhGtHCCdETD2ZCURw2F4JDAkS7UkvC00oIGmYsgRSNgGb0H/J3aL37nM5ZYgDkCnc&#10;mQgrdUJCGMLh2oHK3IkpT/lXyMbO5sYHmN5QVrSdS2z8rLn9Cdc+cb3sKE8ugO4N5XIfByk0g9gE&#10;+DJ4BpZfgfKgkQoQI6uFJRlsQaoKE617oJtUDTk5V9l9i4ka6DKlvokqKh4DDVH8M4kL/ZHJ7XZJ&#10;cJHMcalvzMSRHcLCA4w/uv4jMxiQfHPius/nz/R66pLA8gJYfWBJYElgSWBJ4LOUwP/2f/2/NNSX&#10;+uUTrn5MrTv++rLSUMmGKu/wWvi2Kxe31Cuny65NDgD2spXGKYMh1+uSyYibFE1qtdiF5xOJ2emZ&#10;5WDcT/QKfzzw3pgChdIT1VlRnKYj7AtcpakoelrzbHir3ODUOaHOQpSVHdtGN2fMcsZ0wZuowoz3&#10;hU1J7giuB5e3tpXRawH4xM4JNDTKTYLlkTIPYy8udg5DKvtKPd6GJiX2jmuqldPKaBBTn50LyB0w&#10;IRmjkU2+VMSBLM8qxkzT6JlaR9FytlOub9fnzptYbgux+lovVoBGO2Xj+bzKhe8TmMeUxVCbst93&#10;yWkQrEq5RjoqArxk5dL2Tul1pi/VZZBNpoC2HvXttdzsz3ha59WvE7uEJ7REbh82ccfQjdInHjlW&#10;zoKNlbJgGCVrAYsuuWzmtJxrD34UNDFGQVcAks4Ftk5XNeGCYmszY0MUNhIHh2rNuMCwnHIQkJCF&#10;kIjhOfTsIR2fF/ZgGp9lT3YONgXOK2xeI1GUG1cWZBZMASXgWDhRw3aK5euAy+zXA2mDn5PpmN7k&#10;yTivVAJaH0OO4bIMl7cNvCg4gjx8DLlwRCnu3mOeOKwTh7x3tnML42mFkdqK5guw1NxjO7kuV9r9&#10;TCtCr4k24Bp7Smsg2Kx+2ekLskCg0w0K7jVZqMJJ7o3jPCmp9YRKy3vIKeBdEM5oByD0uN48JEbP&#10;8+s3EPUPkzNRNsMoFB4hThPXi/nkon1IBmJI7BEV+7OyisB4blJEEJqMDT4U0JVTvtL4BcxnWRKR&#10;MQdwMbAouTFloaz7zsHosIwp2z0bymNaKNaeEiY9jGvtieWcezZ4swBOj6FLSYKYqtDt/BDNlxUn&#10;EfbP5QCc0hDhHvedTDBrUSITqhgdNBrSIyBPwo0b11E2ZW1kvZksVRkceQuC7PmHhzVDF3SQk7wP&#10;7BCCKx+hd2fa0yzq7odrEOqPhIVeFLDdBLzqhSUGiXD68+zNeJaRPbEIkEgjnYUOIFkDwHL2mEqP&#10;rE6Fe1YgwGepkXxpnoWO9EorAiwvgC9N11gVXRJYElgS+CciAeaTkvqJ9M32CKD/MFM1yZrDnACC&#10;psRjRoFQjAI+CS/lKBs/YWmNhkO0/smXmJGiSZ8cix+1YTm/kiCIFwABvWwyhQqDZP2ZkWVDbwNw&#10;hWdqeeaY0vCLEK/jDOQM4FXDaKCkpzOW1Lp4yQnP4CfqVQCEikYqAGq7DkAVAFYEqPN/xRFZRZTt&#10;sHNXVdH5VnmYx2YHsyDAwRW8Ez68zIkA+2oZRW3nItXCBcZl+cTRJ/gQi+3xK9bIdIwSYYmXwY0w&#10;k2lNO+4wlnlVPFID5etO07GswY+RII2P1ZHP9BGPevoEDuF+vpzJqWJrNTvxAvZuEOAn5mQYuVZf&#10;8CdaDE8Fc5m1kGGerwWzXf5UhOda+5Ax6vRdV91NZ2xWxUOf6OgDOkpYRL2znOX33nbsBMl3TIHs&#10;/F5az3vH9vMEQGjfGRCY2qCqmXX7SJGIzgjRMGid3QQEij9J5IVPFHChOA6Fcih9A5r7EEbPEcqh&#10;bxNtIeieRAzArkT+PFbYBYcH8I0jC7yWpBtXLYs1HY+BKWn/pzsJ79WjuCv1QKRHUyyegmEAGI+s&#10;HHSITmBO4WiOC/RTYrPrN5BODfgJYwOIkU4tQlaMMueacAyslh86V1yzkzUxL43NCh0wC1FchJZt&#10;9zgikyO4Wj2dvYY+9e4jsfh78XgeOfHYmExwKHuy3MvLUm+KYeyBsyarwgpqqijnbQ7g6XMTD+1a&#10;5GEeg3CIgF5JzwwHETDvwWyFesPkzwX/wJgw3SkX/QOsvYo152BoB85Es8rlAYn+mBWUef6RIe8u&#10;zlEpzaYaylpjHp/wqgfEzgADAMSQjEtXZnbOPKI/shajg5uK89J8S3eHjn6KHd+REMbGI2Kr1j2N&#10;vT+rroQJiUW8pmC3vtIdYgE/xi0Tr2OJEwN1DmL6BSijIRM9IJeh3B1uY8cpiQCFPXCdQ800mJ9Q&#10;HkBxCIqzr3ywilvIY/Ak/CHCI+Hjgg6OOQCjkH9JmBGQCQcePuIFXLkA/YTLp2oFT4XLmC9AYTny&#10;lBYznFTiWsT3hPwRT1uxbAyPcEOLu+m9XMza18xMqX91rM+gEP+J/K1eL/lSS2CtCPClbv5V+SWB&#10;JYElgc9cAr/+1/6gnyljT7Sg+Dsq9VeMKAcHUE1FCdA6B4VJOZlo6JfhTGn8Yq/Kil1JRaXk3VHb&#10;pbzLhigH04MDPSz/nT/MWc3lk8p/0v7KziwtNa691NaG5Zs8gQ2PDp8t62R8g/f2QG189PHtj7n5&#10;mA16pTTFpCGMJRCJDBQ14A2GPin9TDeFCwRGzEvYN4EntirbKYDfOiph7zlUe9rF7sMJ+D64FdoE&#10;oUo/eSTomBXgFeoqJV5xFrX5LfWbaQldMGyn1td1lMSyCQvZgiVX4umZemj+Tc9X6jQryekGZSAd&#10;xTETY4OhUQqP5UAcv4vqQypVwJZeV5taNRfXT6M4beWxOxc6NZwe0kJxb8jN01NSmak0qZ1fov7N&#10;Fkv2uK57jNfTj40c+m0Fm3aLOTmgqFJqrZJzCcE/twKuKkxApTp7mlhdA7QFQY+gDy38hHekuOI7&#10;zmB60CFm6eiigcHJpHCgAMh2KQiex3OIVofpGoAWRxiyYZi9QZv2dfdQxqw/esgca063hoQU7STh&#10;KG37u3AI2mLKoAGWoci0WFuFGz/88MOPPvrwow8/5EocMu6DDMAjHEJgw3XPD3y0BlQoQblG4ENc&#10;4Dh2L2jQmy33HvQG8yEIy6GJhOOYPxIukIlOoE8Dh0nvbEZHUVgG9TnmVtQiH2AjQCjQ0fzwkiLr&#10;mdae4f/E/WPBP/eGzA5iP+1EgLfIY4Klxjs9a8hhAQBZ/2j9JqgW22q3BYnw+TGYFq5IQurlimaj&#10;pPcjhaBl+/CfxnBPl5hd5b2v6fVQM5ut3VyawbQpIzwm+Gri1EZu+Uk56SEiS5LLT94BCoMijEcS&#10;BDUbcn+eO1dBHKyCS0LqGCyGfYGU3aCM508hswrVv4GqaRFEroHAZQdwj1ZP5YyiNsGRJbdPw4UL&#10;ztxCR4DjJ+wJydQCko32fVK5hwdMBciNP8oLgByv/wwpGeKBqyFSCVFWmeyViEANJ7+Ucq2g14NS&#10;V4iXevRYCR25q5y+OPPzD/2bf+HERLA+WBJ4iQRedUWARQGsLrUksCSwJLAk8FlK4Ad/9a8RIGkC&#10;IGqscWJSUQnGUz1K5Kry2dnANFRwwnvpW9JSGerpzM0+OHegYb7dePn50PaRY87w3ZqssERZZqxV&#10;W7125K7AW6E6QpEAbzkXlEOsrYV+IFDNB8AiH3z4wUfEI9w+5gF6noom7dwARsBAbtLGP4dYVhpJ&#10;przh90IL56lQZ9UymKGE0LX0YQqrEyB/UQBaIxAKJBcBZ2rwhA/QGsV8bE5wTldV19E+8IVmpBmz&#10;Fo65ELiOIAwxTQHY+xdH3B53VS1+MHUX0xdSd8NYnAKs+/oZl6tUJfxqDT+j2IPtSfejusSPDfrv&#10;H1b5mwIIMt6i5WZC3PDVGYoAyYPdBONQlEbwvN8+jgGxfl7uSzmmKk2yc12nTje4h/kqDaSJgtg+&#10;Yfy2bZYh8yqiwWk4LL8WCQ5MAdCfwl7QxXaF16BvCtLZySqPGH/CWWa3gzPE3h7GJvAr7K9c/E8e&#10;KkdMYcfUaU6QgRPgfyTvI9B5+MCp1jWYabFVjAzHk3PQuQOm96kzefDYltqL+cG8K/dwhsLjmYp/&#10;Zxg8rq9U9Yif59J3rizRsd2O0HP5TI9feRiYp5PPf/W6dtm3+30xaEw112xAXJTirBPxqpVsKhcF&#10;UICQL5rYGbk4KXYGVax4ezk/ZAVGhiEU5jfhky0jrMZmT5Z4b9g5rb0qefCASmcoKvWAvBiIV0HU&#10;wEcDK9phFyeTuRMTl9YW4D/THGYNwBGQmeB2UdLLlKYWm2BrsQCJjLLIs0QD32uSU9NLKAPcTCYo&#10;TWL+J3BaxE7WSmXDmQFIyFAK5kQA7lD4ytlm6OdhdK8naVYas46a2jOyo7sUKmS/LmcH9F8X/aVB&#10;CgB6d7EjX8pqLiMrhXkLx52FmBzjvqYgvAnvZ3GycCMkHI8UjIq797Bq4330Y7g10MHAaWs1cf2h&#10;H16LAr5omlufv1ACiwJYnWNJYElgSWBJ4IuUwA/+2n+2IJStLzaO2tD7nC7EXnmJXgB7NtgrZzWU&#10;5uQCsKIpXZpKnlZoorVKy1onKNXrhNmhIAsJCHifWnM9XHp/NNjwE7w4Chx/Wv0aCNIwjvcVMyGC&#10;wr/QCyDY/2NQAb1BxbPDqCtTCm7ScJu+gBdACIAbN6FY26YEgZABqM0QxvZtozVDQQJ+gH/my3pA&#10;Z187BTx4AAXUWeuh1XaGa+cOMHigGbcNUqxsEBYV4QLyPnFThQJgCrNQAEYRvrah/+bceNr0yWmX&#10;zHCp8PZArrnPN1dDTmB+APvRUk0BuOXmL/TJ6A8Tc7HDW+z8erILdRk271XvYMvoBsOJ9PyUvrpT&#10;gZC5LmOM5CH1mKnIp3XmVGm6ip/MNEb4rZKgbxAtMlJsKHcANwYCKJICREDZfjVK2GMcpXGMDASI&#10;+8cwoxVYi9oxjcDxcxiRj65cvnr5MqzKRziCAsD6cpcv2yGHjN3BgZaaRwp/UwCVUJ4O7hxGPgrf&#10;JUtD8R0scyLyVYHCg7T4w207YJUZ8Ij/8Q9VhBOCF23zPOAGl21cJmkt2NlmbAPPcIJ2RBHC9BIA&#10;lJhGXWzIohK8lUOBQ4laynxXpq0MrF2XFDeEbzDj6AAnryMwRrhTZogViUdEPCNqnUHfV2Z6gUyn&#10;XpFDhAkAJKg/Zti/JyA+yqbqZ88A5TH/OMSdhv1Qhfu4lTkF9T/ErH5cusyMp+R0rlwWY6Xu1LZ1&#10;D8rIgVON5GP2wC8U6eFUfLUr34snWjxKaHzQHan0kPcQvf0I1LY6ziPcMxclW05eeGt3g0EF6KXi&#10;me3eFScvYXDHOJRzSPwT9HclniL81ljdfwr4/GpWCjmvHrwkLtDft7SOKBbGxWH6RjwHMzveuQvu&#10;Il5shxhhfOYf+mOLAjht8luffaoEFgWwOsiSwJLAksCSwBcpgd/0W/65KImFyaibxVbCHM7JBo61&#10;62S/srkI+pQNK/ScjXYuN1QtUS3nTCyLLa1ZynJMV+YBykqPk42CGHWbP2Y3gFlBa418V7MsK56U&#10;3mieeG9Z7C9AORYA5/bx7dvvv//+N7/5TRzxa0w+z57iGc61pZDpWNSVaOoqE38pAZhcf0kCgOOA&#10;EplcY8fMu9ZODK64VGYEIDDa1wuCAfl7x+8MYq+wc8at+n1SKGNajbOwtfOsdSb9nYm4Oj7V+F8q&#10;tsOAKTlp150B7WUUwAA60dMNebwVIPXZhMurz85EgG4wHvPNdb7B4hbN4G4G0v5lRgGUBApGqUZD&#10;IBsu4OVDeOYKJhlNRs/pGSWJ4NvyWEB2AK0lgZAcNEWtoknkyD5xDHCJvGmIooFtmss1CvSgNwBT&#10;YhgC/F+/evU6wv6vIoM9FpeXI8Cly07qJ+7ovHL1wzObKUFsXHXy//IC4Kts3FUqSRFPwpfyERBG&#10;4yXEUQSTGlrBqcL/DgTAx7jFUTagCzkPuO4K5ndGUlEA4hm9i2E0WudEpAnKoNFkEseFEb8SV2oG&#10;S5xOY3OZteOno4c3sabnDhKguq/o0EBhEwp+r8aBXT0y/KavclFzXNNz8RZNGuI4YjqXOVx5SSss&#10;Yl8gPRuwPMA/WQBTAOXpA25F4FRpE6bVFJiyQSsT4sgyJkAq/hTNofQ0Y4eDuB2EA3Dul5GJUuyL&#10;2dUMa+PouAlUtoLyoZpcIQY3qAkq/j7Vu9t3q2urPlB0QY82tZQbKP4a5d0l1kTonk5Q6oD1l6AI&#10;avEqegC5lTxe5AQnVlNZXUxP6RYHeqBDALCRAkBaS1IA99B2DgSBpM1e/cEf/ksvH//riiWBrQQW&#10;BbB6xJLAksCSwJLAFymB3/G7/8tSZwfQlkFRpiHlo46XPNZ7l5KdzFhcq1r+Ach8ZiVLyK4uloV/&#10;sovF79+OmxXiKQpgbNYcvRBWtHGrbt7s6mtf32jesV7hA0UU263gnE04OPLzJMmmotZG9U8++eSX&#10;arv9ye1Y5u/fh/oYR9JLzIhGjVW2L8ThQgnnv2vXlAhNiwNcvKhiBGBL8YwWWgZ73lyYij/pCSA+&#10;ALvy4SWvu/0pTKQYERrZJNdAMEjEwM+LoimixlpshUZITLYzF5B/gRfAbPq33u3b6taGuzFcO9/B&#10;iW3DAgxA34C5LaZB/r7E9fGJHznfasF66/OW9s7nOyXaeWDe4jcUPXEWL4B6bGC/bx20RkysYno+&#10;bUvxcxGhkB/U99u8uqn+tt4yudJJmSdKCojEgaR8YtxEwjR+SvyPI2AaWAAGAvCoc32CxetuYe10&#10;JP+/fh3In7EA3OEuLmymqikuPUu7lX2V9JTbih077BIDvYGeMvYN0+Um4MQEMSor8lqJ8Wn5B/Yn&#10;c6DJBV3dYe3gAHCPW9sY2/hfDiykAGJ7L/xPFKik+vECULOq7FjIUIE5Xl2jGLA6ibF6098qCiCz&#10;S7EAc1P0OML7lK3f6/jRT54F1v/MlWEBwjukQxv1pqtThoqQl4u/iA4/E//xcpOP2DXtpaSgAK4j&#10;36A2L81gnoVO9LJRK3NrHoInKXcj18XDMSNa02ry39uFIYPdpIaEpRKVE0BRAFzEhJdqZqv5yT1B&#10;HaYpABTXoV4KpzJx4t6a3j6JocWRVnO795wzjXu/yExLjRc2lSgnncT3YwxQXVy39UubfVDb+C+Y&#10;SKxygYgnQkJGcgGkIPnScQUzNr0AmLzgLjomVh+AJw12NBiK9gd/+Cc+dQZYXy4JnCKBV6UA1qKA&#10;qxstCSwJLAksCXyWEviP/sZ/LG9cpfzW7hhd+TpymeUY65QazDEB2KBkKjc4j7blOWhYEQNZfTro&#10;XfqXHTPHkbYs/l764KQjFxzafCUYZ2Uw/5T1zBv1Q0NwYRQnfFKaKybTtpnOCrXCRw9wQkskaQKb&#10;wJ5By0N8Ps7bdGQRkwSoPGSybooEyVvLf7aV1kKCs6EYD2+X5VAiebLsloVvTX2Y0nAasIIuAZ4D&#10;uqBMhuqFnI2BYgp1fbdG/FftLo1ofRKAWgI55WkTBJ5h/OlQPE39EgrgVcs8X38mCqBMx7WQY9d1&#10;MhPnoQEgLeb0jQ2QP728A9iwI47HFRdShRCmCa4ySxG2Rd2NTVq9QgwC0X/ZNj3KfIkW7UBOjT0g&#10;f67Pd+4c+DlY8GE7xpiEFwBYAOzwAsCy7IhoIZNFCs/FYRGdMc5+/vIp0Yiyr3v6Z9uweRL0pmKm&#10;4C58IgU2EBO92v1J5SddKDdu1kADIbZvvt7DYJK/5Vd72W9HYDeL56Uubde1ZddDvyz5GRlNnPmq&#10;VM0l1lYTSDhDzRR23fekYVeokseEngvbF6aOy5Ru4O3y1PcCeLUl3dxjLO/AwIeAWfOcamVDes/N&#10;4ErqCoWsi+jUUh615sHz48q3Qi7G9XfTFZfKedImcH8RAiD4P7EAtQaKZFlrnnamBccCjI0LWapF&#10;/VHkn3bwR2NKybQ+h13EN6C4kmD4eH3Q7G/nf+3K8y/CyZyw5eFx5i6qPpysf+VzIteTZF0wH1UB&#10;KT7TQiwOcpNUla0B56auvGChHLmY8xCvcKybPcLwN+VX/4Z//tuZr9a9X04JYAi/0qKAiwL4cvaT&#10;VeslgSWBJYHPSwL/6d/8yXg1Sqfp9b6M5ycKwLnBEumv9GFhAXCNXOcV7l/5vYVLCr7CFLkToekQ&#10;gh0KID7FxGBxWDWwnTbDpFIoo97iPfbzpIHrnJ3zk1W7VUOcGP9DpcYzoO1Zj8cRuh+MPTDN47fp&#10;vYO5cAh0lG/DBrWGUbqVdZdrsuz6Y2IhuTVQkWba9IIx+JIKq7+2SargRRd+IPmNXdKvZAEi45JP&#10;PTzGt9jIvo2OM1MAecys+veTvyMpgF3b/Y4xf+IyXkQBqAkkhAggSLrsw+58lpL6wLg4TbbTvSeD&#10;sQAsA8zjsBzAyS5RXd2kl/G/V6hEoA7s7/YCALKGyRhp65AXALH8GKJYuO4a96PrR0fMaOEVAg/o&#10;dt6Eg/C/oDSCfZoYkHm+oK+RMJGSUvYFRU/dQx27NoyxMupzXBp6mgso1gORBQS0Rt4dKYA0caHD&#10;DOzFCQhLG0471CABB05LR+gm8KoBZTyYUxNrRRGYKUgRKwJeKe/1SBrnhRmFG3PAiSRg5Kzh73Gb&#10;ytZIzpw0v7jgtQCpvQiSS5/gU294Cq8gAOni29QRFIR1AZNuUQCXHHnubpVgCbESKlV8hnALl8RT&#10;wED1vJ6j7PaQRAkuuSdLC5anTSiES9ESmWytsuqru7uoxt6mLXBm9J3UfuFPwk1Y3i2bogm2LRX/&#10;iWq2rEJLKXuMhRRQj/eQa9if/qnO4e4pwTTrMiVe9AIMzMFQizFwOQY7QagRq6T43c1kuiarLzxC&#10;Gos9/Kn0nz9TAN//635Hz4XrZEngjBJYFMAZBbUuWxJYElgSWBL4XCTw0z/zdxrnl8E/xnzb/OcP&#10;9StpgOSc1g8ut2Q/fAcCaws2jq6YAIF4AXhtL93jix2+uYP2T/5aZlfpg4FX0cf7AVTNa5vwF1VV&#10;KsfKVYAnQz3Ut9T5oB6CAoCTPrVwWZb0FUsFC6pcWxUCC5Cl7HrBFwUFJgCeBrImb1VZEKlIAn9f&#10;divhqtjvpIJTaz1ZeD+/296QMsByI6MhFpuKbW79djrNdzUFINJms6txJnmV2DcUgBpwgvwnry8v&#10;DTVT7JP95Ig0dNFOH3dxZngTmBmkSZNs5a4nKSW7q/sh1ghM2r9ndP5HLoDg//2L+wcXRQHAcRks&#10;wFVEtRxdKV8d2lOVXCL2dWEgr6LHdIOpaGFG28gNGH3u2ldvTP/msArAJii06Zw4lTnfC5Zb2OIe&#10;xH9p3blkD3C+ACPuoFO9MkRBWWsHCwDwrxuM0Ok/UOAwxvqB05ueCAFXPIMenqJW1lMbhg3RjRIL&#10;/ttnJ8REP2LQDE02lHOBEbGeJF7Bu5+sLzT5jPgn2b05R9ra7KMnIk8RRYCQYAm5Iag8cuFtk606&#10;IN6BG57Cmr4Q6zPzAGpZ9wE+sykA8pY1h2WS8yhyL3SpTM14m2azDQVgusJN1ddUDD4/i6hLwOor&#10;pEg8d6oVuhJ5SzpHOJyJT9K82kn+LfQQMWmPIpv0yOpCjNcoHwAmXVDMhRezOMcVGhEGcHSEdkEz&#10;/cpfo3w6a1sSeBUJLArgVaS1rl0SWBJYElgS+Kwl8FN/++84Z551x4ouzifMiO8QVXn4CzkoXHVy&#10;+Je7qVTiUvms1zYLQCw9RQGIAFAW/iRpMn7XfwecTkmczQ5sCIKyvMoLNDnwlKhq+NXj4wpMlZux&#10;LWwMlybSph7HFNy0+QfliIZg5S4ka0DjGtxr3T0KoBV3rY7YmEN6eaiBsoyF2pBHAxObQ74qrNNY&#10;M/8Z7mB2d+Miq/WFqQzeVcHh6G0lO+rvZGBuHFlW5riZf5v4X2p3gNoAxqdSCtOHM1sxoLI9Qup4&#10;8mTCFZ9B/z79va5KalReFCfedhYKYNSlnnay0O782gRd9HIWbKD+FshMChkZbbd+kCznnfWM4lSv&#10;QQcFaGIiABABz58D/8vyfwBy7hLcXrLvIz5c/v902lE1lcVeq9c7uQQeKOxn1ooZ/uN0nZHpXGs1&#10;RDUqK6BHXtoZx6xjo7v4wAvmGhQOQC3kzwtibB/QuEzjyc0+Ft7w2JMZXc7bhnb5viAnK+ABNYaM&#10;hthM3jWOPClvm8dHfLiRoT/zWFVNtlB3AN7ppRJrYdzp+l2EjEvQLyxBT8KedY38e8M1A/87KiHe&#10;TPLG0NYzNm4fsD9t6agOkpmC99xUIXMnLSJ1hh4p3WMVhN/0V9MBopDirGKpFcJv2K8nN9afXDks&#10;iCDxAufzr+XK3438FHN3nCh8EoeQMA877V4Ty5hJ5UrgPzLbPy2oRkgRNqV5AiXHZO4WL7/ILveM&#10;i8gC/CNHLJZpQNpFCPz7fuA3fwbT1nrEl0wCiwL4kjX4qu6SwJLAksAvMwn8zH/2n1vpnFmA/iQJ&#10;8itRVVgAEQEmCwiwxQBEkSw9FxoU/ZOdyytIIRRDMQ18iS+Yt9aDrQ2f0NMSXyCQHJjNYsjiaqXf&#10;N5oCsMZqXReb8IOX4CL+Rz3wAj9G5AfLgxpA4cMFxm/43/gf2qDBic2EVjcJ7sq3tjTOaM0uvCTL&#10;YOxaIJEfWFzUM5G+jNJjUG+9NEb8JL3Sw2QwSzUqFCHrIlqphXWYb++MfYKb32Zf+26iANxMw7Jt&#10;xmjazFJIhNkK7ux6AaSVm9Q4IWXjMR/j85H4lXQMf77j29E37TIANnkqNCBLPjhHvlboEEH1hLkA&#10;EcaCNHvPn9P53/hfK3TSBUCOAJfhvOOgHTr/24zKuHutTaFIfo+VMrcW10CPdOfZ6ISXTQRwMQv3&#10;8AzUYMQCfEHK7Rxuq3fTZ3a+53AimI9dPLCOv5e3e8bcuMYDx/i//b0L9UtYBb177AfwGvqXD7mH&#10;UtuUN/EDbRAengQ9y7VvQ+P6BtJz6w003AzBfEPjVco/c5BWZxDx2gHn9gLA5tkpsLnM7XZN6pmn&#10;72XSExJGyh9odkaNM/IDTOlHJvyf8svKb0eNzLT60ZRpcwGaJLWUw8D55WQQPsANM1EhcWKY8L/n&#10;1aJ+eLJhBswSeO7WVn2lVvCzi0htrsOJ2Th/LxxmlnmfcmduUM+t6q8OCAHX8HQs5/LoETqcX4EF&#10;MoD/sSFLI3LigBH4nn/ma9/mTLtu/xJKYFEAX8JGX1VeElgSWBL4ZSSBn/zpn+nStPYapFKL6sVB&#10;wO7+pfC3DjjcYRWGaxyOZ9qe1VkATCsYFFfu7cm6PKD9pHROpuMU0oqdMVFxAFboo4PuPSc+Sm7q&#10;rLCdUOHgf2YmZ/GkahNdK+W1y2ZjFhRO5lSTrzVKw0/gFFrcgfRMWzRHdKu12cnQN84dZ8rIUluR&#10;BF2w8JoSr9MhIfnPBPKd1CC8iLX3KQ2B3ydR5Ie12jAdBjbll92ODN9yb/supACGa8NJgmTqgg4Q&#10;CIkSMWwJlXT/XFciLuEHZhYF4HiYeXM5CLwLgXrwhecpDFPPsfeAvAAyhgjmBLyAAJ8h/v85Ir+d&#10;BTDB//LWAR0AjM7VAekasK8d2QH2HdkiPIi1BbLeG/u/4LA5M6deVwdz4fvX+rj6qX9HrHYRHmUt&#10;zxJrHCoeBHR7MXznUBHm0rhhOHZt7SBvpm3HBWCYiOUCMINGkwiI3abJ1uvlaZvT78kBaEKSs8W5&#10;OYX2KkgWwDGsO1RcnvPKTaBZwHEBM/DULOWRGoqh3QrSqFuYqqky65fQ/q8cADAyJzuLcq4ywsLR&#10;7k+fOIhfbzVZmc3UZxOgmh4qxioTh7pZZVOtcICa+zuqw/n26cXkxi0GjX16HjuOIRFz1IVoFwI+&#10;oJi2nrndyTRTmTcYDgIjQqFCBQaZlnCVLmg4tkyIg9nov2JhWDRdx2fD7ltyITGPwHSMjvZnn3GH&#10;0ZKYyPz34MG9e/fu38fhHshf9EaK7dw5tAzs/1we5iopADTaV37FP/stz7Hrxi+tBF6VAkh05Wcl&#10;r3ffffedd975rJ62nrMksCSwJLAk8B0ngT/xp/5MNNUyjhWyjl2vHQQmX/1Nxq/OKBUuoFQwrRAm&#10;XbTAf7MAXsG5LPC2v44cTwPDDp219bqc8JsCJdASo6QrqzZXM9A/XBLtH2pdgAV/4N22sOEIhZCL&#10;AuLf/Xu3b9/+8KOPPv7oow8//AjqYSPCIH69g0Y2Zz6ElVUb8kLhWFp3fCnMluDQVjho4pVv7Bjg&#10;BatM3X/44L6STDOpN4OliZTaoTonkhRq2oHQ9BSwqBwnUBvMiLK1BWgQekyYtYgDQZLhoz6dS9Ue&#10;6rot2JJ/m6v90dZ2rgdOL2piKG3qJ7x6IMCphWzsNPfYkyOuyzC/dxRDJSbuPVGTBv1Vd1VsAjxV&#10;0ZkbmGtsERoQSZ4B/hGC8/5XgYvKMRQ0qzVaB+ezWENIVIMzHzrpqvJHZwpAQn1kATwPmz/s/5cO&#10;Di+jj8KlHPksmBrg/BFWBFA6ABzFxsHznHsS86Nj7+8/VTi8w9OF/QT7nes9duEwBCELNm3bXhQO&#10;Lncov5kxW+yDtQC7+PzwIt3R0jmDDwkMzUUQKaYnpuE7X4L9FoZVXzxg0O22kxSZkg55SrdUY43e&#10;VKNk9BJiaZvTz2OsEUgPDtCQtnij7hP+kKOybNSV30AAftrISHrN1P19TCm0MmtDzLkjz7FBjuY2&#10;cBAF6fD58Ry8q90HMLnN+F9yDMU0YDdJGCNl51E0lWFawcNalVK8lPcQAmGk9GFmoxoq8glwzYqo&#10;7GnDXFF1bb1h6vhFElQb4et+Xcve/TEsVLeXF61wf9lum8gETZEJ5qiqSwB0iHFElpJKMsAC1ABm&#10;Zy8FAGFn0kdOjaOrr7/+5huvv/HGG28iIQAK+2t++x8c/WadLQmcTQKvuijgogDOJtd11ZLAksCS&#10;wJLA2STwo3/ix6xG92ZQ2bEAbVPqYF9oYzarxKHXuqO0x/mdzvh3IBagldFySLUiHfN19Lmo+UMP&#10;t7o4l202vMf6LQd4lwRH3FIpDGE027MZkEDbNkFaeh6jalapseEaGwtx/OSTTz6oDbrflH4sXqj4&#10;AXOqWQ38V1x1knUV0SHHh23iAwsTR9sMbQtFNupH2u0FwKAAgvvnYUn0o/E9NOjEHjj7t3RoYsQp&#10;rjVIo4yRw4tXUjUU8Xb6+ZeRAtja9QM8TvuQAp8zLUSSW/Q/ydcUgLy7i6dCY7m38yM1QWOWCp02&#10;aqoGKpBz6k8F4Nh8qkQA+J0GfwB+WvsP5PnPIxcFhC+PFgg4unwpiwIeHYGbUooK7sqR6ZQf+8p+&#10;Fxd7gf+iAAL5VHgbcdWVduaYLv/kMS8WQOUEptJo5AEG2JO9sT6pp2dSMXDt3qveb37EGLLkljQB&#10;ShawUzD/GvgZNLsRrL/11vfutK8SnlLKkF2h6U2T7TxkSGOycxcI1Zr0U4vPUy7mJdiYvWEJeq2+&#10;QqoR809ms1AAG68rP23kbTk8tP3f87n4WZXaCLiTG5SLvvMW2EHAFIBnC1VK/V+CEYmlXs3PRUV6&#10;UcB6UbXIYAHcp+cm2Gn6udtPwo/ngRcCMPdi1tgUABMbsHApp0eDvTFMPYXbMFnSJLH8t+rg9Qss&#10;xqR4TLLJp88wM9efj0d4D9A+96Mr16/fMAWAo/+CfP9v/QOn9rf14ZLAp0hgUQCreywJLAksCSwJ&#10;fJESmCkAK4nQrhrHzkSA7V9KRH7eeNsbbymLphVBa4Q2/mvtby5P1fq0DaHDflM6d2mWk3GwvpqV&#10;6TACfqA5gilLNj6ULY14Bl9tluCGw6fCSVHCzrCFazo/NBw+79y5AyIAR+AUh5zafaBDVVlyW0e1&#10;sDmgk/55uerNVlEP0cJxj8G/PaID+5XJjXDQcEZZDNtzQpqv4vxRyFZc0UTDxKxkg5I5hdB2Sdrl&#10;rB9L2DZN1/bZUgCzC8DcypsW/+XkBSDUoB5YRd8B/TvAL331NArAEtX1jVAnL4BQAG6igH8/vCkA&#10;duYCZjMgLDQaZNUQq8qWdhUEIx6XCwCXACQRgEGKjkTkjxMuEKgYgXPXrx7duH795vVrN69fR95L&#10;4X90W47TdgRQjLV85ZFfoEtt34X6Nd0vI29HeIF7sSUHbgpyKsqaMQB6hyPYe5tMw5J3KJQKKIi3&#10;e2NJUwAUwvwQgdnhkD+345h8VAv/Ogu5e2hLuDvwDs9RyHh+82i6alz+nOKEjEZro1gGBeDx6FFs&#10;IgDA8rq2Gzeu0weAbkZkATARaXV6kiiYD/wub82N4nbOfZoB5/lo9LRcndh9f+7bPZXWiWdWHTW/&#10;l5uWJir9bhagZhqLUzfUyzLVTPzjyUaZp6NpQNn+T7SfuH0Rxo556jD+LmHFFETCxvunxGV16oD5&#10;W/pVodxJKJtcr4oxcVwA/uPNN9AYN27ieOPGzVu3XtP+OloFZf6+X/8v9uy6TpYEziiBRQGcUVDr&#10;siWBJYElgSWBz0UCP/Jv/clWJZsCmO3YbcRWDv+kJIeC1QG1uN1aWudZNvpNFkDedmEXw8tEFDff&#10;qlahjAkttVJpVXTy+I1+WhRAK8G4g2n9lMocd8xRv3FGfvYM13DZQ214TgX2MwugNexsHUoM6qBy&#10;Uc0GNKuoid4/ASqaCulmswuAfQFoTctuaiWAzNo7SQW4Thg7nifQK79qvd+gXvpvInX1dtv5ZF3M&#10;ousBnBZelWPWucf5q3sB7ID/WX3fOW/EReBQbTqfnLz31EJ2B/D1J8HDp7zXr44MQgHwtx1Cqhtr&#10;g1V43SleANsBOdmpy0YuXDeQZtd+C1xjlt0ZDm3CbXDIT5x+XW3vQQdsD6hPV3+6AJACkIX6WAsE&#10;PAOsIf6X8RbI//VbNwlcbt3UMp6kreAdoIGa5P9ZBJ3OKY/DH5XxV8MypFKZdC3AOgxxpH7spiI4&#10;4oJeqDOG2rJG44oePdUisjvHnBv7dfkesNcXuTWWK1Rn0GjRPjf3ye63HazDO2AmKrsDFL3JaKPK&#10;O68MfIneMAIXkh4nsrPP9aS7/qAA5L0fO7mF5V7iRke6eQJN4c2iAEhaNgWACQrPannP9ELHbWUS&#10;Lmqy6QLGj3T6gipC+l6zYpMLgPlJTSA58eDrNtAQaiN/sxLDx8FjtVuhBTsPsW6vMVoK/NcAcn8c&#10;LgC8XYvAuDzla0Ljf2d1CEs9GGvlAkiSidAEuF65MjAGwBqf83IT2JAOsFJKPAZJ9jrN/ji8cfPW&#10;azeuo23YPHACw7vf+tW/bzsVrN+WBF4ugUUBvFxG64olgSWBJYElgc9PAvYCwGb8L31oZNS3HSkg&#10;xKspCdSYAvDqejSgGPCXFau1TytWOFrN7Vcka4CJgMJyTQHYw7N1wVmb74t5UvsOGCxlmvDAAQLt&#10;BIoCaOE9eSjIS8GYyur47NqgjFAPELGPPTmoo072at7M5B+d35CvAOakxdqeGetl438Ug0HbeDvT&#10;f8cIq6gJeS/IJxvFswiMUid4HzAfKGh7sHThjnqV4S7OshaUjoGO+XHiI10UVd7N0vA4Zu5tIoDv&#10;ZApArUUTujqX5LNjzp57nQU8LtjBLpZuH4P/ZTg1rjNPYwSj98wUQKdEq4h3MTsaU+aG5hXMJoeD&#10;5zTyy/ivUH+5AJy/cHjhgtcIQPJJHBEtQPwvFuDWzRtvCse8+cZrpACqA3I8s4hMiik3mXgBlOVX&#10;ohqgu9B3CyjSSB+JLIyQjdqnkwyHMtrKtQWUVgCwZRSZiQJQBAFpM0nMsRPdavJB56Ps1o78hQzT&#10;MZzLk9yyIRU3p7sf5kq3Y+zc3SlcA0VJaOP6C25GsRzxpWdgvTN/xvechY87uvH/7jEr8+lBo+bn&#10;sOI8GuumNnieJyOgKYAHnJSweea0sPSevGgwtuXB5U9KfJakHRTkMjHqMXE+g9cxNRjXALdl9/aZ&#10;BShhuKFGFIDkOSakpgBfIP8xd8b/vx3+69UaUPEOmHzJlCiRMuaPrJfoVRNl+a+otWRjnR0EIAN2&#10;GHUbNIPcVNjQ+ONWeSUfgZZ9662vvPWVr+B467XXkAzw6Ig5AZFSBpV77Vf97lRz/VgSOLMEFgVw&#10;ZlGtC5cElgSWBJYEPgcJ/Fs/9m9HSStcApXR8f9G8lERk5kpFICt4qEAtKL1iFwvIkC8wKAAJvxf&#10;Zqi2QUmbpm4nvGtM0cqgi3cSdkkVnXxMNyAumu2MtWzAx765yQp/bb4eF6JqxP8iAWw4kg1wXpeK&#10;rgFlGETs8TBkOurbzImRi/8VGpAhH+SDCBXIDqkF95G9HWkMif8VCMBU7tBHwx2gdC606yvp6L8w&#10;edCnXhSoJHnFVpoLioqQPm69XodBCMxiMcDIOwol56OW1cl8ettm6ibrBu1m3Tk52cRdgO5+fdJf&#10;zdfMI+PU92660EC3weTmTLZ9YXS54li2NMHm+pMUQDrt6MbC/0a5c7ds43F5ueTGEcfd7jVhExwj&#10;HeO/WIDhAgAW4DlgzuPH3J88Rv+LI8C557D/I4L5rTfeeOvNNzS2y8U68TQE1IpVEWMGM7X7G1G2&#10;uopwMWkh4fSqSs7mEeSW8lbG4wkYyqtfYC0bvhvRMqE8uGgI+7NpM4K7HtGWT1LCGc46st0LmJBU&#10;gwdQ9bkaK9W8xcKcMlt4QNRBPyde4zn8KlRqzQ+qo64dkecBml6vUPk9wwe01d2zy4mjhCPSx/gW&#10;XgA3bxH/37p1E14AXhEQG6zT4iTx/wGvF3ODu0qW/DnPvnNekkFAUJRzMVJhlCArP0i4JR/LQNd7&#10;ssmo8xDKNFMNXlXzZWr+5tfSY9opxvN8JvuQY4MA8BxqtA83KNUQ3BYM/PpEtNVwD+BjVMRiNpRd&#10;JRO+T6Zf8tX43BIBbwFHj+deKwBtiBSy7RCGKfkrb3/17bffxvHWrVsXLzI2A0d8Djm8/v2/Z55/&#10;1vmSwFkksCiAs0hpXbMksCSwJLAk8HlJ4Mf+zJ+zIusXUB0vCsD6TUN36XxSvffOtWM8oLJ1Mlv7&#10;BX3LayAUAL8a+N++ALKHzUAoCqXxhQGu4VKhypkCoMLnwhYAnq/cFLiUylJkqek1+oCiTmgzl7gK&#10;DzUQ+N8bzUjW/kUNeJkxHM2BmAfpAlsC/UjrwUPrd+GwEU2dAz7D1VicAAu4c8n2i4fKJch/EKf1&#10;Wd5Q0onDtHRfY1ZKINp2WVsNY2yxj4W7m7etsN3a3a/CBlQvyOdugBOdT3jsu4IC2JEUY5urtoNK&#10;oBB2CJCZhIkwLbr0y4g/mN8Qp5otFICHWza28ngFL04vqs4kyKMsfjZz2wUgVm+EfXcgAFOZI9Ek&#10;+idimOUFQLrp3N7rt2595a03v/LmG2+99SaWCTB+0zKA1Yncmwj7Zdw2vFXvHWQT/RNUD4MwVoq/&#10;GzK6n40q2c3HNdOnDoH3egFO4IkfnnN6cxSPDNcIZUgqwTgM6Xk1N/C9NULkvkQ3AI4c5UBMM04d&#10;OJPE6PEqUhd4GknFho1xU0SbeIEMMLe3sxzUsgfyocCkwGQKXl9ekwfnmZZzgLTk0e2PRzkeCP+v&#10;wgsA6J8UwK3LVy5zdtAKJspRby8AUgAUlFhag1kTKiVGft6ZXMEtlpsAZ7K8N7b9MbiDusVMcnw3&#10;EeBWVGm7k5sUKgqtfTHEsfpiD4EiE/i3Y/oDMaN9t2i3a3/VON8rST578hi+Z/xQK6UqLK3+4ng9&#10;yxpA469DtW9aeRL9GHlcrlULTHp3JgxEATx+fP8+538sGQNS9qvf8z1fxfY933Pjxi3x406+SYr8&#10;jR/4vSdmyPXBksBLJPCqFMCFr3/965+hUL/xjW987Wtf+wwfuB61JLAksCSwJPCdJYG/9VN/2wW2&#10;4jUrjs7kbz3bSqD1NOIBxy9L7yRaaWvOlJkv6e+t7sd/1vbFYZFpFXwIrQ1IbVqyBadCaaP0J/q2&#10;7U1DlY/FR2W2E6y8nuXOEKNdljNAoXCxsBDUSjkP10tRTpdNAtES69DCD+BnbRQ2YI9ft6URqIfb&#10;DzdsxrDcR9VNsfRYJfvi4dLFS3iRFxxQgWUvNVnS+NDov+FkqeRBMy3HWT3fWDxnPH+W81P8L6LV&#10;n0INbC4eMGxL5czqfmv/88m3OYJOfe/2+SFIGv+rW3sUDGH1cwzsq7rBGZPXQEP3zVf1RnNags1t&#10;Wm2MonfWwz0AeyDK31mfTaBIgSMX9g/RKQ134xdNUgCB/TgKvpPpwrhNoMkFXHxBvstH146w0NwR&#10;MZ4HlJ2ns8IcLP+y+moeSCuEaLJ0SAZUKeeyKZDALIB2U3y9bp3Bvr0L4oNO5JwVMtB1u5oTgvV4&#10;VLO4z3uMcaRmcHlc62MBQwIzetE4yMdjcIpP4gcz17BzHpOzUfgAq7nKnj1cHy+NmUbBJwHHSUZY&#10;+T69xFzFOnlqVQlcKK8bkqLqV7swkFYB4Md8oHUAsNoo0zsY7op4Jes4OEdVybNWTeNZh9Sv4Aqp&#10;2j1hpH0iV/7etnQWUC9KMeTBJRkmkGUWl1ohTA3e4ymxGIT4JqgumgTFU5nZ9DIxicLyl/M7t0lV&#10;1YQuhVNXnsfkqBQuIEt55NKsOmpFSz03S9DG/2wqZH81iJE602IaCsRSiZjbFZv/8Gl0HONLJwJE&#10;FgC0DPoAqQ5TWE+fXv/K93+bU9a6/UsoAcyGYJc8TU1/awYdViOaQxfdbFEAX8JOsqq8JLAksCTw&#10;OUrgb/7kT1l9bCV1th3h75PxPzQhX2PrcwPy+lx6sfC/NX0oqQmKraXL7TZf+LyCRaeaDTwagJTc&#10;AV2APolmPfm2zyadPkdhjcOVHHvoc72aAQppmqB1vuY1XC98Q698apu2wx1aIzUks+btKs/6sV/q&#10;zX7TMZbllB8w3B8PvXgI2H8Zlj78v4KFvy45E2DpBCOjekHFYNS0g4BctsmG3Lhyg/2/1U40ayeb&#10;Z8wEQn1xUpUJgtsa+tKXJmqgL/tWiznu6zJM8i4gaRBk2+TGSPnpFIAfroDt6GXj/ny1LXf3kLzL&#10;faBbUdZ2/2qgu3F8LkwbdO/G1mXoZkD+6CQXEToCrGLkrdSAyv8fCuAcAuOVKZKYmHwBkPE+3Muv&#10;4h+2y1cK/3MoVBw5h60FY7RqUZUR3ydt+XX9woWlN3rYNv5PRIFhEkNozLjZlkzjeQXOFwXQM5CR&#10;IbfY20URzNlGBfYaQGbwafGRLKjhIV0jO1f2Y3u09jXz+C3vpQD2/pX4n/5HKJWYIv2qSUCUqBzR&#10;ewE6z1HlqMQcpYTBSvxhvOqkHz3ZMj2jZhY0AKYb439sRXOwNUMByPPIXUfMB9db6a24x8x7pBi1&#10;qY1McDIBvufxtKKZlcBsiaTkv4XkGyGJmAgZY4rCXUJnQuA48mGeCFNzN09/olQom2bZaSPyD+IB&#10;QO1wtUvNwtroGuHKKXdKps28T3N6URgT7+OXjVfWr+Jkavma0EbC+SGL8RUWaLh2/ca169eRApA9&#10;l6sGasGYJ09f/6d+zbc/a60nfNkk8KoUQJGyXzY5rfouCSwJLAksCXzOErA6aH2tNyt9hlJ25jVI&#10;joI7YZcZDwaU1pUmBSas2pyD39mao83reaM/nyvtJ/gTnbT1NZ+0TVPFi7+rL/ctc/mLR9g8Ex8y&#10;FzTiqAVXcJd0yaEhKlo/KqdVT2H5rMI16/SxdNnW19DE15NPAPhHRCnRv/fLl8QBQLe1UquU7YIE&#10;BfO3dTLnEukJIElckVjgWPMDr9J5NmI9zdQfoPgqz9xpx6kRU7tRzW0rb1t8WDv787OXYtxS8Hv3&#10;3rm7nUZwpCcpD3kZ8nf7YZ6Z3rub1t73jZvtdm/L+xT+XOBf9m3FaMdZALiTlm66pLCfKHUEsdae&#10;knEovSRRVvgldKZLwkq5mBZOugkopt/gvjisWguNbusUlAHiLKCwf2PIqmxBk40pWREXOF3XGfsU&#10;sU8PcTxSxmF7MwSQoatrp19DDPieeYTMhJdrzAk/Z9gZAPoTeUVobU4ukpA5ZAvs88D5w5OTjHkW&#10;ZofnMyXhPJmJF7UCAxtF+D/eB5bVZjjulF0FFXDF+MZuCHvJ7ZKjc4FkMZDhEiCWL54aDjeYVxNA&#10;+8y9x7N1eSnF7yAWek8QKnIopp478rlzS4JhSjkg/HJ3ygQ7TSemnvz+KkVYGpEcoDdR00PU8dIB&#10;CCv4T+0foO/iFrhHiBbWyqjpGD5JoIHLPf8ZygNFl+KpeLhdD1SnioxJo49psHrdJuLMfxncG9X5&#10;nUIgcRru72YyiiuwV1b7a2gEgR1Arkq5AGA7+xS0rlwS+JYlwL8l3/LNJ298991333nnnc/wgetR&#10;SwJLAksCSwLfWRL4U3/2x630tPnFhikq3/v7UMt6Xb0s5R07XiN6JwunCmy86qdFkSqFU7AnOHzg&#10;CnkVt7gCGkqpnP/enXqud/IJhBjaZqLBt1iPhD6Hc4XsxiehiQxqe74CscfA/+2y3FdMOQvwEEaJ&#10;2hM36wQ4d9ST2QW8q6+ytZNuZ5yjtGwVA94BxICybMdWKM4dBoHSIuUAsw7obY5Qx9N0L2+kgg7o&#10;VxtjtkOBRJV2DoK5ReaeOSsTEa8byBe1slEt1JWavp7CE+rRmwadG/fE+Q7AHN1guvKkznN2LeiF&#10;JTHeZpq8XZRv0Kq+q25cP9pzwI4AJaS0yc5TNBbCmpn8ArpGsYMk5LtuwMPMcvaBj1U5Lub50YyA&#10;wbTqg7yRR5fAFV0+unQZYDRA6tkzYDUCo/19HBH/D4yl/Snccs4/Z0TA+b3j61evIs/8LYQy37xB&#10;pKxgbxxpy0TuAHmYw2GAhJZ2R6AYK/E6m5ENjwwiMazcWBP3VMyCM/QpfiexP8yirxQGRJYcj7U2&#10;Gzpbj8HMIaO31eyi+cOtL+iaMoizk4whZHd3URu+wiC3u/Dc//GhnZLsmTSms+fw0LGhnvSKWonf&#10;u7kIX2Xw70fhRiWdd8rQcYLLVXRLrvoEBeX8HnpqstizBMy9EAHvgQ+Ezfn6DR4Ax7sWZifpBIBE&#10;jyNpKzO2dPlNBrqBPJF7Plc+vUyT5kJ9S3q5JtI4DBCuX8CaeF4bApNbhXE8xQMiVsYreEZKiFLR&#10;IHI8oXs+/6EgnpMwmzFBhdLr4Yj3bomYxCOgnCnDIfytvCnmfySjfK6CeV6EELKaJSZD9Q3VaA8t&#10;4iwTcmxxK9T86Tkr4kondS4AL/egHquv8QQtE8u0LxgPbyMd4FeZDuDqtWsUZTm04fm/4jf9/rlr&#10;rfMlgbNI4FVzASwK4CxSXdcsCSwJLAksCZxVAn/2z/8Fa9U2vMzmFyhkdul3xjvqR9KqoEziltbh&#10;eG+s0XtxvqzwtnxuZbG2MrjM6c+EIwp5nbS/WvXfOTbuwOe15hPKpzBkKfWBAqpdqYeno2I/3S4A&#10;3oTrszVCCFYodsD6Zlux2xw8c/UxphZqKS+HMlXSdZsas4NaEbGgZ/IADZMKKP4/egjpt2KKytgO&#10;ylUDvHCgkA4uoKouLKSV1uKZ7MbdOZaFdoNkWsJ90rf1EwpNtX/4KWaJvqZfeta+eOK68boT9o/5&#10;LS99/qZIZaaWsXqzmQIYwL8prfqwwb+6a/kBTN4ocaIXQMUlBGwaOxg1NPwq8SMwmdpJ1ADz2CfK&#10;vJFenRTSdvOJcMDt165cQVQ/4vnBJdCNXw+C+Zb2Vu00G2OEPnsaFkB0AH69dvUKQOXN69cQ0Gwn&#10;Ey1DeR4pz+4j5dmDezgy3QWKKft0upyIJPkilL+4guVtH3bzW2QTzp1GMFP6OQEgmAjODzSwI2M/&#10;KACzIxDCHnMWOPQcDzMmx5ealEzh8foJ5Xq6YjlwmSWsCcqxR7w7RIUmqZnrmceCYbuPwcNqykvK&#10;946Qb0ihVo87Zn7/4z0uBwDpDk8OpuqoheYY+SC2gBWGCOiQUKHspJaE8FE2zi5OOh/WgILAVwpj&#10;ILkHpyDgzGtYde7aNVQ/TIqd0oNtn2qijmnandhVSFef+1AHLpmx4VzhXA1sYdGoDv44p/QDDEDA&#10;fIQoZXQL9AukHiwJP0YB2jivOSdFw+1qVxYIGB6rGBwd4XAFZXQ10Tr379+7ffv2J7c/xhGfjMj9&#10;4bF/DmZ+3IWYKGzsoclNAL8V8pnoSXghinTv3t179+7dv3dXNHU8sDzPeci6Q7BfYF3MzL381pn/&#10;LajQIZIq1/8T34oGYb9Sb6SpX4lrMIBQsLeVDvDtr3712rXrxXNl9nj9B37XS6egdcGSwI4EFgWw&#10;usSSwJLAksCSwBcpgT/37/wlq+8N6WcPzB0KgNmttc4yrp91QUF96pGbIAKrZNJJW30vhBujnjVX&#10;19+44bQ0842yJx5BN1irhlJn3G6ja2vMs1iHhcgh4CnXUAfFI5DvaBZApiRu1hc3VVCxG7Ol4AGF&#10;g6zHNTZF5uj0VjJs2aDK5d1gzZsgfdRTAiHZoLiTApAljRveRfCvW6BxswyCZigfCixUofULurix&#10;0Q4WIGpySad5jLktfO62C4UwCc1OAjanney7G7w9mfRP7eXd+jvfzg859cZPv+BTvlV2fFTLx2zu&#10;pO6FqvJ4Z9Wga1qw1/4ClsR0eQNlfCbwI9vi8bHiO2jjBK4x8oTtER3LOJGmTtnGpxK5jxIGtzUX&#10;btCI5r92BTH9V9D2bG/wC0+e0AsAOdLgco20F+rKGKfwAuCODsz9ydGVy9evXcV+4xrWM0dRtBLl&#10;wT46GBaZe/gIqebv0/Jtz/eDfXZ7jw9ifPtcK/lAD+s4uaQflFc2u7VliH98SNy+1XuVJ17YkWsX&#10;euH2GiYcGR6GNuzjEZpPaMrmxNBuRBlQHEqmAIqjtKc8b58nNIvU04waOqPfE4aTIcRJXrMg0yVc&#10;YdIEsAAed0lgyjQHWJ4Te/UP5eIwK8rlFOVcrqFzzLUYFdMAVO8ZUF+RAJAFG0vOwfPiCXIkuIvg&#10;mqwHur8PGH6V+B8Lz1/FhFEGZxCwXoWUcjNMbX6k6uisCXF/KDQrwUYG8ZNQp81M6NkJj1JeUlAA&#10;XOvuzp07d/H/DsD2XVrvOQ89RDln5rdnWnwYfusi8T/pCwDl69fwuQzpPHxy+/b733z/m9y/CXRe&#10;fym4JCqJMblBXUW6Stx3nXejPxe+v8DRIqHhyEJ9cvsTbXi+aAd2kmaoUJcicEk/ePx6IrNjShhi&#10;n7N7Iqo/WRZJAWSW5kPjD3OAgl176ytvfwXb22/jPLEDCVzYu/Wrfvupc9T6cEngUySwKIDVPZYE&#10;lgSWBJYEvkgJ/Phf+Alrxq3bRbWUYmVUbEcA6582Rc3X8N4TFAC0t+ja0r5m/BwWoECqtHMrqLKs&#10;TniqlX7f7iuz7WktcYUfFGwIBTC/q6FgewHkQSVyauvJiB4XgPg7NIg+WfhdlEbRWZs+yWBYqkO8&#10;0i9xQ2LAaRwEpHe8M4yj5xOaekw8LwcAHR4zt6LjgFFgZz2HDVe5AkKz4PM4IvsqybGOhXatCKuo&#10;M/Zu2Y626DoWbPIHJc80GJ7/IrD9Ugz/KZ2+733pQ74FIqDxv92uuxiB+oL1Vdlx7qpLUFsKQETA&#10;xu+jnonnT50oaJbhG3tM7d7GZ2Ju5bFjL3KUsl1VMiaADJkcDrZRHJHJj/sVngBkYlgKGj3GAHTO&#10;P/hwcxV1YP5nT3SEm8AT4H/4OmN1Oa0IQCcChp4wSQDg10FcXuBg/fRJRCLByPBaFID6sEirSMzx&#10;EvbND7oW4jQj5eHMg6G+7e1cac1gi/bZfA6SQq4QHiWkBmqBPeNSpwyYG1qxO2bTMkHF1aIgMkYA&#10;Xu0n+saaP4L+XUgb7B3YlLx8wnwGsPh/5cpVU12aPTg/oaBJB8jC9sMDK32hEy3gtaZ2RO5ADg58&#10;pwuAaD2MbFB7FIfWoX+MUmoOoCkdhnDjfxxxe3kd0QerOKWnqInknSin7saemSMgh7MLIzd3QL7D&#10;gqnMK+IRGDXgbAWweONX2OplsCfYht2dK+Pdvw9LeRMoaveQAHgHOCnlmwSGv4rE+TeZPv8mXgRr&#10;Pc329+5/+OEHv/ALv/CLv/jzOKL6nhfxH7yDqqobEaWiDeshgorozP+4Hjb/B7T837v9MTcfNZtV&#10;wIwjB3Q0F2yKxzO/u4AZYhPF5Q3A1hcfJw6ZXTF/0OADomAM7ijPG29ywxEuDiF8PNHu7b22KIBP&#10;mc3XVy+QwKIAVtdYElgSWBJYEvgiJfDn/+JfNrTboQCsSkLFm/xs5ekqN/PSzmWGiqJNVewULwA9&#10;fEMBxAV1gvPW0ibcugNKdxgEwXhRAMIcOLfOJ/DgVamLVijg6lsq/jXfGv+bAZDKGOd/W/6jotaa&#10;WzNm9lPL7jRwuFmANrPzlxIrCzvl1za4stHQ/rw0F4IC8CatlL6pDgUAOovNlD7GulK5Ah2MrX/0&#10;T85qDIwCSBmMxQYis848+ltXaha4IVNgcPyEd7qovp4cNk6F4i8F8C/q977xpbe/9KUveIJEhu4T&#10;MmRYdPXSk9b+uSThoWah2vlDWf0kbXc+YcdqfOeQc1Px8sn/HOH9ShC5f4jWVAMmdl6dlU8CLAMI&#10;UWD4Dfj/M3mk0gFgUKF/AFDiiHNQCN7hYQ/Yr534vyiAJ4BU8M6+CvrgCFknsRSlUgVevFgp/Mk+&#10;yZZtVx/652cPVRKvm6BiQuIetTwR5A7hVbZwJqhwsgzm0Hj0SO7ljDlAp+ZK7/ayEe6iX4acWeID&#10;QPttzSe0pIdZqJkqBnBzlB65cQMSVaYBKnFn8gl7mLAL+1wMngwu6NmASLn2m1aAAwvgmVGj7Dxg&#10;PWrJEy9xHxRLZqiIAnYs55lg5ET82NkxKFftzLsAnwvt9D0XC4Dg9qIA6P5OCkD4HzzAmBOUqUQB&#10;D/zvCUj1k5dBjeqO/if2N7eofABicf2uJ46g72T99rNgHL7WPcEBtf3oo48+/JAHIO17d7nhiEJv&#10;WFj1UXu4MMbEUkO+idduvfYakTyKdofWehru33vvl/7RP/rH//gf4/8/QjfIYDi3h4oC8hv5v/76&#10;a2+88cbr2uBNQDZCzQL8D8z/CZA/flTJcGK3C/M740/PPv9stYdC6BktQtlrwaCL1MToPx+KILGz&#10;h5a+xAYy5K233n4Llv+33gb4fw1Veu11HOEq4Sge9F+7Zb32q37bF/knfL37O1MCr0oBrEUBvzPb&#10;eZV6SWBJYEngl6sE/r9/7+/bChTz0WSytvYczaiUKitcM2UwTKmTb7zupXoWJdGJwUo1m93qB+Dc&#10;mK4HSo+KtxWg8ZaeTx0vafwIXmzXs23PdIAtqjmJRU93J1mfiIE8rcpJ/b59VSdwIxg/aZsJafUK&#10;WbUIlrNJS6RaY1rPGjaqepzucbIu6em8KXSKjK0iCQLGDfTNL/j+gPwCZBKvOY4y1Ok6ASuzEtK6&#10;i6EYGD9G7DaJ68raQmpQOoVwdRqoPLEJL0LsL0XyJ0fGiyiAUSydURyvvoWxKswpkcSTYkCpIa28&#10;qArpl/K3cYhUexxYKAJnSVfGDqBWYDb+IgvYNsl5T8cQxR7DU56gRkCSPQjd5+DSRXhWyxR54xaW&#10;JZOP+lU4BMDrHwulaxlz5pSk+/75fTqYKMVdxyDEGHp8LEhIQzP+xXtaNvYqrJaXSx9T+Ym7HaTP&#10;Ps+0bLY5x67uLqFuEx8YZwgQVi8XAhi/nVcj4dYPbAInbSHgbmeIDFlbaCueh0xWum2zVqNvJs2I&#10;CTxvNau4ddLtOY4C0G3Ir8+r0c3ladkEgD66W8QFnybtq8zTr6T9OELOxv9FMIhKyjj12LMPh+dK&#10;/a5f6bsv5C6KkcCf/5wkgjwIU0WgOMpAiMSgBwC+YCKYUP/iRZStB0jc2GsGLnoxP2PyrwUSmC7E&#10;K4xqavEM5zbz/NWdU8EdYROc1gHlQQQAQT8N70gHQB4SXJO5Uc0E7v7q4+fOQziQFTkLek9cv3od&#10;O365DtcCkBy4G0EmeJbIAIQX3MXzE8UAvuPyFdxJfuvGddwPGztaAbCfPY2pE1hpFIT+/2QS7oA+&#10;QFHoRXL8TIsXqOGwuopcZbi2KkMZuOuTKz5negcutyI3B20IpsGLUWqNJrJqIhywCuMBB8LeOZzc&#10;IuiH4f+t115/A2MQV17iuDtEhIpX39CQOji8/pWTk9j6ZEng0yWAUYDO7L8B81/JnT9//hOHobco&#10;gNWjlgSWBJYElgQ+Swn83b//Dxr/S6EbG379dArAf5yqNGU3LlRWCFY/J7OME1HZIE+11CqlNVQ/&#10;Y/o830526aEQ94NlwS8vACfwdt4uA+hhuY0e7IgDv1C4QMfNZrjj3ZbNyEVAvUgAr5vAQ/EClaJ6&#10;ut269kauRbh4xTOvFW6H3YFHHfxcXtbGWhZP8L+kZSlW8cNz6BK5ZA+ywPBf7SUk1IC1F6XT1xtQ&#10;HYDXJm4XqLfh7jB9NvrDppfOKs5Lu2/3qx2A7xs/BfWroV5hK/DvmjdJYqIkL5oIgq6EToyEI0nL&#10;syVSvIIBtLpMP91XEnWlfwG3UwUkthT+V4uIPqJ39iFQxw1aWGElfY045MpVhwKQAqD3CFgArodH&#10;PdKoifj/GdetAMoGUpKJE5vMwlnwbfLWwdurc5MCUKVcFY0Bls0UgH8lVnStbfw2CHbfchSA3Cs8&#10;ppA/z/lE6QJAnxZGlSPtANzgAYAdHVDpKxUCkKgcRNWj0HhGmC//GC0yXCpmCmCKn8gw6m7ujssi&#10;xW3ctv2AWJwb/gszAhjKBA9weOVIdnEtqXh4MfhfiwK4hygIBI9tgnPKMhe+k1fHw0h0R3MAWnmU&#10;oFqkx1NUSfhfaweWTwJe6z7nuSmWbUnWc3XRMu5m5GrSwEoXasrHE0tNpKEAPIeJmZoCN0Ts2QWJ&#10;+J8sAH34ydg44QJzN/YUoBZXIVBqpi4U/geaxylA/RFyAVzYR1OjxeH5gccR/8uhAF0y8QnMfXiF&#10;BIC87YnGkYXxIhYRPECHEv6n8HjvJ9g/AQWA3kPq5JhmfMF/OLM4e6MaT9kEifd1TlcCMwKkVMAB&#10;8Fq19SVFLbDUiF3gaqzkHS6jmYuMO4bogPyB/5EFAL4JoAzAu2EpR2QIkHuKPSxIAZy/8tpL57R1&#10;wZLAjgRelQLYzV67BLoksCSwJLAksCTw7UigwUBB3RnVD4dwQi/hr0ZHBmM67r6/wfRk+s/pAP91&#10;kW/eYMvpeVvUVfCvYw9OIEuVJfp+P8ZWcONf4Z3SnpmKTZZQ6nLZvIK3krfJhua827Ul/XRZ2HRN&#10;PovH7TDrN7BnautsfnniA1KMhFLIsl5rKLCYZhpqVa/2FfCC2GV9be6iHABST9c4IvDPWgreEiru&#10;YNt4BWULHuXGtFG4BqG/iQuYHuFWPdkhX/T5p3Tdk6zBTDm9iCaYCQB30V0eoXpDUR6FzSdZiRBw&#10;p5lwvWUx9/bT+Y50MQF7In8iNoV8OCG5TNFoWkbuH+4TxgPwO4V/g385ZQO2wHOf8fs4XgFQAfi/&#10;fPXiJeCQKweAKxevIDngpSvXLh9dv3zlGj4/OLx8Yf/i3vn9Y6QbON57/BQZAOAgAxCKV8N2DVd2&#10;9C9gfqxvD4M2FmlH7gkslknqAdhOlmu3KzkIof1kRxcBxuUr2PWcSVFUhbgncRb0f5dfA1cOUM5A&#10;f6s87owuACuRzHeMACA1keVFCisTRxvkGuyrm+d/cWZZ486sigrjUe3NqHjjWrMdjRyuHua18qER&#10;M63vtidz8HPZea7dSNbDLUgjeVNEHnqibOxIxByBdjqy/wV3VtABECP7gd3wvbhKMnvEb8dcBEpO&#10;yodrgzgdfsD5hP8pHa8yiC/lj6Rgf60Q4jlMs1HmjPieaKyjTXAlqoZetamjkDZCRoDvYecHRcNA&#10;DQbww3KPLVyNfCzcMZrtqmmMixgEDNNpYv8Q1BUkhk6FeoI3ePDg0b27iOKHNwBrrnZyqXE1Abks&#10;87TDQ/r4GBfIjcWRWeg23iFJ5O3DIMGSKIegwBhzwAAC+Oa/DqgOuA6b/c1br+HDm/TYfx2f4PM3&#10;sMOP/623tH+FZzx+5Y0338IRv+IC3HjjJlxsrh9djRsCoL7+Dog4gBPBpcsQHYqtsWwCyEsgMHPm&#10;p0xi66slgc9KAssL4LOS5HrOksCSwJLAkgAl8LP/xT9s8G/I1EectJHNrrpG16Ww2ptUanpj89nY&#10;LW0xJviChQMfDqtevVGmWKOvLsZcnmYcfJ19jgsIFAigum7zFB8S61hBhal0MeTnRxzxJ7f89s0v&#10;9OF7bbwKNp9sqRbFya2KZzxjk9tkX1ZtGzETMU0GfeOhk2AbT4i3RN26C7tnBFsmxLgMGISehtJ3&#10;IPfOr32H7g0MCi+UkfTKqQFPgvwG7aej9wC9U7rHWRiBiQsYfaz6TSiT6oIC/2YQcoVAXwqQYTKV&#10;dkCjoFb1EssHEoN9e3JJUQAIKIADpvADoKMB/AnRo0MDCCxg++f6aLBUwrgKF+mbNlfCUMm76PZP&#10;QEIYaBxCV1J74HO5e+SYo+P9w0fApKoG/8GtnLZS+brrIXY84QIChV0NyuXOrn4SCsSyKJN6EO+c&#10;tlCCCSBVqey9Yqf4RK8DS9IRQCHpzDwIS//o3WqaDI8MosBKgXOuXRDkDm4ujjMyYg+2UQkFPN63&#10;rF0AqgIgbDYm0NdzylX+ApPwQ+AUj7zQ4Yxvh3D5JjCKH8765FPk4u+0+6ZI2G80Ru3W1IEA9gwY&#10;yUYSPu40kEyCwNSq9nTQFIlK0VAtizbjDgjm6ePBJ7BVFH2uSdg9yRVNHtGxZETwf7kUse+Zm0Dr&#10;sa8o/z4JDnUYzfCsYKVBQaoChmwA+steTx+Ahw8eKNkC3TLIzsTRoyZZOYowECDZAOHGfwlFF/uw&#10;9+Degw8/+OCb73/w/nvv4wSJ/OFX8ODBA7xXjAtBtqIA0MNvwH8AwmfFlRrTHJDDq+g6oZwX6EKo&#10;IZA5nTW06oDT9eF2DhABePrIaFlCLp15FdkzkqYQL+JahVnuQRkI9S0GhKVheF9uDudQNtIK4BRu&#10;3cKjNq46NRGZETx36eZSJpYEXlUCr+oFsCiAV5Xwun5JYElgSWBJ4NMk8A/+4f+vjWnEloJ6DXza&#10;Qoc/V/FCj7pfEDrQViHnI/kdtTe+tQgAl2BGnoWDg/+NjGN7FSCY8NUgJsoCZ/Nkhydv/BDa1RcP&#10;eTEyD3+hbNlbU6GNaTQDxgpX4D+2x8YYMwNwKv6fPyz8OTiACV9GVG3Rt6waIdnbOhvNq76+PnMk&#10;AOU1NFOdi18oTsE0QYIeTtjwW+B+y0C+u4buuXvYSh6ce7KTnYrw54efPJ/bfS7DhN4Lkp/oIWdm&#10;ASJ497LZWaK7XOy8rrtfFLGMWs61GzyBjINx/tdq9oZYXCo+2II91/j/8PASTgDS5bfPBHy6keAI&#10;UN/4/yqW8JN/Nd2V5YesrP+ISwfKMoan/zizSMCDRB4HQNcA2VzG7eFDYj/Tc/R1R0A0FxaABZUr&#10;ShJgchQR/9vfWrg8UexVcd/dAsCJcaixcLpUWUVtk0bkgPkOXvbs2KZvB78T/osFwMvcM0vmseeP&#10;sYYaerVMshWy2zMmn9Z7++Y4uEYS5qZw+hiXPZ6LCCCkLEcdeNrH1z4wuy5jgkV5kwODmx3A7ag4&#10;JAM3CsiFruessnuES1s+AooFCNROvH5kZEkFwGcRRC0EqLClkKqa9vBOx6iDi6Ap3XUEBVDJDoDC&#10;SRmEnBGel7U/dn+b4Svy3ykcXCwnwWPHIrNEJ/hQt5rtUSd866YB0uZahY8eO3QfWQAYeP8QiRtF&#10;Poj6U2eQlwfrb0eMC2gbAm361l8FPichha7IGP57WAIQ+P+Xfuk9ZPHDM7H8JDoC7oH8RXdcZsyA&#10;UgHgP7qoysa4GCeikGMEchk+ZfoE7Yh/Mf6HF0Bl7OeJ8TxTCZADwD/6+YMU8NGJCvCtuIGrPJoR&#10;uAJXmst4HXqiV3/0QEf9UBgkKIRPAbwNcL2v8UICEoRiZBYFcHLeX5+cTQKvSgGsQICzyXVdtSSw&#10;JLAksCRwNgm0Ga0sVsMvt88aulMzqqh3A2Ar26Vw75jFraUHbJeBTireCLIPTA7Gs92xyAIXaT5u&#10;Clc506uixlijQjq10axydE33K3+YswdWEsEYQOXvYOv71vdVDsHJeVYrapXNstIDGHhsaYWsOFYK&#10;uvwI5BZQXgGuQRnaC9zqTfJrlr9pYhWS40sQqNgOw9Tg+iEA1XaIwBkZLJNTthb7qSef1pvKcLZz&#10;zc47+tuQG6nzIDdOfcWpPMKLyIWTT5hZp7MNCF+1IZXk8V0CDm2giwY8zulUsPgFlHF7RAQA+tEz&#10;H13Mmf/IZQnJwy+abtrAooAoyNzPRekQ+Y/8dFhtHbbP8+fhcrx//Pw8bn+CNHuIHTgGHwR/9f1z&#10;CCiA4frw8iG8qXH9ZQQITDt+vYyFAK8gscD5C3AfgK817OfAt3qOgvDR9xkL4Ix2Y3chTR3VMXK0&#10;M5AiVpIwwN756rFatYJHsHDKK4iBQ+5KrgEyO2dttqyA4HUQMhADtXf7jwZjfGmqgU72Y7eLjjN1&#10;aG+lno7GpGQPoQQHicMQ2GMaVBi/TV+Yu7AxnJMEBWWfkHZaqmcbt0oMEswmVKFL64iaMCB5Cq9m&#10;+gdDf7t0aJsmLTVNPcVszeZbz3h1RccmxI0gaRP1WxZqVLRC1mdMpAZXKVRFtXCeZCNqxW4YJkfY&#10;tudYWBdZ8fOwoqNHoVseI28gEj7cf/DwHtd/gBvBowdYAxEkF6SG/gcWBq4WjEdgCAD6PCgv+Vzg&#10;mQw28aMQpcLAE/2NCS9QC6A4aT9Kh1KCFEDIApIX3v7kDhYN+PCjj7GQwQc4YjGDj7BogHds/uSj&#10;Dz786JtwTPjgg/ff/+Yvvff+L/7Se7/4i7/0/jc/wAVINYAyY1CgPOAUbr32BsA/CAoE4MDtoHYM&#10;scv7oDkOL55DaACccfYPX2ViWdcuCXyLElheAN+i4NZtSwJLAksCSwKnSuDv/ex/Ycg3A34Dpx1S&#10;QMAoUL2xPmGtHAFKhx4swLDGK7mZt6jb7RMfEBXUFQKgwOGpSLU/LO9k/pSJzms6wYwTFXgkrrLN&#10;fIccyK+lMUuZ5spRk1YtCRCl0UPbRbeDapxUiw6oT2a+Q4ozD133IQRd3wDSzg8z6jSGKYd7Wd4i&#10;+mGfn1uTVRkwzZU1xJj4ALfp1i3gRQj5xRh7eAGMazou4bQetvOo+deCahvDfkPrks8A2+l8bXOf&#10;PBROPnanLNtitGf7bok3l215gLRRWqr9B9Q647vY3NVcRDKVKo/XJHhe3v4BTgqZ1ufMDnCJicud&#10;1lzr93GHVfOIDuJASgdgAZSU/rnuYp+QrVRGV41OoiZ74Btg0vCruHenFkAUgPJcXFS0fnqIGTJ2&#10;dfeNOOvEr6Q9AJydn11I1ylixakrMhyUep47IyBM7Bjwy+ydTHhOK8eM7k88uLxptnF3LWDdjV0n&#10;ib9hZZGWP13Zmfa84bMepYMHMBPAYkpYDuIRB1kv5XsplkrE5zHrniD/iF5JHvkNlQJA9a4s+vg1&#10;6RBNivRWDj/zVGqSg0c4SEA4SScAx3gHAtBT4yLOe7JsHwd6DbhVLaTQh/a+cvt7+uy5gi4MfJWK&#10;P00554TwifwJ/hmToXUbZevnxcwfwRh+fUomwD75yQRBlK7clhRp+A50M9jemXIP2Hh/390DjwMF&#10;8NHHWMfvNlbzQ1JAxRKwkzIlQWXmk10+BnzQDHmXMmE6PwM2lIOLEjA3wUMTEmaRQ9MwhQEWHcBa&#10;k8g4cB/hC3KByQ6CADvCD+49uO9khMhKyGUKsbwA0gt+8snt23cQofDJHSY+RMcE5YCOACcCJOB8&#10;/XWkCWByAbgMwNcG1ADZCjjdHBycJ2dxQIILHWn/ytIulgReVQLLC+BVJbauXxJYElgSWBL4XCRg&#10;XbyJABvJN44Aw0odLTeQPlhtBzBZqTeSzfYiwOmvZ8h6iivC6R/ZhbmLGiJgtnwT2kz4f0b4dePW&#10;BCkH3UqMJugw2Q/lPi33h9njoVwA/GHHFfiq8WsW/rNzhLXqshIKX5UKb32+LJP1unItMMxqRwpJ&#10;f/SILeovq+4UqDwusBFyvsG/zh/2J/WGE62ciIQXGvP7+dXKhfNe1ou7Wlv0/rLbtvEmc99L93uB&#10;z0J3UnfG6XjaG2cioHBfEwGGQPYal3c6jfyMkBcpIKJJEeZCgsCT+BYI3/hfFMAREpZjLUB8SBvp&#10;/sX9CxeJN2i9B/hHtP8e0qIp1R8dARBAgBRpcMfGY5Am8OLlI+QIvHL1+hGWD7h2AydMJQgP7UtX&#10;gF7wHD5ELgC22cLRnTZtITqjOzlFty8AHRZYlfjFhD1RUkDuJrOcAjCuMe65Tg1op3HyDVwQceb4&#10;DCMJp4sAC0lFeQ80bekbcdocLQR/GrM2huqg3TyO4jzQfjd6VEB0TWaO37AHvuQwGBHzKV6EPi4A&#10;odi8hrx5gZ29LP2iFAX8tQmUt0NOKA+RNwTZU/UknTG450HuCU19zA/NQoqa0NicTax032VMBldn&#10;YJCIHRuI/bMsY7kHyB1Avg9eYcVOQxa/fRuUREDI31EX7ttwEUCLQwio2ZMn9AJAHkFEEwwXAFA/&#10;jDLxcFAWjER56F6tqGL7fzNlXiDTDin0UlElpwyLXF8CCQuJ+bHc4J078AIQpOcJED3329hvf3Qb&#10;9n+5BnyAdAQffhP7hx9+kJ1OAdg/vv0JqAFkQEQpUQu4J1y9yhUKED4APg6wX046LKp3DcYLcGlA&#10;ik3sL5+S1hVLAt+2BJYXwLctwvWAJYElgSWBJYFJAkgHCP1uB//3rzMRIBNUo6Nh77I62zDc90ap&#10;zFJ90VBDMdg4td38VTTjE1/l2xmtToQFtcNSaFtv9bVtkYsHg4zprv0W62YB6jjKKyJ0YI4pV8AM&#10;6Stet5yKy8LY+EM4fWxDZHVmz4L6b33fBxECcTP2eXzRVfLEKBhMT1Jx+zjsXM3lY/8LtPWib4FW&#10;DbHOOCwE24zQNne4c5zc5ut2UL1/PQn1N9TSzmtOvODU57+oLmEBTi+nBTJJ+iTdsXtjl78gq++3&#10;Hd6AR8HMwA+ENw6Pp+1XuFftgAsc/E/kzx3rk8NWD5s/c/4JdCXxuFMAMoc/TKyG5YLrfYTcmEpN&#10;jBVODoH46WnN1HeOpJcXtx3dO0CGY4TYTnEIgb4o/giKtkzyovgOiFVL2zmBv5Ig8FFkOrgwocNr&#10;mPxfTvR2pO9VAHBHEWRGksHkRazNYys8muzBNNXPw2puEMtZ2f5Zzc3oq+j9cszh+zI6NEK0jrxX&#10;kcNqi52AQBkTGvshO4BZEg1T1ZtysL995jSjfAPW2Nq9MICs6kj5gOz2MsKLelHk+bnnoEnwysoF&#10;gKYHyEy0VFWQpfTs4NnAs8QY6DUN2P3E7kg61RSj1RzxBKJoptZXUINwflZT1XzsxIe5hrkbHf7w&#10;JE4lanMKTbwAw1csbqfOh4OJlgPA69j4YhMQBgAc7g2PU9wCpU0KoSZV38tsjJcQpSJ/FknVm8JG&#10;niE3IdG8YD2ESOlyewZTP1IVOEeA4zQQX6KMCeGywXChFlzmAL4AiEoALaF1DnCXri9WJmQHXXGc&#10;JgDpCZBtgMkCsUgh1ynA8hmZkykEEirkVJxF48LFq2ecPNdlSwItgVf1AlgUwOo8SwJLAksCSwKf&#10;pQT+/j/4hwIt0ZkaQjcYlmrIbVAArf1HS7O6P8xGw3m1KIBdE37Zwfx5Mw4vogDqmuE4LE1UarfU&#10;QWl/0gq1tNoO/m+33gK+pV/WlbbvtRAEFMvmOOH/+XTjBCCVm8CrMP8O+G9Ma7xbSL9SoM0JDK1o&#10;NsSelH6hBanFMwsgKqMiHxLmP/B/CAJr1OXF0d1HUMLP3AX0L+xibepsLiVF6jsaZp8R/J+kAJq4&#10;OXOpzl7+XaJiW0hJ1wIpybx4sFl8s/CEDIX/3a9pVFYiOxy4PB4M7wLG5lDUHjAvKvkfPf+BN67g&#10;HDtvAv4X5kQKAJlM+RAAZ9yN6H06bTsWgCZocg3wMnB+eMJ5JsDTIvPatVSbknYACma02/Wf/43/&#10;WcqLjGr2KOA4Cg/ViCyclAgmyyk+6Oat2gUAv2poMhcgoGDi6AElgX7LsmyLdzvTJAOchlAtxOmT&#10;bGYo6KqPReMTHM6r59YRInXuQFIA9rIxIFaP8nlTAx0xwWYQ/mfwBfCfRM3Nce+1cAANv/TjQO0k&#10;8YxE5yM0hO550CA1MQp0tM96gI8fO/SeODsZ9oH/uaGJuBqBNibF93TCkqvHspG14kbTUjqxmTxk&#10;n6aCeOdLtqm0qEl8h1eCgQBaNlh2vH/P22YuzFrITSCJG1H4TBxmDsUqqtOfb/zPVmE8PxdTxDf9&#10;HKBugP87/HcHz6sJiK2QmBGm92dWQOVBvIT61vzGd5iVQHngtF8MwO0UXrIN/s8iE2Rd2AhywHEE&#10;B64BRQDcj7yGcPT3OoekDeiUQEKq0inYc2IPUuNCA1yj4CYOXKFAxJnDRjRNUu7JHsN8Fvx/eOXm&#10;i2eJ9c2SwOkSWBTA6hlLAksCSwJLAl+kBOZcAK0ONjJvMF8gXBpaUQDWh+iNWrpvo2hqb1n3W4ml&#10;avMFTjpW543Z51xX/WHsQQUsg9AsslKJhWZkjcuHpfdPxsCCBMP1PrilMcJsfLb39kh3KKOVVusO&#10;MKG5dbbxJ1w26HV+VFnsBngOIK/8BDIMB49FKnaJKHfhSXiO227IH4XcwrGkplN/ZELB6uvOVtHK&#10;p1vaX2IE902ui382+N/p0Dsg37/28eS33wIF8K0NoRP435h+rG6oCyLXE69IDdITgw40PsgCsIqd&#10;G1Jxy7Icsulo+Yednmu00VBP/3/k6ceRCFY+xvzWgdax0AOL0gMZxlcGEWi3BVnoMM4jcmWHFwA3&#10;PkJo15DXe7ol7gso5p2VZ5JEAYcQQwNoaTXurK2HIT3Qi7hzH60+6z6sGIfCkPLWvv+QplckiGMK&#10;AFqVBb24WqHdWXoeIKvhQa2tei2LUEOR+B5fdQkwtyhmPbkAqudwgbeMKI+uFNK1cMcmUrW1HgVm&#10;GDtSw2tVgHo7niDkzSL6BOESzgdaqf7EMoy+nxGtl1EuskiXS4B9A0SNONsoYuyTXBQtVBQAlyVE&#10;i6AMnqjsymPruSG+W4T9Un3TdEQPGRMrWioAguphpskxM7XTOITZkaCyu6RkVLkIH70AbFzXXFzM&#10;Y01VeKPJEa7SoBP2PS1DkCc8fozgfKJ/LTCIZ6bkmnAZzEQuR8wOcwiwAegF4DCDyqLimqEbKQ8A&#10;Ny6naVpNy0MmSyGGUa14CSYnDaklFvWS7GEb5O7hNQJg7+fOc5j9ucoA4v9fe+01RAGACECPQKnw&#10;Ns36GZJqcfN3+VN4eHTzW5t/1l1fZgksCuDL3Pqr7ksCSwJLAl+8BP7ez/4D6jLtul8G/xnMR+FW&#10;QDBLXBSA9HVb/MIBNNSnWm2/gCmodGD+08F+PNeN/l2qPkZSRo+l9Tr+mGHIQaH0lTXS0XGYEGn/&#10;rLxlm4hlZd2f7Pe6T1BKZtM6FpjLE+Onm4v1vhPwujKKBYKX7i4hsmZT2sHBkMSgSJhgqU4hEyZP&#10;BC6stbspSkr+NTba4BxxJHQ7n1HCtqQCFd6Hn8DpnMApvXWAxDkQoLmAHXjvDjMfG27NV346BXAq&#10;0dC3v4iGOFH2Gf67VGX/L+pjKtKp47RqshGWkt6728rXXWAeiO58UkxwgXb1Lpj/iWWAMrAEAPP/&#10;AQnNEdFccY1J120qTxp2yI8J/Jm9n1QCnQ7UB9ztg50kvqlLK4GbPul+2lko6M4NAJdtX6OWcBqW&#10;4NRCVQ8IVMc1/h9HWfvVTWX2l+n1MTLAE0OCAAAFACdspIWnBZYEwLTKvIFy84yYLtx8Ux/xZOBo&#10;hTiPz5MVwaqc1XF08gVzXfVMTkLl4MRzN6THjo3V5gDkXkAkih8ZWXpvs5XJjl/5F4tRAReQ5jch&#10;5pFpuK2j5OKZkBZjwOlnGrH852yizm0HZw1ma9SyhKhpPPjpAzBRft0NNZxdWbU+G9w5D8QAZAmS&#10;OA1pEjBraFt3xpeub58OfEFhKDcgPQAcByCfATnvB/AWN8mHBH+Dt9Iak3a7wCvcHCAQSAEgWT+C&#10;9e/dw3M1GbGo5f9BksphBHbwYFefMjKICuDkXK3MhmYqQSW25LgBRKfbhFf6i/0eiwtqIUCuC8g1&#10;/9KspAN4BRcSvHETEP8WtteQ7Y/7rVv59XVsb+DX6zcYBaAFC7haAYaqOWElQbDvySBWD67cOHWC&#10;WB8uCXyKBBYFsLrHksCSwJLAksAXKYG/+/d+1na92MS4+vRmK5ufvF/LBt8gjZqhtXhBfuvrDVWN&#10;X41ZvQ0FPKdRmieLYDR0X5xbSkKBtEGR1ntp0QxIkT5r/BPIUyBdPEH+WX0O6i11eAfBhwgwmWA3&#10;66IWDLA2CHLCFdaWx7fDyFbooETk/Amzj0SQlDOH+b8kW04UrcTbJld2uULupaaXja+xCUvDUp/m&#10;CJAPS6n91K443JCNtfpYHr4nGyzPNXEz/RvweQOkiyBoQmW3PNObXlDUnR7zogqFSpIuP9wdvPaf&#10;PxxUxfaauiBMVK7t4A3zY8ZZRuU0G9I3nk4qAmAwgWbFe60CSAyDAxP1azk0QlmYm5V9TeDf+J92&#10;fTwcY8wL+OVF6mCkwkIBMCBfv2bRdlTDy7g37NeoMZbhCR3evbr8BVAAzLhmF3aJoJt8yGiM5jKt&#10;D0bApNUT5JM3iMwi88b/IARqvTm4AXiuiHGbfd2kQuXvQNnmpqPduDZ8XpMVXQCaAnDLeyAPaiHu&#10;NPGcqbbVNU7NFy+AOOGjOfxezWN2a9AERoYoLgBw3+gciOknGQ5i5OCez6Lk1vgCxHc8LgCe29g0&#10;XtIBrXCIXAB2iTcFkJ5pN4t2tnCjT5JxL80shcKYJ7HVWv0wE285azQFIOq0HO9V30jVHA0TFyiC&#10;AROUu4up0epKZGQUmkHSpNJMECT7OexBT56CBXC7o5FQGOWjyNoLWj6Av8LzQokA6IDhBU/NSFUI&#10;CPmCOCdoUsS1jNnQRvrMERxkAMwBAORjNc0jJ3bAkx084oQDJACw3ST+x3/80/EWjP/cb+aIJ+Gx&#10;uKMXQVQTZYeQe+i5IRYFMA/VdX5GCbwqBcCMTWd89Fkue/fdd995552zXLmuWRJYElgSWBL4rpTA&#10;1//aX0e9oKA6YpXZqhwZ36i6MD31yzIlyhwiN2MkRlZeJOdGsn4aU334AP6QWl4I1D8NSgMj5ZVq&#10;E1UcXkt3tctq/enjWRRgJ8fijgLIETjBxqXBC/bEpD8tADboCAXReisU2AbAgQEFrirI3wIQnuo4&#10;5FLIx5/nho8s3ADoxYUQUBjdG+F3pXFtly7LGDDcN2jfssL/YEk8RL4btN11AjLF8yonuOx+fnns&#10;hUYVoxdPCL6KcIJzmft8YEk+Gnfrgxg2I/zptq1NfRJN8zjqCsZuaoqxbdHOELDpoyrIzuf17pmX&#10;2Azdek9TEiWWmajokmw7yHhQMH/LVOwBe2c8MYgTvM65suVrgcBjrguIznOI1P3aEUGtVQAYCyAE&#10;rpUCnh6jwxGyMEYA0chYh0yZ/JAL4Px5GLKZEVDl6xh3Lil3uI8nYv0AZVQ7Pg8/c1AOMDs/e7L3&#10;7MnzZ0/PPX92HiXQV3uwRe89wyc4obMBkvhdwBHmVgF3HZPKn3SCrbcZt+0DIFIjxn+PXDcLeh8y&#10;zsnl/ynMyAgIZy62+w/gzc0s9M8Qhv0EFc0sIbE16YjXhJJw5oLyhwdYdJw8NtxQMBUUw3ARF03g&#10;GH6g3/ZcCCmnwhVCJgWz71h4p5B77bXXYQ2GRRigsCcB435U2xzLHlZkIHGio+YAC0UMwTOlBMBG&#10;U7/3Z08fM6JCsfWIwYdvPQSLXztAAHeL5qEjwNHRFQJQ4VB41nseRInZHczJ4Jk1YxWZGhKwJihO&#10;x8qGqOwPB4cujefmIiT8iCIY8HyGJoRxhDC1GbbTh0OxG8+My51L0lEM2HDeLUIf/jjvc6Z1ThZM&#10;yLidy/QpEB+3ODGlE1N07hS1bDz3GVJQzleZZSVj+JDgEdzv3cPtCtoghzA5X3FVATsXQAj9R4Rd&#10;UW4eTntAbwX53yjUot4QoqTpZpHDauD4gSlmgekLvAAn8x3GvcOg7Npbv3IzwaxflgTOIAGMjvff&#10;fx99DEMAQ7jvQAezylR/etgXMSYXBXAGoa5LlgSWBJYElgTOLIG/+j/6a1E05aMLdZUJlXz7wOPU&#10;+WQztNfqSOMFhaqCXqn/yv05BnYBUFn6kAI92nJ0q8L//isX6CD4O4HgCcPasp4y1S2VmZsUgMvO&#10;MON4IhCZ4MLgdRu7HFBrX3rHLxdKrD+3wwZcvAcvKqdqVV3Li5lZEKYIvC6lukzHBWMHf1FJ+7yy&#10;WBn8qUya+Rj2OgtN4icR46oHIwsw6SXkAgDggv+l69uvOa4X5T+sQhpiN/5v+G6PCzeTZcPnBwNJ&#10;3o3gdW6QrEMDPrdgEIsx8ClbizhdoXpCLM1VRBd0OAGQGmoKZHpswTS/rPvr1EVOfu4Lm2hIhYai&#10;5fasFtw9H7IIdlVLDFolyyy0oMvyr/h/WfXl1a806sr5xzXgsewf0v4Jtl1EtZWMja0IYAgjJ7PT&#10;XTmid4Bz0SPQmhnpGJHOoPSC5fgJcIbV5L2LbwC8BwUAXPoMxu6946c4nj/3fP88krE/32ehCf7x&#10;OY5kJsQs4UReKUwJD+Bpfs19HLu8aHji8d7e9fYA4tgvX3OcE/9zJwWAQAD9u4887HEzf/oYfgwh&#10;ezSM2gXA1n7HJdgY7pE0UwDon7b84wVeEF5B4g8gXt+Ii9WN05fbcC0XdD5cOPOgKADSccb/2EAB&#10;2B0BsDnDsBIBMBegVnZUrFHToc3zaQRTFk+1AJ/bUhQAPSIQGoH9AeiAAqRPuVKi4j1QUTQ3/dHp&#10;m34T3cGeU5R0LODsGqjR3D0zGk10OuGDfQCUyBAHJh7UIn/y6VA0UNyXQumU5N2Y8t3I1r4VT/CF&#10;aBX2Uhn5E4mE9zUFwCUMKseKnylPMCcXDLOMC2Tpt5sDl2PgJfqzkowVlbfC8VsOWrHrCoTGFlds&#10;CYQD4kxbWtlzVxGzvGGeNNSIuoS5N8GjsSroZCTSQpR2nVgkuz44A4JXlwBEM/1hIUOMdtByaks8&#10;9tZXf+C0KW99tiTwaRJYFMDqH0sCSwJLAksCX6QE/vJf+bqVtk5hbc1sgqRR7eUM6sjkTjnFEyra&#10;FfqK8w1UkDJNeFAwlhm1AiVi/A2ktbo+Q+FYxAVLDfQa98U4Z1MNv1D0Mg/yKI56qSeX7bIdelU9&#10;19FWtWLbG+MJZlufVxn0FrpzU801+g8FUJi4kHH4gOE1UM7XSr9mvdjH2TY1fH3tGmD/ZJVM4QvD&#10;3iirYygAIVCDbwpXMQUObRa06fABkTJB8gWtiQcEkeIpMDgR5ZibXQWa5fAXBXntjtGS6sZpSB6+&#10;YRdSqwYN7Mrk3x/5g5ZyIIoQip9sCVRnGR4dpjHS3DbPuhVHycRoqXL+l6cV1J8HYeEZ/nT387+U&#10;17c372FJONJEMEtiYjuFViGdkxSAzgLABGiH2C/Swu8lx5EFEPkC3HKkAC7Qk5lrBNILwLkDYZX0&#10;EYwALdJafcAVx5i8SNeCfRwv0PsbyF8UAE+I88EFnD93jK+wo07cgfnPHeOo6HQG9POYndhTFJOZ&#10;HbADYZBYb/dgDQ5RWfb+Vzl0PX6lsZ/LznE5AEB0pGTHRpMyYKaCzXGPiJ5wLrkZLail5ryZZXOL&#10;K29ilgTAxbSsa8Qr4oDQEEfSB8b3yIQ38VVlK5bTfWf03N8X7M1UgAjxG/x/A77iVZgAR/sdYRQx&#10;HSBXcwQRoFAjg97kAnAIifGmhZMVEQTiyVbQEQD4n3OU+Dq2i3KXCJjDEi4ndUSqX0cNHLZPSU/L&#10;DKgDWiRqkB5Hmo7aXd9gFZvwvxdMgc9F4X9xAUV0ZTlY9iN5A8hiPszm9ChC7wqvwKUKq1yE7goB&#10;4EFG9ZRKQ0P9kl0h8x0krZSHDhqAMwsoqbCgEm1VpTKzqD5ynlHjJZOiytUMEdwButuw49VDBmup&#10;SpZ3iqhFuQDgCPnQnSGuEaGDTWsVZQHu4znJFIfJoIIO2NDSACaJNElzSnnte35wnj3W+ZLAWSSw&#10;KICzSGldsySwJLAksCTweUngJ37ir0Z1jWpfCejiqu4YXR6hYjGNs+H/lCivrP7Ut2yatGrKxGJl&#10;pJaqFHyvmgQsBzMFsQlWsjRUHguBQ9WSLl5wL1QBYUxQOe5wbLAU6yIADEjCHkg3L8dl1WgQAb5M&#10;OmtKNbMCKa1BXaxSWbDLaNKfh5+QvkkZJSEXfEdrZTPkhJcgDZpgH23PBeP2LMgFeOSIhuNnyUUo&#10;hd7oMtBSLyMeUC43u7aiHF7q28grCAnaPF2+TRZAa0+CLVrzjP8NM6T7Om2aVXnLtsQSI3s3m8Fu&#10;0iEU8Iu0I8vC8n7cZmvkd8pXknBlcRS7lAAP5iQ7bmqADgtSwjtbomAXUu3Romg/FSGRopQE/psC&#10;6A7YGApFmeoBJ2dJSpt0fZtJ5cRftsmCN7xPH4ok0qJx7bnRGd8lUV9Ao6+QKpOoAWG4r+DIe2OW&#10;pJmZxux4dHO5NcYCHHjdtYvn9y+CRkCjMqRerAEecIkO0tgPAe+N+XnkCTzPn9rgn+Pzp3A+B6gB&#10;W3CwD3cBIX/arp8S9hP52yOAA4rWcDgRCEuZrYtU1XvizcKh12kUiIKJjnifVmWTWzlcABhiwEAj&#10;GllJAZA2aYYpgzBjuk3KRa6N9thHzvlyuq8MJh7+kHGwr3J/5p+6cxDlTOAl2UAGsMLGeYBLuruZ&#10;b8vo1oQG/E8WgE4BoZBMDtTU7FUUzcjZGSrnFejgxInkXNyfJG0/4Tl6gi3k+G9X9pJ0AKqcSTIE&#10;w2INIsBjaowsk1LsHg4UUoiW2s9TXEiA/NTNXadc6RlRW3Ge9IE35YQNpxkhGi2em4rgC2FkpsyT&#10;f7WsHfU1H9sviyRItpK6KZb8NcFso3HhDocYmXgJhH3uOT7TowqSzTxfXUEJibjRazyHujNrGhRf&#10;V38b1EzPKx0hy1xDn5NfySCt//r3/Pp+5TpZEjijBBYFcEZBrcuWBJYElgSWBD4XCfzFv/gTpRRa&#10;NaT6nljOrBudrNlQm5JrShSAQC6P1tYMjdowhudA+/RyXXSqFOIW6JRVv9RLK3++f2DcmDZtrS87&#10;Es1RBVqF1ksxpZqeK8McxI2hFDWrjoUYS80TXWAqIJshvaN/vbk+ZdKikpiXKirUTEGihfmMRBnI&#10;e5Qhr4rItQ8twV4cj4X1FWnLpNk0jXrdcJECREuIxX30CMVT9qysfSUKIBCgCwx6wUth4Qj0Y1Mj&#10;jwrm9gYUZhwMYFd+wrRrMTI9Mom90gIRjoqWLcystxXOcRFsoHPWcnM1oRM2LSsklV4RQFWt7Tbf&#10;2dIXhH4rpfneXocmo3gNOYhxQ/mMn4A79LaP0Y4roqVJtJJF8U8No0Y7u5UNSNwlbPb0UW4Viux+&#10;+iwpwRQZ4kRyxsBa5C/ZwgbtsAfKTC7Zyucn+JxcAM0vuLxexS24U52vUCibwoEDyJuG3IGImz44&#10;vLLP42XgdEbVq8nxiEuXDi9rF2Qqqz7xPykAHOHozeh0JOt7+vjiIbwG9i9dhNcADM4E//DaJtSX&#10;gwBDA+BCwNX7CNhxpL3agzYnGijAZYokV1yAAbBxWJgEXAARObO8PLkfwyxNfoqYFIEA8ZbwvGMI&#10;uTPHpf/VpwKTBe9mqNfG8WnkeqgqmiAUgCD9MIHz2+yc0cqBwBNbVh/wLOCnCv9zvNvAreEeO7DK&#10;JFJO2UnD9Dh2XIShsXFoBxvJeez5hxC9J7QhxlOmfC9HN4msZyF9GGytaS1ZAMTGNMptGbql/FLP&#10;daq3Jnd74usbC6033z4fmwTxA8uHp8VWXWKEe3DeycTClREz0+aPR/0qzpU9QjSMJ+XiXPUet/+Q&#10;Vd6zcfCpvjL/zZk4mxKlpzhzAqlFPT2FaHrDhaj+5ue/8T2/8ZSGWh8tCXyqBBYFsDrIksCSwJLA&#10;ksAXKYE/9+d+nIpUtCn+AAyKO2gogPiHSk2UVlvBmtYUpXrxyyhzOiU49BbYPplXysAvs6peXJqa&#10;VTsVItaZnJdtua7OImGGUtTO6032ARhvtqHHtu5CvC6KEW/DaUFElSXq3bAiBkEK8wx1VR6h/ErF&#10;LxsVH+h45BzK2AsKQGjViyQy7NYoHVnCFHyq1bgI3ePWzIDwdiVADLe130gqGi1qj7hYeNcizxaA&#10;e6IhnH8MeItcAD2uK0rjmC0nXEuvAa8TJhEo8FkyoW1WC3NrUwUlobJru7FqhzM5YVBdQv1ZtxjN&#10;Nb1TfcM4L5q8OktzLRKrfQ/oQlEbHmN54IDiub+5xR3p0CG5AqKhAFxHUQCuehn7XFBAXIuRJ2Ob&#10;sZOAkI3zWieP1my6bwsQMSYfJ2UApwTjXMHP6V4hqVEGXo48Kf3l35AnxBydLOv2MJaDQDah03yL&#10;vqT1ybG82eWDg8vwAriwfwmO/zBSEkw7d8CF8wwtuEQvAI4GQnMCe/g1A8rnRJ9gyTYc4Q2NiAFk&#10;oboITwBZ/hVfojSBigXg0TWnI4C9AMq+LTKKbefRrR0VHu3tbmrPk8ozKscWs1EO6tC4iRtNe9Ns&#10;ZsKGiT7JrFDnJyfNpiB9UuB2Ay31EA9cM1nBv8K+cnDiD00rNbdUJx3sR5VnDA01eSYP9eLQmkHR&#10;o5dp8KQAkw3asq3NvVOTYR4sebZnwADd6cfFqHYfDt9ZPkekAHR/njHJbpBzzUsF/1uAAdZ1Rw2m&#10;ahB9PngZtvqYQIoS1uj2lb31jfmrMYgIXhzSRAJoB4ME2GR+tsCMxnOYP+o/aU1flpA8S6UCrpen&#10;uJkCqEdVU/glG/zvW/ms17/6GyeJrtMlgTNJYFEAZxLTumhJYElgSWBJ4HOSwJ/+sT9tTaYtK4bH&#10;w4nfXrZYUtuoTtp14bU4gFoTippUKrfd5Y1jEuQupBnbqc42GuGsSZZ+VarXUKLzdj46UQl4/hQn&#10;MLTMUuxormuPglARMwVQyl9UOtuaUtX2AogCHWQrx4c2LuPGmWBQNjPlkXJeMyXTJgVQSwDgREZR&#10;QnTBfycyUA7ttt4/fVoYMJ6rKtYgAgBlSQHIyQC7UXFiyREj7aRWSo5gFkDR10iYJgoA2bAE0GzG&#10;LOM3K8FWLrvphMEM/8pMSxxtNGfmRGo2T+wBbf25HHxzn32+xREMysepDgQR4kBC4BXnB8QMnzvf&#10;CcpknE+b43p2n/bbRfOKEGAFFaLCCorMqjQV5ahguBIIa8yWrWRBSD95u+w7v7scAeiErJJSQDZ9&#10;Owx+mJNFDAn9srJKUM7AYwFL7Sibbq8aJ9mDoFbMzQJAA5BpIXSsGnDEVQP2L2E9gfPnkEEa+d6R&#10;lgyMEocRhHaRUQBghA7UGdHuMPsjnhk7FwXAiZYAANpn/j+IByEA8ODBEX7ZpC604B1dBlxhXM9g&#10;afr0Ky7AYExH9wSnmCh6TN+K4VAtuq3BKiTI5Snxv/kTUSUFcbtXhZgZ81yIvBk4GnSfwG+ZLQrP&#10;T71pBt9s62l2cHcMgjTclf9LsQd6WnqyfpT13R2oEXVjzOSEyBMzhQSmBkkLqxZt6GpM1ZnQ6hhq&#10;ujx+A0MUeooKFK60JjtNq47hiJ8KewgzO/So83j1e2W0ryFYKQWLPKkeaZmHuhgtUB9qTOsaMWwe&#10;IRHl4GKa/KgGjizKBSGUTQ0xF6rnjgQ5mA6YcH+PX/8N09d9TdU4RVe7lcxGN6vSV9+qB2iiqFlv&#10;oi7nvuCnvPb2b9o8bv2yJHAGCSwK4AxCWpcsCSwJLAksCXxuEviTf+K/72dHIxNwaifr2WC+gWpW&#10;0Pqu0gAHlkOWchljAXpwYpN7uIR2iC9XfL/FqlgU20mRs0Lanqk+qaBfsgCkAGyujj26TtuCPbwA&#10;ghqlFQe2RykUgLXGX2p77NIpmIsnqOajdca2/3eW9HIjF/g3ESCTcmgIEQHKOe0gCW8kXZjejH78&#10;ZAeUxLv09kKqEbjzeRFiSiyClvioQ/pF4BSt4LZUUDBAnnAogSiN5IYP2NsFnhU0+8HdSr1jcP3C&#10;UEW8ic7/ulsKto6lsRcCbKOZs+UX9G88IYW+jKZmltTSlJpoFHxfGRMeoxwF7+P3IbcOlo0/1Zws&#10;te3uyQVQFEf6hmyhQgKW7aiUTdoyaMvdIJ7geI6s4FnoreyTIoCS8Y23TBQA4pyzmh5AcZJGKImm&#10;a4S4Dgq/saeEJ+GwXI295O8gozSXjEKch5ZAv3QEF4C952A3DnCED01A+vEeyguXfjydjv1A7XL4&#10;R28iBUAvABIB6CDMBUioT29/ZHbjyXlEoZ8/hF8IwhWwuoeJAy4L8oRBC0xpSAcBw/4NBSApVuZD&#10;9xcvGipQ6bGkY/xLOMCfq6+yE5ICCMJzr5q7V88BFV+ypfXKCN+G3Nj1a/Ip034mrBTDBUpvDtyL&#10;14ok705fNIwD65uVCJisDxxJPraBkHtKLCYsQ7hmSxVihORPjygqoB9cHEmRbJndIgtNSo3/h3ld&#10;c6xZAIZbyOeIx36aXmnuQaRdTXaosH1R4pKiLxK5oFt8mytuwJ/SZ55IwXDXzlxtTkUS8Aw7CckC&#10;z9CfHTe8GIRhvf01OO1qRs7tQfy5putxOgXg6WlMVRvPBf/xiExcqbS0272IgFBbqYIvpBBe/+pv&#10;mTrDOl0SOJMEXpUCuPD1r3/9TA8+20Xf+MY3vva1r53t2nXVksCSwJLAksB3oQR+6id/MqC3bGuz&#10;L72VISNwoREat53WueLdjW+VabsCaI395QrveHYue9tbXjf0a2lSbcwyMG+7UoPyKkZho3KUblXd&#10;GnsdossXiu86RsOzGmdX8CiYxp/aY4IN0dDAzFxE/RqL1Ci78Kbt6CMtfBRfvkye9vFHSHyE4F8x&#10;D6EfbCD2q2y6a7yxKS3NlTbABeKbUYk6K3Bcum1cHyyeIfjo83pGCVyaty+iJ710Y2WGtyYc7CxT&#10;sDcVV1p8xGc7L73a81WLmMp8lHp9VrWsyJLCvfgCryPEZuy4SRISLIGJKpc90AsPuSZZQ0Flt2Rq&#10;wLY1jwyHSx7kOQGSYC01iTELKyBnA8ug12p2axYOcpZAPrJ6Ej+QOVmbIiPAiHkscOwovZjwVso5&#10;ebGoyHpABMoVBMgdMOQD+R9RCiR3AzGRKBbVJkQQHQ7AQZhtI8HkZeqdEo4YXguwYbASCwskwg0F&#10;b1OH5zAWmjO4hGuARr3CKsQb1ebWTfHsPL/Z6UOfb9k1+FJmYfdF/B1N0AZvtpOIBANBS77d+HP7&#10;GHY1i3iBNlub7bU/+7E7MMN7eSJVdEuKxFLlXW6IHuXp/e5CtQXxZhic4e9AzWemqTIAzYYk/KY+&#10;nPmNfvAYpKb7PCqVaGCMuhS7up+7taeM+tF1qFp53gtDM8ZAv8JDY1P3TEET+B/kS71tSMS3u2+7&#10;RPXqmSjp86YS3O1EJ/JHUnOElivqQd8XA+EJbmqh4iL96Zjd6i5/v7nLX3W42twW89yiczGNJhxH&#10;g7KAV2987xl6xLpkSWAjAczR9+/f1ySmRJu1+bw/8fDBbL4ogNWBlgSWBJYElgQ+Swn81E/+lP/Y&#10;tIYX1YdO1AmWtu5vy2xWZHaiOyH85JAqo2UTAVru3PnsQgEM1bCtLA2BSguLbX7SxXyX/1K2abQN&#10;Ta33Dl2zdM/CFFT6S4m2ThoBCn5IsQ52E+YvTOF3FebIz0IK/FVCi7KZmGjFnsteJbgdVTxvlObY&#10;mQpogZuMcGV7d2WFXawP25C9qZMDyqE3YG0taaN2I+Cz4+M7VOY8QdjDDUr1opVlS2L4Xsh/vZCE&#10;dOwY2gOihddqpcId2RSm18dBWmq8wgE5MQugb6bUEnKWh4EYH1Ipj6+EfBm0TBnKURKd3LmtwJdJ&#10;k09Gu6j8Axy4xQ1sAkq2LIAlYjno2LQQSQ8HE4gMKeHFAJt3+Hr3JMOf4nDwPqeKwKcYB8jZwJzv&#10;hxcrw7hIlXI9sCOMRyKfolXI0BHIHch9ADcCt+Iq2nXhqk+JqFrxBcEPgm0xQlwPzgtEmgXAjsIL&#10;FdMphdkCtFQdLFGQl30eME6D//lYBhc4lwE5PqHsxtqNnxOKg2t6cDpXyIDqbFI+/4DPsn9AdbfJ&#10;FyPdxB0naNzn8fnpvqYxGdDv/mMxjfkht4TOa0+MEAZT7xyMQ97bE9SE/wM52TVmTmDS0efpeJ5F&#10;K9dG4//kH20M6UnOJEHPwJk1PHdkS6/Kbyqs54lmLpo3Kb7As4smoSb1woylt4cu8IxYqMOvOPEH&#10;JnDa5eyiikGoVVxqvPU8PBW+nzcjfz9mfKIR5s/6T1ClMWEASybTJod189jnEd8lLBifAmiemN+Q&#10;Z2SOq7aou6aS2EWocot4Gu92vX7r+05IbH2wJPASCSwKYHWRJYElgSWBJYEvUgI//VODAhgWKxuU&#10;Ef9vxUuaplkAp84eCj+BaAzxrWraBGQg6A8dCNDPt643ab2D9m5l1A/BZiB+ChoX0Cvl2epatEib&#10;dvj8QERC2Rjpo8ZFi6u7Sr8MKm8zGWtfzdMmcDEmlXxbSrzt/6IxtHScVW9hRt9O82p8ACa1VNVm&#10;wHFB0uB/Ay7czLt0fZvZ3RLe8SLif/l8M1vd5J3relnC8Q3G+oCjliZ9VA1Xz7CsljtzsLwEGj+A&#10;gSbKgti9ttTwAuJRzEuBThWs708mOJMAthdOll98Kl1b+czdSmpKeQ2UC4Y9zYNWtgYUk0ruG8H0&#10;bsNZzD6vB5QEfI2oBmFwbeJAAjXcsrXzNX5Muvow3ccKzi/pTc8QCbvDgEEDou4X0f5o07DGRxos&#10;2C3OFYLnDCfBjm8QU4/Eek9EAViE7BG0/9M0zy7hSB7lhWjQgv5PSK8QC9AJkCziTYD/Hzx4wCGm&#10;FAr40t3GhBncBUwBcLWCDHJzaaKQvDhe9Ut7QaQn8UuDpHi9eBgmcwJ7qnJWuOqzM4fZnHR4dcoT&#10;W0ImukmrSdLE6XQeNMXL1VjX22LFNeXoiSJDpRmdeq9rVN8G0jYwP1m2+kTP5J1xyZkqskk4nydO&#10;k1+/rl5afblflpmpppi6d3rUplyNsLt11L6mjvisJut6cE1UiTtXBqqHq4ZFOFP2hnZL6C7SZM10&#10;o4pXvIqlmim6ZqldYB661Hb3YbxPu5aPQLpL3TwzAoH7Ne1kLthOQSUqj2HxY/NftiKBd/gvD+7Q&#10;U/zTtLwAXjwW1jcvlMCiAFbnWBJYElgSWBL4IiUAL4Bo7gONOJY06foKZSQWwMb/WjiK2tAGLpcq&#10;apWvn+wsANTKpfMPvbqq3oCf2unGj7R8jsvK1xqm1eXe8lubGGPQNCtgWzqr5BIYdoWTKNuTFePZ&#10;1lfLgBkaB/mryDyfkUUMxaqcEZSKN2SjQgTvGCCopnYFz0Eg1xtJFt+iBb2QzF+iFtyjUVW6Km5D&#10;Q8FTnsutPS2+xhUo9ESZ2xEcFMBIh19IascsZ4BnqmAg+a6JEN8Q0ABshbxYs+Gfb4zFEujDAluh&#10;Z5zrm5s9soNmKVg1kLM1uCxCHaaChod9GUln+6zwKX3vAzFEHuQJfb0BSW1u1lxXVyfQQY3oHqTL&#10;ndTAu2KL3c+LAnDzxDMdJ+aJDOdgw/cODO7+r+EQvJ6kjXkXr28LLwG+8D8aHQ0I8I8d3hEgDEIH&#10;JSFGKDc+1XkhlavQgwQF4UIQXqfyEOtTPuVqi/cf3rt3n+4GpBk4rksQ5Fsc3OMoAOO+yCiNzQdX&#10;5IOIrIjJozzpJ9DvMurdpuyG9FBA+dqz+uQo7vmhhKd2CGc4eIFK0JcGVE8LoeL0kEWujNQf+TB0&#10;XRrHj97hAkb6P49nY2ZNTmp377W6RPem9CWzAKEYRldTt3Pnq5lyfDDXenqeT9WR02lTjnBYBvRG&#10;9Pxmc+W2XFWeqhEnoLhdtBtFCMYB5DM0RfZoAsixHH3oEsKpqOan3Dn+EphE6BGWIpp96X+D7fSM&#10;kRnbDZqu5SEj7ibUQDVgmMr0dfea0R1rEHsk1uRbfz441pwjRQSZo9hqsyNM8nlm2s0U3floLly+&#10;9vaJ9lofLAm8RAKLAlhdZElgSWBJYEngi5TA3/7pv239zNpUAHKhE+unVuqEExwYTH2xCz08IqcM&#10;/9HbZMNRRqpk3+PzC0L4Ca26Dp2xz+RGYPMM93JG8KnteHoggKIey1XNys7jr9tCPwMCJ8tSgsJR&#10;HCOMYQkc6uT0qdF1p8O3sdOxocG6ekzhf6u9ZWBvfTWikzYdSUoKkIXVSws5VlSVMXp1RTyrMZB8&#10;niGCoACwjgApgMIoLoClK/k7HhxrwmXBPhWr8IRKSLoi0NzQRnfjGAscyYwR3avvdIm16pJVIdu2&#10;5fYV0cob5VTbGwntWFaVvNAtZDxTSKXjuQv9DBzV4KqqnqYszOX3mHLpvVoq9fGa9+7yNSgsHEsj&#10;JnCSPJ39PZjIufAV4R/bIe3yFo9roTQA/AeQEZCjwWGqw2PEQ1DGY5tnzSnISK8dTwN65v4E2J75&#10;BgNLeHVatNadJNj20FBbMZmilo+gMwJyTj548PD+vfv37t7FG+RjwC/cMcoXJZkV8eL0lh4ihbDc&#10;JcI9VF+P+V0J6Tkw0oc4DpSiTrnqnVxh6g9BieqzaoPqwYOs4eWeq0LIVSdWI5es45CT6az9IOL9&#10;k8mnuvXgE9zw7vQN+APX3ScGbJ8IpPmuoNqi3wJ7q7+VV1Mk1qRnfe76ejyNzWIZwnEhNVuklEM+&#10;vKqG44yGa5Bmjq8XqGAqxsD7nminze4f7hY+Rug1muIfknGaARlhtjxdsfLwUCefNsvN3aHmEksi&#10;N0kw8xM822cKqvlZt9M1pStYvEO6i4f7aLyeezzlGv1v3QA6+sU5JToFRv9N4keHR29t2mz9siRw&#10;BgksCuAMQlqXLAksCSwJLAl8bhL4GVEArblFzy0QaV1w+j5apJAnU9dzZXss3E6TIv4/cv72JLnX&#10;YndOfc+fFdRt8E0lUIYy63HWL4eSbXOq7E0yeNve2cHjBDxSJOXwnAxbtvPr0WXqN/ngTeZHR813&#10;Bv6wEwIl8QkwSZEyuqR5qBkFfa2XxFVCGDsp88QOBGWqWl23QszWW6VKF6qezMxx65aF/7yLZGRY&#10;EdYOnrdEuP4casNFBJ4g8RuS9ge7BnsoDEF1sVc4QaNfXACifBvm3lWhAUFDNpvpxuC9VqGjhDfo&#10;qPpW5v/CLTMhUihEItQmZ4oIlvVNXIMiGyhW9olCwza3C3QW9Cz7rMEJPo4XQAtfdQvon7FUkFMh&#10;iYZeEo8AljLi+3PjrSyHl19jQO2Uc03PCEWo++rhrB5K5QyaQNr4Ij0y3Iw6IXMdhLPqrA12tLZ1&#10;1ayEnT7Yj7lIpygAjQwWULZ37BqAjzXiEDHA5xovyaBpmHOA0frg/oMH9+/DC8CLDpihCN2S0daM&#10;ixe/cP9vMEdYlqh89cpKVseFA6rjU3aJZ5DwyotCsnMn1rCeoVe9PNEhY3bqprZVOf8z2sofQXcN&#10;i7T7To8LD5FyP5nM2s4goZ41prtMQOWhslOSHjTuIt2BPO4zzPLIYvBGzgKROxJwSqiu23fNk26N&#10;o+rSg+ALJeOW8dAqNsmdofilcoAyO1N+PtN8G5ItVVTFPW48eNP4en626bTeVdFe86zrq4twzVoF&#10;YU1rMnXPL6YtUihxzMsWet7Sru6UqcAjRD2gyYvAdYJ7yVljMskh9Ul2fWHgn8ml3jB6a7EGNZtn&#10;Nun+cHDlzc/t7/N68HetBBYF8F3btKtiSwJLAksC3xES+M9+5mei80rhK5PPUIhbJ25dkDgNIGPG&#10;/xMF0Pg/XIBYgLHsnbG1ggHiBNrKvLCetfDAHunHpbvpU6pqsTr2WnfULwv2F/gPfJ6U0UD/iQVw&#10;pvQG8q3aBvPLcyHnrWOHETAJoG8rnIDL5LULAAGkYNmItS+jVQFIVdZeAJaFtvYCwOdSnanE4ylJ&#10;nNdu5hIESgXRYgnBx4+wCNwzIxo8sUgI/iaqgpCRoNFpBVvHNlw2omiob0ZGnxvayLSGZeEKIhEV&#10;2MRORGDVvQ6qQzidYb2c6I+6rTyxN+HaXskcLgumaNSqslPa+lZZJ7bm1EItrLxAprkLlckwv6ym&#10;AVj+SIVsu6QRnACP4IVcImR45MUSkUeGAgT0BDVdoQqDjALEzpyHC9RtBM+wjp/wP/7jNuU3dO9D&#10;oj4zTMUtibHCLTLOlp+2E0xyLQAm+nPHRRmSCY9WendUrywJDoDMG0YdPjEBgIuzzqGK8fDhIySj&#10;Bv6/d+8eWAE6J3C/ZCAFSO68jIZU8ripvJTig9TogvedJJCOOV5ar+m8Erw/nGcWvWTQejuGV7lT&#10;xOnHgyRbTNDTb+7B6dPs+MN1ouat+QF95wT+NWKCJRvU7ZzMXEAqWP3Aw3awAGHXxgPbm8PTmurq&#10;n2Oekz+QRt0YmylV184n9bqclHG8/EdEARRzWNFc3cMyadUIr/ftjCf3un4BTkxNbTF/UwE5Ccgv&#10;fy978UwfJq4nZIBuMmVhdsGzhryPhuxD3VQL9nCOL8/4Y6EsGJge0Al19E4RM8PolDNydNfR5/bN&#10;ERQBUPi+aMMinqZyVQmLWtq//MYsrnW+JHAWCSwK4CxSWtcsCSwJLAksCXxeEviZn/7pVmGp05fJ&#10;yydDUS3104agsZB9gXtre0Ebk7oa/81JUf6Umvj2uTyBbYEW0vX1r+1dCnpWXHFZ6wtQ2bbaBld5&#10;AQgLp/D2BRgBCtZlXb/xLFtR7XhadraJI4ibQLBw1p4uXbVRZVWLWm5br1rVtYj4agLYID9onC6e&#10;HcSNxPhlWTgFzJ4jCYA9L3BRq7H9ZNg75X0dgyAhbDRdqc9ATIa9RvBCdypiwRxr5vECaKxldT0t&#10;1SjbmKiN8QXN1FqG3CXAAt5u6fo8j5TV3HEjXAhwLIUgSiLN04jZ+EEYu3pOWqlKWBRH8QHpXnNp&#10;6gluHZreg3DjowLYLy5KCf9VTZ7IzCgTotByfvVJeU+7O5HIOHdOFnh+i3PTZALy7nNiUoCyyQk4&#10;jf/xNBIbVeOC55VJj880M4L/eILupOUf3jlyvcGKAOwV3axE9hnPFx4+fHifXgDYHyJBwaVLl7Fj&#10;cy3UR4jp1TkkkAHWKlZGiM1OKe5UYVDcsdyudumn/MRg8KOIxLRIt9rUfOEYTCup8EGJYh7c0NVZ&#10;e1z5RYaPcVcpCKdypnCmc0qc+TicWK7z1XVLYLcHVHU2TRCeJgoW968mSOZJzxPawLWaSDObBmi7&#10;66YKvjRDfeBPP6a3nif9SX5N585U1UyYL0h1uSZjnEdsCT/h+s5e2vONp1uTHNMkGLu9n+zPzYPU&#10;dSWsfGJKLuXs0hr2e4+zxqC9yATxQ3O+tXEA2R0s/TmkaTxvHDEjtssnHJ3TkpWE+/MCl/LXmVwA&#10;5nbaOZ+ZEvPU5Zxz4dLrO82zfl0SeKkEFgXwUhGtC5YElgSWBJYEPkcJ/OTf/FvQZf0C6WFSPrXN&#10;+F96sZTN0nqHM3NwBr+0PuWUAX5Ub35+XhPL86y5DkuaFcp+HW/UbflECqktnnIWF44aVvkyTyUX&#10;mItpvCWrqwywpgPKBaAxf0M227x05L+CHUoBaAGQdXBMs4zVsWOxbJ0loSVmFdrwpOyhVvJlsW/M&#10;y4awvJRqIRQFVoH3igCBJrkCP1CYDrzAQ4Luo5hSQ0VzCHVl65Zt/ZX6fRt1pePbDh40xbiGgBqD&#10;KKOnAVfSqIFYVTKbEV3bpA+M3djwrex/fg/RSb3QT1fjOh8ABZJ2B5dRZu64blS9CuaSzGgIgvOG&#10;zt173YHVvQYhUSEJVXWCvXIQSINkQLhSLjbBk/CEAERYgABii4rdNKgJ15spoLX3OVvWm/30CZYr&#10;ZINxEArrmGBPsxLdy3mTPGRyFQQj8A/4/wiBIQm+4egYrike02aYHj54iFwA8AVARAAYgCuXr1zW&#10;bvupr1F/ZTUEw0tIHppF8PDyTBoDXTe+bbw98L9jFVQwj62G0sKM+jSHbl3H9Uz+OLpUbIAJJA0Q&#10;tar7rZ0RegrpuUPge5Tf9cis5M5dH6Wz+1pt7jku08nuN8QT6DsTHJtZbgbMrrKGHQVR49vOFOwp&#10;8WzJ8Khx0DVj2ZKP0E1lesHVcJlr+s3c7u6i/HZc7yGrPmrCTuJH4Wf8l2NCPDAsaI96DY023edD&#10;lSjVDMPShey5u2pRM1zmuelvjv/uVJ/Wafm52K/Gy4aad3NyDP+xEarXmhbbjctZuppZ2kJ/nPhQ&#10;H3vXi0tWp//0Fe7t+SvZ5xdfm9pknS4JnEkCiwI4k5jWRUsCSwJLAksCn5ME/uZ/+v+2/lqaWek3&#10;BUFaA56VYOvB3toGS5VVxIEUyl4scGiirgJBRemSfuaLNhYs2qUt1G0aDAXQga8F2J1mPFs5owrs&#10;x3FBfID9sLVa+sAZxjiJS8dTktm+8oZF/IYpDUi0woAN+K5ZNG/VK8jfdeXXsTdKtQ/IMgXgBfBI&#10;ZbT6ievbRjxseNLu7RLhGxXxzZ2eAuUy3f7jpBjiIh6MUQHI8QKQWh4Lns18LqeL2CZ6YdSqYdfH&#10;dUq1+y5p9kFWRk5qNz/dkLgyfJe8DHjgw0v3cJyHetHFUbv1pOp0sZObuVGZDf+Mut2Oom1CZxSJ&#10;YBzTZmZ1vbpcRIRbkIEACetQAVg0j4bAXF2mjAxOICb8n5QV8MmXF7VtpqquRRoE0VDffVDsm+WA&#10;K+3Fjwgb9AUPJUJsp95Uud338kwyACwYCojnICKEwTlcG+JxMVxPWwikLMq0jB5E7P/gESmAR49p&#10;/5cLwJUroACqHZT33k3d7RaUV7hZreZ/gdyN+Vn/tD2rZwO+qa40YlMKJaYQbm6TQe4EbRbGNmNi&#10;g7IafdCFYnwSjODFCyaHhfjnZEG8JtOqn/bwTJ9xdw/RYTpBC3BOBdv4ArjQBe89Wbnr+9ZMeJGo&#10;y99bs1LqfAO0F5GxoTNaqn50nm8eY0w+Oa32cPfzJgB9Kv4PWjZBUNb4phJS5qlem9UQZq5B5xFp&#10;/nyoXh1wMZ34RShV886xyhc8F/T3Z95MUpgSCHlRFMAOA6Bs/v0431C7HXeye/6JBHsK3p4E9k9E&#10;QIdq7B3emlpjnS4JnEkCr0oBiI//7LZ33333nXfe+eyet560JLAksCSwJPAdJoEf+eF/AyVu7dCK&#10;jv/WWEe11jsU1lbZyyAuXTdWooSsSz8LZNneOV/c2mT+sAnbbC8Xtm5TnY0wZZqyAc2WVpWglgMo&#10;n9OCLltUUcGyBt669//P3r/G2ranaX3Yvu+1r2efU7fuppPuDjiOQaKkWHLAMVGTCzbEuUBsgsGF&#10;jfgQxVI+RPmQT47KihUn+eAkdhTZOFJjt7ENAV8AicTCNm3TBJpgN900ikyguxObOHXq1Dn7ft87&#10;z/P8nvc/xtr7VJ9VqE5X1ekx9txzzTXXmGP8/+//Mt/neW+FiFH5lnfnAPWqps3A5zsZrAAfAUh+&#10;PZXtbHpnBqz08mOea7b/cUNNwHUgXjIlKMW7MSF50fSspiSeOxZdMuPBT2Ayjkz0viy5HHpdlfXC&#10;OZvKeplL+oxgoWHl82emCSI+PbmFC9yBzSPKDS0EuNQNQn/0HYOg/MMCiLhlJV/mx5IcQJEitd09&#10;WttrQwduZc2PsdZRkUu6OdiY0VnQRa+T+NBPOiFG0kLrAQeeumNZTi7E7VirEo4DQ2k6ECIhvvoB&#10;014ATrKQP/m5UH8S8kdMvpry67vJSSWeSRMG45wyOExwiS38zATPsfof21/gwoKPWQwv/EMAAP/0&#10;SURBVHrxuz5/UR+UZ7588+Wdr09ct2le/65fvXo1uMdFAVUt8rzx2eXzF2ThdAD/ZVcZPNEtGhDy&#10;/HmXQ24NYhquYpIBXrqkPAAP7t/Xfz2/c/vWu+++8+4dPzI7xHqECPGLVxKSXpw/9+rCOb3u48K5&#10;l7zOOa8v5llj7l8dzMLs8KOMWYWMMd/rLuMBl1USoX7VM2QWCTOp9vm+hEirxbZbQ0dzLeQwA0vG&#10;mcWzoeXTPcpasZy2gwk6fBCNYPZ7UvayC97PYu+88q9zPW7V+ba93nabnjwE2/Swn9qm7PSgzEeB&#10;AFfmaqvN2Y66BiznoV0s8DInnD7C3TI+jGkbfL724fBskL0syvKfiJTp3VHisjt2g7/TTY/3DNve&#10;4r4SMbLzMB1ywFt0WfI32rhuB6eR/1l9pz7ps/TWiIc1P6zMbrhnFBh1PZ/GWbCLSHl7uX3er27+&#10;yOnfj98OCXyyBMS/vv/++8nGeqUTlWmW1TdLu9uVvuIPCuCTZXqccUjgkMAhgUMCZ5fAV/6h3823&#10;Tg0rQwEspRn8X3NlNdrty2ivCHKdqm1CA8tltHbZuQ74eT1VL8tbtRcDsKOF1sBbHWz8yw0A8VPF&#10;Ahk6wLppNdemsFp6LLb6U//JH7Dn1aNZWvFUN2rssVKJBRhLr8DhueQILD4EEOoqKwOVXtDWegEE&#10;S6AF4x7B8/i4ugNC+WT1F3asnctGMaV/j8vCFq/QwPHRSJ3qvxUZXBTwBQqs7qyL4wKrQw3EQVx3&#10;iacADAreAUuhN2pAfJVq+rwp8+YGatg0HrFFt2IIlgiG2uyQxj4j+jhTLNLEsA893h1VFLor1Ok5&#10;L0hKpzYzih6vbR6/VgeNjnOoP8wNyV4XG6EqMT6l4XxDN2pM1JHLMEM7I/agGfMAGCPTuD0F8Eqo&#10;22g/UL+Mj9t13rn9VGLPz5ehD8ICnJdHRtJN2MVkD7YyVet8MUSX21VH5ouXhLMeKDvfA/9TJ25c&#10;v3HjxnU9SSxOzhcOIi+uXDAdYApA+P/K5RM9q8PxHvBIj/ro2QwFkKngSgT0UI8nTx6rIqCIAP03&#10;BXDnnTvvmAJIFvTE20uAxv8SS1kA4/wLgPy8XzpAXAB0gLJR2n0CLiDGeX9wfFCa83DWQrBU0XhB&#10;XdDfxtp4HEoB7KiceTnTGDDIuyXjmHiLMoM2A9eZyNo2jT2TsKcAdu4j7Gi+NhTAuADNrnGKOmAF&#10;0LM8c9N1zu7Fht5ZPvvTuOea+Lttkf1RV92TCLRviIpQb5y2hBDgfqollVcZtDUv1kAUhKzdE/A/&#10;4Q9raz4FlQHtIPT9V8aih9/kXk5RMRXaUDu5zFyNX7j8MrxztbknW0qe+lyx7CWZuQcnd8o/xALv&#10;Jm8egc17xwMs5qCf3fak9erWD3/Mm8dbhwR+SQkcFMAxQQ4JHBI4JHBI4Dspgd/zP/xdKJ1RsgB+&#10;tY4uFRCVbn/O6J2bssg5+57sNVsQ3XIoWG4F3OuUvosKxrFTxfR6DzalAiYbG1ogoBQMa7Ji01JX&#10;H2AA+LedGn15CknDKkwRKsOlEYpulQTpFy76Bi9jXsvdljvA5JQy5kr7q6YDnbGeT7Qtnqwx/roD&#10;52qjtwv3i+XuKnUXA/UcSwVvDLQx/EtZ+DfD+BJbYl2bgF5yozSjHA08iGNFs4iSvhvf7AWGT8+E&#10;TXy4O2S0xtAYmQ8FAEoqGWAJlPeZgYyThoSQmF07z6t9J7FzJwo9ruhKSnftmgrXBxz6n+418OOV&#10;FKb79+/dz3+ZRJro8ZUS4wtFlzlR4zP0mYoF3GDJxS7hLl78wcnIWaevLGnY/5mlwv/hU67oRSdl&#10;Jqzw/xVRAJfNApQ+SL5Asy0alWfy6nixApsNLTAnMuNmYqslIRH8X4NAB3Xo1jdu3Lx5UyzATXkB&#10;ND8/RMClKxcuyvlAtw4FcOVEL9Sw4H//V9cHLBGrAH9hv5Jl73YFDycDUEqAJ7dFAbxzWxTAnTvv&#10;SN6e33kYw4cFUKMvXdRye33JDibxDsif9CznA82vPEQB2AUggRBhAUz3uLfEuCRnZ0xbnjEstKGO&#10;PFLZggYWsiMNtN0brf3eQNUhAOdTnayM3fh3DI/UvQSQyCRffAIwnY1oDc4YrztZMnZga85a0gRm&#10;7sDmkGVrJ+MzHKD79ZmNQfsmXwJt1WyI2RyHy1jsxwZ4yyiwp84u5Zm8b+UwURFmeSFQ9Aaxt014&#10;t3WvfZvmrD7PdVyiIvdl9Ww71eo7g3r6uVInK8juT8PwnuJ79Ms2H2CAN3Jtk8Mm4/03TDej2Sg3&#10;kUPPhUeYeTBDlmXLKPC1xBAwuPy49at+/TcZvePtQwLfVAIHBXBMjkMChwQOCRwS+E5K4B/5Pf/w&#10;6Geo3NZzdnH+GwhsJGbwFmQBml8tRMtVFFD56lUTpgccLyC7lEhe7Hu+V1LrEICaVdsXEAp7EenQ&#10;Y3i15dVeAIByLrtDcFv7xxxdhFC3+qpyNSViJTR6HLtQuonp1PWm8KwFOkfPhS6hmF+RaGSIJJfp&#10;3C8aqRpEFvwfJ9zz57DkP332VBTAiqTQbatvBqauEdGdRyjubS3OKf8GcNXparMANnXodXKqxPlw&#10;g4qfYsePi8EkN1NSB48koIARDtjpRdMYVOB4ccfJI6UPM26A9g6R+97BaJsqDZ0qa79aFtv/iTHu&#10;rVs3b+ohsGu8K9O3eAAcLuxzURcGGbify2T9DR0ffqiHbOUuSRm0rRYhTOc+7EywEEJH1JzIrKYn&#10;hQlB7dukEUYaRw79ZIpg9MXOLwpAz0sE6noEbBZAz6lFVjO2BlLDqax8Q+hksFO+oY4Wnva183qk&#10;LolF8ENjce/e3Xs5NBCSCYcElaaRwEzg//KFS1fkBRD8LxbgRCxAvACIGnluo+YM4SRHx4Vh2JFX&#10;r9Q8ZwJ0LoCnt2/dFP5/553beiQ/hubUcz3X7T9RAJcvqqLB+csXFf5ApAAhAJKRMhc+1/O5V6YA&#10;iAgQuCYjglE2bgClAMyzsL4AgjssHJIM+/kOTxfR5n2m2KmjTkB9D3BejMZ2MK4ka6N5mwIgqoCV&#10;w+dB+ssFZc3vhV733gqrPdNqPk1D1tppdsBMv/YvEtgkwe63jnZjsXq0b3VwURDZr1YbhsDl/p3z&#10;p6b9dmrvPcQvWzo7uv+/0YDuq4ngWH9aI7U88GnAthUXJFf86uIQL2zj84Xz5mmVUb3+vUd27+fn&#10;bDkzjZYoO3d0+tbGDmgFeOrHDHdGHOLQFE/FvGTIF9DO76vfSYsy+tv/rr9vP3bH60MCZ5HAQQGc&#10;RUrHOYcEDgkcEjgk8GlJ4Pf/I//o0urQj6TAGUzgzLzT+QTJjCkNfYRAtrzN9lZPOvL1zItUQQ9O&#10;unwFCgBX0nWXKMSbBW2v3LtJS+sbzSwiQJu0Jm38b23V2GAsVb3+G9Yqdyr/t+zbowrmagayo1pK&#10;wcR9HIxuLIU7ADnhUpWt+eqt4+eaesbjGvt25LlRALUdvj4Xc29qwzkf9aIAzhuM+XgioY1Njtxt&#10;FY4aS8H3SaVeNGCRjokVCTN8iwKQ8NWYfNCfR+CGHkJvhBm0LgKchp8NAjK4iXoA9Q+Swbwngzkg&#10;LmXYFytjHLUbtj3pE+qmhl4hfNWg06Eodxme/bhzx+jz1u1bOcQD1IEh/IXzHChv3ZOngsdf+9r7&#10;+vf/+9rX7t6963z2Ph6r0YNAoB6K6z2uOcAzAYRha4JwsH4uJ4tcZLKOiQIAD8RhxN7+bpBx+po1&#10;enFVofie3VfFAjBVktDwvOzqBtdPnoifyBKoE37zPYYfWyOrTzkEwkvKFMDdjz5S1z66+5EG4tZN&#10;CUPsyK1SAB4UvABCAfjKdgG4clUUgLwAzrFk9ayLZ3mWkIIF0IMFSBZC8yeiKkI+Se63hf9vexAU&#10;ksLj5fNnseTbBUAG/yuXRFVc0POVS5JcIgIcFKArKnOhHmYBQgEI/PtPLtAOPZckjvibxHhdW+t+&#10;4Wehs9w3ThAgFuwXrmmbaG/QAPttY7Ope8lAuTTvQAF2hz7Tovg7mPI0QgS7+zntLD+485jfweVT&#10;rufu4sB2GCTmXVdQtq9T8J2lFNP2mzv8QNE2bW3F/J51TE3PU43phjYsBDfWM1C/ED+3pPtDAbz5&#10;k9Z4Ue+ON5q4F/18Pmtwx8Zum3Y4n11KTXY3xLUyKW536MW7DW6NoFXb87BptHfolzUK6X4pYV53&#10;k9z3y9ugEowk6Cojv6iXoYTe/OC0Onf90d/++94cvOP3QwKfJIGDAvgkCR1/PyRwSOCQwCGBT1MC&#10;v+8rv7da2HLfHPQmfUh/QnHUsQLZk7NtMz2BJDliiiwXQNR7qjI5Kd3uQJ/yv02JNDQAeRqfjR89&#10;5heUWDzQSwFI2YuZUUhj6YDmBaz6z6HPbC6bART58Cmldiw/vjDlBJKc3xrzeFBfXi4AGNxyBeug&#10;0htbgf35i5AdDWhvBQIXIcBVoPbk/D2w8fLlejakS7lhAXy08k0qa+QnKYBJmT3aH1Pf1mu7Esi9&#10;PLBV/3Utgh8sjQgRpVz3dJVEKiQ201dw2nLGxvaGDA3egNSRYMB/8IQyIyxxKyYcTIKBt096kXgG&#10;P/SB2/I71/933gnevy2ce/PmbQUBrH7pfEp8Tb2vZlDQbRy5/uihnpXFTqZyoWUZzQW3O7kq5sKt&#10;jKDHUDNQfVhxFGk/vsPJWImSjzcDoChlHWtMfn0uY2Z7u54LmnKW3Q7s+OxYjlpc4xISdJ1AgJcv&#10;4+HvcVBjPCuC0uFo7OTQ53qPaBXZAcA9u6dJE0huYSkQoPPWDXfyKGUBiOuAEgHq4Rdqvd06MonM&#10;8LRSwHimJCAgfh8xx6/ymGmSaAazAOFgkpXiqSoLyu8iSQGa/0+JBC7LC8COAKaPwP+658sXpgBe&#10;vnh67pViWOwjoJCB8EJJB6iPx+4Nwi0ALVeyr1WpD8aLRh/erV+9bvw3HjHdNKihkHn21sHS0fPO&#10;Xm7IPROyk5gPz8axXHUGbIcp6qZTLO1p38SKHq7Mnt06XQ1ZHGXaiz/US82xneMUXuUFmrX97xmA&#10;4QK45sfu/VAA0GrDdG2oeE3dPYEHbm7HuWg+Mb3Y2AE6tt9muumGvFg0gl5n3yjrCgUAbwhZ2cgj&#10;hinBOMOASBqJiopAJac5X4Ez4bhWxBQRLI5hKbfCckV6+r+LXdAazPwgBWJLT8B65ZfGbs0Qv3pl&#10;BiwsmO6ehoSZTRXV7gq0l2+N0jndSpvxM+Vg9cff+nv+sY8dpuPNQwK/hAQOCuCYHocEDgkcEjgk&#10;8J2UAIEA1ZWiMaGccoCjVoA6Sh46YvQin7mMyW9QADon3tlWDUG4KFCNE4imNgZZa9TkRSOXPXcH&#10;wQPweK6GbcTmvOV9CLT1AJnXJUHnL2MX5jK06gFsQy2MJV8AzXnzU1pd7Q5ct6U3NbIcBTAO6jWr&#10;ynaveOrHj/0snEZMu8LZY2F9Hmdw4cCAAP94Heu3TpTl9koKE/qhv7Ymt1K8Tcfp/h4AxP5fGFvE&#10;vkYqOqquA/8SV3BFqpd/UasHjJM1sf7Rhu5AwbRhD1cWMG4zOhOaMyte7YESEWf0aDu/65kQdJ6n&#10;kpdfpwyjCRG15PNf+Pzn8//d995zGbrrN1KO/oJ8/D+Qm/83vvHgwcNAdKOsqydX7SSgIPU771Cy&#10;jszfyghoh4Acipwn+F5HAs5hLOzAr49b3IHQ8B36B47B9jrgcIBW6ZHwATNbrl7JVfx80tnpdI6X&#10;EKSgrh1DesSrggSOL2SEfm1iaCiAtvG5fOxFDeRdZ/WT4Txj7SQCzx8oQf8DP+n+6bh9JDQPXdMy&#10;k0ir5LKzJ9r530SArqAkBU5G4FSIw79YdDhpZBQojGYKAHt8Ej/UHKoXicZIPMatm577DhJ4omdn&#10;BDwn073BPCEAQugJBEgiAKcJUDefigXQs7wALl+2p4AemnGiFl69UDaE5/qspEVCxZIeGUWNUKpZ&#10;erGqsyfJCCkxa+jinODQGIll1XTXBOVk/Zd1vlQU6HKC+jFz81wLPyh6kwwm/R6JYxlKDB4I4y54&#10;b5g7qNGEfoRVM6dkdw+OQeDLNN07h4uMw5BLdSRsJN4katyga3baolk3pE3b6rOmdzvT/WnrN+4J&#10;+x7R/ukH5vWC3sWJLAwNmp5LblQC2874gXkur9vGQ6glTXQOA+V199J5TIcCsI8J75vtmgQbm2i1&#10;412+yKLS4tQ5joLKxNNFskNqqelHp4ReLApBLcOzg6O3zJdSaAcvPqbJoqU3wiuMNvhea0DrTFuN&#10;HmrnTeXdcOqNm/JQmlPWFpz5Q7LZ/KfAbO7izV3n/fbf/z9dk+p4cUjgjBL4VimAi1/96lfPeOmz&#10;nPYzP/MzX/7yl89y5nHOIYFDAocEDgl8JiXwf/nDfxh1ahnzUWvQPmuKjTFzgf+g6FNm/aWTgU45&#10;FoIdrboemAOJJ3g95kIDszlMGSzVfHL7+4rRljMK84zFpnnm7f+sa+TmxjjuRdmL2IMbxeCc8zAG&#10;aPBowbpK7KjYtJMczh22AIIifLE4JBOn7gtKuaTcnr7L8xY3uCz905nZwgIs3IKHdu2h0Z7j/K9T&#10;nvjSNijbXxslfj3vvBjW29bpkbB+gm7sN0HNshz6FA6+BtKB6hnKCS2YeQz4iPzGzDz6L0xN8URA&#10;BOERSASsyQedabAFBxQQHvyhhyLx06ro/xenXKMzJty5I+z/3he+8IXPvfc5MSLk0pMUvv71r/9n&#10;/9//7D/9T/7Tv/k3/+YHH3zjg6/r3wfyiZcc3SOluFPY/JXLypH/7rt39EG9L+ZF2fPldY+6r1aY&#10;wOqMaD08F+3zCI47Q9oFVM6UC77CO93G/1pdIzymjqEbpQrIYJAwBlM9uqwJCWfBF+IV4H0BD6Ex&#10;SMCJKYRIy0LQ7ZavjBoZ75X8zUspsNztF/QW9vaU0vspCnhN/RXkXMtT3eiiNLBnQBmKJMs0b1EE&#10;vGHgQYnjaGKIyzTOdBV15SyMoUqMx06t3yxJwiaKrXPDhbqZSuGD4jUTjKymeQqEcNCLWHXJeJDR&#10;iNND9pBuO3pNeJFaoD+t7Ug9wo0oyNl52vhAjbOFv0xdT8Wi4bVJ4I6yOQtADURep0IOthXAOkjj&#10;Qz5uNmMvNugFHEg4bWMNSqksv3uv0drCN78PiYiOs4IhGiqEvoajo0XDxDLKtLtsRifqrsdz0dkZ&#10;shtw8dxqTb9sTdl+/N8hNo5BUkTNhNYQYFN/G9eM0B9iMh+beVbbS/2qlBwi4OSKo2c76NhF52He&#10;4fhIIFscqa5uVsnXfKxzHj826jZaT9N0c9fBMPF1X3tJaAm7d20rUKzSCICFPHEV/orJ5uaTu/tt&#10;Hi5JgcrmxF6bXsjJRc/qrrxt3MSPPtR9vVSTYFM0zfYlw3dDVoDlXoqG776kKZ24tl/7d/7dn0nd&#10;4OjUpyoBfRFoOTDPl7KE6rWeeaFDU/koCvipDsdx8UMChwQOCfyKk8Dv+O/+9wCc64jSX2s/MGh9&#10;S+1P278Gni8IChDVdfisIf1Se/eO+oTpzjfeCjTQpzoMgHN0LoDomPesJvqj0vtdx44E+7qZzo8B&#10;yP/1Gj9SV3DH8TQuptLcrPcmZFtwvZSB+1DMO6GzjdeP1k5LbN4eGHNJmm2KuD+RVmtwKMuVIt1P&#10;TgLiQgE8e0Y8OWg6QRG2JOoKdsM31WBfUtLB6Z9OWFLV7Qq9Eim81/BjY45hfROIiY+EYFjl1fkk&#10;YnC/E1mBNVHXhDgY4NGKg1sh+yYXqKMrCAeEBYkQ2OsK9tuJO6CRkYzCYgP0UCjWbwKHnaTwyvf/&#10;wPd/f/6/++67AhcSnUCBiuF9mOOjDz/UazCQ7q7zHaSewAERB1/80hf1+NKXvqg+/vwv/MIv/PzP&#10;61mfIZxBErHQmsPB1urlqY0A8jDyjwOv4SlwNiQAxcAaK7IyO6oPHhkyWlxyCsPYKM0IKHg4ZRb8&#10;0CxQCgBnAXj6pO4DkUMoAENe3Sj+JYYjaqvnAbUh7SBDpItNi8ZJSX0QrqT+DxrGfC4je+Fi5th1&#10;PSskIKvUCQICSi31yD+pKxKn0GwNed9Slc9CUlc0QKHZOsbceuVKAgEyd58/DaFAen+XA3Cov4L8&#10;z+uziQi4ZKcAFQKwp0DqAvqv9sdRC9QZuQbgBfBS3feUzwol64Ybo+ka9mi8ACTZK1pA8YbAF8fT&#10;OBSAJeXzg1z1VwcQDVvT2caP5cHteQtwWwRAhhj0PxvOtIWlXdgNFVhHgNl4tF7058mt6DHt/bHb&#10;gxqzWtYGpd+8DcUsrVOIytES18isNT5w3T9NYWx4k1fV/mE4oCF9txKgkz9h95X1xp7cpY53/PCD&#10;XrppGc9sruyva7sOou6+q8vzLbC+CHitC1JUUpE5wtgLw4TSCj6Oa4DN+abNRO70W0AC1oDKkSUG&#10;f6eJaTrUZ0/Fs6UIhtODipji0AuA/6lvqX4dbGucxKaT4XR2tlAVUK3xVqDnJtzMRXj3fqw37G3j&#10;mhjv6OaVL8xS6VOWTw/4vrALzZXz2/7hIxBgNwuPl2eTwLfqBXBQAGeT63HWIYFDAocEDgmcTQK/&#10;7bf8vetE1DgAP4AcUznPC+QD+PdHddM9TpWX5u7Ya70QBBx+H5AvRXPsPtxuFPX9Fx+GuKC2aMSt&#10;PWbgl/RjQbnxmrY6qJNjuU009+6Q9nbfLqByArU9KsZ/d0mXxuiY6FOF0A8jELyImS7iMb7SxWNN&#10;solLhzGV76IM7VcgIKIjJnu/aQqr7bE2gzkFhXAvtupPUKyxTiJpOaJ5F0cvDkVvqg0xwkEBbInl&#10;FuTQH3WDcAp+Ggogdu6p19WhhIaovh57of+N9jyBBjQGUJkxuoDhnxJ0sWYng0PLSYKJdP5WUjF2&#10;dONmuf1//w/0UA66r31Nuf3eV3o/RQHYDhkALKkWlmREAiCMut/73Od+6Id/6Id/+If0X039j3X8&#10;tb+mJxEHawKrbR3AWM5ppqzzal9COvyQ3EFmYn/CAJQC8Dwf5AVT08nQzASGojaYxwVArVr4X9e3&#10;9VNo6OFD9QHHhwbAdOl4ArQxcVUYQXZZMeJ6P9jbCFw3d5L+HGoG4Ff/deGrV6/baH9yXZTEqmeu&#10;8cFwrWevA6iai0qCILCNvZoSDnai14u4WoOxru2gnbypPbZwGw74YFm5cqVmWgsBnFy5dPXKRT2c&#10;FdRlAl0y0IM/dIArCzq65IWexTqEF0imRE3AgZt1Oso01vt1sYifPBAt67fxLFofZrhkOo5J1+sG&#10;sD0msvwa958CQbjFngSQ6/DuwgaWlbfMT4mn5vE3V8LA9Ec2qDBZEsx+c22cOPlKhpvIgGalmgII&#10;usYnJHsXpy0jvTrrJdZJ48IWAf31Beh+QENm650GlBdAAuwPGyGbJQ3+Z0eafWlChpoN1Cfp2mz7&#10;7Py4PPDMYuDg60CH2pwd1E9atuPX4OssHkRr3mU+VOfj5nVdJDSHG25WtstRVnf7TMU14blIAafA&#10;TBrMrLXM9JOTOoBke1oSzkaT/3yJpN9s1LCcGYJX9m9wuFb3FmpnhktqvJhOS24SE42KNsq1uPBs&#10;Dpk8a1uOMDu2+UY495v/B79vPx+O14cEziKBb5UCOAIBziLV45xDAocEDgkcEjirBP6lH/sX47eM&#10;vbfK2zKgRs2qlTLqOsjWRpBAR+xXfHLgzuiI4KlY1SZnlA3t0dW45ngfoNZynWrdy4t1F1mQmH0c&#10;zWOXjmXZubkoRk0GKqfg4za22Nf3PyRANFgbX/XnOMHaE8A4Ov79af9mBoNjwKK7a5VvjfeuARuB&#10;3zEaYmPEhDjR9W4E6jJY3o2MiUzNpC87oSHnlbPdOCgabosmIJ8RDoH8NrWt90eoluVwKTHcAVei&#10;edd+CGooJBzLKML3mzsX6A6t32E0caKPrp0BpCBffeaBDRvyL7qGPDK+tdIdtf66YIFQqAZAIgxm&#10;MFxT/5lWvgqjBVCICVUfS348Ja27qbM+cKCAsgd8Qxdh8HjyKESSmarNokgMg6VxyfUakvdROLXd&#10;2mZ90Q1QSJEvjmH36I1BueUcQjMw+TGwNvY5lsYQSfY7SYh+hD8IH/cL3sBMGjKnJlkZZx3ZAfFh&#10;uiSpJa4pAYEBsOWiCILzxmMC/yV3Mk2DrDNznM3C88IgOfMlELBpJ3IBGh0vANdltEuBOs0ixYea&#10;1aMLU7qCpAVBsERMyGkfp/40JMZtXUk/bP0X6Mp1cpOu1SzzhFJPNc103VkJAezAWjxLvLfYM6dI&#10;DghuXsphNT2YSItSWdRAXLyTgQOyICQVpMpirBwtsqVraANoBquZFB37WHL+itwY8fIM8GeSOs3x&#10;Xdgf2STzzmyWuqrJqADQtXkyAWicrlkqtNNjM90zjd0ktX2OtS+Cd/cAtc3yR9R33zSGcGik5DpJ&#10;DRIc/huMFCf5TmmW9mzq2RNhc+214umWkbXzS3z75cajy2Xc3LlEavgsuAMs+ZrKriMzLjrZEu3c&#10;5C2RuR0/CJ8/xn+v+6QGxH1g2AwTQ2ZivDhVnSI7x/oiyWxhMvUDL+UF0J46a0viGfQsKagBuoUa&#10;JsZBDgDZWG6Jo8zUjuPPVC8lCIhYlT0botUBv/yrfs2vY6c8jkMCZ5eApv0RCHB2cR1nHhI4JHBI&#10;4JDAt1kCv+U3/9etscXnsf+w6YIfbYoqWMf5m0MfCcADfPXAiD2QZ+ICouFtLq0Y69Bb86Ka9SrY&#10;nmuO0+vyea1Gig0O87jToAkMJV90DDtOY66rjencldNJv6dnxyGPVV2nOno1R5yrayFsgrv0aVCl&#10;bzgupraP1z/WPtWgHfCAvQPAsXHJhlGJJQ9jWrwGxvRmDFBH8LiDR9nm9BXxoAu6BAPmN+gDDkO1&#10;gRjgSUgK/hQNWKnabAwHohnAYplcfsQ+F2gV8S9luWPbvHkmMqBm8tx+NOzWGjbwt9RAR60GTu7H&#10;e0ELNsXrWZ/+oR/5ET1++Ed+5Itf+r6gM+MG4Yj3lQzA/z9Qtv8tiEBKdlRvPclQp/CB7//+79N/&#10;DcTP//zf+HlHAvy8igLQfax3b5hkQcIORo8vf7wAFCriQGQ9Z9rjNr+nLvDJSBD6JZVUYKLbKX5g&#10;ucE5XgCGWc+Uxu/BwziWyOBI7kDNO92M1ICzaPpiWarN4Az75tp7ElkNr+flNeEEfT5uaQSVng9/&#10;ZjUzWSflCHBdPMOMqyznr5OBwvBVPVJvM3VUeEJZ+xP4QB59QzhTZ/a2TkkGlWNIIoIe46RilEXC&#10;dnz45Tlh2/4rGbRf2Qvg6qX4AkhOVApQu18/e/JI+TGfPn30oqkERWe4pmDKClBfMHEI9n0pmE5E&#10;ta4cLiycW2I12IvyTnYCvVATm8D9qda4Bi4YdXjDWRxOQjFgeCMZWcuZjwWzTLAVMWESBMIC+O1H&#10;C8Uzr/KfJtFAr3HmOuuIYTYVOBZ+X88LDAcjVhL0nD10yCuoj49ruhOFrPWu191Ia/5elu2sx3Rx&#10;GNfuvezDel74Xy+y7MKEiHPcJqJJgR7mI/iE17NzXdhZB7cpaB4qYqa5DlyJm1JaoM02BSzuK6he&#10;XMDauUIS0cHLIrCCrJ1pUldaPgxhNmHeGK4wcq9eaWqnTog/4hWkepu5VMQAg6W4Etal/7VPEIcs&#10;rwxGwhxC6Dx/YQedh4/krqCohVIzz1XD8rVpSPkn6Ee5NjvXqOrHDFRkXMegRNkMA6s/NOVnvg70&#10;/t/xX/2ta38+XhwSOKMEDi+AMwrqOO2QwCGBQwKHBD4VCfxLP/YHUadBkhuiy91q9cJOuZJEx3KL&#10;kspHMBItGzr6qLV7Ke6KKn76dPD+zsi8w66AN8zu1arRCyddVtVn33IF8CoUWSDfOqJUU4ypMu8Y&#10;AqHr15AMhFa8dK3T+ouuu3TgKOWx/sdHF8BrTRJAkDYZDqQto+5jM7Spk5MMI8Gfqbs2UkkjsCjH&#10;mgV6t0L+4pnBiEu841sL9liUSGFDoedEYRSMYEButP6y/lmJLgoOWGEsgnMi0iKjwhz1qh4BhTJF&#10;QIZoY1SEX8hnQUDjWB1gD7fRTA/GVzOFKBi4+dT7DzISylTo3GAPH9n/XAD6uqPZdQXRM6kLeNMu&#10;AAYtz9URG79dLMBaulF3dPRo7DeUckHylFuv7P8fffiRUnqZxMF5xZHmlr9krFmnF9biw1kw+uBA&#10;PBgiOBibeokPCUCsg/1LYv931LfnZiZ7nbntZn9hLMW+32agfv7cNvJgKWEXBrVEwJhqmWCZCJh/&#10;oZHiLp66GM40EOKKAhJqdyZc4L28AILv9bCLAQuDeZVSFiIL3HGCWIz/J66D+pQz6s69R5y1PZ9b&#10;0UCN8Tg3M2UDIQisiIRhCh2fTw21rJpGDelvWn0yKtsq/PhxYvxdaj0Z2Woar+Ue1qem8/lrrLMY&#10;pfVn009hJjDiO21dwrZJOZd0CUqjiSXbT/MwTUIejhi+9Rwr9/ZrJB4r/zyN2X/nWEDmhboOkO4h&#10;wu9A1WUgW2K2nZX7Qy9WEBCxOvHViVvBJOHT+RkZzzyNUT3KBdFdiJSNiygDoDEUHUxpFzsTOAt3&#10;PnCahNXC5VN1fkgmv/jEFO7HPaLH8H7ec9Y23symmchxoIKycG0UvibY6PAjmOAdqGKzOK2FeflK&#10;Ek16BWsdiwJIJIX/BVGXOsk+kzyrF87jlkKwjX1PQp/GySWcYygAB/uIGQw5GBeAERPUTb5p4LTS&#10;SyUN7bTR1GlGjecvdKI2E9XBVIaRz33uc2IdXBPA1UlOmvijjgCNUFmhZHqBfxIsIa4B73zfD7FV&#10;HschgbNLQCvo8AI4u7iOMw8JHBI4JHBI4Nssgd/yo/YCiEJZCoDXHADC7Rhz1Lh+N2XA0h0HkvgT&#10;OF3iaRq1qcfefaBabdTd3t+3xyK3sQyrzxOMKy3QztJ6KIuYNEUghf5J/ds1f7knOJk8yqhL0L9+&#10;ndBtR3CDOe2BH+0Rg5hBVEWy7D81Btp6PA7D9ZxI9rUCy2iqA40XJ2KcpHMWyJFkGh3vAPXL1VvL&#10;emw+vYs90OdLt0TJTUeDsex90L8AGxCUoNm+CFmkO+B/d1plvJV1XMbgAhM+Fi2bou61gS4fjRAX&#10;279o9jgb1DcEKoBKc4niPicjvu34P/ADX/jiF2/a3nf75u3baq2tifHLEKJoagHj9s11gStCbAgM&#10;piDg11QYUOBwTLOuDR6Uk0jyQNmUmSQEA7Bc9GUAFqoiqGTHE4D/N34jEfHcmdQSwUVS/YuthVVf&#10;vDBATcCxuplE/uYtdFoTkRmXKjFehanplYppBqmJhC9fIshDSkn+mwYJhBLuniyBLruYGP7r+oOY&#10;N8/Ygr2X+L8LhcYJwPUs9Sx3EBnRkyZQYf3JEZDnOAFE+LduLV90AaZ0tGOnJUYOP3tiO+REwEml&#10;GVTR0O87HaBcAPLCKdvPqcravYd5PHn8ENYkqTq3R3aTFzJ8+zq+lMsNFk1m1BzpcOE8TtjqgdEf&#10;J+gD0AFNB4hLw2KxNi6yjkkrcUmAMz5OEBgtlRknnBBDPLuEAXtXng2h+ZXNhOdJzWGRzCbpnWqP&#10;ogPis5dOPL8RrMzGpUFeSMAeVW9EJ2ptGBKvZb0/zuZXwkUyXRYFABEwq3EytuxZV+YRXANu/yTX&#10;yNR8kmUK90Xe0JZkHIrB1w7lBO+kqpMrP4MG2avIgnJhix66ib0A4gYgEgYWzlJyuooM4NUr6uXN&#10;W8nud/OGRL6iu+o2kZwty99EJ4gpcEh+HAEEsiVJ3FKGC/H2atTt6/t/eLGhc0q5eHeeiBCvvylt&#10;oJ9P+kWmgi8XLn5BpUlToPTdO+/Gx8GLWn1kmyi7G47QK4jtNZtopiMxNfUC+NLf8Xd9m7+Vj8v9&#10;CpDAt+oFcKQD/BUwKY4uHhI4JHBI4JdRAn/vb/5vVLlBxTn9DCqu5lQPUKveoPk4fKac/dicUYsA&#10;YbUQRQGtOSk/8Gzn2Dv8w0C06+i/g0FXq4rXpLlfVKI49ExZl3BPRX8/FalbUP/ypc5LmXX9f0d6&#10;3rJfERiK3W/UcSuVcXJv8jLsyCBQde2ZzJuJ9cWQD8q0J2utuc6qNQfVBwMqXfqO3IHOeOcUd8ly&#10;Z9d0NXmYlvSguv4E4cbxeDqov65oY/sed8SwCpbHkYCXwHX7wYnJPjDyrVKbH0SRYzgbO6bf6HyI&#10;9rvcs2M2xz3C/5abu8HoGqdUY3SehiDI8eGVK/j5O+++61FQPYD33v3857+o6oCf/8IXlYiLmQP0&#10;wt9Ad9FvBBirNcIycAT35HmM/3EO/SnwpFCf6RciRtEQTW+md7AGy3jsKAkb8ewqz7CWAgD5QgpU&#10;TpZWKkDsrd7J7BBfErc2/W+yeqUcf/GyFMD160LhTw3CXCxAIz5GdHvW6E3+5OCIThG5Tyt3Wpwf&#10;wlS19sDVq1pvTFcVHJAAT644GeHJ1WuSUdgoc1KavCEV5AhgCsA+CClboJdKiOGSARclCyok+tkO&#10;Fkq5dkP/brn9NhEbpnYJxtqPYOIcE7Pva0C78hHoT5oP8olQknw547g6gN6/f+/ug/t39fz40YPl&#10;/586AudFETgpoHRYe6Q/l9fBuVcvguEdI2DPbbvGJFTEjiFXkwNOSRBCPXiS13+GsHvDbmb7msx1&#10;USl5kTm/GZk3xyFNS8I7JATjvRAiYQHqrA9E7kbi6Rcwb2HoKQ5FcTpyXE8PiWZHAWDJ35xLALG6&#10;6qSge64b4t6isdbJE0EPBeDSDHqCAliO56wK70dz6NfdJkNFsVIV2WSy51LYj6z9jx7RLfqHt3zT&#10;G4Q/wS9hKADvTSFh3BrJqhFiCX9gn9CIaSvTIkwtv/taWqHm/GQTfTtiL4D42qu/KmDhzXNStfYi&#10;mnp6P8yDg2c0H4P/TQM470A8kEwIxw8isRkvk3qC7e1qI1iSJqEZNdK8tV68+MrOuVxHvyReOTLo&#10;S1/6Pj+++CX5ASxqzDMn9ULwowmh2QivTDrGxBlnI8Ju1Hf+C7/+l/Eb+7jVZ0QC3yoFcKQD/IwM&#10;/NGNQwKHBA4JfJdI4A//K//qwvCgEUOgTcHdIHneG0hLUXECRKP6cUg/AoNxYMnSxwR34xNqQ7wt&#10;nEU6Cr/0b0myHtNpfzosc7zB+ZCfgo8awYleGahkrNTg03gtT1pra/ZqfXReuY9K0exViZAfVTXJ&#10;6nMEEzY1GgHSQp/6no6xPe7+QIW4djuSPBYqwgh2GntqBhT8FmFGpLZRj8ur+QupshMIUA0eg/AS&#10;ZtCX36EiFYbJ0d4bLDBKKV4LZQGMvhPLjvoeDRrAuve66GujOruLj5myDu5BhU6Zp56By4NJ+jyh&#10;AUHpSz2P7byQGd/7ZIofN1+RJYncEOaSIOKtft5mZYUAOBWekzjIqUNOwzJye3Bv3tSgC0/oIw6j&#10;OHdOTI2C4lN9T5UDhDueKwuZrkO3HXrexiQ8I6IMllUwfJipQDvM4AbDdvUvcDkVIy4bLzHKoXV8&#10;SoZTErUsApUTmk/tx6SvC4ejeybHWJOH6VPxeLc9Vo7gGZ/ASQNhQrTtnk3Qu+4i2WCEJRc6i0ur&#10;a7mLa5DUT0IaTL7gXj6ZLZPhzUQH+SrK50UOCS8IW1XqrgUP1Cn9jbCBYH5fmPoVgd1weTAwds5v&#10;pHXWN2ZkyMEkxXjpImsZGvV3l1dP59Sq6k+FPCMKoBHbiTBSL4Btum52nBBACQypCClKnzx/uvXi&#10;+cae7CZBDfDhUHJGnBkaML2bwcYWvEymRvxWPHWm6gdnbpMehByXn6YiIV8BVnf/tdPOQt82SZZx&#10;AiVoT1avoPslIjw0yBqNLFo3hAlGEYr9DtwGwyrMbrO2OGjYOLskbuUCmSOZpJJeA54IxUo2xjJX&#10;rORxmOqGpYImmb1+NODe26mM/81vMlIltEHxL7gb2B0pMsGBJNMs7hYhW0Ka4IkD+QD/wPBr/idr&#10;IJEvbPqUAnAmmiSiMRHDOFGlMtEn7Itchw6zNUKgZo51pnU5xDFpLQJtvooCcOGBm7d0y4QneDSH&#10;dyFSaH33Dde0gmG627rIi46rd774XfJtfjTje0gCmr3fUiDAQQF8Dw3u0dRDAocEDgl8D0jg3/ij&#10;f2wZ8/fu+rwOoFvAIfocGZOxwsRopTcx9kIB1GIVbRuYLR0rtd2V0O2dVl+KoUcl36WBWQ2bIxnK&#10;/DvuoPrvk+bIp3WkirOqOOnE6zeFFqU9Snu2qhp0lOaSSV4mUKtoel+/UctN7xO9IBtXVc7wCvKI&#10;FgCT/qoxi24aHfeJQ0mlYVoBD2tgYyjIQjnJigKiOxZl2FaFKTkm1FIpNdEFjxWfT6J1nQYAC4An&#10;dH3K7xWuFDxMYoRoumOtTOUwHls2Q5qarPRGs6EswlpYPw4XgB/r/Ko/NfZ5/UgGP2OGRR+AdPKM&#10;gQwE0ZJzaT3mP4v1+nW1QJ0xv2CInqKCrS9n/C9cKBVdueOUpusbd+8qrP/h40dylzeMAyjbXH1F&#10;fgSiBtRu6tTZN0M3TbV6O6bLI0PQNAjWBeiwZtc4ZxArCkMfNM6WxPQhzV8zL4I3q+wZsexM37p0&#10;BJhZomA2N8TYSHP9qkkB4/9nsuIn0Lg2UYyoWivEX/T6584HgRXqg7cMXNTawSdxhG5UjVdK+DBj&#10;IBnw0yzDILvBM+Pofezfr2yPTfR/cpwb/McPQNEWRIoHyoegyrJVx8MpUBjDKf7ESYUg0/UNrkwb&#10;ObjapnmcaYzNHYivG8TwG79n/B4GgnfWplBEqJAgsHTUc4NZSQ9jOffEydXrV4KJvfXz4obw2mCY&#10;TAOSFGRDpq9pIiBkCY5h3Tr/yVgZqamDRBWB3rOqulbt/483hDGzWEI8VYDi9WWHIAATNtvBYoE2&#10;8oicEfHQmfgXEzRBqJlPkGF+dtaGNEYnaKdKeIcPM3RxpfH6mI22LgbbV8cgUeqR+o6etCVz6odl&#10;xwRcWlqwIPEwyVYZJrPESncp7snVylK4wclvTw2OThPIhZXflOz9ebyI70n4Ly1Bo/QSIhYcTjNQ&#10;WP0WmXoo29cD11J6P8W/ZM+YQ2EwdoFZm6rnZ9ZO9o8UpnAUiHcmz4q4JEAuMHGzSMtB620WJitz&#10;0XP63lJ8ghaaFnV8uOqDVO5kynTU2t+N8hSBGlY028S5cwcF8D2g6Hz3NfGgAL77xuRo0SGBQwKH&#10;BH4lSeBP/lt/vPbGtzD/24yAz4zSCdbjhbVqdFMpoNipAyD0cZ0jxU6QvgRAMLw9PQfXy/PT8Pv0&#10;USKgHqG21vT8EAAQCU7gZC8A+RQk238BhjXbScdmOyr4Xyq2GiPTEmEIFDJzhrn4FIgBEA0hxkGd&#10;McIRsMwhm6oMmw8f2IcWnVufkhpokJlDimgJhondxdyImRb2AfBfR13wP4axFFqbv2ELxG4dNdcI&#10;gj9CLSz4b/V7jPlBWFVDCXh20LdVXgOcgAQncpMNPPA4OHLB/jIBAfn4OyyjdjKjWbuHAihuSHw0&#10;FADmbFo89INpDOXqI9WfJOvJIKybEnFhPlrIQaepEYqlkBlf+P/De3ffV3G/Dz90Aj9dAyCq3guJ&#10;yBX88uW0XFDfZmid4Kr3gugXzhv/h7nABK+/ui5ZUIXBu3rtN43/dY55GbvHX1HzNMp2jA8A9igF&#10;pE3SgEDD2GaRuq4N/ref8slJ7P/C/3axjpmRZjlLH022L0mG1kP/+txKTacPBlaaCdGIjReA8lAo&#10;B1s9JzQ54yhjtxfxDSsXWvA49vYIAHpC81CDlGQbg/9DNqQohqs7ZmZ4urFa5VbAhMhh4il16T06&#10;qUgv6KebhhTw6iU1I/XjdOyCNGJ6ZQmY5gNLJkrcLTTt4Fl7Dm8a4yTwv58sc1MA8f/HqOtJbutw&#10;oL5EqsZk5nr+6jVZ+PA8BzGGYwj+qqG2/tlhmSJJKIBwY0MBAOnD42WEszwc+B2WJe5CyzUg+N/j&#10;5J8bSDZE5toKqUieyKJuvAly5AbT21wcBjXEIl11ScUFdkMB5O1kmlzG/L7VpR2WpB4kIPZFdCyv&#10;ARhYtwohlTkJQ5V5KieUGP7ZoIZprLdSOShRAI5LoiReiu6Fv2iihDJiQddm5VyhMDtFJoKTucKG&#10;uHnbN4f7hEw8FnVEimd/WSTF9ntnxtcrLG1DYEIB9PvEqSy8hXgAwqFxASN1vAogM9mr1EtoIyat&#10;7p0MnXJEO2kty3yH5V5Xk3HAvEkPvL8SpqBH3rSbEqEYTLxt5s3+e3J4AfxKUpm+XX09KIBvlySP&#10;6xwSOCRwSOCQwN+KBFQRYKXHJ00U+LbqTnStGjxqM+w7vG9dEyUddXMOPDzj+r2yNxmLRCHesiuh&#10;oSaFt+2lvHB4fmysywsYd+o6VXPGyjQYQ6j9iskAP6Y/tU7X1llJ0/aYbOpo5VIujXtJWCDH8uQw&#10;V2pABbU6Z9STJ9b/5AKQUuQyr9qD1LDOyKSh76QKQDkHkSEHqAGjgbxdJb7yiz0qVlmBzID7quvW&#10;2a3LJuIgSmaeQX0F7f4jbrSgIB4A1R7AieCQeAEEU+hvRMpKGsaQaS1wJTyFmxSKIthNf8D8GRcG&#10;kyVBBALPxgaucxd78uQIH0wUk5/+Lq3auewMmaOwx/NfBM2lS+JFHNUth2G9Z7Brrd/O0HoQ6XFT&#10;2f6vyPhvP966LbyUm4CijVVtTxW95F9uJK+PX1Ugty4YQHP+nBojXxDRSLdMLt26cUu/OJRAMQWO&#10;IEjyOmiroV2wCLuHgSrhY2q/r2/LQBh/ynwGwPzkWgYq1nfH9iMvC9KpBepCfTWx826cpJ1gAc/i&#10;0ATJbRajd5GZ4Pfr1yGk4rXi3JYkuHCgyox/1xYmcOHajLJDLDz2MycGnARM1oiegIf0vGQQvEb8&#10;3OMx0eXW2WnYqyoeJpji9W4uIOSRgd6Gi+OEgKOKhneFZZsKzMzG2mpv9qTZy5JLrFC67kJ8zhjf&#10;Wh4NzMd/JySi+i4hJMOH0wEyw0M91duF2gwsL/7NkRpucxTRAdlYkPBwaVKKdAayDj+HV/x2Gssj&#10;11ttg8PxnQulfW3oTg7Yp8LEXSxG30rJQ8knS8RuJbr4NNB1SQhi0sPndR+LPwfYNv4Vsz+kuSx3&#10;ohhmP9jv4UP5uZ1lI5jwqyxhvSEsf5OniY4JtbFFOtDHQvYY3YeQITODvzHYDOkLy6F5YhrL0l23&#10;nKkvHgYoh2ni7AAiY5ODwBNWQmALTEiGogxCq4ZILBURqXf/y8iF+EgZAApBuFiEfWPictLtjqE0&#10;KeDQA+9TdgqDAGKzTibIIRMibv6wCwWASqkzVPp87d0vrVl4vDgkcEYJHBTAGQV1nHZI4JDAIYFD&#10;Ap+KBP6Ff+6fx4cY3REKAHgfO8zSoeNujlKGTWR034H/GwXAO1K1xl9A7veptZQIdXAzVzAOMdKO&#10;M3MogMT8tibXHvbv8X+9nxOP7SpiCUaVa3QUWRf2w2quj4D/hfFDSdTOJoUuzIULFip0+eHjxzJH&#10;3w/OlNLoEHjZb5VWOtn79GHbsMc0CQjHPNTxiIgWDJD49uO0E6DCgAlSsI5r52fyoNmQFT/v2O+C&#10;WND0CZ3lVmN4rVk+jgDVhTMk2OZjlre6XNhl9KvTxhnYNufqtHZZHnVY+dxqZQQBJRQhWG3hf6eX&#10;C/jHlzao2fH5RoHGc0bAMbQV/xveqKMa8KSmV+443doG+ZcvRCrYV8C+HzfqMqD0EEqeJ9ffixcx&#10;3Sfu3AZ8qfAamgePHylMQDSPZ9TVK4LkaoN7khBhvRbsd+SI4kreuXVNl71+TaZEJxEI/s/wxTnf&#10;VcaM/Yhbtv2XngQRheggKcRJSYP0PwkqjP/VN2zjzNAZZQMx8L8T+ceBWX/KmKU4oYuyq08vOjT5&#10;a42MLxz3AP7PSqmA9Y7R77a+oJc8yLay+mFA5BU0c7GrNFkMx7jtAaZ8Oj7ZblUmiz4UNw/3wjnS&#10;EsEOWq8VP+Eo1L6AKcis2IzH8UQ34rfIIjY9CIMwitPrWI/5jDGtwbPnp26i+ZL0DqZkFgVATHX+&#10;mjyGoWXClsBBuuFl2xbJl/4A3BoIw9TNkZ2qCDEjgj/OQMkAygC/Yl08W4z15mRQI1HiYSeA5Q7B&#10;YFMEK661D13nP/TetIxdszeXhOORkVkmb5RkvMuS1+UXSJdrwPjeD9VHngLO5YqRRtftwv96f7+H&#10;d6fO9WG1mAzLmQuiEGpDvSWBJ6wHwoo0tFtOrtPY/9nrCJXCRcNtSzfdMFEAs6Lsn5UjIRN51I8h&#10;LHDWgiShYnymAFwotOEq8Rrg28YXJVkGgV5QYzQh2579PXTTwH8oZNJKpBTN0yfmNjMxCCKAIMty&#10;c2wMEmAtp/3hO9hSN+p7JhnVW2fMKAmrx/V3v+9T+W4+LvqZlsBBAXymh/fo3CGBQwKHBL7rJfB/&#10;/uf/wML8YHvUuHXQg+iC/HEzO3N+nSj7t838BqoBV9UUOfoWij0UQNW2xJXuj/oUuOz2lvLMFead&#10;8drAPsXATR2Qkg32Im4FSTfmau3NMeY0Y643Vh/q/MkfFv6nNKAPMQC6pvONuUNGR2iRz0h2HUXW&#10;uGjTqxERiixIBQ9pvxf9HDSIpdFqaDxZwaJLixXKKsiPVptLFdgs/M8JAKHa+9ZY8KcYxBgmG2nx&#10;NMihN1dteF27SEsntL58IP3ELvOxZE03gDeiT3i68a8hcKJ0bTxTwnmjvdjz5V5v1JdnV6wP6gal&#10;EhV8GaMZTfTHfaYf9REIGBQkV+sdwG8iROXCzAJI+K6zFzO68IgzxTts46Zu5PQJQS1qgMNJnNjL&#10;6QPVMLcBYmI6Elzv5sXPGbM/Lg4ND86PnJQHpmz4ADsMX/E7+sxk/vc8xXAKutiHGdd5eXkUJ1W5&#10;Bgk0yZQgRJvUd2RMi7wBJB4isBzLoZZWjT88V5gPPYeEy5wLVrHje6Yd/tLjER/Lbi7KlAMi9qJZ&#10;MkVl4zPSaZRk9RMeEi+AuD2AC43WSY4/Ad9GksHwxL8bSskfG9bCw5+wbSU+MAugAgH2We9cBX0l&#10;dGFNXYIgvEuM40scPnJCl5y3o1lkadTun96PBzn71exeWRllMhbptfMC2BwB6nXf1Z0hS9eL/0oB&#10;DGKsU3umLXecYxzvzValWp5psYSLwDklMiK9dxRDfVJ0Tneq3Y7aDXNoDbqFJdrbTmG5iaLOGeaX&#10;d/bwEln4IXkmioAdbfB/Z868E6TO9PaeqZ4xDmw2mUjd581MjYjhX9T+FKPItu90pJ3zgdhrV0wP&#10;MmNTO9AuAGIFCdTK7FUWzKJtUwC+tGcOTgC4p6gREWwQfqoh2mvLbl9yHoID8AaeHRgHnEVBlIjN&#10;orbnxfBbZZlCweZzmaVM1e6tnTnpzPh83Hjv+7/rv+ePBn7XSeBbpQCOooDfdUN4NOiQwCGBQwLf&#10;0xL40b/77xnoWBvaQrxREJcHZByDa60u4GzHdxoScITnJHlK9msFYJMnLYf1qyiA+k+qqmB2MoEX&#10;ABcf5EeVTbD3/KLzYmQk6jp4oMg57rb5p8aiCIoz0M3Q+6xhB39Uq4eMaJOjk+afPmOvAB2PHi4b&#10;mj4bIBDMjx/uPCc+lpx7ToIwQdcpO4cVbGoowIYEXLUU4YohCFDcohU2Qya69+o8ptxlDQu0U6MG&#10;9V+U9u2s8sksry7ZWSKBE3oNNPSzh4SsBEp0n3QAGYgV6aAXakzCgWsbrK6doglIwPKKjoz7gZFl&#10;fUL02cYnazjq15EE+Jh+w4PwDBhPKfsA74kyqK9BxOUnYXMyR+hZo5kCgS4OqK61OS4Z4PSNIojE&#10;5uheY0Md6AEacBECF7lXtoDxZzdKjjzqDtDpl85BvOAc/CBF0Pz84AEzLhP5PPQIbvy1kAZtp3CA&#10;WSQJNrDW1lBBNxyV9V/D6GUymTXxgtaTp30ooZA7npCAETX4koIl7Mt+Se8HByVT3niMaFp4GcsP&#10;33XvJDn1yZyInnUNEwhCdOpXogT0LAeJKc9xQ+4VkAVxlb8g3xkdjpJ58sQeExOtHj99csdDANiw&#10;r+eY1LMUX72cQVDtw8fPn+rxSM/nXj67eunc1Yvnrlw8d1m5CF6/1ONCvGGys9jArA8DGe0HIWwb&#10;RwRzJclZmPfhwfgUyQhgYgrVGLuaagkVyAQ1mo2tfSIUqAjIr05dSS4OCLvsA8nhV8+ArHRYiKBO&#10;/uVGddcAHLMXBtKTCNFjBvInxiPUUor/Xb2i+5HqMLyh0wRwaFIl1WQIoN0RpodJnIvHtj18QbfV&#10;2U358MYhrc0ExJ5u+qcT+3kOeRMcWqA7BAOum4yzibmGdSy6gTiX3t7bLEX+XPXAs6IixAeqtTi2&#10;9KnnXgn833n3nXffVZ3QO6IHm8REeUy9ssg98kq/SJ6aYYqPIQ6BeBx4ChZW4oUcNaQjVADVCp41&#10;BWAknz3H1TETjtEvJ52wvB4kFuezGOqqNF+mVydGRrfsUvxB9OuX/rb/8ve0DnA0/jsiAc3R999/&#10;P5sDDkGbPqV51X2ktL4VkoMC+I4M03HTQwKHBA4JfGYl8N/8r/0ofRvYY5S4jv33EOCQiHfsXKh9&#10;g02sjgEOeb+G1Hi9Bn33MEeALTu++ststb8mpnWeY6rMwas8SQuzGTJVzqUKJ44eu9C5GlXDNeTi&#10;WJFfcEe0O/q7nt3gJK1HodSP5LtuVII+uE5eyNbIYWyJehH83ETvg1qtbgb/B2xQ9Gu0fJT74T9K&#10;g6gTpyVfCQdm7CkQjHsdDqSiLhQsJ72WzWqJr5WiHxTqR85pC3Dp5yHJL/vwWPh8C2NJcoIlvf/k&#10;SDMJQr75jhGo6fy5eFM8wp+CpGJkf1jUzSQ2qGkS/E8EeWqSOz5XeHWcGZwaMLXrmzHSuRvNAtyU&#10;Qp5q5656TgI8vCSkJ8WfwzhA94K7KJNlg6mHWdPklUIixHU8l2+5bebCweKS9hTAfgk42EQp94Iq&#10;KLP+2Pd+vLPInksZQCDx5eD2zNjkDMgEbPE/wKqmYRL4+bqyrjb2IJ4ysdE6Wt7TfnkKJJAbPGYM&#10;ZTDuvPZqfOFKKtjhDeB8AZ5xl1VpTacL4UOUyQXFZvmYx1++1hoJNaBYaMAaSRlUHS0UUcqkiwLo&#10;IamOQ7yXhzJw+twMmA2zefSF68LZUJtAbFExeX704OnjB3p+9eLJSSgAPS8KQBSLHmqXA3hK5A25&#10;4lGl5JuSKU5NCVzBQ47oAS9CLgE2kB7sQl3pxfbhCZIIwI1m5JsO0BgvcLKmb8/nSfVfGjROBIsC&#10;mA1EN4GqgQLgtt29ckndU9NiCp5KbDCh3qV0WsP1XbXU/vMcutQuP0tDtDSPoFbXrpsmQJiUUtWP&#10;2S3zE4IozYtYmmokO3a4CvvPJ94jzQ/9CK1Q1lIbgE4lSgn8vwSs12tnno6787pEaA7zebpFopzc&#10;BE3qbFB2HsEzgMfNWzfee+9dHe+9d0fMCFlUvQTi6BLvD63T12LOFE5k/qykibmhYdX8ibv37t29&#10;e49nB5LBOz5/QSWAqQXgZZrkNCJJU2vWCWVPkCTUD8wDI8mb86d+H5lECweLMHTa9/0X/85+7R0/&#10;DgmcWQIHBXBmUR0nHhI4JHBI4JDApyCB//5v/W3RlfMPYG/NDCC8MdPxON0y3iUGM9outbgmzHMa&#10;aHA4ehfmwkY760VDWnO3Gp/jFD1XRHfvb7rRsmYtv2i0YbKNCazYFhdKwfqiPFFHk1ZHxoSWvO3x&#10;mEeNLQFQV9Pq1fbFHYius2K7jS0NAiKYO3C14BbSJObAC5xJDgM0/GTSm3KJywE3Nn6Ja29MM9cQ&#10;i5VaiwqOLTY6aMVc/4eUZIvmHZHFFDYZvyXw9NwO/NcEm1Pq8KauAH61tTxhuhz21CUv2dWrkjZ+&#10;w/gOL0eA8Ro29kRhDywKDsosyYuY66w2n0sgbhI5KFtetWcLZ6epE0lRJ+2lXqvH4H9Dh5RypKCC&#10;YKr1dGnqyheQgg747msEm+ThiTLzp3JBWAD1gkQSOuLyUA8MzWX8itUaI+DxAkg3mOguCbiPkx73&#10;/EtmFDD+P3gQ632S8D8170BiDD2HxiC1mnzgE7GRv3nyOErlGRxNjMsONhb4FwugYdE5CQv3f009&#10;o0dWlZBTbcDP1ez4SxAnILtqvQAko7mk0C9x/l6WznKoiRfjv9aD4XXYD1MAfmEB2EtEEdjOm6gs&#10;jBF7SIxIHm95VzRMOgzlYVTuw/rH6C9223aOROVHEHaKV0F2Az6amm1Zs3i56AKP7j9+6MfL54+v&#10;Xnh95cKrKxdfXz4vzG8vADsCCOPFlcQJA4Lv7fvg8dSwqtqjV55zwocc0TNm91SDe2m/gFrDY6Jn&#10;uYyRvpM2eD5r1aZ5Ta08M8dgAaAG5rkm363aX66oz9AE9xJ6ATeQCbRxpANIO+OAj7qbo6GI+4rr&#10;0IUPTUC6UySQ78MdVuNCPHnGLgqgKVEb2ySvlpUCIGtxbOC0hGNtLJ2CaU+wagG85iUMFzB/nIt8&#10;UvYdwH9YnUTf6wHFAQVQAS87/hZuwS7qLq/La5tKsJY983VfE1d2GGFD6ERTbVdRAH587l1okQxf&#10;+SBSL2jMHQjgB1lX7BgSYggp+HIfCf/fvfvRR3f1YpgPN5zdDv+eCQ3y5gz+10PbIM4USRJ5wfg/&#10;bElcnOAq/Ezn3DJHuIxTVvr8AwcFMF/8x8+zS+CgAM4uq+PMQwKHBA4JHBL49kvg9/7O32nF0U7+&#10;A/1QYMfchJp7igKwpuuW8LzwP8jBOlOwXVQvXLv3x+Wxv/uzgGtuPYp7NC006Vi/KXi+yp4HZLpQ&#10;OQo2z2PTsjJoAD55B6MLjhMB2FP/J2qAbqI0C3ToQ5hkdYR6qCuuExaOVUkXtw00R1TkgBfjpWSi&#10;junJ7tdDExACgF0NvqAW8wDqCPGctGQOfbaO2DGElWBIGbmhAMjltnPxJZ7gubPTAY/1LM1WaCOP&#10;G7pIAwEMy5W4riEZKXKXIH8HCzSL2CarYCx1baBCUgbiFx0v5PSD2u87+3Ntkj41wjOM1ZUmb7wN&#10;3UMZVJOuaTEZ9TjsONBQfUPyAciuPQks4OIJ9vXDfFDzUQRmd0AGImEg7jyBtJCaz3MBLHDDsRGT&#10;C6FmQxv3r3704Yff+OAb3/iGfnxDWCxh/M6nn0nTYYntuLO/xsTMYUoxaMDiyj4+HSpnWLeMp7oG&#10;UQC6lUQN3MW9Y6USVKeaw+CSsjaIAijWBqTxrLGA4jDxkbR8WPg9jeXu4Ifa6hgIuIAbqp3wzp1b&#10;Kq95+06caYLMIHo4CK6eI4vdG4HEGp+MG7du3NQ6oKng2GSQxIumXishMp49fnDv0cN7jx7ce/n0&#10;8aXzLy6ff6nHxXMKAXhhCsAJAgQ+gfdYeU1sSWgBnc5Ep/fULnn7gFuTRjOJ6RM9FA+FPc/kOduF&#10;uZmbfVJzKS4uYFJi7ukAigWsM20WziKVQJpeImkwIw9EYmN42DMTc2sqYnJnwmpSC+jyEO1mESUZ&#10;Z6RazA6ngPiNcbPhsNLL9aV8Y2b31l0Yw9lys0L3R/jJvCdr/BbOv/ykHHSQ3rl/TUlYFqB+Ah5M&#10;pQPE5cjc1qwrdvr97RBI99Ts3tq6nyhcx/zZ/Xv22x++hR0RPwxVYxX4FwXwuc+9p2lIxpNs0nEP&#10;8QU9tTT6PIgCiDtavgJmvRv887h7N4KtNIbW9STPLf2soVTS0FAAKg14klgnajFcDAXA6KaDpcIj&#10;yUwGUwAkRAipond/8G8/vABOzbvjl7NI4FulAC5+9atfPct1z3jOz/zMz3z5y18+48nHaYcEDgkc&#10;Ejgk8NmTwJ/6E/9mY72DTWNoKjbCsogFKbY51B4s4qPvVXOtMja6l/WkGLx7rFRUsVzVWpgiz1aF&#10;sTYnoDggLDYqAtDtERpFOwGa+F82LXUs4jaK21QYjRMj6jK+Rb2ug65fV2tPIudxM8AiTXccaB2b&#10;kfPJBTZiBEPn00N4Lq7xOeeSzgkAizPCECXWgZNmvnH2I4Bk3k7TEByqPPRAegGeVMgrAK/69dgR&#10;bdxjFCL/gI7Ua/NzsnQL1Ca+vnn+4utqU79uk2ziTiVnFdxx24pJiGIsROm0eRfta9ty7WpZZkAm&#10;QRzkye3nCGjetFduEtLFLTql/lR/Mf6+FPxTBggZ7Unv5/MFgeRr4OJ/trmZDiB9oM2hjlen3EJt&#10;0cRJk5gvJQZJ36A2iHZydsC6+ifu17EAjlS3YT7e+hKH9XQJUSXlaPmwFbH0BzvFoT5Bwaldh0Ay&#10;qhdTs8Ih9LLJy2HbOQ6viphRSkJnjnzy2FcgiUF4iiBnz1QJymyIDOzGBJlpBDED8DI5Ax7qOFBv&#10;ixQFxCLqpWevgZbFdIecB9G+GxrxmJSNYYsZQXNFXGC8oVZYUIH06pUpABfd9IWcl5CA+1cvnS3C&#10;cSLKoXiLjjCXmZxd5KC+YqmiSTUjKQ/sQKKhdB/LHFKhLag4VdjcDMMtVzeEzVP7FeqgKG/ZcvXI&#10;DIp1NyXfcY9BDqS6yLI0a6EXzLg0gjgAh7CrN0HadN9gDdd+YtmHeevOAi3IyHOQ5aIs126z8ktO&#10;mK3IPdm5/ziTX07iHk1DAA/UPYOm1qVDZzH9Fcii6V+3gymNmn6BppkujiBpfhSYjta4p+ipDz4y&#10;rleZQQ0UCXlWz/dwmWSpuHat6QdMajmlph/xS1gvNBNUVsP/VVrj9m3TFUqwKTd98T05VQeVN3yG&#10;D57fufPunXfu6Bc+p6vomvav1ywxX+Px8gan3jHP7TYSnxHNDk09SSa5APW45vMz/CLP9KlmEVWG&#10;FAcCuKJk2CXmXBZWqWhfMsVfqP/yOAUEGLQ4bTUvqGdfuFh/sZAIMI47lBqIV5l28rImCQFwi1vY&#10;AtJT700uGBzVPHK3P3ekA/zsaUafeo+0ver7KxP1VNIlFsni19AFbPPodP82NezHf/zHv/KVr3yb&#10;LnZc5pDAIYFDAocEvvck8I/+rt9hpSyBnVizorDXvAMZAGBeoaXSSZeNBV0ft219la2TbftCBTVi&#10;ONkr2EEcKNiKEscwv6wqYRdSuw7MoRd7ayTOAMJFiQXA/TshAAMD9GUZvRzIjUJpDAITQBdSW41/&#10;dVjA5FXFP04EVcmj5QlBEQwuqKkzAxkTl13/hzj2L3Oe/GnLYqBfzlm2p3HLMZ1FymrbuPRb148d&#10;DSDWVkMPwHbgjxvaw1Z628qAhcJRl/ClT1k25/BvJTsND2ZEPRsmgbT0o5nc/EMXqRxRq4f4AZrE&#10;fXqbD5ZIsDRCa+MiXgY24vHIwmzoasl2nzjgi051hge9+5mZpRdqJM4XASo2+IPbJD0gDy0kN1qf&#10;Y45PSUXAsK8apZ2ZmJh0lmNNocVZYIDGu3cEM4M7b9L6sgLuTGpKNi+eL0ag92vlPqScRZ4zKxMH&#10;8kztioXS/gKT6M4Z1cNBpd+x8cehwHOYIvUpeO6w8pq+oREiIUkhocyuZ6D2DBbGFLx5AczkwsaZ&#10;LBmXL+smcpMQl/Dk2fMEPZgHkbhvKfnau+/dee9zeojUmsB4xafAiE1kBXRfs9zV+ix85zwTgm5X&#10;r86A2NfDzjihI9SVEnnOEfj6+ZNHzxSv8fTRy2ePz796euHl0/Mvn1x4/fyCHQESBWDvhDAHA4Hj&#10;CkFRiOeUJpT6GybKrE7+6EntaHCqO2bwJvODf/H6ndVN4QlYuZCKzoOoF9l3So/VKz14DyINGgVA&#10;CNjbHjvrd6ZeecZOeYsMz6MCeI0cse6ydWs/nBXALkdLU98h3Z6teOJAdhkBQ7F0p4vPBIs5+81s&#10;qelgj2wN4/IUJxFM2btZ32kPA1OGRLJykAK0hJ8w7Qe518vGVA2OEPGaL4cassaj4sXQFKRKBWFc&#10;/kQFXBwOoCItetZ6M8WXOCSxBiIRSAeo3pDSRc+L+dV94gVg+K4iCg1+yrcCezjH5ALQz/ssjfTT&#10;pGRSjbqsKV3M+iY6IPtSlpVHPHQA66hEQAMBysR2QWbPCsGXzevcuS/84H/pe++L/2jxd1oC36oX&#10;wEEBfKdH7Lj/IYFDAocEPlsS+N2/4+9Th2J7SiD4C0UKSzHFFD1Gjyh81stwv90oAOuIiwKwFyWG&#10;wIRTRslzUXUh0mhqqNEqBN08dFLAAPAYS3F9JkVeQlGJ36XEeo8gLcLmMYCPAT3gGABb5S/tH2u/&#10;ywoMLkuK9YBF/d9UX8P+WKkSYh39utZE4aiEItgsm/ugrr8K3MRTIabEHpsKHk3UdyqSzm+8Zbu5&#10;2+SnTCjrnGr8mFSDb8gtkKBqZE/IhOunScD2ZT8vSz4mLmL7T+zWSt2+FryLF4CzrgfsFD/gJFts&#10;H+NyQX7HKMbWYp6OWsmgYIHi/3Skco9cAksKwTGTYmLdUrKfUwr0HKmg5tNJN5h0gE4w52xp9lxg&#10;dHRvAEHM1ysdZCzZwm8Zh5lumXrgErw8+gLQBPbx/wBGcL5wU6iJeBr4jcFUzAMwkD/GJeTYwpA7&#10;/dz5BPOrdKTJIZWOcI5AZQp8ZMBjn4HHj/Un3GioIN8844xDoL5MnR79VF2PlwZ2by8e3bg2ykty&#10;TaB0YcgRCTM+GB4FKp214r0nbWgzYqyDci9e1IR9rDaKAnj6LB7zzieoP9026nrvzrulAJJSw8TI&#10;Im7q6jwk29jVDZXIIKGJJkw15JIHBzBovwZVemtIhzO/vXrx7PWLZ69ePH3tx6PXzx+fe/HIXIAd&#10;vPVwhkY8/+WvYFF48MyAeMyVGP/5Uz1vjgAOFUj0ARSA3XLGjzvTL4b5cJHhxvRCCyOLIk4lhfdG&#10;+FpVSVngZ1gtr32XeGzGODJTkvZCPWsGjrAiTI9i6gHaoQFL4tiU7w3ND210X/j8577weR2f03ao&#10;XsEOGNw2SMg7Z1kDohyoG4kzwJRLjfMHI8Pm4xlrg/Yu3ioLDhlkNNmqVDoh7yMhWFHIvuUVEZ6k&#10;sThwoD2A/V0O0+U4Y5AcVo31ZIY8NJX8XLM/FS8eq+9LICLS7t2/qyIeepaw5VqQQKXrogDkRHBH&#10;3gR33tHSAv/ba4AogKxmAgFC3ph6i1BNt7GLscGqOIirhNzzc5dpEjd43Kdexy5HqRKOuBxG3Sey&#10;GRApsGZCvG5IBwgpUDIFPmSIIU+z25/7oc+WUnD05pdDAt8qBXAEAvxyjMpxj0MChwQOCfzKkcAf&#10;+Vd+LPogplmhRWu3Rjk7WBslKy6d2Lptdt1JaJQkI1sc9gPrN2/aSykEGEd8/WnYBSOSItMgH989&#10;VjlZxLCdx/NT2CaIJ6Yop4aOydTRvlbPAobJd4ZJapeFq7gt1jufVwtnrhNUHk9aHBRiAjJY5Vbx&#10;E4hFU890B94A9Mv7UagJIo1XQLC4DoPE8Ag1nsFwtEh6ILQaurkluEegUl0CkMkxtncDmVF0ZcZ3&#10;uTchf1ePk0O9Df5y6lYNgJr99Y7QYqgB98k+6kmChqPrgo3x7bdAk0SRquuG/Xb4j9s/6c95gC3z&#10;Iu70PNKmZWm3ePI+cmpx+ijW875OHrohJ8c2S7quZee2g330cnKzUcQuYCUjYNUbkiGWu9S9i+ST&#10;gRH3CzigGax8ZGzC+XjbySzn4Wpj6aZmvygZRzcoxjsEU6OfdTPMiXqIpji5mlu75YoXyPOVeMc7&#10;xiGh+KVmkHk8Huzzgbhipw9rY6+HXnXicdrgTKrYrJNi3QJKysDNylsHEw/rGl8vmIan+L7pReaa&#10;/PBjL/ZDNSM0Y/y4pjbvVoezZEhWIWU8FUeM8av2BMDIH1AUB5aycLGHlmOJtOHGYituCnelsNDj&#10;9avnAvx+KCzFS9Vz0DkTALtOmuAtaAZ8c3/BG8kH5me4EncKbAsFV6haHihN0twOxyNxm0vpOstq&#10;s7E+TEJ8SQh/8KOYP70N4I6T0kr6B6qOWTz0U2lPcsnTzpjPs3SyHWngbt2+dfsde9HrdTaYcECu&#10;TglbBZkV+iOrEEqw5EP2ozwhXMs/O84sn6wCwL+3HWzUdUXI3hN5xTlBwSYtFejIEFGLiyVI381M&#10;iBYRz0rZypbXS1oCM6/xwYoflv6eipEpzPH4EeE4yvxn9kuWfz9EATwlVUT4HH3GJyiqRpsEXgAN&#10;D6K8hLIkuM8rh0I2ocgSNjrbrhMTUBPAjY8HRiKjVIfSN6bNEUJE+dqBOyMo+wKETPPNEgeUepnZ&#10;TOv30dCABgjA8JI/cpFB/R5oCQm37OrJO79yFIajp98uCRyBAN8uSR7XOSRwSOCQwCGBvxUJ/M7/&#10;zo9aUbZWXet9NPi6mBYSB7tI77IOmBpnsfjEddkmYRR+K6DRPssCGA/FIV3PBQ2BDsZN4L7Lcgv3&#10;lVKqDIBuoCywXjgZCNFM9c221XOk9VHozk4Byri+7GMJrg51gNIIkvcNUPcJBKgdG+ht4GgVsBRG&#10;4EwBJDmirT3XOzosSA1otf8HryIBwiGqc0e5xjTKMY7KPiemYBwgJJC68UroSCEWtpcVtmxeL21M&#10;s7FYyrQcp4H0gni6c6L68xyBGubEnAUWvjQ0yZiwql+jH9fUTxr6Ogkv+NJCiBFgxm38Y9cvvEMH&#10;mRBYoZF+YVnMy8VDJhVy50qYWGvcmDsj5KybCIuyBvinYMkMSAItjVXeEz7DVbtmTZ41lDIp8jlw&#10;Vk4fl/9Y/Rm7iApvFuq4pcMhMpyIvkHjbikPUzWXyl4Zx8mBBaut7ZNyB3gspwAjo4ePVR9RDxUq&#10;f/QoSRuMsIROXPbArskaObnDa5K4yKWM0UYwcSKw6/uY+HWmSyIodv+agqV1XwyuAZu2VJadyQCZ&#10;ZAkLE2PmhYvP5MDy/MXTPDLZL4dAunzjpiHpTaPSd5pKEIM5xQ1TwqN1LuOQXpIwjuiU93ABRJE7&#10;mTWZIs2bx3QJc2HRaorJKvzi2RM9ywvgwqunF18/03MDAc65IoB4AYNOw0yXSEiXTEBlESgQwDZz&#10;o31f2S4GgX3JvfdS7kIh4RK5YcaByTnUFcJhH3J4zLXrOIHHP+Wyto84pvuRKSKyz88UR0haSnsB&#10;bDM/Is/0ZVPpc5g0FtCamJmnSWSoH3LKkf1fx+c//56unSyWtpNrwmT++p9v06kXSqDW/vgptLKk&#10;y6Cs7QTOkfia0IXNQzArwSNWHmK4jFAA3kSGKbG44g4DiTn0I5dKDxGmN6y699Bt99QUAzkLFKyh&#10;XCTMgbQ9fgt21Mr77DQqF6JF4GqdWhJq9e1bN2X/T+4Apw9Q2gE9a76Er8Cfa6sT6QkdylfP41rh&#10;aLCGRcVLyNelKOmjh6lNaZnocOWL5L1IVZEUv4w/iDdHkyaNCsmG00+x+yfip2Vu2WLiqJOl15Gu&#10;NG6/+5/7W/nqPT7zK1sC36oXwBEI8Ct7vhy9PyRwSOCQwLdbAv/Af/vv6SWbagq1sOH0UnaIeJTq&#10;Yz/dpwLe1tVJE8ZjstoZSwVsY8NTsfRJR3XVSbBRJfVMOq5YbU0ZJHuY71Cj2ZYFAFQqCDGKZqLZ&#10;8XeWppiy4wJMTpw2xiwh5MD7lrOKDhdNrs7XqZEdHa6GpeA/PInlqlAXACyaEwa8lP0VElyBRTNu&#10;FACWZWAkgfc8NwlBPBCAu6jbcUtw73VRivnp2WH5NRRbg09BuTwEhMIZyGvcaAEjd4LI3YCEyeLK&#10;Ch5KEEXgIZb8ov0CGNu604PY/GNq5NecGYlVykB3kmKjFmMNW2wBVxxw7U8t7AwztKdjhpdhGoQs&#10;4ahIoC3gSUAjMr7VHgzyOTX3iz7NKSwSoiEjW+BIGB8yEqSZlh6AJgMXp9+aa9v0AJnCqXQZ2N9Z&#10;QnJCGw0Vlcw8M/yqEEN+gf/1LESiBOX3Pvzo7ocfPrinkngUCHRYu8PpT04ETTTyIlFwnhHUe3jf&#10;FQj1LHYrcMMUkm6pJPxKl6bnUADgI5BI65bvDNeMUeyWFy6KdjALYKz20lksZAaPD4kv5kxvt67f&#10;vGV4M1HxwUqJ9L9+PXZfEhRCb6S6wYsXBE8ktYNxNxTKwt9AQWaJgaRK3Msh/Nlj5QJQLMClc8/z&#10;eCEKQMEwPER+BOaK8ioFkLVUmOmcf04mZ2qghQNN7TgB5aIAmDf+RAE6M7FeDI5acHoMxwJomSfq&#10;wZ4mQv7eQVxY4lnouFZPbHx4cgeYdRgWAO8SZm9tzKybEBalymaJdDcLUao7K9298t7rWXJ7/Oih&#10;zOdPHj0Sfbmgvs4fNiy76ByS+VS51yYAX+CDrH/4z+jtguZX3qVJNOH8Ybup3piixFrBXRIU0FWa&#10;H+7MfqGxA0rsfCGEKMseAaXm0iRQAHqNb41TWiRXQ11P7FPm5SGPDwcIyAsgm7ba7GIUCgF45/ZN&#10;xwNc9wy/eSMUQJ3R+u1CclLF4BCgpcgghYYkaebEjTlWRI2wSwJuCY8flyINl535fJPch3AB+i8i&#10;wHPAPjUJjWmuUHuBecShLLMX43/hOhr102DXRgo93nn3P39qazp+OSRwBgl8MwqA79F1gXwLnRc7&#10;fFAAZxDqccohgUMChwQOCZxZAr/tN7ugURFe7FDAMsxloQBien3tSmzLCyC6UbQ7MwALRQvBDp4k&#10;KDmQWEd9cQP+HdNMoUCViKtNM2gHPwScWCcW2U6etfvYGIjW6trg55QfntJqlIWzgub4cimLeAHk&#10;Meq7lbmVai1G/pjRcVgGRivRWtP1Rw+Obh+Enm9gXzRwb2F06aa5U5BGzuCmF1RNLdG7UUzjPBD9&#10;3FgueaniA9Hb51PL8iq1ftROoZHNC0AmZlL669kIHfxPFwmWGFfwZEV3Gzo4vADVD7CPVY7Q1qi5&#10;o8s2z51nTnPeWT50EOTPs027Gwuw0QHRXGYCoLcUFuFMOzkTGjdR/D9u3Ai5z+WL8ALeoH8vCh+R&#10;c9zTaOMQAQ25iMDJDYEPAbgmhFUn++j6VfFBjvQFfmi1JrBv5t0K+kggQtyF8d9PMH1IBQCK0L6Q&#10;5T3VKDcLcPfB/XtyrXZQ/lOhvhey/zvcXPPAJe7IAiBH6Wd2GVChgwcPpB3WhvzypS6fxGlGsbpX&#10;QWBYKiQcuqrwNdHviebI1J1iDUo5+Ur4P8btEz07N72Al7HXzaQjqA88tRjg7iq0OKWQ2y6Gd4J0&#10;wI5dZgvzg4fVqsVH2Wgv//8+nikRwKvnj50O4OUTvXlOcQEOjLeDuSmAxPyDJFOFUk2wf4SeEwEE&#10;BeArEmEuoeXkepxIMnXQsd8H7JX/xa/BeTL1TNb3UDcX4wWQTJ/P7AVANIMSbG4UgNbjogCG7OpU&#10;yjwq/l/kX3MTJsw8kybFIi6IUSEXoB7aAJ8E/wutep7g1K5kiuRQzGHmZOz9zjXp5CcGvaF9euOh&#10;ALyfiJmJo4ATh5AvlaSpSRSYmJNLl4jWtzfTS+fgANNbFLP1Z/fbvG2yqroecMrJ/7zb1aZZQVYO&#10;8yeM2nAEGMu9medkv2gOzOTP1BRzKQElADAFIPt8qvNdF0FTzi+bbzctz4MwuLQ+06SZOJOiVZ11&#10;lti+zlfCtlOdv+iKBpnqemF+K69TsoT8F/YC2C0lE3p8H7Ixdt/I1IJ5WxRATrOcbt7+VWf+vj1O&#10;PCRQCWjG/uzP/uwv/uIvfvDBB28IJRt7jzt37vyaX/NrfvAHf/CgAI6pc0jgkMAhgUMC304J/Ob/&#10;yq8NmKhVNnAnimPsfEMB4Ehvp+JoX0pcXxRtO0vIAuItB/UZQ8VzH8PhiyCL5HtzyCdlAhwG3Sh5&#10;QgDQJqNW1vk1hp7n9vbXP4WVviToO+Hi50mVp2ddP/AvHvruC3W6AJDAVdtZMS9Fty6srWKbgGsH&#10;fC4oGQogIfLWAvEUILh9nRNduOo4LEFBozLwp6I3BtTGD8QLoNUR0nW8LCBaJhG+qYHFMOgDsb+6&#10;73aplf2fsAGFqw/y3wIdHFeNO/KU9IspKzixBtkljWXkr467Obvi/YARzPr/xmu0c5ALgX5jZt2T&#10;Rwin2GjZY12GoDDZnug5VtIE0IguH2EC1JdHdCDunknYmyxTySskDMvBF2AOxF63wAyBAHNGU0d4&#10;ooSW2cZn82XY4kSWOwB8C3wWLgrJ0tdkAJevEmge15bgSE8dzXtRAPfv3r13996De/fksILbiuYs&#10;6c3x1ZgID0W2kFbQD2mHrQYnW66y6/nisb4nB0Z5mQ2jmaczRUTEyi43huNGbCL2s8C/aIQrcYkX&#10;BSAHaddhu36j6deS6ZOI6KzlTk/cVhKg02NZQMdOSkQQA+/xU/sceg/XZeu8SwAK3J1TINHj+88e&#10;3dfzizgFiOZSpkCtdpaLdhYNCEUOlIogNwJGbi4AebtUj9azRmVREnafX4zb2G/VLBekiFe/nlcI&#10;jV50dT2zZxOMGM/ZYogSdxITFo7+ZLjOP9fg7F80PYv22SYaK+Id0Rk5koLghigA0i++KwrgoimA&#10;RK4LrWaDtOVe1xkPE2fjxxqvAwoAYO+dq7DzfENnImMXy/TkylVlLpzXOBeR975koamVseknEKar&#10;LmsPJ5rwZi6uuZm5N84vZDBsW0B+2mhT/6IANseacDg49o9vf/kCOeML/yslpZ5FRk2uxqt2JslS&#10;9QWz8Il5cgUNf/F4hiQ7qgtd6j0X60ghQBEqkaO/a5RQokskSzbeLjrs88JrFTfU/FdCDoN/Qv23&#10;zs647uhRWIChwhcFMIThuXPXbx5FAdmEj+NbkIA2+T/5J//kb/gNv+G9997rd1h2UaWUZX05GPDZ&#10;s48+uvvX//pf+02/6Tcd6QC/BeEepx4SOCRwSOCQwCdK4A/9wT+AFQ0DFAAtkN4YAEgfjY/M/Jjf&#10;MEehGS97KUgbBTH2O5zh8z/MwkSvxhhOerNleLUZs4mdUmRtivDJlJo8U0nzlBrpdci0UYnya2Bj&#10;7hobJBZwWwtrI409P+ar/AnsWDP6mPcDLRb13itE4YbjqGxwBgaaLgNsCBFM00bHQzVs4BN7kfps&#10;2iNkiGE/pMh1VQy3l7KMvGJHlKrND+rhJWFamhDjZdNXkwO9bv9pvgPY6TdEgMUPUGsbp1/br7Sf&#10;I5a3+WUgfLE31vZ5RnpoyTN0wwGMQb6+xMuiGARe8Y+QgPKxQPYyK61XQjXI2ZCDORdXftdFB+YH&#10;cE7ZPABJUWjexOnBJfBiT7YxlrSNE4dR1w+Dx4zmBB5MinXcWkrRTHq9qXlHmn+DMYuF+6Q7qX/g&#10;W2h2U94g6dqSP3887FdBdufI0AmBfUQ+5Po6GgSRnAg11QaqJS1l5jDD0RRljHvQGKUfHPKdWPk4&#10;7hfVackmfSWLsJLAcSGO45Btru1nJ/usXE0f/VWtE4K0+b2ZExl/yJN1H5VCtHE2DjtP9SxDvUCT&#10;jNkklxSeF2uneaqoHkUGKLw/qQEdmE76+3oYCHkG5XZOdXYy52DZuu66/9QDp1PUAx/5TBS3dyfT&#10;PxfkDZS8ng4IciwN9nCX2SDVH7STfThwV0lCCu1+F1QvM/4UmcFFxysMo0sma3RavFqqizGBNMBK&#10;EGnfijg+qYPjxC7ugzIf3cTWEsxO24O6APzivsFu4qkVfxr9soIFskemYkoog3JWJc5w+4fehZKL&#10;20qW9O5rgtW+/07obeL0tDFQmRsheryn4doFu7e+Rxwpkt3Yc4Ub8UXgbc+e+XbS14fJZajWjERz&#10;btlLt4evBublfmNoWkLlGFT6DL4Yun5a/iD3Itmg4/89CikQoJuuJH/5pliuUFCRzLwmAoBFtYzY&#10;Ct86lFvjE79njxMOCbwhAc3kn/zJn/yNv/E3esZZX8o0f/Hy/v0HjlF6/ET1Ld9//wM5yPzcX/0r&#10;v+7X/rrDC+CYQocEDgkcEjgk8O2UwO/8+390lDPUMCyrdfy2ml/rimOZnyYXoNR8VG0wMA4EoKBB&#10;0VsWpUCz1yQF5DklxeX16V+j0uEqoCu7lDQGL9n8bUvnReHJM2GTcb+2F0Cid5c9KrRDTMhRabEe&#10;NZ4/GGlYACzddaPfEGAqGtbF1ZqkVT7kULcIwsCxL+fb2vbWZRoaf3arnitwOomyYl2L6cwFEueI&#10;jZR/ZLQHnaosdnzXFRluT4jU1pYEVCyt/uLJBZCgWGoOBO3T8PjO4gUQnDjjgzoNSQGn4MfYPGv8&#10;rN6rxkb3xhGAEIB5BAWCdcKVbMCn6Mx5EyuREEbpud8z2AhW0fClx7UQF1TEX2NszP5AmjCoivsX&#10;lcxUC3iHyRlkOEgG7sMdpdt0N0OZ6wALg5nHbJ5xxImCKY2ZvQsh5FIdgjve/m1yONpubgAUJ3vl&#10;0ctzKuZdvDh+KomqT/lAPcRv+UECvPmV91M33RHTzH8C8bU+Sry9tLt1DOw20+t1RsqH8b8dpZ3/&#10;n7SDDpvRKzwS4vtgzilVAFRAImXSAEXXUoCObIbyAliT8bJYC4dNa7meXOskjo8FuTlYs7js8Lw8&#10;MNQsHFuSDeSyiBCXUFCWSvn9P3n04smj508evngqb4gnyhOQTIHqY9LTvxB3oEoi2NUzA5jX68HM&#10;I4tGvANKCwSb7rdFZiKOHkR9E7TRmJRAfUnHD69lY2soFdY7Pjo6eW/sDscSHmZoJmbXtkhgbzJ7&#10;dMMTIf/Ui9CGdyumaGW80zrwECuDiTIQuONA/BIubMDeuOZgB4Yq8aTEhz+1HUpRXXREw7gAKMvg&#10;zLJnz5piJIRrGEQ6ZWIXdoAbgUCy7mYlwwGEgso5bHbM/sDlSB5nES0AXQjPG9M63WO8nDStmvvw&#10;yRP1IAUgvMIUjO9cgEkHoDnIrm4qrKRadvC0xcSYvQB0JU0PW/4TYoW5/4Xz/yl7hp4ePDy9pZPm&#10;w19Jk0bD6QDi+aIogBtaCKWK+h2RZhX5Mw22hyWQ2bWjR9lZOuMuXa4V99v5xXxc67MuAe33P/Zj&#10;P/Z7f+/v9Y42sY968cEHH8IFqM6svgveeefWT/65/+Af/Af+wYMC+KzPiKN/hwQOCRwS+OWVwP/o&#10;K78dfAiMB2+N/nnOzv+BKrbu7Z5tei9grsEGS4mRVeGSsluhpFrBw+C9KABnG0v8JwmlKAgWB1ar&#10;sjL5FwI1QjhKny2HDv2lmWlqsVqUN/ze9xTAQNmdv3Q5i+iWywtgXGSFYEl8YISB+oiJGKsWkQ5o&#10;5BAXRBXglIztiwNjFaZNkDBH8FQwlWBYq7z5RyxjfqhZ+RyXNyeSbOWmAKJf18t7n6lwQpgL/o2Z&#10;lqm/JtPCYOgag8ZSAJi+hqzJrIsOHGW3KLy1B4YSyhUwmnF2TNLrKCey88WPw0hqNCRxnCYD7uEC&#10;JZLnguXoQBg/gSLMSbA7vhWAK2S1gBZ6PmeCGKYxmOZLTw1L5U/KUR3tXy+a6jJ+8rXxzYWgJ/Q/&#10;kc4d6XokxDWhdsZYjZPev8nZnH/cDNd1WR7D0hjG6AoNoTGp9TQpA10pQDHhmvNKlW63cE/7rea5&#10;M55Dh/mZCO+n6qqYhqBr1bfbTLiaHOYJbNZW1bcVsPPcgCyrQs+uhWbyzYEAjY0Pa1FPdOWcJNXf&#10;1Otwjnb91z/nCwj0zRCFp3NrTAcm5YV9r7M8sV6XArBtWLe8oiKV169ekTjkS/BKCfCePdHzS6Xw&#10;eMrDkRFyWciiej4UgOZLRrUx4Vhpy3TxOuyAc4iukSt6zsBrFmW1GN5PvtJmAVxhKZj35RqQyI9k&#10;g8/zRhOcv+AOT2iJcemsgF0mTbstNOfGWkPnXmuq2fjvYpGXhXKTYNEPrfKwnKGB7HbRrSIbJxO5&#10;XwCA87V/6MXmrIUZ34ffyzZhrK2tcwbE063VJmOerxOR8X+T3rHGFgWg38JC1h1s4yXFlXRkTTTV&#10;oSceIrKma3z1rNeZA97IJbDZGuTv8FToXLktBNL1t0QR2dlC3wXiRG7dNieinRXSZOi8hgBE2hVs&#10;kj+UaQpZlUMUwAOlznwgq6keRK9MPNra3i+ayEqGS72YWpimwOarKgLYeE92krAAq1nElDX4aUcN&#10;RIAZrVu/vF/ax90+CxJYFIA3K4pbZA//+tc/gBfEyUUUwJ/7v//ZgwL4LAz50YdDAocEDgl8V0ng&#10;9/+uvx8lOgo0Ge+k1lQz1BdSLC48ZGBsAiggEwnz6E4h+ISHSq8C/ketLDbGTdRFmYRE4p+JOREW&#10;QCGdsADSZmtTQoef8FTM42SfiiEORL9TmtuWWkcXKxBcj0mpSLHdpZiWFXsSThPbakAY7Toe2nhO&#10;4+N6+XK81Ou6sJnGRAHkBLL9xY5fWp/cAxAB6TP9lmV0DkdboPtbjMndjkSS3otcAPKaTrsmZzk+&#10;DXj7B+Jhtidb2lJVJxcgML8jNgh/XF/H2bWwP8Nak1cl1lTcBVs5YR1EQDCBbF0fRmSLHHffwfDR&#10;8mWIteGQVHr5rN/XJZeY6sGweIUq4gMSarzkz/gqLOmVAhjVfeyY8EYYNVvi2zXzlDafObSFh8A0&#10;sBSGcKiFNMwWls5AQgW3Y0h1WQZPkTGgO5neFUEjOwI04bjWQaonMr00gWIatR3YES6mADTtHzk3&#10;vVOmp3p6/jQWVEFu4mCeqBHYS42b3EI4EvdiuTYkBMBASY96iWR5Cu3jCz1F0cmrcQU6K48XzpkX&#10;ckr/N8bKngK53lYn0HED+sAE23gmdlVqkiqzHRbqRFPI/O+QeLVZ01NR/coeryUs3P9ErIcfmuer&#10;yB8UgHciiJ3A/kSqYH43Cs2EI0Smaz8C6ExiNZUzCLDG/k8gSM372ZtMBtUIvLkANFlAlpOluvJK&#10;Jh9B5A0PNqzEFm6UZrW+iSqAXrC/ReJ7zLp40zMDo26F8HQGxG4ksfGz4Q7+746Rq+XtNCZEYcJN&#10;XH418zEzCmchT5GnuiakgpnKMoshC1KD0lSVRrzbda68oqh0nVyYEAGiZvzTRngctdLOtTOrTVM8&#10;UWMrzgWfqEbipNGmAMRzPXpoFkCCDI/q7ISiQswu3VZpylteJV1wXeMb1u4Gfw7alWcmobnjUAAP&#10;fDwUBZAEsybi9Ax7GyeGS+adzbqaeDVdkVw0kgPsLMVCoINZ8csZZDkf+c3ZU0oEsEni0uDj5rYl&#10;Hq8OCZxNAgcFcDY5HWcdEjgkcEjgkMCnI4Gv/Pb/FjomBc50LIyHnb/WZ3xvQZIN141ztTyrxx0A&#10;W3f0QD9P8LXxEQpuVGSVyAoKSVa8QdPW6pzWKRSAFEcrrZhZnVI8KmtUXlvP4pSg8/tuUAJAlGdC&#10;z9MWoAN8Bmgpj73CF8NeHjIO4x/us+Nqu2Bd8T9eAMXoUknr9m4tEqN+fJ9doyv3jDQwbiduIDkR&#10;SYNou9lgzbgepKUSG6XX8HoIHRAH6VcvxpQLQdGRwfeh2FzdSvA41QHa3Q2p0Lma/Qf/15xf2D8W&#10;1RFIfQGIgc/4pRXVezG/lofgL8CD8YyYzpOdPf/0gbHi42GRS2TYEAHTBMt/7f81yxXqA/DgKNqk&#10;3brI5xjhIICJCA67VSdwiSlT3ZHePTtlFRqq0DQBmX+5xvST6UuO8wh+3Uq2487WYI5JpJGcck77&#10;T6bAVA0wuFIPHFQTIBMg/PjJo8dPkyJOeeKdK35f38y+oCp8WddxTSW8kgnObyt1e4pA5uFwgMSX&#10;60GBAGiOpMMLQaFslK1gYIxHvgDYPf95lmcmdGbr5St2XDfC9DOB+0atr14R0aG8d+rsKUweYWVd&#10;qSAcHJtIk/NKg3nl4vkr8l+QN4FZDz1UMpDaePZj8PlZoO6TWm1RR+KtrulcB77yzPFTc3YxlzBT&#10;MTrrVRdyTMShA/KsCiD5K/XmWEjl0ib4P7sf1jkDRtxNVtqN2rpXAEmW12yBcgu6qCyADne3u1PS&#10;oKbSgi6SAAoDWhyFgNaZ+muTLIuoP0QaOP8DlesHBQ62m5TdShz/H0cRuRUkq2ry/7dBua4CsBQP&#10;r2dxEbNyEiEyhKWW67YpZe5TK0VyafE/qkLi3JTIhZaHJG8My62mfJhhZX549kgVEOPzol+HgLqq&#10;lHy35QKgWIDbtzS92O3n7kMYst6ysyj4JLn+ptBK6x88c+XNYQES25LwlqsnJL3gOZU0TMYE+ZMc&#10;0fMfPkOdMZ03URX6SLB94+Bg+dipSwQwCd6YdueOXACfjnbymb7qt0oBHOkAP9PT4ejcIYFDAocE&#10;ftkl8G/+kX+5BlfAU10vxzwLORCFMO7wRrqBsda2eCYPFEbtGJFIVacaZBxGvFabosVLiYzZskf0&#10;2Pp1UsxKiqyM31jfHfZsww65A8nhVFu99duxx+Vao6iNT+7gebC11DwYguh2Yy/csG4t7A0e1tlB&#10;V3W8xYkBK2+gJwHvVdhR25vpXqIQvprsgdZu12eleOIZrNrsrjceOJmMagS5ittwCDimYQcKP1Gc&#10;dBJhx/0Ch+SG25pT0AdjyJr3A53jBYDBfW+sbGtrSHX1xNATpSlKzwz+GL6liJfTQPb4NsRyhl+4&#10;/1CEVCgTfLA8h8dxAyYEtNHw55rykuCbdA9QH2CMiaUYl1+7AQcANCd4EkUIkQaY+gU20LxjKcrP&#10;PJhoJZVonbR8zu72CW8hxTgzMI7oaTk5L+Ftiv6a9cFDXnYluABZs3DKiHhQ3YcWzhjmzLPPM4qM&#10;Epnbzg6ZXGiTFiLBEViqHQpf13QDEu4T0O8hDnJrTk5GLRbkkh8Yqf2GaT1wkP+Pl4pnJAQL5nSs&#10;6yD2hLvYbm/GwhSNLfDq0NMnqmMnLPdAD4n0hcpzKD/Fyxea4Aryv37tqh5y+BfO0osbQmGCWmZA&#10;kojRq86FD8UCyKYs/K/riwhJxgJBO0cQ4MtCmwsGffex7hdbl00L8WV5ZilvRBJZMexsYWIqV0rU&#10;vO3OU4SCkgdOCnDpEuHixnvhPQmKIVVE/Q28ZTXbqK7ZPRHJrQCa4um1lrrIdI6c5J2GzhBURBCO&#10;Eal1OKxkVloPy78bGYNS/yF3I1uvNhM8qrDU2z/L09j7RSoGxjCe5CNx0XKz4j3veoH6c2nedDkr&#10;sVztYiHWEi3DM+s5d/HagmSg/l6yszZdC64rLKyY58niYq7WPi4OcnFOV12fbthHxmg9iWGunng2&#10;xvOgLECmsZpZ4he/L/wQxgGA/nqRJ3EG9872nIyEWlP5ruLbKpb/JOhQ7IwyaJjVMM5nn4LPGNYQ&#10;L6HunLxYNCXUI98ezNTFlcsf4pf9e/u44fe8BDT1fvqnf/rLX/5yF/xsBSKBWaEsQS2S/89/8v9W&#10;OsCDAvieH/KjA4cEDgkcEviuksC/+3/94wTqc9TuV1gf7/YJDx6roFU4qVrx5Tbw9hcYX1dj0wJM&#10;AZew/aK+oaiC12M1uhgwWSgKJkypvxf8NX4ExJA3hfUkiLeVC6BbjRFDbLTIWPPmGC8AAgHGC8Bx&#10;xry20k9SQaLteSEEEbxGDTu81oPcLgoq5duZROJB4IF8IUloasINbKvzgYGZv5KJHSu9MbyC/YL8&#10;yXlICrhECYcFSUSA+4sH+birhztwHsSAy+URQCL1MiH6udkzlz/CMlDipaF/Y7XEqSB4ZLPGD/Kv&#10;I8M4RDfx9iAI5FZsDy6NeIpMo0GjNu9JJUaHHFujWY+cQHaeNiUutlRctNfPIwBYiGBYjwnhBFSS&#10;h6OgFGS5iyZaiHMF9SRxKG7CSfALllUy8YWYqPHTWIGp6tY5tyDWQYaZMdYb9UABUHX2xz6++lnM&#10;Oq4KmSmhuzLTgC6ivvwr2JWHIHW4A6C5hVzwv+AijvKejXHt9/+1vgqKZxhm5mIvJnu/GSRN3tT/&#10;cKp/cVN+JHu/zfVO4yeL/RMZ8AXpnef/4oUbJ1dvXL+qyu63nPzgyo1rJzevnehZkf/6Nc95kVwA&#10;fhYqVlckKJUqpMxb8h1OzbWB2XtyLnMpK5RxXLnlzXB0ruym2Y6wDCYkET8ZKOV94zz/XpOG+ikH&#10;0OyJ42POaAcGb2wXfkZZxXGSr627XuC7zSZzNmSGtgyXupcjgKRzci0kqZGuuYZB28n74RmmRR/0&#10;3g4CevMklwcX8ZvkfyBlN2KAsbGxB76brZxdmESeR9kM3Tr9PXE3TtdacgHWKCtw5m7mLyg3uyXz&#10;O2+611xzihE2Z0SEkaANHHM8Axu6lQ6EXAtLqQ9EIMrHZ98Iu0bYYi+DPB+P7T27B4Af4kEIX85h&#10;9g+Ta0wqKdpLxmk0bP/XC70NH5EkMTBeps9yrOgse7JoAkwYSAsBsoLUOwRGVla84eCGZieKhwgu&#10;S3gmdBvq3qqsCN9V3+lHY74nJHBQAN8Tw3Q08pDAIYFDAp9ZCfy5P/NvD/gf/3znNd8ZzqI8Yc+P&#10;W7Cfba6sdphoUittK0jeXID+VcEK9inKiiFJihUKmvQt4CKIccxHtmWtE6z8BiJJndPP5Dyzgm4E&#10;5BDNRQGgn8ddsxHEG6D1TYLKnfmPaM9xEg6MXoCoWNL+0+P1EKN9y2hJvUaBboYwjMRpT28ff9jg&#10;/zAIl+1qbg154mvz2nq55KNghoX5IQJqs5Z9K7njXDPNSc0aEGy7k4CX4F8AU8rAF3AUAWCOjli2&#10;PH9F/sO1NFofZX0O0PZ6oNlOir5B+AUmJnc6bHVkAK5UKnPVtWAMi3c4v+h/SJoNGO8QB9gWDqKh&#10;DGYEon7TtAwD5uvxjSjaz+coRb55SGBOgaUSAYAXAOktc5B5YXlWY8csH5C09z6YqunMyjXocTUo&#10;z6gDoDpD4k2w7PFADXDVuA5AcIVdsrcLtetrueQ1YM5l5SgVmdppmjzg/LAAkVHZqM5M8H8NnHNO&#10;Wg4X46bkVF8mFnjhf6WvE/5PPk+zeebrtJ5fKwmFWQDZWx89e6o69krd91T4/+J5nX9eRn7h/1vC&#10;/zev62H8f/3k5g0/y+lcmF/uAOIIwgVcUQJMPYz/7Rega/iqHglHFjjVReffLsh/gk/GKO4eu9tm&#10;KzgKHmcSxSXD4sXbAtQfvxvL02b0y8X/6Sh+4GNcnqyk6nq3mOF88PzoInZWfYNMTMXsNQG/M+GH&#10;ArisRHSGu3J6F9r1NgZBaa+KOuvXWSTOT/b1mSwns6+4w+oS/KO5SMNlGAB7AQCwNU3jQdHZBf63&#10;tf2K0m2SMsRLwvbtvHavCOXavFgiyyRgHNBrCXu2QtemBTApVP4jZ2QkgS9GkXFbvvxnvGzCYZ47&#10;p09aIDdcGQH8n8qoooMsFjgANw8uZtWFDeYvCxBvAhUBWP7/xv9hADSPBv/X/3+c1hqIAwfk5oYp&#10;UK9wOoHsKP53jxochDghNuIhws8JpGLjna1IlQc/s/rB0bFPTQIHBfCpifa48CGBQwKHBA4JnEEC&#10;f/En/wzAPsYyFCZrQnXqB4vH1GOjP0of3vjLXFNLlnETtisMs5hLOG1Mqzaxoc6CdgYZWdMcn2//&#10;tIoWNEWi3NQfVxC+HJLt9mkb+VAMRVaN/8a+txQ1mmDgaBvTeEUHbKYUfMxiQxlgbexH3OepAjCJ&#10;sSyVdUH6N+ZvXEmtChvKWGMk5kA556lcWCt7TNLWcqW0gv/dmSZbtN3R5Im19PgiYFJOwvJ4gAfD&#10;mQWYRIDcsVgkGnscxdH17bAwEHl5N0AbbOAfEmDcATxeQQy5/Rgr+Rnc31f9UyLCA104/Nc0HYDe&#10;CzMCwUng+KrTNY0HSkXXJoNBGr8D9pXBEnwusnViQvODIU/XKqDKX/X0fXfwZFgm8rR6kTmxQQZC&#10;OwtDrOnTv5xlSJO0lOsqCY3OabgV5xEfC4BqoMQGryKYTZ7uLPZYCJzlLaL1Fpur8d+E2uAGjtM0&#10;+fZAlUV6RoVycCDMwSniqKBGcsm6Uof/SH4BoSshqIdOy49vv4FXinE4Uf9T2f/lrC+bvx52+8+v&#10;Ig9E/jme/9KFq5cuXj+5fM27hoC9wJOi/V9rRcmYq7R/fq28gKpiGOd/nSyDr17LGO20ARLS1ERU&#10;2+q7YX+ElACMTz+TUXeE8encUsUBiWrbikyoFbpmpTN/s7GUeWLa4d2TSJIUXohjOyX0nOEAR/bl&#10;Ul9uCJcA5+03XM9nLLcILuVLYoCmxGOOsCf2LdCwuwCqfCKuiw9ho+u6hL3q3tiJJ2u/0haW2Sjw&#10;zNwdcO455I50ZSgrytZoFh8hLGut6q30ho6qqmhpCr1YTinF3hEfuzpNdGv7i39dkszyzOaGk05G&#10;JRKyUCUHSwZYjnSU4dIlTSwcXa/0BPUsswbU5JF0L0GKTEv3UQ/b+mPt57+rAHIoxQBfB152iuef&#10;0oIEbSUiwHFk/q5JOg5HAZgg4AEDEu+sEG1x9dJvBvzD7jCHcGSDHBlOoOJBTHL4OMM37XHKIYFT&#10;EjgogGNCHBI4JHBI4JDAd1ICf/mnfhITf+yPtu+A/jHOYGsbaxA2d2s98WMnjnpcpmPFDv4fvJtY&#10;d+P/Olonqv3lS8LmuelyptZtlkXOmcyJkxfyiJG2ZlupmIqRj4FWuNO3qZFm+WGPojxJAQPpc6JB&#10;Q/OUh9Goj6uzABZUbiqyPqKTy1PEdjReC6YArCXnOe4DRo860BRtQg354dvmnRUvoHNB+DawOtF/&#10;AEiwF17X1Pybx6jhU7KAIIZJ+B8NnaEg7T/gectUVj94koJNVbOCKliArdebOSvUwAb8CyjyVkkB&#10;TPMLLpMebMymy415qiUuj4DOiZ2tdCzSpmawALYfIIvUuI8lP2gkTAgMAjxNK8PvX3AOohi9vQsL&#10;twHYDbgJiB7ksOszTEa9wJOVoARHWIB5bbS/5ShYALtwcfB/MjNg4Dztm2LkM7fBZ9pNqD0yjtzx&#10;Sgb/s1TsRF4/5fhjO8w+5xBbbreArBfwbRLEU1ZgwkrqYlLXakdoy5Fa1tT7KqomTKuy8mIFXH2Q&#10;FP1Pn4hsO6eUbwqTdg5/ee2/UHVEYfvLF84ZzCdfwFUlAnCAwgW9Kfzvc7T8ZdJ/+Vwnn3/98uK5&#10;V5cuEP9/Ph+5IMO0svAZZgn7UfVQ93r+jHgNP+SSYHiciH7CPTZcPycoYMEuFHbUqQt6Jo8/MLxk&#10;aK6OsqdrqpmYQ8S9PPHrQfBEk+doRj04xj5psXabc+JG+Z+rBt29+/fvuRK9jNHKj+AKJhsLQLy6&#10;hndRAIoF0ADWSo7fSicgHYMrc65BiFc9Bmh6+uKQDyTXJoGHgm4xTfZ2SKZ8p1bIq6YSNZ9jAE6w&#10;/LhZZMeEsGRqDv5fFIAXGFv44rk24i4RKLOumW/22Tf4V9Y/Oef7EHa3aCyfR5Jx0hXa0YNNV98t&#10;7O24fVX0oSp0simEYH07+0vc+W8yIE/6E/n/qAUobiGEixM1ZHcPkp+cNRSlFP5vcE38yGAB4NHq&#10;3tD4GvMC7B2hQLwgp9/sTZUWXE5Pyw5zUADfSQ3me/beiwLIN5C/FFhcWjfri0hLTA4zRy6A79lB&#10;Php+SOCQwCGB72IJ/Nxf+gvA/tobmypsGS4H9tfQFgAsbd/AfvAGxcxz1KKZKkuxNtfVFsMqDgIN&#10;z43ncy0x0Q3HTGnbK9+IpRhgATYbna+FoQ9VbDyrbULVBesevSmyVXoJ4yXTWWNcbY3CVzaIYezU&#10;gu86dUWHxg0iLttTrLyaYuyN4OGdi759dykgnsYEP8cXwKnPHPxPwP+YDqWxY1UmkD2YRyen0YG/&#10;IPy45JLwz3dv7aropokOmCLafif2/1wU/L909kkegOTqex0I0rTrmKexwgf2o52cxs9GBlsuraEM&#10;FrzeQezxNujdthED5OxibbFkh60pJKfh9J5hhnoZU//iF0oNhAJY+D/XX04BWwfobKSbmpHb/Xbe&#10;12RaBJ7bx6E0T3B7aJwQH83qzwvM7AprV0R3U+sVXqWmeHycaQUotYelnF55BYR2M7R3DT3DlcR1&#10;exryOr/6pykA439SDzAcjaCuIRv7ryvPQ2TUZzyx97HXYsSWzfbRIzvkqyyfWi4jtl/jEfAs4F85&#10;/M65hkHwvwz7QvuixATm4wVg277gvd68aMu//QXEAuTkVyIFLl04J7O/bL4qBKDYIT0L/OsiNjdL&#10;UsH/wuChAPB98RU8FxPsEiatLi8sNUI84pNfaRjGeqQzMzJUjA0jPPb/JuzQn0D22Pw3S/9KSbpe&#10;TAVEj3U3JlUwMBI1b/LgQZCtHk0pyYKAP2O1bRUBbt5QNro0hmUWP/yY1jsnMi/GHr08O7bFUvzv&#10;LTFTJ0NN4+2o0jCc+VMXZxiBRLjg07Ls2HoR/F/LP/Z/jt6SxcYyZghKE2AJX6vR3wJmV0IEeCAt&#10;HaP3kiy2/z9NShPDdH0W87x9qV6/hjl7w/PCF4l/hT0tTAV4fvq59WLN2iQQoEe+CLI7hrIlmN9O&#10;Myl7oVSMKgeQ2AWzAF5HJGuZcIB+IUx1DOz82WLYcnhkd0UE2dJLMc6+pJ8HBbBmzvHi7BKAAvj1&#10;v/7X288RBSlfD/fv3++GnW8Jpc08KICzS/U485DAIYFDAocEziqB/+jP/wdArwWOAnjInAZQiXKZ&#10;11Gx/Ws9aaPB9dsr9n8pVQThOs9T0wU2oDRmXitTRjh2vLQSD8xDP0alzW3sGo0+HRtP4Q1ZusbL&#10;l8stL81lbC2eDwwem3FsafUUDZBCC3RUcrS9tgBjenDkpCCcRG+T5L9+EfHWhnrAPm9YlqwFfo0b&#10;hXMBOhAANGmPhlj+pcU6fDVuvAaOirUO/gfuFIA7PnvsdqEPADOgYWoyNj986ldRRk8PfFaLNopI&#10;6pKPwRvkywHnsf7FSF4QAxdRuDxIYIESfRBJESqMOy0/1sulM7tByLTSXX9B9HmiqRnooKgt5Rvq&#10;ei8/SngFUW8MerI/IoXBK63gTpftEDJjlsyRI4jKYwQ8XgmVVdwN2sTa2mvEDJ+TwezDNIHBKn0a&#10;8N2qA44scAwLVu4Ronsne3arObpz5m4C7KFjQCWkEUg2CRIP4NtA6E0JBvwmpjSEg5xJhm5MlBdJ&#10;LCgWTFkx4JFex55/iYdTxsnGnjJ+itJOPn+9o4lpYK/pqYeAvZL8X1YsQNIBLKcAQX0/HCbgnP/y&#10;EcBZQNfRm+ICfEdtEbm44GyqXjjbm3B5czckzQRRAEz5kjhmfzo7vckomqBO3/YCWMQdaw0IDC7E&#10;1cdD3L2CSdg5W29xJ6knDCpBUM506uXL/MmdfWHvgOEgWHnkFnC+eQHNJP33s5Pcky3lioz/d97R&#10;obJ3t/Sm5xNdGP+eXH+WZKIA6NSKtGL+TitCEOJh5EvwQYzqIF9D3Mbp13/Ev6bGoxunFzonGQHj&#10;BODrWjJrQxtfpzrRlxHO1cPWNgkAUSnzq++bOZW9L01XJ5pM1ukD/EUQY7wFQoFEtUWn69a1fDrb&#10;STcbSTlhKzy1NGpcG/gy8o9dOQ8VjjFR6yw1rTfo8UhdSw2G7nRdHceRxslrHIBAoQ1HASSVTFbA&#10;RWV42WpJLAY5GwZLtBJDVvWe6ORK9NWFIxfAGzvw8esnS0AT+hd/8Re/+MUvaoFkVXYxagvTLNaM&#10;1lJRGJFdYx49/NW/+lcfFQE+WabHGYcEDgkcEjgkcHYJ/KU/9++jlRZFgCliOxwOAOidY17Emkic&#10;acxQkyx9xWBK6UOXXb6mBVUqPNbk2DZi9s6BZgZHwJ6Q4bbADjteZ2vVD8OAGxS3w4FRafNffxrX&#10;YazDGPnNAGDKx6Y6sNI+t6P/FR2i8wFrAfk1OQYezGu7l7ZzwVvxS45ZtucnV9mFUxSAY2WJcn38&#10;iJz/VnJlZ0azx+KZFxhAAxdikx+ngIASvAAQbUCsHzGoY/nms5ibAyERSIeYmQH63gzvzQ4QyDnm&#10;/IBJAMd2AEsyApH3gP4dBVBFeQMwjDy8BRwLCHajIgbJdpZxGo66RH0XtFUdX590vxogkG7bYrc/&#10;B86prZ+O5P6EAdOGzBDPlIk1GG+CEkwALksSELJiyYmzrgt5ojr0p4lf8FWb7y3hLMH+/u8T8O0Q&#10;Bilzgl87o5k4hxX0nTngfk06uiSXtHAIpy44xXkj4RMZHQtY54DWqE4nCqAh0ZNCQPhfM84Y3rSd&#10;nwOPEsyfAn722zcjIL7Cjv2y88u8rzeF/wWnrlw6r0VeBkHeNXH4D/6Pd0DiBfQINXDeFIeapdT0&#10;pyiAx08fqcqA6gvaYUj7jjH2cF/wQ0z5WQceCPUNtCywbhg9UR3Lw0K7VOcYJF2nBGvFQ58YgkSL&#10;C8WnoHxzBiYQqunpQkxZxNn4dJA30QSEeh1wm7Ko4P9gW2e4S2aVK0a84P9bt2/q3c4h10lZMR9l&#10;GFiOUABk/mNarmcQv8lPDnv5eK4jB3y4SK7CAXo31xP07bbduKH3I35ts85dusjT7HO5a24/oSeu&#10;P1GTepD8OkgJSO4Y36JBZM4O6xls/jMtgZS4fBmJhChxEkAqAeqmWU34B6RfWWObc01SWowXQ5Ol&#10;8I2U6AGyXTw3H1HEr8p/J5rlGhUNKfifMXEWQLpCMYhAdtZe/Kouai/dvgLSEvaE7JMZhW4Y+Sxf&#10;akO5lgA+igKeXeE4zhwJaP7LveVnf/Zn/8JP/YW/8ld+9ud0/NWf+6t/9ef+xt/463r8/M//jV/4&#10;hZ//xV/8BeF/0QTf933fZ0+yb6P0fvzHf/wrX/nKt/GCx6UOCRwSOCRwSOB7SwI/9n/4p9xgFJ+B&#10;4lREq5dm6zw/pxA5ye6cdazpxXCLbgC1lD5ym0szawx/ABOIFHAfpduaocs1L5314kXDY3JJKTI5&#10;OQYS9O/8Arhiq42oqjqMl8D4UamLEl1uXO6pSXQeLsH9ioIpBZUMhHZAsD9ysaGJhpiYnICgmNj6&#10;NT7Y6NPRpIOiTk4A9nm40iExEO4g/QsoI1cbft1bfPyrV7gfOy7WSbxjrU8r6pEQNBjlvmOxMLre&#10;qc2pZndQNPC1NjSQfwZy6IM0BoCx4Qk0WkD0btCrgxf1M4UNi6MHr+BYSIbB1FwVTqBALa/zmaKV&#10;TKncjmR/p45QH6UZOj3SYPJOAv2Xx/Jc2jLLxWE3/GL4q5UEjlZP69dESZes+gsMXLysZ+P+Iqqd&#10;nDAUQxPUXgqBMbXKI7qRYwiYGpyNLl3yPKZXLYHxtvbfdzAtgFxApXgxK8HFzJ0mDXZErSrjFhOo&#10;4wuSdU0h4M8eP1ZxPj0rjP/+3bv37929d/eu7EQEuDcLgF870l2XMsBzGoxLHVLcPmKBha2IW4G8&#10;EDxhC7kzosZTBliX1RO7AziExsBbKfbdt/zVawJ+wQkLmr6QJIYY1Y0rIxw9677ui5PrvdJCv/vh&#10;3Y8+/OjuR3cV2o0PhVrvWIAC4AaK4N0CFscXXtdqgTqRECZCMunPvc61vSvp2XtECgFoCdf3O8vM&#10;2I98b6nqWAgnqm5tUEk7mhCk+NCTATKzk0XBYmIXWrkaV2fLyJ0/p0nwuffe+9x777733h3B3pi3&#10;k8RUHUyKT09G0wsJ4o9jyFobEDtDuPI6u0tX3DoRb48UoaAMJq4C5RSpgiK4a+5FKQsUmK9nPTLF&#10;6t8UlwVoC4XN40/gIJOydlmzyZTnf5kixb+6zQSAKSRCEzBO+w8T/O/R9LMa4nmlyaNgEBwB/Dgx&#10;N0rxypA13s4T7GLPgJLAUAAU7Zh0DBTumIgw/S1VBmUo9VHMnxuId7l18/ZNsS83b5HnL2FcSkNh&#10;9jSRECYrNKd1b81NSGe28H4LZtPI/tY9gG3fW/TwhnxdZr+6zY55HIcEzi4BbdLvv/9+aCyXSd1/&#10;sF/QfJXm0LI6vADOLtvjzEMChwQOCRwS+GQJ/NW/9OfrE0+BMgdMyioCxpKSp4hdpWh6pPRLQuiY&#10;rgP6bajWN5PD48GdVpRfADCDvV47vZOVQ+P6xqxaTbUZrSgy6NfeqrHkYGsjuBZXcLx5DVBifrGR&#10;CqOTUEi+NbHSpwaeNTYiosNNkBkrhjOUuXjM8ohxHgRJDG91bN8Q94CkZMOSRSU26YHxBadCQe6D&#10;jT1YEFM4+aXCEcSWG7fk0At9mJqQBDChx8G6hAIfaTVDXOP58n/zkb4U84/bc/AJan8GzS/G9x+j&#10;QTPjL821uHuX7IoU2EUWy+JeYHsKtW9m1VrylzlxfBA2oN8Lxd6OtTvMxc7+Xxai3Es7Hd8CTix7&#10;sQz5JRjaLabZCGt7wewtBxFCpAQHHQ8jsssuuCoq1NO+DA/DWB4hGDM49NTzIC/PiyRJjIW/M4so&#10;ac9E6gUIohIUEvDDc/INYt3MnI3jS7JC+IK2GGOwLGDBK8KAqhk7A62FzLV+BH1Uf06Yh+Rzzhj3&#10;5LHmKUUqYtJWkb+E3L98oUWrea0qfTeuXTO+lxDVmmfPzovAUjJ/hbKfP4cx/yQ5/2RL9cknV2+e&#10;nLTUn8r+XXE5gGuOIJC1fzn/X9L5CStIFIBwVgIBvK2oWebnmuRDpIbAq+a+ze4eFM9otda9a+L2&#10;ANjWBkyCAA+g3RyCvrp84yWzC9/OpmHfhzAxcc6vl77gIbyLaIsUpEudQHBvOY7lX2A3H50Q9/4T&#10;V7MzyPQlsXtP6MCyvMdoPt4q6qv4B1e+s81b5I7KlOD3wfxnWUJhrS0qyQz3QU+hBkqcZjaPJ82a&#10;8hsnBRjN+orvPhQMbgr2i7+GsZ9HqAtvpzqboCVWZ3hPp5lIbMRV9fjGDcHpWw5ouHPnzrt6vCtw&#10;7ePmTckEh38iCJKfwp4Res/bmofT9R28L3oHye1dXdWQXE0l2CttnlVdBqPvM8CVSRxoSNJInBg9&#10;TcL/OPkr+iD+/+YEUnnw+nWVqVTgwQ32Ht0DyjAL1etvQmvsETJkYba63Ra3XmdTI/Oqj9UwXly6&#10;dFQE+GRN4zjjDQloFoo0y7fjGxlATeotFoDvX83/gwI4ptAhgUMChwQOCXw7JfD//I9+Co9r8L/D&#10;ge2fbwVMepLwuLIyKQnzvXv3xEPjzCzg4q8ocuZdFt7YCgQu26jedLKv+L3rCuiyWJ13qtQ5bOzW&#10;3K5dc7R8CpaJO8h5hLrW6g6QbFhqSj0FNhfLoUqDq4K6/E9fsVaMUevcyWZUSxWAQWxB9Nj6dM/y&#10;BCSWssKaxAEts9escPAGsbRZF8WrOJGwUaSTpF09NdLCwDcUAMa5uqBK/TYLEPfomNxi/I9Fc7Oy&#10;B/8MEcBf01NsfaMfY8DK+1jFB/7u5knxfwqu+U71eR+ltvBk/FqXs8GYwaOFvGXFnzfxAvCRd3Zc&#10;ApgfsoYnTuLsgeZbO1F3+pE9Bl+nbLdq/n+uNM/teuaavVawEM8L5t8ueGBACAp+C0Vi6myOBZ1O&#10;Kob45meWtdgiry3yIP/XSRwomA3Q6Li3rKCBfUNbACCJcdlxQ+Gr/MikSqYAPA1sQLf3sabYJNCA&#10;AvC8NB2QQ2BTeEcMgACaZrlurvz1Dx/c1xyEoGvSwKQzVO11YSblqZc99vbNG56vwf9a6qYAlPZP&#10;9dvI/H/ZeF5e8oL6N06u3Lp2ckugSubcPHSFoH3jf4H8EwH+nG/8TxYA8QLi+Iz/HQigsXen4x2k&#10;nUWYTAJPtQMHNcQi/lzSNhrPY8iiDGUE0toQMXvjvmOuMOoywJpJKrnE00j+4HEJD4zXi9Tnq6N+&#10;qMQtBWq2huD/ZDPRgwQK+rRxpNFkP1vPoLjBx4M+ru8kuosyj/uP/hrGwJAYnjQ0Zogtpn5mTqA7&#10;LgF0iSPTpmxjlzPLq0usuLn+D10cWTvqQLwwAuJDd8T53hTAetiLKitbH6yrTfxVElZg5wm12nHI&#10;xv83bxv/vyP8L3+Gd0QB3DQBIJCtE9zl4Q+ykcsf5MTfCBrF9EV9Wn403n8jsACeMaCvdV0Ss8yv&#10;mjceDV42LeWoQqqqVZk9PRO/Xl0EdinUQGNs+C/8bwpAI6ZGXvdKhjqCqKOqgiZUvIGUftO+ALO3&#10;lXdkG8pUMgOH2Gcjzj4bsqaM3qsrV27uttrj5SGBM0ngl6AA9t+SBwVwJmkeJx0SOCRwSOCQwLcq&#10;gb/8U38WlSYW7v6TtiNFTdorGq4zlNvyJa3e7sQplB2b/fhqBmw7XLkRqZM6yiGg16/JZKQjCllC&#10;knUdl2i2aoURTmqrFLVUsHKMp3THeP8WNaLa18xFSvzAmpTfK8JvhrTyBY6bDn0ALm9Rw6I66hSQ&#10;XQpfVHfaIij63BiRuAKAUVZGutinox/GpFxdHoOksd+YmgIXjb1q6BtkjrmePwH7bZOOfp+hG3ic&#10;Xi/dnj/N2O7/dmq8e4mNNuBjoKN5DYheOHxe7IiHXHOZzgn/2P26/I0zbfIfpTgwpmCmWHzHSGzv&#10;zMUiwT2MafuHREgzVgfzKrET681BRNHOUdnHgyDD32EL+BlwFoi2UlR0KFH552ib0uVhVepcke7F&#10;qL68KzY3iwh5LlUaDdeAcEZ1HolDOwhiKkEOmRPPjvnrSrDBRKOHuSplIiLzBMh46k5aARWhyIio&#10;KQJbZKoTNtNC1jk631nYnzzRCnDJPX/8xYsnzv8vFkCp/kxG6bN+/7k+4Hz+ze0nbC9HgMtC/onw&#10;F8hXWkFX13CygPVIEoHUEYBKSPI/mfopZ6k+4D3EKHr1eM44x5tTKrqMoRZlZ1/dbnyOLLiRABXt&#10;cb6eEhaMBHi6uUrNc2QuwCedWjbM3V6jkybO9MTa9F+WeBirxKPUuWeYNbYi/8a4MSU6K7I/aYpp&#10;C2yOQIWEXNa2yWQiAJ4wA4c5xfOJzXQIQ5KesiUlyCVLsWu2bviQVHOYs6KV9XXyL+5DvGlw8Gmt&#10;woZHIUL2hjX1w12lJXjbt3ai4klSVjB7c8qYKu4pu13iFwDkdkuJr32iSfyuRzZJE5otgAxn9hK4&#10;KgcuzJ475i7bhiVaZ5pXJoOJa2khWIsrqTQjSt1Ahvz6FXmoiD4jQ2P27RYCWBSwA2J2G4I292Zv&#10;SbXFOuXg49XNHA8NRru7PRzr8LBlZ65evXVqGz5+OSRwBgkcFMAZhHScckjgkMAhgUMCn5oEfvrP&#10;/wS6V2BKLPzS3aXCygnWFa1xC7WFxyji3DmdIaWMelSkDIha9trRpUTPJx0ATqGyoQn/y4yUWE1l&#10;pZaKZq9b2/aD6m1Ji/IoZc4wgAxQCihAu41SWz0R8DMm3ChngVxzGnp6kF6DNrHHOeFTLDmAPH3M&#10;SmaSTDcCwFxCLPRxV42WiLdsEgHIiJcGpz118gdUY1+O3goUBrzVJ781zeosgMqac7F3jbU/FdIW&#10;/p8gAEPJsa2fgjC8nw/kHH7ZcPJ6a4DUnO+P1FA6hMAO9S7s3XlWlDOqLxgUnDNQfzwRKrxRjQcO&#10;bWfWa4FLkth8EFObvmv+gOjpWzuPOZ/eFj/icQDwB8R54EMCjT9GXk32x74IRxAE1SnRi5SIKc8Q&#10;zZ+xHXZjPC2mWB3Ys/g/hcM6LESlVB7LVGgvmOAvvAAKdHA/6fRhCXJO8X/jz3Vlwr7BwLp+Zo0X&#10;bXLpG/HCbMTPwsvErtF2hrfPOy7qhlfB/6q5ji+AQhP0rDf17FT/XpPB/y4Q+EyAaRL+1xFADJ5N&#10;4aEAtB2oyJ8+ok0h6QNl7zX+F89Q8O/Mfwb/zv/X05p708kNzWOwDsTHCVca/6s8gADolGMfMWL/&#10;L01WsqxE0zi8mDpJOkGzABFvKQDA/Y7dWpjOG8lMn5IF4Qvwe+lzclLOfAoLyR0LBAkHiiWftyQH&#10;x0bZ30j7RisFnMgxwmXwGNlhThPijpNQWYDNK4QYoyENgeqs351LlEcbzL9YClzys0+l3SwKz2xl&#10;AVyTbkTAqoP5SvM8QcD/xvxJLZHafI+L/xuTbzF3f0j+Aq8xUq3mWbe1y0bOUGtaZyFfCuB/vZP9&#10;f7+vzz5q3oNd2V4pK7NF685syQNZXU7nwFCps8H/ZQHA/7iMkakjwV2mAPDagh72YjERkdK1Hhn/&#10;Yz2yS5epLf7Pmh4/rG4NoSNOrh65AD41BeWze+GDAvjsju3Rs0MChwQOCXwvSOBn/+KfHSiINVf5&#10;mc4lRY09O+NlbB9XaW9BF47wtPGnEMcqI5oSfUUtxY5uLsAOpY5Stqes85jX0xylU6qXk/NFedQn&#10;moHLHtFkxooKa6tmbEPWim3bDDIgkNSgfXvUljfI2H9SFDVguofvGxvV4DkU97a+Vj/U6li03DQX&#10;/wuOqMG4SG8wIvpiMdvgxXAB4JvB/IP/E0Eg7bV269p2QY89FsjPmwP4C344Z4feafwO5eTXevvP&#10;2aPqDxzaTN6nAFLQQC5YwI6JNb8t4D5cwLyBPbbGynw0l0Ff5jmXnc/trrTmzep5KYB0MP6381E6&#10;BeImPSEkCnJEJEwYLPxAoP1j5kDAP/hv938RJHPtdCidgW7iuUZB8xBNktjz4VWGk5n5PXge2+Ip&#10;/O+3HB0AL4A3Cr7fiQjI274lDvC+OMki0yr3fuMmnO2SXBn4RNtJ2hReYtGVN8OHVh8Z1+WF//Sp&#10;IJgrpLXmH6Z+4XyBpASmxJiv4H8e9vm/6lwAeqFQeJ/s8H759otdsxxi83cuC38wFQTGL+C8zN9+&#10;p3XYLMWsJLMZwDgdQp2pJK98oAo1ej5zsLZe95lZ0EmtH0w95FOJBJJVhgJ0LHqe10Qdtmo/lJ0D&#10;LCGTSbkZuDg0AWZ0HwWHGOhDl1LmYbFipgCC/x1HIKG5WIDc01WN72K2zQ3/y+1hRwFgeuYx3Oa2&#10;aTGnmdIzyVkaRe8bPTdCwd1gUQ5GtvE5wL9gRy90qbqzbLM6modPWWDiCOAEpq3Uxw6dEjBxAcCB&#10;oVZxGu9+hhuOh5jaAw+hlsYpgS547lYauEBkwncJsAxSESAsgJ/qKZEBYN9niLYCBlfkbhbP/+QF&#10;VPRDkj2ciAJoYAbuYOTViDCzhLKKGJkZg/lGKEMyq5op2KmUzTxfIzmunbzTDez4cUjgzBLQjPtm&#10;uQD4PuNKLKAjF8CZ5XqceEjgkMAhgUMCZ5PAf/wzP9XUUP6iiVUzSf6wI6Fn6rcEvvrtZNq2lZ+Q&#10;zpqrZF+0h/GzpD0bTB0tNpbJ8yQ8I1W/VegC49ctPBVfAPTpmMUW1LfOlZDpGvfSvoIzgrOtjqek&#10;WM0yKKRAWNAZ2GyaMmr0hhmX10D9CDhjociClWC/3LogLNaj3G1v0W3KN1lXMSXFnRfN3o0dakAd&#10;LD4Zbfa08z4KwOgAo+1vSH9PAcy7w30MMHZrB0gXnIIZRiZIKI/mUwziHMgf+Au296eC7PMOyvH2&#10;olBksPj+T0XNfHKxCTMz894uKyFDFa1nx9qAdmhhsWCvNgLa0idUaqEJ4m8+D5NG7h3zgusTVLIq&#10;FXDbj5HmIgVmKrWn0dFmJAoaO2SIaDAuPv8bA7BD++OKknxnSWThH8lj4aW0Zs4QAe6DJz4AWv/d&#10;YJc2344QdnbAUfRNMtgRkO7U/EnM5nY5d8B1JfY7ue70fsnwd/3kpvLXFfYb8L9z48Yt5RdwKfer&#10;1x3VflmxAI4Fqthq89cso4igcb5i/p1SIUkKmuaCWOrkwCefnVnCWIHZBLR1CG0qZ4gThzxW/927&#10;qYsZPJbHgPJarfNOJyIYXQ4MTfARL4DdHBv7+1At2O6nxt6pqcn8zlAt5x4IQ1zF66PvF5QC8RPM&#10;TtDpq1CfLRlo/J90fHozEDcm9mBjMtvr90H+tasTRLCRkGzNSf6Y/Zbxaxs1QZo5YFA7HvvhU57Z&#10;rQLPCks2zvwOPPDuWn+lwNdt/XHVsgcLobvJ9g6ofwD5+HsXVwFQCZckfOUF2V8fPnzw8KH++EhN&#10;cdRDHvg7IIRppBvo672QKCZSIVUzIYYqq2SfhWfR/4mAMDFNRQCHmTln4R2lLbh9+51bt2+LDlAE&#10;jGNWLl+BPQkfNNkT2QpyyYm/gL7IVoeUF4FY2qXziQkCl9Q2vX594/qdNd+OF4cEziiBgwI4o6CO&#10;0w4JHBI4JHBI4FORwF//uf+w2aGwy8XZfvN5T1KAGLUUYEkdLHn4q9Ky9VHpQFI+sW1J25P6Z+Ub&#10;iIh5Hrusa+MtS4szeC1ncOcfJOvexYvRMqtkBy9YI7N/L+oodpri/0bYF16jv6GbtRMDXMGTAR7L&#10;Tzx2vb2dOBbj9DkHKiAh//AiQ2oUdIztEWyxolexZdm0WyU7EQYx+5csiBIbHBr/3Cj0AZ2NcC/+&#10;3SzzPSEjv4f9u9eAzrfw/zKbYiQfLgCEuwP/u9dIb3D+egHk4FM73L+bjcW9NGN05bkH02GeuYYB&#10;XN7ZWdL36JvW7tpcEzCd4oLt9fT+YyQwcHzM+UCI3JbY9BngDkTNLjsWoO79zdjgUYosmVK7MVlj&#10;YHph2I5gyGbXwMS4JrLhZDBh34oPOEXjjHxSNy/kUWd12hv7ZXCaxZdZCZWxklcAFMXPgf9vCws5&#10;+sbV+0QB8HFL7tUrQXpnuRO2F/gXBXD9mqD+TdEAY/kXfgL/+5wY/5PkT3k7xCPItBv8X/s/+N/J&#10;FGEB9Fz879eL47Iw1QS71yQVCFZnPYSGJ2/oY/X+lJHfo506pFteTHlwLJYxu1V/LdkWscpNCX+f&#10;jYYZ+e/2DOigDChb3/oALEBRJ749pJELfhaRScE6earrRU703zQjnIpfFUtUot4uAHbC0AAIxCdF&#10;aT7UZ7/QaO+N/56SwP1AfhI94toBI6sZu3o0pvKQCXkE+Cd+XtEejqA3BxD47yNOALqd+5yJlf4O&#10;i8KLjgjBFE1ZYJYjOHms8k3Y6jgBYP/cwS949+HDh0oBmwgCJw4g8QH0LnRAKACfHGLCVEg5AnuA&#10;1eHLa4JwM4Wl0OB8cyTQx1NIDlrO/g/+11wX/n/njpiAW7ffkewd/wJhNVE/7DYlJeOHUALFN4U3&#10;HvIxsq7vBd9hqSHC/peT2fkrx5s33t3thsfLQwJnksBBAZxJTMdJhwQOCRwSOCTwKUngr//cX8LD&#10;H/MGYG9MTfNravPpfalFUkpjUiQH/i4FVCKTrSw5N7pVZOvL/Hv1qmpi7FLNLRVteMC2DfA29WC4&#10;JzV3YgSgJ5ZlJu6cxPwnF3ryV/uhk12XnHxU9fYE5vFZwD1x/vOjhtOF/AsJl1mwhvv6cEvtU9fG&#10;BdQGzUL9Kq3YbQNAHCybzhv/jyE3lqeq3dJF44saE/Tg94DLCH8Hqc/w+ptMjLALA2735zDEH3u8&#10;/SdIEFoVTbhH5VmuCMmOiBH0GqeJq0B1J3EY8SX5SRX55JH0a4azD/5KMbHAoVOPCeiNi28akPxn&#10;fo27r1PRufEX5HSB9u9HcXA9GsaZlz8PJtqDI8YkPY8xkWlC5rjtBb/xTkFDBzJ39fI65U9RtJkV&#10;N6iUQIDFgy2YsXxcqDRQ4gAHHK/KJEBIPQNTBZZsVoTLsyU7Apnenes+shYjcOfObZd4u/POe3ql&#10;FO9KeW9rv5L6e6FbQq9exjVn7PlaUqWqtApE89ni7cQB9vROtj/n/E/ZggSEi3BgOTYtQwyxtcdm&#10;SarptYareOGzZzYZGzU+ckFQX91MWZ2tF6mHFAPs66vCHIcdYdVjQJ9EHp5vqei5Y74W2Ce5IH4J&#10;MA1lqvYIb9J7DCWQXcDuBnVY8opnSTgOQjUUU4EwxelTjDBJ+dUoADWJADPCBrgabBClnQ4c8bEo&#10;tm2FFrJm/nAm+BymY8DzkBP1Nto+vtbsUJssZt+K+brWKivYOfKHfQjlmz02swcWwg0xsRnfjSQM&#10;5IhTg9MEkkqQgw6m8AEmc2+JKQpBukE/4Q0x1ngyOdQLoK4Bcdlge9Wfs15KqaZ261RpjL+LRX5y&#10;4kE3ExXnkDpuLYanqxlSocZ/aGJW+ZILDmzDRa4ogDYAGiCz6dbN9z6lb+fjsp9hCRwUwGd4cI+u&#10;HRI4JHBI4HtAAvICANyVABh8aH0tChwaI6qR0wTKC0A+wUFkSZfnfP7WoUlOFl9caXaqBdgAzuhv&#10;Lg0YR99Yikb9Uw2wgHNcX62j2Q82tQnJxe+EBIIxA7bMQMQhNoq+/54a33q0undYg8YeWHUr6MDm&#10;vzL9QQRgZ4MSWLcY7gP1MGkPRiVN8/ams7EEUWpq8L/NWROTbBYAZRXpJq4bk2a90GMYDcbcLOhF&#10;jpk7Z3n98ZMM4+bub2/A+1+CCHjjgoP6t58L/2OeLPonD1mG8vRxCreDKQb5G6oSq+6RrjZfnZ5f&#10;gSA8Qxk0SQOm0pACGdr4nocLCLJRDkhPAHEtgfPJL89zvRI23wwsq3E/By6Mi/kEGAAOnFhi8w5p&#10;QEkwVNkAHI6HC4jRfbOyjlBDBHSaAfnGpIiPwMJCJc9qaizaCIAaj5isTYN8arwNVunMjpxsk1cU&#10;T1J7UCtedn45/wv8f+7dd9979857KvN2yxXv5ACgrAFO5eY1LHT5DHs+ZTcjETC/1rhKIZoFcOa/&#10;uCeYZaBsoVkGEw3ZHFJmj+UVCg4WBTrFu0Q4ANmYtSMI/JcCiBdAYHbgbFgz47QSOLvxSbPq3WMp&#10;TFa6TCd1uElGknk0rMZi4OphNKxO6IPdUCHyjfmr33zgoqXjpiwcrt8Zd11EPY5ruqsPyhHDPgCp&#10;Qai/2gvAhvSYuyfxH44GAOOsR0/N/T7MzZYB3DHyvXGnCfkIJsAfSojJCumJg0ioN6ql1PuIrjdv&#10;prk48vkV8JtXZWUm5Mv/IO08iGlRYvWbrl/UjTZ1vZH93yQFfgmEOcDn1A1qHGFCHzQaoDkR7AID&#10;a+ze6Py4hE2OgIYQpPvxHaGoZrbwcF3DAyTw4mQq+ZV2xUlsCGZ2Rruw9V9i37ohs5aR3kXvIRx6&#10;kZVaxmZt/TDCt2997nvgm/5o4neZBA4K4LtsQI7mHBI4JHBI4FeYBP5ff+Uv2q6DkQYtd+yjxf/R&#10;gfCZll4UncuQI3Z44/CA6OhJeJOqjLM8ex8/iXbrh77qsBeR5DnWsFoyB4lbCZ0b+BY1+sb6O5aZ&#10;AH/+FEhoZS/lvq9eu2avT7l95nxSoiVb9hj//aKA0RTD+NmCIhegBUMtrAY6Mw9SzLaZEuOEXaMc&#10;RiuM/813gFlvjFXIMxgjRui4NKOKLy8A7OzcerPTvfl65x3wBr5/a9Kity7bfUgGPFnrpx6wsQc+&#10;2yUylLQkAHeeebHH/5XeSHGolY0BWKKuPXFv82/hiJaPSK7wVJ70WPJ63AHCCGXUN0YA7X/8AuRY&#10;Dhew0QFhAYJ5lN4Oj4sOcDiYuGR0SOoeUGv9gu3DhoUB26OBCXCJl0mdAhb+H8KKFTFDNmUMhnnh&#10;fXwT6mc+EymzSLMJ8gg7ZRfnLnggsewAYGMVbPd54BKRw00wPo93usG5XQAuK1fa7du37rxz687t&#10;23feue0MAEqm7sVzITeIh/uTJ82T0GIEzvOHIBz578vGqx/wH9eO2P9t/Ndz/Nfh69g5MNevKgyK&#10;Ani9Mn8ILz5WyLpcyBU6Lnd67jRpGuau8a6Io0doj/zq/QiXIXsNpah9eI5UMzUnEboQ676N0bh7&#10;z2P2NV9n/35tzlsCh9ZpaJr7uCGQ/yM0xeu1g+jmdk2XS4VJFSdWYBLrRvGAT0h8tz6yCmCErqPQ&#10;WnR50ZkScor7UDEyTFH5iVxBBOPOTWX4N5xm5hB9NhMi+DbcXQg0sH133MwQqrrgRVISIPwbPJuH&#10;I/MxfFVDG/RSbcisSMrYyWvo2bI5GrCZeCEtmkPX6a4SXtdNpk6sOYdyWWmfJxcbu16I7mFx2epv&#10;yB8aOP4XDr+4do3vK4jV8QKYZT2jHlqiTl39epvvOL45lgsAszerMaMwxn84AfX3ndsHBfArTG36&#10;dnT3W6UAWhj523FrX+PHf/zHv/KVr3y7rnZc55DAIYFDAocEvuck8G/82D9tfZOY1Ci/GJKquW8Q&#10;UJo0SpMtdGjAGCpl2rcFL768d+/dv3v3nh4f3b2nS6C3ScGMQS9ox+pqLYF6kTTOtppJb2vOfeOE&#10;GOXGVJpY0vx3tYI6YgvkoKJevmrlNEqx9WKiqok5NY6q1pzwaVy4wYW1HoKKc4wxFjfUunhGywv1&#10;UAYBBRJw7dsRzbx7xKe3Vn1bKQseLdP6Gsd+Gixl1+Wgy3xgAfyP5wAKGhc83820war7yYcGzIdw&#10;QQfw1tC4pwJyxtwdwBYFeqFeutHfT71fm2Pbj2hGxvS83BEWyPp8lEmoywDmyrGmQyZVcCBkH/OC&#10;Puw6BIoHMS2b6anxXNzWZm5vcjeTO5bPlPQraGhnZ1hOdWkABGhhE1bEzQd3RxF8plOk3PuVnQoa&#10;wyY5wq7Di2APbAj/nIwv/wTU6/mgmP9LmvtxhRHIFO4KB6XnuOgnHeKrROnLEUKg/fU55dx79viR&#10;DO56vnLRhf38uHzpuQLFlYfvid5/fO/DD+999OHdDz+8/9FHZmIuX1IKQLMGboqfVeNeJuFwM+Jj&#10;MPibPMDyD+qk0Ce2ZR0JzTB0z0NOOpfOXbgshuzJU5uCnzx9ptxx3/joo298+OGHH30oN6Fa/gPb&#10;g7G8Bh2HACpTKgKLq+kAd14AJfBYfXtn/uDVDMXLVyFM4q/SkvVOHC+cng933hNmD9Dez8A4gnh3&#10;0ptJBOj/OmnYn/NConfefeddHwqvuCkOICzlVa2KOMub6HCGPIzkz/TZ5w0Xys4G6jV5kciFWYWL&#10;s4CorRmcVRFE6gx5XV871lNdTJ/YrcS5sJRsDO/kxallVjbrmsm7FmAXY+Hz2ifXbkmsl4vIdCao&#10;fooKx/ZQRQA2XsqwlO8ylbE8XlSNMixVPLOGAgjLzJrG074ZMkyivEyNAIoFPE/AhfgWsy7KAqjq&#10;s/qvF6WIZs9Jh7Htd8/R781wEEYGcmE9N9xsY6y8dS/mJdMC7gXG/NwP/sDfdnrdH78dEvhkCcgq&#10;8v7772erb7mlrr5wZNtizHLV9nFQAJ8s0+OMQwKHBA4JHBI4uwT+1f/TP4mytQ704+iiKum9WWyW&#10;m7L0MJv4YpjVIY3INaBiEvrggw+/pq+197/+tfe/bi/OsWDhk48CHdOcrPQun2W7TR5SlncUgDXR&#10;Sf9egxtWUZx7MV3ZVJxEZ7pgnWuN/d0Ucm7DAhA1a2f8+jcATIPCgKwLDqPVTf6ChSJ8/lj6yNsH&#10;7DwN/jndzSyADbgrrIgqnfvXy4L0bkMBRPPeq98dv6ji6/WwBTm52nq92t8a7/y9oOg0BQAMyOeW&#10;H8BiIQqDFrSNrfWtY91/wRTfrpC4btFgknw48G+ca7dgATI6GJBh3/O8C+NEZor2G5wDeTFTdMdk&#10;MHU3lDSmvZrOR1MvqZMY4ySvZMLW5yXoxKRTRNIwgE0mA6Rm2tAv5k9nEeKOFNZQBMBMO8pazB8B&#10;JxFP/UP6wRI9ZrgmQiIF1fEoT2jMFkRxpdbPKwaZwigEoPjFi1fn8kJp+bQ8BPhlBVZ8jliAFyq8&#10;9+SJ0LsQ/sklJ/l/+ujRk4cPniiF24OHH33w9Q8/+PpHH3zw0Tc+EOB3UUCeT1Q7QJntXOXOvMMV&#10;cQdxDzfSr80fKzFJIIj9mDARwf6sd+H/i5eF//UsdiJJ7F7IKejho8cf3f3oo7t39VACu8L+KaiZ&#10;YKTWEsySiYzh7oxtPWviHYAzf0HjqZgK0F6IwYBNjovePFwtwf9gBlkwgH8IxGVDDo6GxTBtN7lL&#10;zQHib6GHLijw/+57d/R869ZNvFlEnahd5OaPJ5Qz5KmeQKrrTZJ8X8QUQHys7DXA8uS5REgBeCb8&#10;4Hh8W0KpdTUtKk1vhXZkb1FpVWIq/FwKdDOVp9tzcHfs4FxtWjKNqVfKTO5Qmh36TOnlt+JqEab3&#10;MtNhQelRqIzSB8lVke8b+yA0AOGy479ouZ5cKkMyy46uUgMqOCDaSEUH7KqQdSExK6OFEmDeuuXU&#10;FkNtLA+UDm/6k56dO5+rJTTj5cs4hjWkiFnLjlQPlPR/KIB4YODhZWLPPfqB7/vVm/iOV4cEziaB&#10;gwI4m5yOsw4JHBI4JHBI4NORwL/8z/4TXHhpgQa8de0WBWDTPwBKCmtiWa2KSV+KcmtMEp2vCO3D&#10;j+5+8ME3PvjGhx984xsO/HexbycAbAL2OlgKDxgV6DYxcNq+qReB5mTy0wUnGsFIOw75ga2mJWxk&#10;nHDyRDjrU4SQJhvfAuZElW4pt6kiQCz4spoFoRbjoVvzLx9dlsANMNcHFnmELuCxAVGy/QcTnLLw&#10;N5l7M5nBhmDYnLzzwwHs9PFlCsj4DPTZ2eu+CQUQNDpmaRAuz7iuFvPOiw2/7igA/D8AGJ/IAszt&#10;+NBY/sH/PmIHDhcwUB/QT1JJx/Cv9/0Jeho5DAUwbQXudy3QLyicZWTEcDizdnuBa4dDNqZQ2YtY&#10;GXHGDnjExaX+vVx4qgDQJjwZirrmdRq8ZDSNS3tmOmV6rAN/FAgou6CvXuQzvoBFE//nGNUblU18&#10;dqL6TQXEO8DrJ3ZmeypTL1BVNMMC2CNAQAprvzzjXwl2Cv+HBRAFAP4XTH3++PHTRw+fPpSDwKNv&#10;fP39b7z/vp+//r7Bf/C/aqwb/5sFKAWglX/1itEaIQBg/sDwsAAJDYgfAFBKyD9pGi6KjhD+v6KH&#10;zPrKES8juECdNoq79+/dveeHAoXg16h86IWfUpos2kQjeCQw9evM+AVwY5I+VNKxG7eePcXlAvhe&#10;DK71dEvYSXnE8QLwtMuCruMAY0bmwNIBSSeB9T7RGEqI0JkgNCr8r/QKyrJw6+aNAFr7SoQCoE6f&#10;XQCSCDDpAJPYgcSCas/ywDcrmXnbp7qgG7zPNh0mNd4MPGABWKrj/pNol6z17J1rTcF9dgukf/BQ&#10;01lyLITmyoLeffPUlYjFlq8NhqJLoyQKMkuMfWaC1/n6U6bqUAB2f0gBGqYNqUHDLu22nQuRkaeK&#10;Xjx48ODe/Qf39Xhw33EDpH64dMUUgP7fuq1ntq36Mmy7W7qT1CXqXzghQm7kG0LkCo4AEAUsz3Ru&#10;hmMCMBq40X3j3LkvfeGHdyI6Xh4SOJMEDgrgTGI6TjokcEjgkMAhgU9JAn/o//jVXPkU1huMWReA&#10;wU52s+eQtrS8AHb47YIiAu7HRPPgwUMp9B8pLkCa/d171lyrVK10/VZY7cVs26aflzZvm9UOnGFb&#10;d4G918q53bhV5w4YqCFdrbAv+m4wwlI4gbxBBrmK3QGcjz/wa9mmo+1W14tKbHNxepsEVCsHe8Jf&#10;S4NQAlBgyw2s5R8V3bAEWGAD2ph5pY5HqY93bMmOOgJElR5Vewf7N9fcb0YBRNcuJi6VMKP5BgWQ&#10;biGMjQJgUkVjTsujji/A39cfRwHQSM6cn7ze8QXy3ubC4TsKlHzRAfy1E+8pgCFnSgGEBdjaWyN5&#10;Gt3/eVGAXdQOB7DxObxE8Al5qTO1hm759MIWxfC7grRDfXF/PBDStwIez+hCjcEaFeS2UmuSzmcX&#10;eGOphTPATjvYcly1dbL/Fh6u/jiURAAdLeRK6rP4BzjrXtINWBie5y9EBKg7cjCtw/+lSy+Vet0u&#10;APL5fyK/AOP/S/bzfyFcamrAzx+8/7UPvvY1PYsI0J8SBXBFz6IAdCOejf8THeCkoLX2Y/N3XgBQ&#10;P/if1svzP44/ejb+v3Dpqp6VoEFMhQqEqpmPnz4TnLt337BOCeI9nOmJBsyLy3xGHPJThxD8D03g&#10;eW9JRZjCdWtWnLcvesrv9YjXvt8prs1yJ91ock8okqLQWXfOTIA6ijtuRlm3a4F7241FHoXeCXW0&#10;KAAxmQL/77333ufee/fmrRstjqBMDeecITWu60/VLshD51w0E2AiQBeEkqBBHkMfky9g/M5DDRXq&#10;7wP9x6PEawe6Fjs94VohNF41Jgu6bZxuvDDThfJn9CerqDMUInPvIxBIzJu0ZrEEq1Yjm0lmuaZE&#10;/US6VWQjM7OTDibuLKOaR1iAqTKzuFm7MDCdHeyibxZNlMyWB/EdaLpQw/+4ANy8dXt2sNl/eimt&#10;qeYK0as6CGUYh24oMddtjaWeA0YGPrnUzM4L4L07v+pT+nY+LvsZlsC3SgFc/OpXv/ptFMfP/MzP&#10;fPnLX/42XvC41CGBQwKHBA4JfG9J4Gd/6s+A5TCQJIM3oKo6Um3p/a0u5IP9rIkv1S3WmEvyzLx+&#10;45qUMelmurA0N+nfjQ+Ofhd7YK1Vm+UqylZ0z2j/1beqCEdNtlnTqCDKresOvnBMqMyGNq45PtSW&#10;Pt0u3SE93BiJKIy+cmNNxqtkkzaYUZudEF3/gFVKmIaxNRYm7JuxBVkJVDMAGNFI8RjWTaPI4j5L&#10;fbrIE1g88G+jI7AanwLfg2n3GvfudbEns+uUVj7muwWKB/zPvffkAq/BroPtB1aMRo99kQ6Q7n+9&#10;sSn9mMrmJKyR5GDMX8b+TzftF1E7ZO4NVo2Frca62hMZfv40r5FsUALyBQUl4yO2uzqer3SApIJL&#10;NUEeZA4fE2NQNCXb4wdufxbjQPuWJKdgHRNSVyy17We0xiwIM5EpC2yKzXp3jBMLb3Vqp7/DkuAo&#10;ol/Buy52H7v2PPyZBtLU4hyf5Zfch6J8nOtM/QC9Ws4bD6A3x5hrsTmdvALQE4i+QFfuYm8It+D8&#10;OaXke+LafH7EPRuvfrFtFTR+PHXt7kAxkdcQtSBjpwBUW35JokIlArAT0OvzzlFgh5nzF8WyOHd8&#10;SBqnDyHeIbSgzOhyN9I7fShroV5fVrZ/J/9TMJLykTpVXV+7RigPoo1IjUidSEg3p5Bsujk7kSeH&#10;qD9VW/pM3foVJF1e5oXrC2Tf0W7mOBJcwb0bDvMiYeh0FQJQglLlN9Gscr8zkTM8pU+zY2YxDJ/E&#10;spWAS0ioggBBDXOsvCReWaTwwxFE7EwOQkYy1VNC1aZ52gds9n7lLTE1C3JWk//7/FnqWbQwU6D3&#10;tYTL9AHpOR+LfUJU1Ia1vcalZ3IKxlHFJySNBYEs+dWhJG1uuuIBYaaN89kp0jE02eIZL8RxouUC&#10;6EYSUahOjUswxE/lpJvv7BV0zc2GQdZwu7xI5ejJxjRw/dHktGS7y1chW1w5BV7UQWL4Y7FsV25+&#10;b33pH639bpCANnPlT8pEI71lj/W1vb7r9Y5m/EEBfDeM2tGGQwKHBA4JfHYk8HP/j5+wVhMtnyh7&#10;q1yx0hh0u6pTIHXMksRqRoezrqm/GHjERBLY4dd6XwqeNDFrT/h2yp34mpyIrarqLpKdztPFhdvj&#10;D9o6ZzEHWUuTNpbP1jfUjqy2ArlmlIuVPX+u2ALlD5fB8GmD/l8ksjZxnQnfxUoFCHEb8JXFfDUK&#10;bREoGh0gBbgafE2fykQk93VzDK763iqCNTXCjOrWAQqea2F0L1iECsgDKIsduGa1Ma8NNgYKl0Cg&#10;5f3Vb+8Mc9uf2vx8bAHpU3PV76Z9tHLX7M0Vf3sT9Tdn5p7Tr+1laYzpBef1jrVv42WPw30fwyfV&#10;vLkroriFccSYWXPs2FuT3xvMHKcJiiusXzUhEW7RymCZdijwhYR1gYlXUkvSztoLkhgJNK186QP/&#10;NfRBrPDL7A0Sgr/ggfm0wSZEXOB2wODP2MVVgyYipi0TY4Z7ZsOI2jUkfWXM0rmkvbud9C8eJS7Q&#10;F14MhxRS6HFVY/Xl2qzslTY4x4XlhfK3MySC/waJjrWPDdZlO1ue7/GY8RfTwpxNFcuKfzo2VlwW&#10;XeATER5JKGJkZZynZ2HyV+cvvHx9QWSeowBevnz28pVW8SPd9smTh0pMqEUsB5z01z4CeSGCTYnj&#10;XUsjsTO8VsoNP/TCr51oo5KRl/7r18+d9EFsXXIjxAEo+fAkXzMC45OSUhHe7s55Z2nhvlnqkhZV&#10;6DtM8izAoB6qYoaQF8x69XVVBBAwhkDSDbKdNqzIXkjZEOK0MG4r8ZlnSXqsHfqe+oHOF8ANvXag&#10;aJsJJdPURRgpg+r7uBW4AOCiUC+FzCsGY/wyQLjQZ2tZb1thZw57sNmTma1rzobY6iZHm8tyLM8F&#10;vBES0RUSjKfOd5ICtF5AN3vdlHyIaeQ4wfBOvkjSccWdhWSMHG7cvHHj5s2b/i/b/60bN28pOaAK&#10;xKSCwHJ26NLzDXfU5OzKsz13u3UP2bBOUXrD5M3i3SJ/JMkrl6+f2mSPXw4JnEECBwVwBiEdpxwS&#10;OCRwSOCQwKcmgZ/7S/8+inu1LymU5wXRa+iOwkrEuhUw8mfJ0iKtDPwvLZWY++jQsjWdF84X2pdO&#10;hrJqpBXbut6X3hYlVVGdz4X/Hz9+HBs6BaBjp8Iur5redSZ2o4JT9BErxHKldX4BFSB4/DhptV1+&#10;OjG1CfhNhu3i/8JbDFOx5O9x6kDVmpbH7TXWTP8DscbIj25LVW/SyPUIOojpNmZi683o1LWkoVTW&#10;YXl03x2S3jiHhf5B/VhVF/xn7Nv8KuGnKABO7QM4Np4BnTcLcMLmLOi/vZy4YnDyAs07fFAWIA0M&#10;w+KfBh4lVuZWew4AzTkxzdgkx592IihwV+5z89nhnR8X8CKZZWv3zYH9q7JiXAzMqaS69w7/14zJ&#10;sASVBpjCAGCPXCn3gvPDBSQfWYK4l9cA+N/HSnJnKRWtj2N6AKghT0pfDH5YFJBHZ4I9MskY03AH&#10;w+iUzljdcF7/XMxQn8MLcpD/VnK9AfMhWzzlPDBesUF5HnHfJo7ljT8PQCz/phecL5AuCsBrS6kB&#10;Hz0KEEsWv/pe5DrrMU2HzWAPgXHTAVKNdTbG1VrmL8vKLyT7/NW54H8eL4X7hf9dVUTMnvLkg/8B&#10;/8H/chYP7Df+F8WoF3JaAPxr+QGpLX6Df+N/fdZ14x1okBii4n9nGFlpKQL+YzC3/8Uu4Vw2lCxy&#10;KM1xTJJD08Bx33BqJO6ZNoHUUADCpTe0B1puGWRQfQeQeg1D9oQi8k1YoUD9ZF1pKoOJSfC41gVg&#10;2CgEbApgmEVop7AA/tEIoYyOJ8MKAQBj+3JsBqzyMXGz3XOEKFgk5SIzoZnKfYQCSBGFMKUmXuIz&#10;n7R5sBxdwO55d7c1ZyB7h/IdBmDjANJwrP32+Xe8WPZ0r1ELugyAXtyS7E+uXxf9jK8ZmxiLixU5&#10;NEsaAf2yNshZhXHZ6TEvZmHNllx5jY+AEmt8at/Px4U/sxI4KIDP7NAeHTskcEjgkMD3hAR++s//&#10;aaxMaIBSt6QWLS3S2jx6PD7xtYYqx7WLP+OTCZhBteNkDr8b5kBYiw+iVIKJdQsiYJcyBsSKquci&#10;gsvPeupzGSoumClY11YpL5ncgMcoi9+BjWMFQGA/d2rS9xFcQFq4ePJj2auK3hxR5hfsZJCfjuJ1&#10;HK9NlCYakmlNBcyBQ8H8VTijeQLu9j7d6UytZoHfQdBknAZBr2ewQSFif1kS3r+/m12lBU7Pt95z&#10;vTnweAP1xfnzo0h5eQcMKEDRn2Mgz2bcjhqNMt03t/5XCst5vVbPGqHBwAZECIvrLPYCsdR+PkAz&#10;ZEsSwYNYAuQgcvLcX7dUDytTWokAChBgAl3+AqPMx02gMSRBsZhcG0oABRDrODUOuHXJl9UpxDBW&#10;z/nrsvwP/k/vmCusH641R/9KkAEWVc3TgBJ7AYyJF4xVm/7Y/y2Y+PWQVR0kkwlP0szQW0FsmtKO&#10;JMhY63wVrpN7jSvevXhhx2rqdci73Q87uOtF6ndcUzUC0YH21Y+QBPoJtMblfrnw6E1lAZRz/wXZ&#10;by+aAnh57oJWjtwOBNdt53/1SinylCtfyUP1EACPa0P8GVI+IzQbLg3eTRziYQ//LJ+yDpNeBGee&#10;jGzYiI33GYcE+88LRsLyhNSBJvH+IClBVG0z2cbzzgCQNvMOh3UokkGwng266k3npHNaOsnN2Dl8&#10;oK7s3SWbBqRqhz2GevxF1kzQi3GSsS0/MyL8HFFNSRegEAb2SdqRHbuUTr2xwl5kSaXRCsCAwJpK&#10;jbwG3xfQcuIS3G72p5fDEJSbpOBpReIphssBu9ywmPvJnNdDFWWmbzsNl8cZCzeSbqnquOYPCy7t&#10;19cKKy5nEleQHAo484s79iTMdpRlkVYtIXeRZdnBkkBANq2rvxPwfmuoQX/Pd0N4lVJsa9UykgcF&#10;sH0/HK/OLIFvlQI4igKeWbTHiYcEDgkcEjgkcAYJ/IH/7f9MZ0kXRJHSISWwttpkwwpcsr4YKFib&#10;r7CwzPg8pJ73nJwJJNBh211sWNKy5F+s0l8JMn7sfM5K6fTAzzHTCZRYGXNQqaGFEpCf4C6N56gd&#10;g9HF4ntqxIQrqKNIXSBAGnKt9Qp+hoagBUFrCey+KOUtZeDq0b/SZPliQQw7b1d3EkoAXiAJxTme&#10;pehAKrCrGnZ9+TcFGR9VQJo1T/Bsq8wJTyxzqsp0+09WQ0ednHSAETPgcF7MO8t6jGWrR4KRTx01&#10;ZIFCl6q+9PFUCysPsfcDDhpYQ4zxLNfdXAoGn6+WLMDa2xTMpulpBrbNjCayGJwbJR5jneVS6AgK&#10;CLIJngQPzIs5H9qlAAvsfJpGifSW8bKTdrEXAUcwUbxoHP84G+BybyjKQnBa+rJEjH/mowF1i1Hi&#10;LUI2wQiMmdvVssB/G5UfO9oCZFSERMsN6gbWpykxQGuyqN+q76cwHE38wJ+rWi6UCzSodYo+5+q7&#10;7Bx+epbXjRLEaTYno9qLV/LZ4VnR7M+eqTSdXujMa/LcUbTO5csP7917cPfuw7t3H9y7R72AE/3J&#10;z6oL4AIB+tWwbIaNFAg88BYHsBJc0XQaaotJwKtasS9enX/x+rye7QiguHqH1r+UC8C9+/d83L8v&#10;9mFbJlPtzwiw9IvXuySEK4TJEcaSmZ4ZAYqM6/xsYzjHB+zNXMY0XeuwIXrLxHtAWbH0pTH3YTri&#10;BZBNgfygTIPODd9Ao/GFL37+i1/4whe/+IVbN28OXaPBc+ySKgLqoY/MSiDWKPuJ+MTUz2Nee0bO&#10;EWDOSnEiA1gAPWXTquvFBPxntypd5B+DpS0U9uYCaWiuLLIR37AQWfBG2NnToc0iOnjS5Rjled6V&#10;yh7SjaL0F/sGDYSe9VY8sQiz60B3lhc0Db3brNrrsB9Z77BLF0XIiqQiAUwZiIgNRjieApdX4ZMM&#10;wbaLcc1koskuHVcjjjd/8snVID457kRdrkmao+PkyrunN+Djt0MCnyyBbzUd4EEBfLJMjzMOCRwS&#10;OCRwSODsEvjff/V/rJOl4MZb32mb9BrQFX/Q8Qi9aBQdFRhU7Mz4qbRlS/64pMY7oDqVs/fHccBW&#10;ekx8IgL0LEVfLECIgAchEZ5jbZ/MXs7VZP1xtEjrYUGtSRW2IrXB/zaFSWt2LkCZ64VtpPjG1OT/&#10;tRIaVqrpzhiof/Hlt7dqfBh0m9jqakT2fQNVYyICQ+A1kBhqfWpZX1UMbKJNpSpj6wV1Bm4UdCwL&#10;sV7Eald7aciRqNUBLwv/BwAOpN9gLU4CZ6cAOgZosRxg/gHVBRZvEwGVfJtQYRTO79T7msN6eYIs&#10;ep9hAdyVRRmACPyMpBVBUKU6NtuyAFG0B/BgUmYajpdF85kHDGSUQR8UHB+5Ndx+a9KYJXPKCsvW&#10;i7SpaeZpXGmDAYiezhPGYMBGLTdPhpBJXgCeelkTcRw3TwW94yHAM2GuuVuUpQA6UZfoeEFHACfY&#10;KU05pd3umlen43acydJ0mdatjaAC2baEXr6k95Tn0I8rV+0E8PKFHGAEQ/XsFy9e6fn506eqBajS&#10;AIrGEbC/7pP9rHf0/jM9P3mSi6gooC/lE/wsik4UoePYCWVP/o2E4Lx4EYd7PzQYQf/EVDh2yNTB&#10;1RPBM2UBkAuAcwG8fP1UNKIX/guRg3fv3f1I/+/d1SIdCiAoNP4FNcTP2peIhniAaSuM7cQJdGUh&#10;bwe7ErRK/lbnCrfZuDbDGO8HuUWUgfOia9X5oO58PtyCc5Fm9MmtkMHRoaySX9RhCuCLogBmfYty&#10;kTiV7sBboD7SVZEGDdH4QgNbf/hmHi16DfonSKv+KPAAQ1+4TWQNoPbh7L7+eAnZfBAOYJ4XyyaC&#10;iE9UMGw+2dJ7bBTApDPARq6ti7XK3gJZl1+TijBiYlEyqXNN0s3ACbDnstF0GPPb7CMMZ3iKZFhl&#10;txUFoMmb+opPXDxiNuzUi4WAvmiSaCg+O/+3Bd396uxQp7AhN9jou73PJq8ukcyyjefyxMZMJ3Sv&#10;a1ff263t4+UhgTNJ4KAAziSm46RDAocEDgkcEviUJPCP/0/+IV1ZOqWiWHMIOMiUmBRoMjYmVy1w&#10;C+fhGISiK2EqVWhvA0etHAFa+Nt40Noyk9T9dqlPCgCcfv3sAODHjx86AvlJMnjZI0CPmugwJMU7&#10;O+6gW7y2rknkvd4XLsL+RbKuZfQZJdPqppS6pDeoFwBBAORFWzXrl9U7NtilG8ZtegyKVi4HHk+M&#10;uVXEwvMg9dj2QRxbiUKdEI02fZFhDSNlzklEPdowCHB8LdBwGfj6yTd+tY6u25yALdg7DuQqi02o&#10;t3m9b0drT3t2jgCxP79hF+yt5nI14+dOm40M2mWhXf0aoIUjQDiO8SfgNIgAxi/oIc+jbS9V3m7k&#10;m8F/yIJaBctoBDA7JhwOZjFHbfBg8AHdwSdYNeXHsQqS1V1hiTpm5iCTcDvjzFAQ6KEbCoAkFdSj&#10;8BEuoHRAhMKgdmjWK5rttwt7GMvtl4XK3IhVcEBNEd+Sh/zrXc3A+Tld78JkWxwB5KFvdxqB9pOr&#10;Fl/gupZx6qqlWKBTcT6VYdpEwNOnLg2Yyn+G9wbwr3mW7R7jvx46R3ZwpcW3NTwmaTvYaE+wZ7v5&#10;BdhBL/vIdrkGSADxXXd6f3kBJFbfyQfVCvn8ywtAYtM+kDKiKvf2QFvEKsPo+ZE4cINXnAri7aCp&#10;MqO8Wct12/H9Zy5FtHleWxWbw+IFMjPrCDApPpwGoKA4m1AjoFz+UHlSc34j38dXPDlT2SHUxvfe&#10;VVlA1wXUTrq2wsT2O55IyUw0M7o3JOCgE7Zbz4R0zAZiFmnRsKnDmtQKCbNKngHmfB3XQ8gu9wEg&#10;OuSaL1K/qFYNwAXAG9f0qhebGQjQ1bOEmF29WyAUMN8DawKD2ruRpB5BPTMWHTvc47gWzOn6zLbJ&#10;LUKx3zhY7GEXlkOQSTiSWj53aca1BQan52wHAvQvdQ4ZBpVm6l+GPVvw9sxLuJBkMWQGZb8qGz53&#10;mO/Eruxr1z6/7cTHq0MCZ5PAQQGcTU7HWYcEDgkcEjgk8OlI4B/73b9VF5YrsbMq51DEr50BbF28&#10;Kn1q+dmGAqg3KLpRFb8oXxzL4VZasXWx5hi8mOh5DOmOpI/N1GZ4uwO4JLg9Ah48emQk8OiRGIGV&#10;4ksUQOL6HQNMNS+eBUGsoQcwb3wBuifAOmG04xfskyAJsNdNsKe8AKJk4z0cCYNdh+9wjw0Vdhhu&#10;1/XxHyBPWhRyrjCAFxV9bORpjX+9kHpuVZOB/3VEQJmOakkcRKH06tTmuYofO7dEW53nYKfowrUo&#10;1ixXnTbgHV05SCAsz9jf4G9y0MaKpPh8BT+YtsD4v7woEGAJjAFauUSN4vy5fAdNyPNEbgcXGK1g&#10;RDbkdH0Ka+G1+ZsywCkgd442XwpAN08ptQWq3E3ohhmBtNgTA+7FYSP+e69Bixf+8zk26TNoNvtt&#10;Cczd51IAsQanKmVckwWqAXvPnFauNMmaAtsAjKTGWO2WL0TKeDJ1ygu1ldQNdAU/UQFaEwWEhnct&#10;ZiCH+5juXR9NryRHJcZIdUQSzech8P0sDzdW8dOmEQLyCR/ws90KnC+RR1Lnn9OzHom6DiQXQaNm&#10;4DMfi3Z85F18MKJ4IpHoHTIC6lmjhpnVKfqSCJCACuf4NAfo/xIcDhWGyimVF18Ao9/GKV3VphSE&#10;n/9kJGFJMyU6p8Y6rfc6o+siX9ynH92/MvsLawfd4tChNcAK2aLm41lk94fcMkjYVQOYN+pna9Pf&#10;vi3h834WbFjTMqjUdvD7agB5+nV9nZT9sQb2Uql2JMEQDhlCEgM/s2ro7Qgggez5xzHsodflSuaS&#10;z7L483EcrAYYs3qZp/jYMDPXUQa4G0QXNlTn2oPmGtln2M0S6rOxfLyVDuyZz94y7+64v+wAbFJ1&#10;4Eeok1Vh2wG7j6XN2YoHyJ86ZSNGe8JafLP9dwuPLLq39/5rSc6uq5/Xbnyx1z9+HBI4swS+VQrg&#10;KAp4ZtEeJx4SOCRwSOCQwBkk8Af/uX9GAfrCLHXbTEI161yxvOkFgBojELW7bUrDQhfNHudIQGdu&#10;iJNtErQPJra6hjaWWP2rcmE+OVFuMauieVhTFzYg7f/Tp0YrqRqgB7m5cYduHAIO2YCt4C18+wne&#10;Dyjz3+KfXHs/ifzI57+L7bcLd7RxP+KZH91Zjr6pn/YsF3P+NHT8AI/XGHadnDxgPmnJQZ5BaKuA&#10;WXRHkpZV1XbWenz+hyZIjmxQS9Xi+r0XX2O8rqUOPTzSNZLFVyJvcMkhIqBjghmoE87RaIOqybnP&#10;MA+L4ihqQdEvKI6+XciFar5Qta3Lg6RI1IfSzFD3tujV0w0gAQc52eNYnk/4I55/xTwx+3ca8YE9&#10;aiu5kk9UU19FAVsvAOlxn3IBMXsuYO0mT6yBy9S38QgWNgCchftGIXcqntdAnRj1RYNASOnTfBYs&#10;M0MJI5VurilQaLWcQgIps84mEV5z4elScaCO1Pxg9iFxHFNkvfd0KGnAfZIdT9NAwM9LbFEk1NhL&#10;95NTQ5xaGAW5ECjbn3yBbty8cu26Xly5dkMp1p3JT/X8zl1w8s/k9rug2P4rV8+Lprl81Y8rej65&#10;ePWaTr50VedfOXdBJQAvvb54WWcKgIqxUA0/RSGkUF+dfXa5FiLqkZW7lF+ZyeZfTGTgDB8vmtB2&#10;3jcsiawA0HIooqT2MK5WmlB9KlLKIGS+zSC4BkoShwZXG+f74rb3L3xsmft3wDIuK5AS/TWvQ1EG&#10;m8tjQi5UShxA6dNQjcMqsIjcLdCrdx273NdZStfuNM7mIrIl9QsZ9uZeiCc/uU3GFQP3/kV7LG8a&#10;z+TCa8+M1+fwp2cuZ0mtNZzZHR/7Jdi45xT/Z12uBZOpN7A+bMh64PnBFuV5NukUMgtX4szU8qDU&#10;Rba1nuaRcXs9esotE46P1J4WRT8Cl+jPxSrfNIETI0DqEJq9bTBsH32kH/5jO9UJFhpyQt5I+NlE&#10;kZA/HIhv8XLJYko9iUtXb84ee/w8JHBWCWhnePToUeYeiZZ67GfpmqjaSQ4K4KySPc47JHBI4JDA&#10;IYGzSOCf/d/8L2WCV1AwXvTFmLHfSClCaQ28HD2w/ADKeFSjDZgkd3kwdTyEt3JwK5g+4ffR4qLH&#10;GSadNykQh2ZlDcN8mQqCF2zdEgK3nchfkP3YHmNaQS4sqL9BGzNKYBoXrXdkMW4CoTSCbJerbDXI&#10;wHWDeRzBpa3TAC4TtJ621x87f9q0TFAtia2i1A5i29TQwuHIALlupwGD0drHiJUhqGI9RvmlGtSS&#10;hj1tQaaBThv+r+K7TlvqMuOaW/qpc2A0+d19aCfAQNbXVZJuGJTNeWCsnGUsGG4fEdXCywMlqqVT&#10;6M9necSxJOYKRFXkL6fEhZ5vDFjontf1ntiDk77OySNdZvWiPjo96vVQgQNliigAO5uqxjSvw0mR&#10;z3iL0Eehuokc3kGq9gr3irlRPE0yBrlJUGAkvTgPyITVUTVmmKXtPRihChnyATfyAM1Nfk1rVtwT&#10;73oheRMBDqt57Yp9qX7hGpsiycSBKVrnwaPHctK5rx9Pn/nx5JnS+Kl64H0778hzR/kDlCbBq0UQ&#10;znkvlALg2o2TGzdF94k7if02BBkpRTJrGNwVZTM+GOlGKADW7+pIlqDWV2ZUBQblYomB5x2wkIx5&#10;SY7gFwXNAfz2J0he/BSBTFxBGICBebOhVW5mBOx11Lj4AO7Gp4cCzeaTv841HZPhq6lRuBqtVKLl&#10;IENxOpL9idxG7IaR13Yj0SapfhAsNNkx2GFX0hFHZuHufhp7L+T9hvW7C3amjt1fID3HqwhJb8u/&#10;kwQ2Ao+dzsdZrYXXpRKKi8sFbAuVS7JmO1YbxmEDbFHGoee6MUBAQ9r0UeqGbwE+242CZp5+QIhu&#10;S56+LwnkAqeIgGmjP7MXa3aL3mD3fnfL7gq57qUrBwWwxvt4cVYJHBTAWSV1nHdI4JDAIYFDAp+G&#10;BP5X//j/XD740kAHEaNlNRfX0paKe6OcYYFpUukQ2BMFjjrfLNfxtcZ5oA6qAhNSc7n+gPM4BSjZ&#10;+DVFIju3mYuQXTvRCbqKcwc8fQr+T7X1KqttIY4I8UNYjandOHpqYFiAUjCljiCuAPu6Nrgi+rIB&#10;1fU05nGd3HNgHsD/yx8VhAcjEKgPPO3zwqW5+v5NYOQbj00/zQVGIR/NHDLg9NgXjaIs78A/v66D&#10;4VsHN9pYgEHj8dtAPGPD21EAfJyPAuHVIgvHMeB45O6DB+r6TOzB8DaDbOcydUEonEBhr2a/9PMa&#10;TTvokFAd1/2PJfZlXYxHxrAwDEE+OAiePuZ56fiRE0RLp8jMFz428KPgwz4Cg//D1ABvY2KeRmJa&#10;hGDahriGzGUxJczfN2/9w4FcfMgSDzhaYI42p1u15warbM1n5q+ZwFLVMaMPyk2UNX+RR3+Day6L&#10;tRPmFzJ1fT6Bf0fr+CHgf9/43w8V8HtkFuDpoydPwwuIAnj88NET43/ntXCiwosyh1+/cf327Ws3&#10;bymBgA25ykJY4LnD/51x45w/vzIX24W0e0vYoc52MWRcMyAIB7huYK+dhNQBSUa6pwAA8w6OMAWQ&#10;dIVJoLDoTDhNDP/63yqo+xIjUABxDyAyf/IV1p6PTU/tB/8nBUCcj6gp4mx2xvyG/T6Ue/GpM6Eo&#10;sj1OAeJBY9jH5QMGoM4N5TPtHQBcZY7CVG6bo+d1Z/tikDyL4+nkOgbJXOBly1yPDBeY3i0VbtO5&#10;m0kYND5vsLWyncTBpDX4aMmGw+ujUuaGP+l+kxOEkCIme33Q+mLnCDBbaz/bi+Q6+3vt8f/pHfP0&#10;NsiGtj2zK79FJ7D2T/ECp3dzFuLFKze+6c2OPxwS+CYSOCiAY2ocEjgkcEjgkMB3UgL/9D/5vxCY&#10;sapnHJsY16TKq8qaDH7J/4yXgM2Vp3Cl1D0ygZMhkHLU1ct3tiFiCaKuot2OV2orb0txT8CvE4jr&#10;v1ohXdklBJ48Af6AFiEO+lzLnX8M6vE5VYoHlBUcjY2aDjZYNuGyS8Xd4DLhD3OM8Rn2o3av2nmN&#10;/3MBLlPFcnD+oMcqm1Ez0c4BbUsd3rTRZdsckNj2B58CM9eNojYPARA1GsGuHr2p6Z7G/5xGMzCK&#10;zz2XUXqbmcG2UD2D6/eim1uuHkejB5vhObHRMQ39H60f0Y02D76tKFtDoO+kf4vYqeQDA08THTUR&#10;VqOvzHvN073F8YATQf8lWxZXBE1QCeE4sITUQInFTbV9uCnHA78+MsVJq5l7w+sY/zd2q93vwHZQ&#10;wyPsU04gotV1Vl3omM6QiDQURMMqKm97BEw1eMiFGJkZQP2mX4yQL1+5LlpOR3KE2kHHBN2JflXZ&#10;e2UMuXH9hl4bTcvmH6Ho47q/Uw4K8HaRKfPgSwFeV9NMCpDFm3QqD7W1mr/fCk/Pz/GaILy+Tjxd&#10;pdunxhd9Ld4ykMT37I7FdvHZurLkXc7ihOF+5g5MmBylCsalgoFaPr26QrP0ZbfJxZhGTcyxf0ev&#10;81kC9h2ysZNDXuedUk0rLGs6tHo2FEp/crs+77r2xrYwONrDxxbNR1ZD13W2VtHCbUNbzNa2ofYu&#10;naec3gnL8j61f3RXq2z302CJnhcjm7VjbFsHQTCzJk5tCuuCS7az5/Tjw7wtgm1esFnT4G/yOCiA&#10;jxuv471PkMBBARxT5JDAIYFDAocEvpMS+Gf+qX8i+N+alRB8EpnFUBVXVSXu169S6lGRTQE4JXni&#10;b4mgnxx7ePeaILAvq5xyVbsMkJLc6v5R893A1Doyk9TM/roJqBXSkBHPzIPqBShLweMnwUJuX5Ts&#10;yY2FdSwWzgT/FsKM8ppI+aX/bq4JE55LkK5gSdTGItvdOIABeI7JKvATmJTXNX4FdweO1Y6US1Vp&#10;3CnBvJ1bFVP2I5sdK/otglq6fl+NmZ6PL0Q8trPViKb2qjCmRaM6j4xW4wu8o/pXcAs8xKW8nVm0&#10;RZtXOeBmPnQOZEQJiQHrE0CLtXCduycqlpmxfStLMqTAoIy58lwmnVuoeFP3EXFlubEJG7NQtoM4&#10;XlA0MkX0+rWmUYaelGOe7vlgywSAwnLCeDoACwOug/8xtpMiI38Lz7D4gvE1aH2J1YGFTMrocDmm&#10;G2EdewxE48ZxAX+MOcXn8cnkm2vKS6cG0JKZowZYrvPKCe20AAX8hfGT2e62D/28eUM/77xz5707&#10;d5Lz/t1379zROw59T74JcldqVSkFoNL6sX14B0n9D1m/kzZvJ7SutY/BaQukccpahrxYofUL0he4&#10;BsaXwMTnfg7M73tAzkUWYH7jsosfZLvbH7MeS/OwB822kA1v1+bmHM2NMijsHh7E9XomR5IdEJMQ&#10;f42KZ662hAA9sYTwxmtOS7MrOgTI4CJ+/XXddJtOc0M6uydBTnWfqy1SglXT1sIftGt0EFw/ILob&#10;bTfL4U4tkwH+/crYNtMdMcba3CSzXs4tTnGB+d45TQ2mHb3CWmUdi+7Yi0Hoi3ShqUbozoQtnKID&#10;Ll6+vh+v4/UhgbNI4KAAziKl45xDAocEDgkcEvi0JPAv/O/+16l4Zb1TGD6lzv2PEFUXOVPFb5L5&#10;YcMffwH0RCiAeITbEUAqFpZFJ+1CAwtosuo1udpi0Aw2TOCrI3it+ZYCsBfv5SuiHgQkHirUWBRA&#10;MHb6n0BZMlcVfBaKD1aN4ouFcOx41mhjLtswQOt5+Uch08DGpeLvgUcUx8C4gueFyRaSin5Y8IrG&#10;2yuiCM9fqv0uXbYa8m5sa4UrBwBmrGV6tFVffBn6Ec48o3dvwhhb6ym9fDV63fYNBqDve9CqvkfL&#10;zxhgtKYBC9+2Ndyl2RIWZ4Ire833aSsyGXhe+F1RVM2OsHtGmYMVO5JI6V4IJ3/mxoh8SX5afUpd&#10;Nw5vEYlmzit0iORXB/PL9pYd/xupXjsuCQrWB8DpdYwGba92L7DSj+RTkAd1qBjOYiETxgioNnwJ&#10;+GjX23R72ZYD3TzzGTPOCwfRSAC/bnyP8wJUYj4RV3LzZK4dIBrOBQUdj9NnUQInJzL73755853b&#10;79yqG8BNeQdo8ULD6HJaZc7lKeD/WOlFReEl3P3JE20punpHdHV9m2T0YibWbi3wcsFRcC/cHW/C&#10;0K3PLgoAwL+Q/Bvg/43PLtC7LssLdoChbDrW24LKWH8sBcAFuci6lLq/WKEdH9btS3+FAH2DAlgz&#10;Z+Hw1fj9i2nqyHQnzCWfHZJ/G6UPAzaEByPyxqC0MRtt1knGrFxBBWt7mena74G+X45g2rDYkNm4&#10;Nt5gzZBT7Zj5vxYCHMOOGpj1/9ZM4l5z9u4lH9+2JTanbh+nXm+5EbZzXLPm2sfc7HjrkMAvKYGD&#10;AjgmyCGBQwKHBA4JfCcl8O/9iT/2hc9/4XPvvidb340bN6T5ywzoMmAXY62KuQulagEeK0xB2QAZ&#10;gJKfKeU36ZsJDcA82AzXyWTtlFZjlDS8md5XSU0Q/sNHyjWmpGNPnQhXGdeBn8JsTsWdD43Oh3Gr&#10;mCCZxvba/1ZBYBeXS3QuxQRIW5iw2HAaC1w0aZYdGEAvp7zQlxl7ud0v6/5YxWhg9craw8ZqtrNG&#10;0ful5fbFuAEU4eWct3TWveLbi/Dxnbrvl2i9bcxo6GvOvQES9o3ZKIBthq6WpnsRW65gIXYSuPGx&#10;mTfXW/+8/WgUPXb1GPfSlYBokFVytqXWvUOticSeuI+hj9YcCIjliPVuhL0DI5uoxsUirTdy6fxj&#10;Ghf2Zyqne74eF+9z5nq63IyIIKWFl/rXxKt7SXBRejr1K2E9pqErcKMN70gtU+0eUyVLJa1c6PeN&#10;0U5e/RxqwXgiTC0ByieY7MMzHlCd6hr1/rHrzf179z766KO7PvTzo48+/Oj+/fuPtSRV8pDIoGBs&#10;LqLbkM6TnHjOfZA4Gl3RVf4SyKNRFJ0gZiFDFfSqm+9ibfZoeY/t30a8CUrajjV7mbcwIMzRBQvX&#10;OW+soL2Etwk+r7xwtqP01mxWrj7QnSjhD/uPv7GWs3G4KAMgf0F9ahxKJjxzIMY9R7CPJdmTSpA7&#10;68zd+tjio07xUIs1DA20TQxezpVoLc8c+ymUN7Ib1vNpty+w/CKx1c7QwaX/1v65C1TqvfbjwhVn&#10;sXVpzW3Wd8Us99229tYIrvF/6+Td3Hh7U13XWYtovwA/9vWFSwcF8PYCOt75BAkcFMAxRQ4JHBI4&#10;JHBI4Dspgb/y537iC5//vNx6b964cU1JvKOlSu2TFkb2fqAsXs96SWg34C+oZiFODP4b8DFGUn4w&#10;4X8h91TwMv5H/QTsLSVrXSM6pK4y6bJdtC/vKOGAEUuh95hzGouwbHYBRjt0M3bD2AEX8l/43z4O&#10;dtMFr8ZPNvXYFgiJVruptQmcjo67+z+/b3akAH1AWP5vz/21f18wZYfbI+vAx/XYAYylsL6hNO9B&#10;yEKEJP0aHDvmttFhq2rn7G0M3zbGpuRhj0Gf8+v6XC3kmMp3+L/UAARB/DLGOwP7bZ17saiBqWKy&#10;nup7JGPbak/s4q4jXsYnRybioP+xMc4YDF+0IP0Ack/kGqaZAwPmR25DEKz3K95UgzdZBc1RuQW5&#10;nJLhMA6e1HR3PP+HIhrn55kuO1Pl23iD6zNVg3QrxT0NsKYVYGwBxXU1iTlUV7N7CM87Mb2Pp8b/&#10;9+8L9H/961+/+5EJgA99fOPxI4P5lN58GRu7l6P6LfE497/qeFw7WcBSDdD1hP9NHDx+rGx78ieQ&#10;64CcCUyQGP7bRj8L7VSI/h7/A+kXO4ALAAQf/WXd75ZRxfDGfro/5w2RLhZgfWQPHHcgcFGOlrm3&#10;QaNgnjZc6p1qjs7KXGI5+SfXSUqffHP8v8ZrQfk9I8CY8rxH6V41ORhxfj11Zjcvf/bUlZv3sBfb&#10;X/mNloQPKAfARsZk3EQ3y26jAIYz6Ppm09dinaCqnYQ3Me7wP3vEjuBb633u+sZ4vTH0++HuJpEP&#10;rE+9vaOuj6wRZILtz3xzFl06eeO+x6+HBD5RAgcF8IkiOk44JHBI4JDAIYFPUQI/+2f/zHUVAL/q&#10;WlaDuJzjGuf7aHx2B0ieP4yf0b2TVTqMQC3yKbid/H/AqOB/MwjR3yjHvaoA1GMahbAe3z5taVpJ&#10;QGBzH1qmtH5XzXr2bKBeDd01JEYPBQr4zkIIgRVxQ8gro4fgB4GXJOdeoQD2UxiInnuVjXjD432M&#10;/dX8o1svB4BpdbXiU7bzpTime/m/NNDqoVWlCx2D6cKwnBr0aqALyCOsMZctTXwPjXjt6+S+ucLm&#10;lItge7MdgtwrvtNmmp6LgZPrzVDnkILboYRapj4Dv0rWA7B1bJbw4Cjynds06vzqSc9ugOSHpqRL&#10;rEMBEM7ePJLtSiU6NECKA24K/KnXmywzJ0OwIHfIrM6gzqOKZUB6qYHMDhYABMaO18ivzHtwK6Lf&#10;Eq/PcGbJ+NjgWX6b0RlsAn00wAOOhL+1uWF35qqn5gqXAqNtwA7gM1fZgDWA3GvCi0I+/I8eigV4&#10;cO/e3aQCke3f/7NivIh0Lu9ziDXwHwLUTbE9a+r7R0/0oUcK5JEjz4K7Gj7dJr7xwfDwhafnOTN1&#10;CWc3iJs0NjP3xM/jQg/uXQB4kUdvv1liaV/WdPD0W3dfLEEbULM21Ir/I9Welok2Th6EhiR4aT+D&#10;SdDIjF6AvXN7zNpsvOwzG+Tf9pw9A5DgqBRFdQaWnYF/zaGN/8v1fN+5d+H6YPVT180veyKAptC/&#10;tYHs9xkm3kDsnjubT70EZgucU2df3K/R2QDLTi6fmY3y2+2O2zLZsD2Ewnr25N/tgXRgGru+drr4&#10;ejLnb43ezufK2+PCQQGc+rI6fjmTBA4K4ExiOk46JHBI4JDAIYFPSQL/4b/3by9gFQdsF9Oi3jX6&#10;qVN94V0vADD5tvRTCryUVNL+kXjcnygK1wdiXQ8sGuVrYZ19YH0N6tjTljLnEtn+oNVg3Vp5CWSH&#10;1LFQrcFWkBYP0I0f+cNykx68humxdsQVJEyFQtD8cBkwCUD1eLGOrQ+72/iqb/4Ao0C2lwOylpZZ&#10;AN7hQ0EuTsjLgOu9mzkob1EA6dvwBktAo2kXQwFhB2bvEH0AFp4Im1IcJAnTsHveT7BBoju1HKxW&#10;GK9rgvC5/Cm0vzACzfa9627fmQBpZK8QQzgKuQnw2x1azuInJ3qqg3TKtokbMFZrYr3aDz3PcvNg&#10;eHsqtD1Msm0qVdn3mc5hmRnZk1vILFAd8D9U0mBr8gXCLy3bJPDf03voMCfDaD2MVMQMxLWV2wzU&#10;8AtI401UF/C4Q/oMTVpb8S34xrxUO7YQgBkeJlRhzfjXMGcysUsIFJvqtxrbQyNoFSiLP2EBItoU&#10;vS/Qb9hf1sxWf1abzhHMF7B/cF+xAmIJ7ur1Q1bmk8cPVRtQ2UNd5+5ZEnn6TS1eELjaLrnIO8Bb&#10;h3s3OHIRZ6edzxeSX/ZtroMj/d6FXhOGA0f65VePvZ2D99exou43B5OBuyDeeV6IGDQ/xQKDtlNZ&#10;YUF1ivgNP1COs5fpNrpqp0LFeeGzgLohlPfz8Her9A3XNTup64dEe51UpSxCSYY0iB394tymuwed&#10;8Upy4/H+NyGwFgwIn2MnhC3cQG92FhKQkmP5Yuys9WttskJ7bNNwVmX7XxFkK1zbDKuuFNGQWt3G&#10;IrQ5KsMd97AJdccCgOfXXsiLqXKyyDFuMN8mb53fnXh/jmR18erq4/HikMAZJXBQAGcU1HHaIYFD&#10;AocEDgl8KhL4yz/xp1EG7a0q/B/FGftUNELjI9nupNjLTmgjoA3pyu9lJV6n6eSF/4XUrBkK+ShM&#10;WEEE8UJPffYNnFjdnHTaNXMNsN5sofqYjPNiFqKh69b4Jz948BB8hHfowv+g9oHgY6lGf5xCBoZm&#10;40W8igIGjRCCjvJbdXxxFgPYik56Irr+GMT2oa1VMZeZbOnLo+rOTTZjGahu5+46+L/OAIOQRqul&#10;bdPjDcPT3bePdeYgjWJFJtMywr5hjT1FAYxWzgdAqLlsng3vNwpgUTE1sc2F3Owg212NwPMkgbTB&#10;35hfpeRTdu6EohDkhUwkQODglJIcRgRIH9s7If1rBozldEnK901jC/JLTIBOSpyQx6Lza+sdwzMf&#10;94Qqq7Qi2QP4Qft9+HUdBYgx2bknGG/tDmYRScbW8u5YbBbIdGQm6BAA4wM/H+QKTLBeyyQdntc9&#10;CnREn8SXhxslwsaN16EUoELuwu9acXWZUWpQ5/P3n4mgefDggQiAZAq4qzNdudOp/1zcPgVEnVcA&#10;/K9sgFpziv/xFCFDXlackTzVDZhIOzgH8nzDSv+GPX8P6UH+Jo9OTt7A/4sCeBv886d9jAmMw35o&#10;irE3UByPlSJjt3F2SIz1AeRB7OtYbAKfW/1lmLbuM2Kseyg2mMfuwHufCFJkuk1JujCgHhcZnP8X&#10;VTmlB7hR4T+eCyugZm7RmbOcGU7P0tWjU9tC99dFSG2jufiy6ePpHWO/zZ4SyluM5I49iMgWk7n/&#10;2HCwM4t2f+s3D1zBmmj7F7vvjY85Z7ee1pb75nV0zkEBnBqP45ezSeCgAM4mp+OsQwKHBA4JHBL4&#10;dCTwE3/8jxEkL1ufDeVbxSkrpBvQkTkzCqot6eYCAAWG1fH+fZ7QAL8n1AM7gPNr/bedw806nAER&#10;aj/q3dhiCKmtKVae/2Na0kUf2Ohoq6NgSXXwWLEA5KSbjw+sDYSxN1aBXmYivdhsVglhGGXbab1A&#10;AmRAiHZcNLAAwZhSx2GhZtb8uhAC4Atds3iuSLPwbr25owM2SQSMwm0s4zToaGnnqzuL8Fh/6osF&#10;FU9Dmd0HtzmECNbvb1AA+7n2Nk0wPsqgckBJ0GbHpCPD+4NIx8xOfsgA4/iP5JFUEcVV4BO8pZeb&#10;NcLdm+eWDbVkQ2D0wrgdDaQXgyvkRbpcqaYZU+2vFAp8DGNwmmvak05eFrVRhobw7CortVgGsmK2&#10;SZBMU8byNNSscXiDhQh8OpsuTHUEZLdjYU4hSRDaAJ5TLwCWmbFBrNiZI/O+zhB4KZnXuyJIrRIA&#10;16+rFIBBtov/NUXoazn4EFgTl/5XqR7yrMEBSuFpLwAjf91BKNvpRa9e1eIMrdc8ER4OOxa52kg2&#10;k+3APaGRFJMLYL3JC/roBYOgcuxfZ9oMDbI7Z78h7M9Zs/2NE4Lbu6yZSDlq4s4di9gR5vr4Wn/L&#10;y4ATPm4t9+amZHaFSFf7316Jq6dvX20vFna8JUlGVh4Uoj/gC5bc2MrJswDLozFcCVNIm0phxXxL&#10;8GhShiZeeWOEcuNuudOBNTnX8K0RrEy7G8HEZdqPB0FIolyIL49TvCjvLIh+il7Z34uGLMG+/ZE3&#10;/vTG+R/7K29euHR4Aezn6fH6TBI4KIAziek46ZDAIYFDAocEPiUJ/Ok/9q+h4RHTi9Y42f6tWMe4&#10;GY0fTfG53PJl62v4sD678H80e0NB6vyRHzwWv6b0D3gRDAAb98n6XFBJwZMxWQpYW7ey0/N9GR3N&#10;ANjr2NAQdkEJC43/W3Eu/gJEjQNkcsXdoYu5VzgFLD5ANQ4vqByXPc1R1gM+sfbFBbdXqTf1GP/r&#10;NVCXXGv3uROq6aiWVThHeZ0+b9rrpuXXzL4D/zACy5F3wdveYnDJdBDVtg1Jm9djQZM1fwpXgS87&#10;N903JtjHEgQLfgTQghrnXuNNgXTyvke53E69N1YVAMMnXwTwX/zPwE7lRwZxObIvguUNADC/nsb/&#10;23gsm3g6W4TfJAUlQpLHMi3EDpvJCQsQUzkG81PPQygwl+JwMnb1xDvMLA/2KydFN0sxTTw24CUs&#10;xc4KCrYdJISjQLqEc0jadloOa7K/vVHQRlBoYf/gf037xrrgTy6nDAVlnJwoP8i1a9c373qRaxcu&#10;sogCF0v/OUjnmfC/IwecI0DOAEGPapvQpq5A4UD1jB1DLQfOeWOZBARJM3CqhN6Cr4sO2GPMb7YT&#10;dgmkI/tzFthbe8LaHz72NAS1W1sL/LNmMuCZHt4nCWrYmc15DczWQZKCbbF3X8ho7o59B9cq4+8f&#10;uxLXkvc2udvrpnmZkbutjt1RbjWiANb5a0AXwAf/J5gj+SHnBV8QQwGUslkD9yYDsCvWONP1YwaN&#10;fu17x6qj0xvkdyjUGo2RWrmAvr+XxhIsf3t7iDmZ99fcePvN/QnfbMrx/sUjF8AvLaDjrx8ngYMC&#10;OObFIYFDAocEDgl8JyXwZ/6tP4pKax0o/7BtoRIVFU0DbTN1mD859pwgQBnAyBNO3j1nAfQHbVoH&#10;suAxb50OmCWlGbtwoEAMu1XH9MkmWFNotc9zK3RlRx3fv3f3/j35Fuu6GPylYhtcgrsdVY6Ga227&#10;PvpjCayiGU9t/J3jqlA6wDC2/goNAi4JMGr9aPcTCzCAbnMAmFDu2ql3emXFttdCF95bJAh/dd7E&#10;QtS+3iZF2QNqMy5leCMgguxqWQ6NseBHpBEMmlatS86An2IA1jlLKX9DOw/aQd51S5/ijOA6/orF&#10;mk7Vv7neJIg9viI4zxdpD/beZlnN4Pw9KGtwfGWxM8gyhd4kRcoXFEm3NZAeQRl1vF7Iv+zANga5&#10;8Wnkz/R06EFcAOYjC65wF3xFavZf9n6Yq2DsDFFQYqSYxmz4nzoObudajayTFaliRDRAaSS9+l+m&#10;oKTCSC0reuH/UisOCfeyYUbFicPLSxAxGRlUHLTFQbx+bWavrTi5A8isQYpNewEY+WsjSLpNDbCm&#10;oK4jGkFBHTpbjkKKFxCidHHQCxdIN7oouTfm2wb3Tu+L67T9CQvMA2v5VUcmzhamvj7COTzvl8Mb&#10;J+y5kkUtQQAE7jpTCTkhWO4jQcase8daiete+gBnwlJmg+wnZgp4+LOKTlGYi1p0m9euObNneSN1&#10;OuxXelkkEZ34OvlfV1W6A5qHoCnIx9g/v/JiWfubEOZ0GQd4B0QD73AK2iOR0xvjbEYL8vc7aD/m&#10;iwVg24m0to1sLZ1Tf43sd7vdGxRAh4u7cOauXdvJ60+55amLnJ6V/u2gAN6WyfHOJ0rgoAA+UUTH&#10;CYcEDgkcEjgk8ClK4C/+O/+35F0XeMZaP+rO0mvJZy10rYcAQ0ClDil6Ug2fTJHw6I32DqgKmCQC&#10;1drPX8irBb9CAMAL8AjYAhc6tVp8jf149VImxbtJA/Dg4SMVJU8z7F7gEIDB3Hrd2vExIu+VzTIJ&#10;AH/ymwmiQFiEEVA7Jv9X3M7zfzP/j26/lOwCvCWcOWHHZ7ylL77xxlI7l25ZKVge61yjvKUCJzFh&#10;gQU4Z4d25GsBL1JINx4NdWqoy8LC5Z5LaOzr/ijWS9HlT2/h/6rggTB8IIyOuZpSNxnkwclDshgY&#10;uIa8hd8hMFYkeKS5JYAbuCHbMzxF55psj+vk0jURbnN09PeNARgInClGnzQfFrmSZptt2Zv9Lfax&#10;62aS7sPtIbY6N8NwpS0tlfha5vk95g9/lDSH9UspGzP4v7+uieauxDGmGAqQGZna4r/wCeuyq7Oo&#10;acTAis0MgZrRaxgRPjAr+hQxFIzLO+lyBxQ6TKZisQD6rBsTpi/eP1nhT58tNLgl2ljjk9ar8Z6O&#10;ybmniyglgIoDPHj4UDyBuDsxC4ouEEGQ9uaxI62W5/zmlbNgPdRFatrtTwPcrt5xzt59YO2eXUPz&#10;Yz/J3ZihBlg4XLAjxY6XoqHg5QBeVlEyLgxkZzeDvmzfsqPQBg+qq2CUDdpnuEypVYYUgdRhZDpd&#10;SqBzYI2128V2kEcOsC1OOH03N/VF/dcLceUIk9H8rrh1eOveBncXhdHZubkVQI1ZBqwVyF04kT2U&#10;L3uStsyUnK0fgayysmt1r7mYKcn6pSc88taOQ16vywQOU/AWdK9wZyHN8nmTCFizZS2ctxiA3YYe&#10;8vPS5SMQYBPb8eqMEjgogDMK6jjtkMAhgUMChwQ+FQn89E/8u4oPlWnIpiqbF4MHqp4HJ0i/dnCw&#10;y7OB/6X2SBmWHiwvUcXnT6CoHUeN3KID6oPogqioaMZ9ik5HTgCsRUI8JhSK/w2BQgFYLxUFYPyf&#10;DOMKVxD+F8AiE/ZcwVphYvmbeWAZ4lDxi0+juTcjYKuYWQl283A8P50i67QRLiZ/lHE4gjHiLVCR&#10;rn4Ti9E3sSEtHTSgIcIqgACxQgfwhPKLqt+7T2YyvBhARaCh04ioen8nz9Lm12TaSIfcaOH/NygA&#10;wAUx/2nWhgsMjGPe57l/SG6IhHQQOa5HTIsvhfAdPy482XccXGzkD8jUU7igQIsEkPNqnOKNajbt&#10;vBIqWVIIBFJYw5E/7lgAXFtMVixWarEAW1q2OiwkcmSSSjrQJfg/gxKDvwQS4gymRQ/HlWQwyKpZ&#10;tBd6Jl4AhJkUs2UhlCxrgYGRIAPEnXZG4NXTmRc5KS0oA1AkCHwa+CIR7pHtMlCrodwIjObsjMb/&#10;J9euXfM6TA5Ne/pkaBLm/zROHOVlirQXTRNhSUTgf3GLapPKDOpQNg99VhkFhP+VY0AcwALOpxoW&#10;ee0h/UDx4v8dOG/iwHU+XAHLKhC9RxcQFEqO/Wntft5fmwANWC4SAGlLw4lQPI0zLzPbuWwWJdNy&#10;4eByF/EEgeXj7quH47oz2J056xlVBiL7b+NqGN7yOrtPrC7NpF+9pKtsVRWN2aGJ5kA6bIp16pic&#10;DMNxbFb9tdp50dUfuicRXBzDB4DddwLf2tQ3Z2rvqDfWez41U3JHYw2HUGRfQmCuNvxAiQLuzVWY&#10;3as9Q6TNPdbNTp2/PufPbrzs7oL1Jco7BwWwE/Xx8qwSOCiAs0rqOO+QwCGBQwKHBD4NCfzZP/Un&#10;pNFLCRQIEyzzs0358fYFfsWgJFW0Rpidnh3w0trjalsyCNSeP+6j1ZLJMmB9CuW1ftKQDvarRnmU&#10;UR41UAYpP1SE7Pnzh1QYe/rk2csXupn+miJscivHLdvmtl0WP3scIKhl1NqcXN3D2plRfqW92qMg&#10;R8LWR7es6Qn9HgtrVf1R+As0o7dXxYy2WZ2zumfeCRh789gQfsmMotSmA9wuUywH/DaEgIEIa0H1&#10;xg364+u7YU8DCO4N2+IXKPG7g77S93XC/pzcdszdu84SmV5KJ0HRk7IcEqkNrijo8DTCqLuYxx3v&#10;vUdqNDmwonko294Ox7R+UNOyoCp/xBoOgvLniLGSYyBL2jCDRtcXK1UIOb4p8VBZV+iYkxChD/Ca&#10;vNw1AMb/eNYsFqCwjrPXPElkDc7/rLZlvu6YdRosDNUO9AJDHi2stzMGd97C2OhpzMqOPygszESq&#10;OXhMw6FrtBU4w58zfby0xVunYdeXY78mmPoCC2SJ4cOQ3B2IUpdvvv2LKhFyTpg5NURfSyRKL6hq&#10;D5KLVvyWXW78zJcJeqUG2CUKfDNl4H4a718jqSVJUxI7LMprnpfAuzXN+/vzh5BBSGyKqVc6e5jX&#10;42IPx/uAQZxp/2ZjICDYVWYmnvq5GrmbqiyFbYYsgmPfi/Xm/nK+yDn7WOFrs3L7IWTaCUkA67Fq&#10;LlJqYR2rwsIiaBbnwipca3goh5I83V7ni4MBWsuSBcnaW8uCUcpp4wFQ8oO3Zpumpl8Kuw7BA/Yv&#10;A8GrdTsu2AkwE2EN0+kmzW/bWt1tJtmx1gq9fPnk4z97vHtI4JtL4KAAjtlxSOCQwCGBQwLfSQn8&#10;O3/8X5dVS8Z2udkrB5TTQCW4P374tuhZi3LEvJXEVVoK3IN+5qDmuA+gUab694ukCQyHEL0O0InP&#10;L6WsU2LrolTp+BTEEYD6cnmHSuWCH6o28EhhxA41duEBOwu8fCXzsa4O/ie6Ftuh/qPeoQFDARDI&#10;mgTXBjbpX1zNZcp78cLqI7pps39XxRwddEyrO0fbQr5o8VVUwx3s9NelPkYxrbZYzXUNNlowpfJg&#10;PsYdPX+wtXlTZgvtzHZEiKUAlu9/S5wFf0ZFx5LoYavNuzERI5k35twwHjSmh5u3s5JhPPX/Tdtv&#10;djf63uSMtYkW5phbGb27UGF06YpwlHd08+r9C6fjU728gGvCTSA3WGJ9aN7RG1sysR0FMGJdHSQZ&#10;wWJ96okRWI3d347SvOaZk/kQotADWVPAwCEABlEehQzJjgGYvAA7/BPKjDUDDzAYbzmFjF0U3MR8&#10;yJJcdEamisSRSZy15Ym5uQIgIH2GCVG+q4PjHziFNyY8CeFJ7+86oDZ3G/+rK4KCzhCo9H6uPJdE&#10;oaLi4kyBSXyhMPMFuKJkZ9Cldb6vcMXVHlMO0DFE2mu8JifsnHW6ws5L233cjwV0df4bWBcpqQF7&#10;wFzZzY81q98kXN5YEvl1tjSLJ7FDnQYLz85CrOBpG8Jc13v7Rms01061R+988G12gCuvW+xZgP3H&#10;1ywC3kNwBPw/d8LGJ0+a/DWX8kwO+MdvY1VYdCUIJYS4lpIQU3nxjWKKiwLo5gdgr7/UHvhvr1fH&#10;Vx/TQj+Zj+tyLCXJ9wsL3F8eXe8bXQhL0F2YZTkrml/qBbPbxLreN45g1vObrMQ2G9oEBqVv74sV&#10;nDsogI9bOsd7nyCBgwI4psghgUMChwQOCXwnJfCn/vU/ImgtZdyZvfVspO36gCrV5cxPRHhGbyKZ&#10;u4/6tWIETHayRP5HTZZyb7wt/ACuwXBqtB4lTspmkJPs1w4xWC4AJMFKhj8TDTG5NiOA7P+CI7FI&#10;Prcty/jflcRolaKx4wQQm3goANqLAl1gg/3LDIBNjwb/kxFwKazjKlsIUTvdgm2lCZb5lHCAmp4W&#10;LtwGclMVl874xihH3+W0wZ7VMce0618HFS8kG320xASadb0Y6hTQhHMLepoEQHmegGREs668B+CA&#10;zDRq8xMo8jwFpKKZV2VfcLtW/Yi0SAD5LQtdvbTnHtXpC8KDbwEBVd1rlq0xMTX1iNlYPMRysAiF&#10;kvlY49xo9lwOORdBL2zlwP5pHKMDVcXEDaoyy0R0g4IaXhJkD+xfxv/Ei5cRMAsQFgZAtTmx4/s/&#10;wNxop+2cSAffY2y8XiyNksbJv8hmY16Q/3Ys6FuIxczcVYbXySO+4jGGRm8OhPfdtUDk7A8FoF1A&#10;iDfL3aIPuyQMeAXJENwB05Y31KPSD3aFsBuA/2Eh1w/lFtRDEskKncQcZuJA1xu4Xa+X3X+BasDt&#10;OrYxS5tYLosCWKe9QQGsX4HN4PM1yddFeGegdfsZ9igb1fKtH3iLtN3UNLcrLFfxh4cG0M91rz01&#10;MJvW2hRmJWZGLjHvX6xtbubBzJOum+HT0iXJuck2nj1DMszkwf8rdOOKWABxNRwe7xzM54mPMJs0&#10;+H8JrMh845g6wZaA1n65Zu6uNkzRvwMVivT9ozb8En2s5a2XnJDvjLxa3CRbyby1WydZNV15fZuv&#10;kf7ycTzAfp3Nquu3Wv+k0JlT9zh+OSRwBgkcFMAZhHScckgsM0HVAAD/9ElEQVTgkMAhgUMCn5oE&#10;/vgf/kOmAF48t/0/VjkZ2P0sGC+nAPkDixp49uzxM5uPbBn0mwHTpP4brBimIKg7Hqc6J6q99U7C&#10;vmtyApw4xaBLVMnyr4/JS9gqM67Sly/L5lg6QF7K587ppgoEUDqAh4IluCeEURDYSqJCV7vWtZwj&#10;YFUfHDy3jGOBE9XPrfMNgMPzlUyHG2yGU4ghE60XtLSsXjugdUqjxD572kBbRX2p9glDj6jG6ovk&#10;RiONep6QCsAMSbxAC9hEa2QsvREMlaEw3zJWOMx6S4+XMq8k71Ll6U6vPJC0VEL6D11QuIyVbVOP&#10;x58hqGQMYXSnMRkIQEct0kk7Dw+AtXzp2wCU6POBVdsMT743rOkJKFdIuUuZDQ4JkPQM0YftM5La&#10;bOGGMJA2+UOgExp/QR/NKMuRP8OOBOLaNO1eBL9lOFrgIO0M36FCdy2rZsEmuD8XpOU4C7x6ZUeA&#10;VF+n+lqgP+BnergDgRXAYNfcZuiKua6n0/AF+B97+MBJp4812+m7u5+j4zvJMoznM7njrEDlDsTp&#10;AhymyhS1/+Rp8zP6Ny9+1/17qLR+Dx4/fKS/28pd6qqNGH94j5ysxzduXL9586aKC45nSlZp845m&#10;MalhRW1bIxmhrq8h8riBqYS3Dr1p2YfsA9nyK4wAElhEDC1ccusMmdutW79xDmM3kqSIJSsFKsoM&#10;5B5E+p3sHrmdz1GjyJawK5wib6bsSG1yxwlE3keENFeuI9WiFrtFrQXSGXfVi0W5XYaG4kWhu9ok&#10;Fkd5XQbeN15jNRWGc+Oq1lBsLyLSinZNMNifwfp7zA8b0RUyL+s6lKWH6woBNVB8eXDBmQgM2X66&#10;9x1PoVOkAKt9rbSwgnvaKN9XIfjYZifQoxTi5gHFZFq/r4U2A7BvzuUr195YicevhwQ+UQIHBfCJ&#10;IjpOOCRwSOCQwCGBT1ECf/QP/YtYh57Ked/hAAH/YQSE/OMa4GLfSuu94f9kbydTALZgNCX96iiA&#10;YH45nErHtcf+c1cOt65r4B1PZSJODZGuSiOT5k4hALyoHUV9+TI+5XrIV1uBAML/95RT/NEjIV0q&#10;y9nmaPzfWHiXMyisqAUIRRBQNN6zk2QOJTeolCvs8X+JgBVgn0SJRbEbPAliCnJa6HVfTf7tAVvg&#10;ZAkraNXHwv++5iil9u7OgdEb/E/49I4CMB+CJdXXibdsSrvZXLv8eI3/XeXtRBo/Kn7kV02f1xv9&#10;AWAd8FzL+c5QFqhcy/+FpAIDcknWY2ErYBvpSoBY8JMHr9a6pdJXz9YdYu30+4GnAf/UMQf/i7/I&#10;3KD0I0DEJvsV8RHKCSrE041rga0Kg92MwunIWdeAN3K8BHZ4T5cX+CQLXrT8RRkRefxasJKnPKMz&#10;JUAbAQtJnqefUBegrJ3Zf1DQwnB7eMW8ijTTqZ60AyHrbafmWCBtdfDUVAeZ75Ats2gO/7bwv5qK&#10;fGAByPlvwG8vAP/mwICnz4T////s/VmPrVmaHobFPJ4hM6uK3SRkWDRg2IIvEv4ZvrQvbRUE2/AA&#10;QyZgw6Jo2qbSNgQI5m8wbKFgC4LchNSkxB6KXT2xSRuwL8oGdK0LSRSrKzPPHBEnBj/T+661d0Tm&#10;iWTnQZHN9Z19vtix9zes711DvM/zTszqh7T+r1/jd4w63IEA1RZqjYfuYkjg/Oz8yZPzp0+fgggw&#10;0WAYqsIVgXk9WkJqaLTr0YazRKSmIWr43+Zo/2rpe2oY9ge6lQAM+5sFaHz4Tfh/7hZJsWQpjMrp&#10;pRXM4NW1F8xjuOecl8QJOjCp1KdiqVR/pAYo32QBlbeArqx28h8rnvqT9IxmGKMuitjBKbqJJgmG&#10;oyeJbPZYWB2G4oigogBYRsV0Wtv2t/C/V5silyyGHkRDKi0TCXhiRrxYZRU20SK5ZCnscR8+xdRb&#10;nVLBYS0IO9ZscWe9qprYC2/V7ljuqWIExOJNUU0hAjpx6UQMpMZnVQ7JmlZUrlpeK141wcMiL+S4&#10;7KatN0sCj5TAogAeKah12JLAksCSwJLAR5HAb/57/070JpldHNBMNXTad9Izw/I2AVeq5GRIt05o&#10;0FiQZtekgOJok97P8QJEjru7TD3oKgJAibDqC41DA4aFUQUCbuGe8OrN61dCH4Ahwv8uyy7cZi3Z&#10;BkW1f5icChm2O3FcjhMBG2EacmxsUsOlyAc58LKTQqxHLE2zIIItzm0imsz6cS63Iqn/dVQhvGFl&#10;NAa2UwBFoodTEu9OaYCniGkqzuqmESjRIfyQG8QBfgyZplX0obrHuMhwiwBJv2MnOJ/NDaw2q3fL&#10;412onoq72sgRVDC7kEDLz0CxwgtMyRRUN14ThgyeILDsgPpB0JShkk1VSUgfH9yS/gssCjEkAGRL&#10;rB7TeE61J7O9jxnQBJZRmlomdmhXSeE7fJ7Pa+9+X1gjWOZE8Q1yZeBzAomJc6E1NtSYSq9xl5IU&#10;NABvklMb/u0N9coG6bEabBtoNWErPlUdYWBSlMKE3DbHuVGqNw3tTFlXhzNalVeE3jK2R0wTAoSQ&#10;QVOPmzZNHJZJMww5PP0Zkv7DE+D0FGLQihKrNMchqbtYemPyld9Ew/uJrRjuKv7QDZ5nK5rRw7Wf&#10;1m3rXwvccrT483klnZ5+fO4uKDbBXVvTtVivMXbrYF/ccwo/5rtMB/Moy8+HdfPusQ8iuSTsPj6w&#10;l/zLkMgskEDvUDrTJd02L8xFsvjrLZkU0dDN71WtOj0UU36dm715vwD1LJa9ZBo4N78woLQ/yxJV&#10;V8+0siiGJEoQng6pgtmPojibzHgJz12b+/YiOFgMhRNIGBFJMH7Lsa/hZWTjUosCmIf6ev9ICSwK&#10;4JGCWoctCSwJLAksCXwUCfzd3/wNQiaa32mZh/4uCybqgrE02NHpCUqEAdDgc+c3q2B+BOETcioA&#10;Vzqk9VDr6bTUylS7QwoA3gXM7Y9kVHDpf/uOTgc0XCtxIIAFNDvZJcM7sPTgvj0ILt9fX1xdCv+z&#10;LiCSAuB2fFEnl5tA29/aZ7S9TgvKBu5Nha9kJx7IsxVoacfRkGOQ0xNZLQ2GtM5cqrPVwdrz7VxB&#10;ygi6TXetwLojgwMaqxihWuOlz4QM9b4RkyAmVRrt7TbEy8V1jjG2loznxpVtsGRGNj+S8ILV/fAz&#10;xhBtuJsyKdrjwIXBDG39iC0o++vS70IXFR0Q1kToWNjZRIruLoAdlwflYeTDFAoeHSEFnBLPRZTU&#10;sOy3MrpXe2NANLdBx3PbQ8sSSnsoPaLlL8Aj0HoJ1TZ+mYxV515Q3GjcbtmuMgH/C3siwOYPxMoh&#10;4Ds7WMSEghgqcxlOSxERVSNohvV1LUwb1RVto+KI2jw4e0D6Tea5rZj51YSDnduD9/VWdw4ksRP0&#10;RGkVpvEc7eHkadpG4KBAHSNnHdcAUSUJOk2zrzIsKwzBt+4shqSrdsCPyPcELhKsKcjlQ8H/7EX0&#10;EJcWOKiXuw7d6FnPQmuPuq73TQc0F4AGG/wXVRVqwENray57kE9YdPutv/2WxXTG/14qmmWQD1L1&#10;emicRBz4rPnKoyunm2V92WRkxkyfvBjut3B+EovCYL6PnKWx9b75DC8y3tSN441/ratNw8zrlW6k&#10;A3Kij9x68MLwHnLJObLBAoQL6Hod2xRDMYaesmZcNOx1p1AEg0fYWIz1R6nw/9awbwakZ4l7IS5h&#10;w5sgci6iZKQLyXJc/IV/wmtpeQF8y3RaX32DBBYFsIbGksCSwJLAksCvUgK/8x/9Zqnh1MTtwQwt&#10;3vgf7wmljKZkpVcEbOzWUQZtVpId2Zq6/VKD/xkUwGwACAeAGR8VwmMDVTy/smbpPDgkA6pJH8Pn&#10;OEORCBcIQHj5GvgfPgBvEIkgiCaMLKUUJytz2lD5y94TD+XhAjAxAY24LPehWMvkLpeCsBkGS9J9&#10;s5PKF+PR0IutHJelKS4ABd6ivd7vZEPraoDeKzWCXwaVYQCS19Ax/9GGrbzH750A2/q8UBy9sju3&#10;AZ9CXYM3G/i/UESARGH1Rq0BCWp5vHYNyhPY72B4R0lQZkZpAmo+KtZ6hW6woZvdYbhrACD1XNdR&#10;U+m3bCrBXExu4v7Q5e1wXbZs0lfwcVbWANSeT9SA8bqYBUFWbYW+SQFYeA3xjP9xqAaxoSkL4Blq&#10;yTVArAbcGnJOGISYItUk5VDjiXgAUR28UTY51atYxsh+P8P+GTQKmc3W5/A9EtcAaqRmOn+DHjTt&#10;bUtvDbxmB/Am81Sk3kwBcFKqTyA1ugCg9aqjaSHh8wBI4WAmvXNQDj1W9gTyxRxik1e6nf+J/5Ez&#10;XQ7o6k7FA+0S/7MDp0J0JgJM6Bjwe/b5ie7j/waljUILo23Oa326hZa3WIAmDiytLfycqHFHIaU+&#10;hGnEibLZXEx6us836qUmQ2rTIL+1QvSJM8b2U7RM+teH2jwewt/2qMkXm+domZpH1jYFUM2bV4VB&#10;GUwCbCu5F7HiqIaZndySJ+VDTIwpiSLApvWwlorBjZY8g8W9SrfcvHj6k9qH45UEs9rXMpVZlEOL&#10;U55ukZW/rpr24xEWBXD/j9v65IMSWBTAB0W0DlgSWBJYElgS+IgS+P3f+x2nW6OdToY8egQwux4B&#10;P/R0V++j9U6fEBvZyg+g5ShUuAzI+5lKfnygRQHsJg8WzJwxwyohFk43mwCsx/QBsiYCEiHdGLz9&#10;X7x6+dXXL/70y1/+4pe//NMvv8T+F/j51ddfv3yJZAD0IFC1QtYqcPS4QbQhWsWxR3tlAG3svO3+&#10;rQ8KXElnbBQrtKkwAOPMyVV+iwLYMDxJx7W2WzqvUETAxL2+Y6OHK7XOKzNuWfdNYMSfu4yxLt7W&#10;huBo4saiDq0oLItrShbCWwYMtLgihV5a2JZiP2meVz/0NNHMG/ziWmVzFBiWFmxx+3iJUfcraRrT&#10;+1KyYBtXBYakUYHwZcKXGd8JyWnGd/K4hI8TPLqL6bOr+omuoohXeaYrL4OVfT+3mQU1rXFkW/3o&#10;yDCyQMTUb4O/Eg4k6twXKiDTvAtNwSpbEa8Bx1sIvsZZHaeoAIWSbDInhlwBMH7lXmH7psev/6l3&#10;/KHTIiTIIO91SjCVxhTRfpsxG/DrzYPIsLqJPRQKQGB7viby/Dnt3+tXr16+fPni6xcvvvoKk+/d&#10;27fIBoqkIDjgCs48fAOC7lLOPPLjYdk/LiQA/6z8B3HgMzUdIB63YyJKcCfKGQG5mefSQ4f8KawV&#10;U3ML2qN6ixzpSTV79GTCKTWg3/dI9pve970y/SehNYEyofRiCSVaz8py9h/cxHyir99TY+vWc+/0&#10;VzPp0E/X7e/H6ZZ38zS/srW3QkeabHAZdV1/GIN+n5tP+2pZjB5av7S+DRoqo1FiyuHu2WwTm2k+&#10;oHjU7pV4BKjvRRB41ci+l0uOpyJa+Z1JhKYSEonFcRXHgZFE0etF1r+szd1FfoBehWvxboIyI0sH&#10;5NxZLIsCuDdI1gcflsCiAD4so3XEksCSwJLAksDHk8Cf/NHPCv8D/MPaT/xfbvn0yQ/4l8VVL1f3&#10;EmVgp+fklzb+50e2x0JdguaO/PUM9ydOI1AFEHL6feNsfijHWgAj4P+Xr159/fWLX3715S++/OWf&#10;/lL7L3/5JTDIy5ev4AqAitaJIHDZtILck0VHMZ3RCuP47TskAJw/bCiXyatRlJ3MTQJMqNj233te&#10;AG11kkK7Af7ryrao2Z5ltFfurOnLoV8OpbbZAZ0YICF1WA8QvBP1e7Jfx5m8PNoJyYLFg8lpaz2E&#10;B0fokq3HdHfcBxWC+wEseWv8o5bZVzzAcnI/950LBRmuF7wogGDoZZcRbeSQypGfxJLswHbjV4SI&#10;NoV+IMRa2Sg4ukKVGDg4nQB7VFBNvwXiFf4vmFa8T3wWSPs4liH7wv8c6o1qPOKMsiaIxZGoEePK&#10;ErRes6koookae6pCmVqUgP9iAcB2DTLEntJGjHh5jFR+zcBgDaJhcDZWQTnDMvjbTaKfuvGnEVRf&#10;JLKQDBTlIOnLC6DhHNIAwk/n9avXL19w+/qrr7/66kts8MZBjkBVCGF2UBEByBMK7wD58cAQCvcH&#10;LgagA5UHEd2kSAFcGV8B/5MXQPY+4X+W5Az+V97PafDMC10D2m/C//18fVb3Dq9fPdeweX7jYb2F&#10;2+dfazqYJexh7qHvmTEuYMYwB2XFGIyDm9cHzM2YuqhWDBM99xiErbO6l919HB+1eXByoZs230iL&#10;1Ub0RNao6cj4VYUhGB1SvbCNgd2Vxv9t248oslBmfPup9N8EgRk7Lddbi6hX57FuZvHEj3EFx6L1&#10;hUK61rrqVhXPFkahWYBMIpMTunl/4iceT0lCYWIH5hGa9wdHZw98uj5aEvhWCSwKYA2QJYElgSWB&#10;JYFfpQT++I9+JgPoSKpHHdGemsHY/NVoarjkGvQoJ3+hibiBx4P34MB2JifMNyiCXgUIgONxR/oI&#10;7NypXoB8/i8uXr1+A59/JP+j5z+AyFtE/xN6sBIBjgCCkq27CrUb56dVbpjS0w0PzqEWOwhcWdlk&#10;tIyBiarfcDEv4//kHj9QcdurpLdG97TyWkhjygJQyH/C/zZpDcxq4ZZ9q+xX/iTG3jyfO8Iu622Z&#10;MwoseNe2UEIu13IfiD72eWbRY3MV6V1CIlgvfwd1qFOdD98BfjsEIjVfT0z8WUSItfDwAvV2HtPB&#10;sMXZCDlp/Ixi5E5pbm9xevI7FkDRDGKLwCkoKMCDUERAyc9ysaM6U0UG6njgjVErckeD02/sgu5B&#10;nH7uR58eetdpAuWAkXwBDmewY4Nv4UoFrlrIoS6mAGyVwb8KaIAK4xXYVqD3DfwZmsay9dicEF1s&#10;4PxccjSA4l5BE5ZkdVmgo4WfS9U4wfV9JLbgf1Ed4+C7O8w3GPwx+Zh+k3tm4cCL+ehdZIHA/gbE&#10;Hh4HkxkXBJ/Hyg1HR6fHx8gAwCQAR0cu1QgRYG+ehXERYG3gwSPHAboDuACiJ0aZlGccO4eN+PMZ&#10;07ag+kMf4CNnwPwgeJ4/VJc1FbNx6vxxAG7h13InGfOlz7RIG8bPF5+JgJZ8P8IsivuP0NfhBK9J&#10;2qPlPgvgT+aL9xi7j/zzSY2Wmr+1WM7zOU+34QgQwq2AdFYKrRWG+mq8OYgJ/4/j/Q2fRuteQ/Cp&#10;+KiKz3jF1d+oUAehFHi+x1NmiueLB22tnPYFGFu/p0NRtjEoBxOQ9vgYM5B1L8QNHZ3fE8/6YEng&#10;AxJYFMAaIksCSwJLAksCv0oJ/Oz3fpf6kfxzkxgtSJmB541+okl2S4W9ZyOxgJniK2OfolYthEn/&#10;YFp05ciNDwG8AF+gmwIcAfmj/BjQPoEGUD9+C9pXRLvOlw4YGoL1CO52lLcNEKKseEFsxELiMgYN&#10;MKOCRheuAVWqaBXjas9/QcQOCsDXBgfxE7V+GmuXrVfldzDUw3goTKpowzFpkAb/hEC2bukyhf02&#10;ZFwwwkqsbzfU5qDFqLi8tIzFaJZxSXEk7Co8Eg6AEOJh6wsJENrtob3Y+xMXFisKIFq9jX5FBbT/&#10;bHMhUapDAJH0qeap/XVDGaKdwg/5J+hJQhdy7o+OXcnM+L98T5JhIESA0kDYs4KxJLIrs0Bi1V1T&#10;sAfup57z84itIuTl3u/NXvnpm+0hS+JelTCRO0CpAwnjmT5QiQyJgI1jIGXiW+F/+r6wCgAT6OF4&#10;EFfG/yYQOIh5ijIpTlvdnn4TA83WVLQh3fifz1NODsb/Zm1CAZRB0+NnAy3r15nuGW4OogBy/bu7&#10;1P+kzz8ScV6SnLtEUY4r30gVO0wWMhkk3iNZKDA/tjO+mAQQRAC8iVRKgFLAD2b+k8MIP2RJy2sR&#10;CuYUkm0PDTDgT67Gqn8pASp7o7JgtPPFmMv1zs/b893d3p06A+YtRsBTyvPsG7Ya0sVXeHg8SBps&#10;XaFZAN9ixv99x7mn3BdbB88t7KbObe5n/yaxePXJOlNOHxsjpBafcWRGXcbSvecaH1SDPby96PS9&#10;2PZxqFZxPU5w/lhJplOabh1N1lX0knA4C2rd9dosYjbg3GNf4N8stHhjfLuxEoWg9rFNl3ll9kde&#10;qFP0Vj0jYQxJVqv2FwXwzZNnffNNElgUwBobSwJLAksCSwK/Sgn87O/9lLZTQcfymJf6rlclvVbu&#10;+dJ+jLAFMgkr4nRdofiTSTigC7iO4FwQ1LhsA/8j8JiGxtdIFogoY5pNmTzABbYJ1IzVY/pRI51N&#10;LcHuhkD9in2VjcLtHqIApPNZnQzJIHBkuGA8VUEB9I+QY8HUBmqwZYoq/9F2BJh6MgppFMxSKIdy&#10;Gfw/rE+lprcWPuOWqO9tiGy9WnZZIynrrkSbkl4r1f1g+iSe53aW38L/zOBeGw3mtI8nA54Ri0rg&#10;3Qb+DL083WN1v5xtSxO3+boU6iYclExiCv6vLJT4iKEodP7vJBTpY0UEYLwlwz8fVvXSHSVh/J9N&#10;4tAjTvyG7qeK6SqeTsDuR6SwCgYaEqC9sfsbjdqSb/CvaXEjpxOXZ0cmPPousEA7qwAA5wL/g926&#10;aPzPxjjoXc/kdHfewjclwcHszl2PYvpNk4f+F+44Xaoy6tGZf+KGBv6f7ebd125Abx4UAkqgAAj+&#10;7fZP/M/6BXRlsCW/cj3G9wDCA/gH7Af4ZwlA/IJUgGBwEODDkh6MgUAyxJETQvkFgfX5IBmsw3/d&#10;FEBnTpzfeL5/EwXgrzwBvNkLYAtvz78KhQb2NxSfWYB7jMDgCIqIyxV8na2ruRm+iL/y3ZuS8Ofz&#10;AlU9nK6ez5qv0yf2StOPvCUfiGUWSBYQXXeW1dZ9NcrUhkDdtGe+7322xOtj9nGtH0TAxqLoFUKL&#10;qK6Zw4YTQZOLJaI+TC4AY+ktGlZjX/fw+hZsP5NgoUaTRyXsgGeUDtOfJQP8wH7TAvkkM6RaLq5h&#10;Zoz2j59Mz7jeLgk8SgKLAniUmNZBSwJLAksCSwIfSQI/++nvGp7FaGrjptFh1XqL7poEb653Xapc&#10;/CodFk5PAEOqGG3LkisoKejFHIInRF8j67vAHpyT7QtOVAE4QZvi6ekZChOYaqAdUfCS1hwlRouJ&#10;2HkKk8lPfuyTRi7vYf/vvICqcBazD9VM6eWy54oGsN+8EpfrV3kBDAogCqm1V8lBArPC3Huj3jJL&#10;lV45aZnRWS29DV2z7V2tHo/rBwzUrfIcMU6VZmsrYgck2wSuHA54nDRfFd/6obbwScMPD4Ly7QhO&#10;xlm8oEgXd9xw/tDA8KNNMMNadgZNe250u+R/ILu8WAfifIFr96k+U4S9ssvbV6EZH7dBVSrYVeqy&#10;ZA10P+IrQu8eE0rm7wyKwvIuUejifCnRZ6jvuH1iYOJ/5vAHtHfyP4gO13NAQUfUC8szZ0FK//HE&#10;KwNSoUGzWPGbmbwORtwKBLRhxQ0BVxZz39qX0jjIYNUoLQiv8V6wOl1QC4dz79vzofwvyMKkbeoh&#10;++TQIef1a3oxgJG7eg8YbyYMo0dExg4lzql9gMiNU0xRsQCqI8pfMY0pd81PEDvnZ2f8Fl+CcfEg&#10;IgAsiKmhct987U8CR+sRPP77w/nEHm9G2sWtaEDMPh4Tfp3Bc+NnMxH+dXubPiPrVg3U8uKhkU+3&#10;faY4LUQlelaGMJAYeln3IqNPMn973dMaE4A7rTP5CJVZzf15qOWp9MMXF9bOqq6ZUAfNk9SAeJxU&#10;7RoN9CfDwt8tz+UzLP0YYThqLRhXM72mGJD6EzJEEhGEzwqm903DMpbwiobuvCT0eRo8QrOTGjF9&#10;WV+HcUSaQiLUah8+Qn0T4qZ4Da/x/jBvIgz/WBTAPBbW+0dKYFEAjxTUOmxJYElgSWBJ4KNI4O/9&#10;7u8Eqlq/id5JaFf2ySDjQpWlwAvglkHdIdoB4hVhbS/lhF07YBiewwgVLgqgUr6JNKBBEdbEs/Oz&#10;83OA/9MzWBbP8SGBKxIH0DE7+F9WbwYUlB90OQLo/sUAoJ3Uy1XHq2u4MxmAFWWpvFYGDaaEIs0F&#10;aG8GwCA4aDnaaCmkrZyqZzaCVv1JfFP1vu1L/kbKfhJN+WsdIJ3Zdq2QC0PZDHLIpU0cxGiVd8IA&#10;SnZoRZZv7HauFPeiaLQFiBUYCTLVA9eW90UBKKzAokDFwWJcIjI7gkxSaiiyDSosV/Er8c2Pt79i&#10;810KLsn/nALA9SmM/JsFmPrdXESIAGdAMGFk/C9ROmuB4Qtj+8vHhaZqcQDG/MH9Qf/E/3hd4qe/&#10;g/cJh6ASQeDalU2AAQVqGCNdIBxTAI4CGDn82BHTsBq4tJDFSJpYeNg4VCkE1KkmvpKGglOihq07&#10;ZUD/YgEa0RkCmQLglFOVPoVg8H/bUHGM8T8ycrx++Yo5/1C/EK771zfpXtyc9f9UuJFJ/g6D/zld&#10;EQIgLwClc1DVENyF1UXBAChHwDGOZ/I/4//Cp54bzVw0AvcnmTgPrXzNEfS5njleuHrLPJ4Gti/W&#10;+H/mER5A/RV90IyRGAJ5mxTkDs9oED5aE2YuE3paZzQaO5NGPxv7oQnVbrZxrS+iQyuePpZvrybG&#10;/x4DzUR4bQ6Q1hT17EYsVW8tifvgPw2bOJMNXD/dP28LbAd1F2tRD1iWdtxpZkw9Aca6U+vP/HwT&#10;/u8FzH+OxlMZu3sNUk7YhusTC9Dsi71pdL5ZmZaOfptYAEs9D2MGojiFIhcWBfDQBF2ffUACiwJY&#10;Q2RJYElgSWBJ4Fcpgd/76U+tybQ6RA3fOM1QbVPRsn5VSlsAYjniq9CfoJ08rAXOdDUBj5QNlwM2&#10;HbLpDu3E7zJO2uzPgOLTU5YZQH5xpoU7sMZd2rlcvgUPYoomGlWdemaMmxQ5AWDjhARW1yWi/woG&#10;mPUo3DixAE0COJFhq+AFJo27bPCS7h5jmx0M4lVhg1eZ4zq4VOfYDlYKdhwG1J5SQo3hpeOLMijF&#10;VDp+tP3iDqz3xwppCsDaPeQitMetzaH9vLmVVfByHIjOO3TqapEeFi004+IhEj26gYqEUk+jJ9cz&#10;BIJHqvEgcJ44DgFb07sKgJxIlGwyJBG+rAp+4ggYoBEiwpHmMf4H9pvpUASHsda0CcvRws9QdeN+&#10;1qNoXwB9m5h0WvKF+OA5khwKwv/xc4nfAp1QjKOBbW/pPS/fAVxnwrlEzpLjBtipvk0nz7B2GMbt&#10;xlI9HDukRNrbjGPbeI43HqEeDHMAgikA7kAMeVzpgsy8CfJC7cfHFjEek0kaa6466QE+gc8/WDpF&#10;ARD/uygofrCgA3r0EP4+pACQHcBlHnE1DVfGAoysnJqN9/F8TZrkvZvJqbk3PZd7xHbUx2z5//Zz&#10;Z7+J+84IaZtmlthDOycws0Pbx92AeVXRrPeozxQvTooESJaOPEYNzgLOmenxYalEJNMzz+RJLQ9T&#10;A0ICkA6oG9VI8WpdK0MaHFciPsEs2AHr3eKaRLXgbRzrYWYCw698Ukf1Epil0dKpGxp01028yvTi&#10;56VPC2YNZj1HEweZUfmzlIO1sGWO8I0OTx3TwYVkkWg3Js/N0Rj3Xj5JqzYWEz/fogC2R8P6/RES&#10;WBTAI4S0DlkSWBJYElgS+GgS+MOf/Sz27vipxuBXqhR/RnX0cfbOLotiJXUvNF8e2/ToJgKTLsga&#10;dcRzBA/HrPdehQQBEFxETCEApwAL9CLGAbgpscLNDayQzBio8GQmCqCJlqBM9m15obfJl/pcFFzd&#10;lVcwczC79VrLp75qVVoGoIFkw3i0EY5v7lMAUTAnO5djQwN980ZAod4XZJCpX3YwKaalMbf27Etb&#10;5Q5/0CCHnwYwKSfCRgD0BgMw+AIAN8iY5tnTE8g9XhlErbTrVyBC4ABD6y2xkQWi8FWQwCSZ1pZD&#10;W8RCJt3b5QejUJcjvmMrEj5gbFlu6fJSsGXaFQGVKIClAVJCEowSihrG5z8ikntIGQJl8x++0/JK&#10;UQsrBbjQB3L1KbGfSvXBvA8vAOL/uIlQpIqg7jABVphXTgHVg7fzvymjrpOgTuEQky8Br4wxaiBW&#10;ft+aBpOzfqMvA0rDWKPNza+CSQORVc9SzJaHRHFKorpSs2DTeX7gql24LZhmURZEV2KUxAdWEszD&#10;17DYPzl/8smz59g+ef780+effPrJJ8+fPXv69Ck+f/rkydPzc/jqAPzHyT/4353HCczJDspP3ck7&#10;MmECr17UipwLyoG+8f8M5tuY72bbsd97d4EfbZ6oWwdsIf8GsVtL6YOfjw89EzXTg4I1O3VxjQMP&#10;8hrt3/K+v2raYgLhaVQf4yt7v9XglpJv6m/7mv3rVpOKya01xGOuTs0ArTv5kYJ+JwqgZJGb1OEc&#10;irX+mfwYbILu4zId4WO3QhYk3I00/eYoNl4pIalCmFkd3UL+jSngXljd0D98gRejgPz0WQV7ledX&#10;OYDNngDu17E1AdCjoCgGrEErF8DWGF2/PkICiwJ4hJDWIUsCSwJLAksCH00Cf/T7f6jQ6w1HyGC6&#10;KEBRcwV95NtP+2zSqbcpX3nW9aFDjumQLy2Uuh8KATL7GhO+K+U7rYKM+pe1X7/ASojfZfZnRjqo&#10;kbbVwqAK/M9NlQHJABDsCEgPvGfrvUDtpDEPrfMeCzAr3/2UCgYIjzBDCxt4bU41Fsh7PV/3zL2i&#10;gFZjmwXggX108D/9oivCQUe3CUpXjlVfWvW46WyrnMN5baJUrYRhuEOXJL0CfStMAdAjg3a0wNLh&#10;FN0eE43K3GiJKPqzETCFnYfvVHqWvimkWOA2zh2O8A71h13fYekC/wSPthbT3qxf+Up2AIF/0TF5&#10;Bfk72Tx73vi/Pf9j9mOnjPxgBJ3KMG9D96XS9TGNIJz8CaKF23GCgwUcIFDGw84YWZEHFoI2O6mg&#10;CkDnrjdxsIXQcO22OW8CfmOefMtfjJwCmtSt8l5IMgJbmWP6FboSB+H/WxDRzTCibjgdBkAIPfNU&#10;YwbTFk77T4H/gfmF//HmE/wE/n/y9Clg/+nZkyfA/wzvZwoAZQEU1B/4n/yN8D9rPLAH6RGEi6ON&#10;kBCnNMMrklgh5Ech0m5tN9jjo8E//UEmeOxH89bHzBxBgzjP07lT/Ov9ldUf5it3Ys/9ulwWnCm+&#10;YOtG8736K1/THTTv55bMB99v3nzW/TvOz4Ij54ct5xNyc5scRMaeR2DfcTJ9D6FFMpMDhJ9jC/+L&#10;AAh/2WNZyD/+WJW0gGPV+H+aK+4mR07l5ZqplQtQHeJX+fx7DTJNU7POH8T7Jii/4r3kLqb56zdZ&#10;+c12R2wbvdZjwqte30pL+qIA7k+i9ckHJfBdKQAnYVrbksCSwJLAksCSwPckAePUCid10DwAkUsC&#10;lH90LHYGHlK8bEGpAuoiEex4TYOQApfxRhHLZAz8FUsPpuoA7awsLS5wyySCzgBne7xPjG7vGHGA&#10;CsIMXgqo2fZSB+O2h3QFXvfTlNk1rq42e8XyJeENW5V/fQAOPCDkzbMGwp/tVlZgfbKbYbW4SYH7&#10;d99uTliKyju2ZfKvS/rCjVO6uc1xCBHq5jqoUavBy2heA04bpn27korO7B3f+EE23RBavOk9A8/O&#10;z2eznHwgYsaOszRYAx5o47QJIoNHskX0Oj9EmTlGi1RFAJtGfTVDjXpVYraJJXEjqw+mTgrGkMis&#10;1XtUT74l0fYnMKBO3JSVUwsY/zN4HpQC3UyGqEvOGrZ0syDpkAQEVWJw4lx6kA6z80a3hukxJ+A0&#10;l4b/1WMFdGcaq9HgZuMNyWpmOC5GA0VyIKVnMG/Pf/QJ4b4SeSqxn0iqIj+Y7V8+8rgCc3soxkMe&#10;HQLtTnZQxQKVcCEeOh6rLWSD/3bpb5+F5gJmp4AaNPYfCVOwAd4eWibnAzwpHt7scODCFNziidBM&#10;igpNbmxzJEIzERk09hXZLG3QaNwTtJsxkOgmH+Tu69nth/PB9x9h4yKZJkkZ0VeoRXFjVdNCOHZ9&#10;l1rQ8tPzLhd27/b/noFTEJcSbjrlRkpsOO+GI2/0x6ZckDKy89dCxKZH1+YrvlD5o2XnHSd+3X6f&#10;Pzw4XV+xpawlQrcavTeN9k2vLB/190aP7SSMY9I9NNDWZ0sC35sE9r/44ovv7WI7Oz//+c8///zz&#10;7/GC61JLAksCSwJLAv9sSeAPfvozg7mhs1mhsrZqjBBMaMWwQULMr/ykgXVhculSKoSm0Gkah6Es&#10;OQ5b6h/cpRUvbZXYitSmRT0BCOK+jU12dq1COk27sW/rvzHg4z6lvEJHM0jSPz9OHNytlEd9tu6c&#10;QoCdB3Fo1AGcZQmMqcz4uRwEyhF2MAK+RUPONttqeNTz+JmpPPvQoYjjplXLQN/FMMkf0rMD3abB&#10;Vom+BfjbUgpMDcutPLbPWBKvNsJ4Q/yyJs+oIKpt2iNixzC6CBfDTvzTM0aWSW4gPIJ+Kf9/2tGH&#10;p3Dsruw4p/q3H4CSFdA1RF4ASQEIhCV/fnrhy9Sv90LrTuRIFmAYC6nME2TPBv2kWFdzBJPU3rBH&#10;Qv6OMXYHBjQZCRhLmMbwZvNwdewwmVamCmIYUzn2SnHvFE5IskbxXk1cTIN+IAoKWkN10xFAc6p7&#10;IULPUHY3jGe4j//nT5KnU+kWMgRULFKZNjBDGSeBvbMl0j3CMQgeiWq7RYT3gn784SQgDuQATYA9&#10;8wLS3ySn4Dq8LqsMXOKyNrhOnFQaaOS85bMwN370E0MzBM0rUsBX+5YVuNFyY+a5DVtY2n5PTHtR&#10;0QemBLgPO9BDo0dIhpB7v5mXzZGQCTMDSDd7i5vQJH146yNbgFv3mu+e5+I97gun15zhNaDjZd+2&#10;dX3jQbJqeGhr9HH6ROZexWot09DQ6l7BWPaXyYqvWVjsna5WyyCnqEe/ZsBgd01Xk4fOyspb5561&#10;FGVwZpo3+VcLVX5mpa6Z6MtK3D1lexXMSuk7eQGox+cne8dPv2XIra+WBB6UwPICWANjSWBJYElg&#10;SeBXKYE2pPuN1S1qXgB3SqY/f75j+GJdSwGeVIpsy+evwVY2tEhZog5tmyH0K3xI/A/wT4ChQGz5&#10;X+N8oUxfgRehIwDriskujILriiCAyzEcAeAsYITUMNiamptmo3cB76DTVrUHwp5Ebg3Xau68/1Ys&#10;0Zq0DemlDrdSPLTE2ODdpDxjDm8kOAOEtLEU/5h4DR+tes6YwA0uGDBAt9tXWi/fF1kyo4zWY9PI&#10;PIvV4HtbIdcwELamqRsm65jPFLgriAcCyCi7hgcRpfH1YH9wvGMU5PatmpFJFelCAE65X7Umlagy&#10;jEARAQ3bBWNN+GxQJWmPgafdWGpfpu/4LSRYWDjIkmxc6YeP6b0YLFsvY8NUpolGc/0uHRIEXwbH&#10;sGu2zW517NQBEzkWWOUnGwxdsEvdzuDVONXkRY+IpHtga5W9wDSZzaHE//BkuLi8ePv26t07FAWA&#10;Y8ONigIAngF2KdAiFEDlVQSuv8SR9O0HA3JL12vc0H1GjoedNc4aXKNyZYhYywB2m7vlBtpNWvXj&#10;FALP1xVJMnkBdIj+fTog6HbMgplcuP/eSS+N+J2HoNrTH/irJClwI/spGp+3zEKp1o9emnqcdH/1&#10;+pP1bfOUnqMzF3Cf95l5gXl4bb2vNcwjN7se/tsrYaHnrDBeb0MPZhjH2cBDdJodo+4Ga22SZpJH&#10;gH0B4iMgmtcVGLpSZ7kDiEoQ+5hXHUS/NQT52MuA7+3DFje2vOd1+xP7udkNh6/KUkkXOL+fUoRk&#10;qZr+Ro4/nA8ulg8toOuzJYE/gwSWF8CfQXjr1CWBJYElgSWBexL4o9/7A8E1Kd7O8hezrHKGO52X&#10;PGzphB/3ccN1Kn22VNKYU7ZqmmjtPCucZkfwttcH2MdICB/vOAvjxkR0CoemJ7XBriCYQ9tpVdvd&#10;pfcAYriVFYD24QrmrMROBndGbrJcxzO1XHBtWhUzYEhEuGLUsYk/Yv/D1farfJfiP31hAzwZvYVi&#10;4pdu9XmDHYi8J8OVvRTkEG9GoP1JqZbPNEQwrRosk3rFScQpwxIyok3mReNMd4E7S14ALLCIfyzW&#10;FgPmvuznAvWy4vV1YisvYBEvBfQLVW4q0HTAiHYuo7fAhMmgiEYX84PbTC9eqZ0w5DxAJfu2EDhH&#10;iDIUpO6fiRKxS214i4u+k1HaAVtv+ETiAvTkZpDCLTBnpBtFPwS7trM3w1dhyJYM4oXCUafWMkMg&#10;/fq5zehomOXt6m9PB8k+UNbjz5LQpWITVbdMYh7WYw3ZDm3gcZClOLh6jA1TqHos5lM3gf3vEej3&#10;7ns9q+ZU5kP3KKXilIyYzyxmwPicW5WouH1/eQHkf/nuzcWb15hmNzDXaw9EtHd7u48TIcm7W7wH&#10;n6dPmNJyD9TA3u4ZCgQcH5+jQAB8OVTyA+4c6Nm4ZItuEHJjF+Huzh+AEAMuL+VkP9EWjCGa+Yt6&#10;7niimDDJE8s276lXbBZYRA9BE1CamBLP7J7SvNjMeuV95mZZusPgFUNnJq7pON02/Jx6kC0ZnE5m&#10;+cQQdn+lTWrZ/KpRFMovdF6v3z448skEDonZNmt1+aYZP0NTcsor9FYd3J4IvGh7AViQW9tgCoeZ&#10;vKQWeriX4KKstAyMdVlEspYs+xJIojXE7c1DlszL1KAeuvH+O6RpOxjsmWUKcVJcmfJ9hDmrzyZW&#10;RtPf3gfh5ByzVHcoetlPmbX+bv/k+bZo1u9LAh+SwHf1AlgUwIckur5fElgSWBJYEvguEggFYJth&#10;ImsrV7ics4nMaIeVAVZ6oPUhGyFZ+eym9DP5EhN+wMVblv8Oq7b2baVVN6Hyz+oABACq/bZ/AJUK&#10;CprCquHkb5VdHuA+l0hvF8XWYXB8x9oA7wXfyQL4jfVhasbRXI0Ip80eqCzwFj2el+4M9bZAtuFU&#10;6MPXtFLcQEL4tmC/9eIyFRvmGYxqX9UCiwIgLiH4t1E0+L+U2HRb4+duPKFOKfz4dpi2VaS9Gpl7&#10;uj2dpwzyNf4HEYD3eUAIM20UGyIg5ccNUsyDW/Fmb9tgbGAc07GIAFsAG3nl9OJCzIh4oMimB8Ma&#10;foO9jp9oqDjRH6C87P5Cg1b4C/87nMQF6ggVnYjSBmb8Fhsz5Ro6iiY897JvnzJ+us0BHjxXDx5L&#10;MXWyTtL7+U8pAzcpAIO6CsHAnSwzpa+ohIjJh6E8izw09IihgtFmZbgQt+QJgTwYoQCaDlIxS5s5&#10;+WY44xjrmNdSP2uwN7r3TIiTukoneuiKkChh8PHxBRkC2OrpngN/fuJ/7K8uiP/fvX797vWraxj2&#10;ry5v31/hRcC/cwdG4RCXN/6/wd4UAPO04yvUBQT+P1eZQIB/xJxg7UDnuq9tkgX64u1w/P6+KQDR&#10;jI6xB8WIN+YvMqEr97/IwfJPim+50GKRl5y54f088yQdozQxNCbvevPC4q8DbQfyT/9lYBvpa4Tz&#10;hr48t+6uZsACYA1VjRs5iie2wJ7u5iTceWb2arHJeHCnaZFomsHOJUVBeLaqNqd72RRQjmlwPj19&#10;97/xc682XjAsJK8EGlYdaZOv+ozRCH+Ue7GhwfMTv+D5tIH/NTfjOYTvPDLTTWxYBwNUCUYHCwzO&#10;wqLf2ozUMzdq0S8vJf+xwvWKHhR3nU/TvPncCl+Yb6OeKDLCbU6j7vZPP5mls94vCTxGAosCeIyU&#10;1jFLAksCSwJLAh9LAn//D//ISvcIho8WPkxMUgmNYkoLLaUTvwuCtE+1TJpWaamDW++Uihd1m2b3&#10;1njrM6qfjjW23ZfoJeXfywi/g9j4u3eXqA7I8gAIJiB4TGp5EQR5hFJio0DbPzWuCrLw8AYBBKhW&#10;WJa0oYTnaXJIIX9ryGWtDawaWL7kUt1k8I9zSne1z0Cq2Fn7L9HMymykJfVSbQ2YEVimkKVzx0xF&#10;RJKuKX1U90xnqLXA1C66CHwdhM+CdnLODzFjGahH29InpBJV2663ctZVynuWc7OdjOp7jYvAGj1z&#10;DRMryhQ+QC1fxJl8MGJO4kbxK74TjXOif5AvHv17cfH+AnHjdC9nRDqYJgkjSKewSgkk0cLV0+xz&#10;VVzMM0Xu++SLkgbMCcAyOMpeWyZCeybLbfim8ZUlH7JDktfdG8thAHLIGikQwLM0oEAoqbFYn9vx&#10;IbMm4E90AFts7EjqSm7RycqZ6OmECljAAb/Gy7L2Kxmnm2u468rrhkYC6uYbMJKAuo8B0bUXjL+F&#10;sR4z8Pry4vrinV+7N+93URABr+vr/VtY/m/27oD8+Qnt/3d3iPI/3Ns92ts73N2DM8b5Mb0AWNgT&#10;RA4Ymj3QM2Bc9kDssceZGYSjW2wOCQglFVSxAE+angZNiQVn80dyeQw+JEHknpR8XlAThcwLlhqw&#10;iwrSvcOaFE3nNa2Bc6YjPks2kcbxlTuiwW4DwLZMF6wubD0wq+86rQ/pIRMBtaZO60YGgWe+mSfN&#10;syxsTRqIE9PUrZMtRWPyQPrAerMjzUtkvNes8Zh202eepE7uRcn9VPt6Zq9xHms6IALOWtULCYav&#10;UL24MTlR8UhRVnqBjtIzyXnMz9uzqwqN+EN7S9QW7rKIuP5qMD79J0oyzJ+o8qOoaxWFkr9X6cka&#10;nBo+GRhcvixMZyLZP/t07oL1fkngMRJYFMBjpLSOWRJYElgSWBL4WBL4h3/8J7G7BeFOCrlzMgUN&#10;lnIbLSrGxpEte3jtCrQTAxdiiuu9VUcpjLLW2CrvG8TjOyoh/LsVAQ58gAKBsgfjDCQPfPsObsqw&#10;VF4AKhr2x7078bpFZMiISK03KQJiIiqOwakHiADK9Tbp5qxzSluWAtt6eOmLQ6W2fhrAFlohnWRN&#10;sRRj5jXQJ/JYIADDy8BDzbCJS5veCsmwpdbIQ9DoJEP0yMz4sixiUfyZd7GcLwTrHdpBnODjjQN5&#10;iDwyYAqGnJ1yb4IIbo5M0XFDb8M4Q75Vd1AiixFaso7ZsjRjKfqyLfsTPjsfXy+/wUl4TufTR9HH&#10;dxfv3rx58+r1G1qh37x7++bi3VtwAawhdwXXg/f0C7alkU/iYJFqpk3jEgfd+1VVggLAPYh9zbjI&#10;5Z2p7RT9nggWD8bwAQkxTqgDB6iBSD2d+4Q7fuZBjuh3sSpkWQ4OwC2IyGDmO5NN7nQPSPbPJLMe&#10;vqqaATCePlDWDF7GZQYrh1rl11AWPLo00JG/H3JjxNogrfnl56PlHwwFWnh8eIDE/qd4HR1if7B7&#10;J/x/s4sZdnVxd3W58/5y5/rqAO76eN1e7wP234IIeA8ngdurS7AAhzt3x3u7pwf7x/v7x3vYk0oA&#10;/gf4x3uWBUVkBzg8vdL1DDqgUV9Aj94HyRDgUTZCSxSe7QjyuEHIfURkiD83jSdcTC8AdkISTYTh&#10;81eevGGbvPYYw7n/PFcLaBr5BlfWxPQKZsKNAUSabUbmGXq5rK+nUVJQOlfPfWr8FKoN/s+89yDy&#10;/2y17Gohao//OHgYMRf1M9YAyyULR2FlPRZpAs1oR0SVM0v75HsVqcb6SYZ/SU3sjM4sbUWICP+H&#10;7CTp61UqlFTwv1LFdCpLzCnnesE43pUrD4tHyCFMmzyCksUijmQJCtFESpRLgs0qT4N9fOzLJm5J&#10;vyq0rdI4OI+Dvs+NdB8eYL5bTNqgFjzJ+d90bdxKtMZkKCjw6OD8Bx5Na1sSeLwEFgXweFmtI5cE&#10;lgSWBJYEvn8J/D//wT+IVd7acGxP0RetUJZaaY3Z2pIyXo3cVzHsx05uY5BMS1EuoxlLVRT2Snr+&#10;MvtbHYf138XEgFSATQnyZdyTVfUOWAguAIgCQLYyvLfZX/7UNiSlUWqiLOHW1YfmGSU7yL58AQqb&#10;BQJYma32S9PzU8vxVsp0eINAgfIP1TmyorVVTLax4H9VOqS+KtJCwevxFDCNoMuIAig4atW/o6Pd&#10;9wMlRAWvT9IsdSbhQbrTvYWGmTjwBRnbYRBJU/ARmyNI3cZ0u8xOLrzME6fcXazGQFxCLEtbrnGt&#10;XgZigcVC/sH/yMLPcHEj4R2mlBMdQL8OGrvh0QH8/xaQ/82bl69ev3xFR/S3by/I9lzQESD4Xynr&#10;FGxCEbfRUf7/6eaSpBGIwT/fe9zZFeEWxnkZpgsxWfKCefK7R5OS748Dz7Z+y15PZ0NpdYacCTBY&#10;Ba1ZmA6nA/wjox5y5Antc+RA1BxDrmoQcBZfDSe1I2TB9xoHDgFwojRIm+4IJMzQNE4SdWDAjQek&#10;njO+FAaAxSL5scyN3GI6oagmXPQB1E+PQAEA/+PNIeIuYOGHzf/u+gr4H/tdvt6TAgD+v72m5f/9&#10;1d37y9vLi5vLd8L/e2eHB2cI5gEFAPyv/SkKB+6jfiPx/yF9eDCBUdGBDvoYJnQKQKtBDSgEggNU&#10;DJ1gflLB2fNCdID2FASSs1U6uU496V42K7ORRTTUQD4sek091+C8OrMM3hP2t6eGGIVQlcL/HHeV&#10;QyTjYAyIzRVZF68kBMULCE73rkiIzPmiGOLhMaa3Vh5tNvXXgpslwYCVjS1Kwku2DfGTLd/YloUw&#10;PJ0TDlVp+sI8hLD0RN44W5Ot1yrLMuyb1oEOt8mNQ3plVPr45jhNcrBupON/sGc+D8J/Z/+sPB+b&#10;sLz9xkbwgziQgv0YZzUnPDk2Ni92Djbp6+OmU6JJy0h/AL336pm914+8+nFCvaADDp7+aHMYrN+W&#10;BD4sge9KAWx4+3z48uuIJYElgSWBJYElgT+DBGJnfuAKpZ+2avTAG6ndjtztKNGYy+wQLURge6bw&#10;ggw0qQAvO05CxWXMNdC0PcaYpwvCJZyT0EH/FbVuz/X2XvenTBaPlzAgMZ9NU6Yrsk/UtHC/sX+5&#10;WBtHWmluZ/i4xMc8aElZZRTkc12t+L3Gn2Hc1Aq7tvAOm6K+D/h5pLT+gqE5IRAjKny4jzRSz+gm&#10;hTAIuq+c8IrWdqvIWQg+J5WDCZZgEGvR/A13hfhc1KETa8dIWxd3rG0BOOcCV68wmCAv9JNeysud&#10;wuA6BHnpkfFBGelFPcw1w/1ezgMqW0ecKB9jPACELtOiACjNibJKIwZCxEMjxnSix6YZK5tJhZPw&#10;xlyXHSggN3xSOcgFTBEJv4O7HJycHKPeIiItMHB5mDCOz1WewhR1U4ODauXLILbIDs2F4c2OJfW5&#10;Td6hIjQ4i3wLGWWWy6A1I9Tm1xBYZhM4Tnyq/J8dK6N5JqqNZBD2u3zt8XVydPD09PiTp+c/+vT5&#10;Dz55+tmzJ58+Pf/kyemzs5OnJ0fnxwdnh/t+nfKFXw/Ojw/Pj4+enhw/OcYBR8g5iRecAnA1kAtw&#10;LsAwIZ+BKqCXKS6QeZfYkB7jWiYMZMd2j9wJpJxmTbwAmtmTZdb+P/oqgNWHyftnRKoUT5kbenrI&#10;lF+wdZqiQYFCh9O0KzCf8TPPWb/PmuApur15IhtwPrhSm8lU9Xo3rva1EriTs/IUVh2X6jb4zuYE&#10;RSiMzd80zh1PONrfS9SDjQzLYj5iWs+ytlmYJiC0ADDYBx5db968ff0GTj+vXr7CC/zfK9CA9PRS&#10;thdMAs4mNzh5apg9QgVD6DmAl5hikE7FhT0sRK5828heH7VXyEOPN87gDPOES+RYvHDMxX2DRNbH&#10;SwLfpwQWBfB9SnNda0lgSWBJYEnggxIItt1UbK0iW7X9xpdNmmYBolkHj0zGUcWABq61KYeuxDbx&#10;mAWISdeZz7WvhHpBDFIuYy505adErrPulIAnQYjqRRH/+1UB6glCmFgAY2zfrAKtY2g1rTFts2CI&#10;6+QJK8dz5Xmr94MFiDV6SLC7oAmXKNFl4NsCFXOXbQCKTfXfdm0+5ngcYQVdzvDcKrkStili3yY9&#10;RRPYMGYPdgcXxPqsKm+4DC5gQG8WIPnrdF1bHJ3U3rngrPkTsVcNMFm53SkTC5BqXvR/hxUdL1aA&#10;QDqAGUP7kuljXtb4GvAZjWLjTQEU/pdjuiOMCdKN08vBoURbKKuZHfJMI0pCLgRVmEwMAAMEAKVR&#10;qxJ5Fo+JeQ8oE6bGFPtTFIAFZfOrzftmHcgA6LDJ/dxIL/LyE9vt3R2onohjdJipYgFir5QFOoEQ&#10;BZU1hotsoJONX0D+CODPS6UBdsFhANU/OT359OmTH4ICeP7sB89FAZyfPj87BgXw5Ojw7KDxP1mA&#10;syP6AjzBV6BC8BILAM8C+AUgUwDyBTDDBwcYQgyu4EECLgBEzw74Jj+XAb7WiPiJD/y/QQQkoqfo&#10;unibDE+awHu6m9ufJftBBBj8D2NukHWoH61yBa6LEayJViC+rcHChgPdbvrmTEB9gxc0/t/cZ/30&#10;500Q8NOJESjYXzRFaLzhJlDt9GKwtaLHSYAkkkfC2OQJVNu0knzwb8IDB5hBNSvRcuTv/p81h8Ff&#10;mLGq6kIK4O1b4P/Xr/h6SQrg1as3b9/AHwjpXsABclWBGw7aHAd/YP+UgFSkWMjiRISVE/+mzT7M&#10;pxe1IluaiSnqxVIrjsVrYAZLQndGztnKXDA8Df5J5LXOWRL4jhJYFMB3FNg6fElgSWBJYEngAxKI&#10;9msdSAqb0elszBnG6nEx67cxE9nmGHNqlOMof/3NpJwaXLdZqkxTs2Gq0FFb4n18nRUdGdeMGV+o&#10;tsy4BdEN1m1XNHxwIjorhsPfM9q37OTVen07IbTSyrc08lLMh4jiAiCcYK9ve8taXMQo0pIt6Ye3&#10;tNYKtc7q13SC9f0BHVqLd1e6ZbJrx7rdbtfJdlemdQXRo52MzxfyN7SMrHXHkDdMH0AwjU8EVsta&#10;3f4GlQdfzI+j7R3trQR5ctFwQXDHFdRePuCx7euiceaIA7bFNQ0vUz9hfpIkjriaglZkfuUYs8Ow&#10;tX9coYz8ZgFCTOn5Iq0MI9vo433Nk11vQDkajE1xUcARpFo8gxfAEfzfFdkgWy0vFwqFd8VHhvOh&#10;XXiM5NlhAWWLtKwsJbMenS3Dg9+dU4BRs5TIdhoiFsxsSPcg69HssASHzlRCeSSH5AsJGlGr72Af&#10;vgBnJ0d84elg/D/hHg/pFxA+YL+s/Yf49fyEex5wdHjCIn8HR2AWmHeQmSB2EHaBl1iA2xu84GwS&#10;tK+MDfKrqcXGLvgD1wd6l03exzXl+E1TJ+tN1iPF4oh/EwiUU44RXhz2m27rAVC00Dzeel0oaJ6Z&#10;51Uzm3tfc675C8/0bBuE3SbmnrF7MwI9LEeTPGSna/rS0+kzDTAO7vkrcsqOAFteABpZGVsbwtXd&#10;/Yl/jJW8F7Z8ncOysmoBzVCbffNxYy6KjnkBLwi+j6k/5fYD4k+8nxaEmk0Z+5zYfBU5mfXVqUxq&#10;rZ3+SoTJjBtTmEyFj002fXvTqGroxHkmgid+OjyiaNFeGYtZ2yZdvmFgro+XBP5MElgUwJ9JfOvk&#10;JYElgSWBJYEtCUgRbxYgb4w4g64rtdZwpC032w2zmX7ZrAsVddEo+EHJl90oxqPSMnlraewoemdP&#10;el5j0xXTGp/PEOga6ICfSyW00leRBpUCSgXonXTKuaKiIqqdk3pbqClYePoGt5sdAVrjL/XYzxt9&#10;egILbSjb4Er8EDmH0GTiCyTSGQC0u76QTXMZDngPqdGiDiABjowZnro2PewZqS5XW1XpgwQNd1WU&#10;T6GzQs0UbXC2ItEVhy+X+kh+E5mYBgriDLJynrYd5MgrFgBtARZEBgD48d9cY3/FPQCi94KJwFAM&#10;SJDgmTuO6ePpvw6zNaLLmWY+Fr1BdAT6RpaDu4nzBmGZLZAG146R3+Bg8rzmjAzjy2Q6iKe2HzIj&#10;nymAkxME1wP2It0BMxv6ZAN27ITOHcWe3Ir6PikNTE4UPxFKwy4s5gAUNaDGiADoQZ9gFNY1oKeH&#10;ExyOV35t/ssXCX6bMFINGLvq2APBntow1wOuo1IAxH+wD+srgh1OkPD/lF4P3J+B+ziBA8TpiaoA&#10;sLYfYwqA/FFfAPU9Bf6vbm+uEAgAwSgxBKInVICwof5Es03c3jQXNC8yPzK7TBHY2yGcgKd//B48&#10;4Oomg+Zz6PzmqyICQrCVX4KcCMyhldR6imo6m4colm2aBqHCpk+0PqUH3Y9b+/nXHgy1sBXy3rxF&#10;/zYvqlvn1ro4sQA0pyv9p4LiG5PfcwSoq9ZtJpajCMkmVmoRakHlUT15NElQIPLoGO4ypycoTnp+&#10;fvbkydn5k7MzBNBgADGJJOuVMOLGsToUlx2YKslH0YgVfjXNJi2OXiAtR887rfrKANDZ/8ainyQV&#10;zFNxgKgheg21JxqdC45UyyIhBiMYTc5o9kFL7xT5M/fCer8k8JEksCiAjyTYddklgSWBJYF/XiUQ&#10;7RcalDUpR+0nKNdWxtgaQwp0WH+H3Aajlpk7ynhh2ccItqGjFLn22JXGLufVJFKbTDWGDIXLrQHK&#10;rh4LP9M4B8QlGxTzDDDp1PyKJuz05LEjpcEBD7K8msVoqLYFff2rT9Nxs2XeNrPJbjb09z6lUE5Z&#10;9Yfl30DVztJxmbbj9OzLIPwfriS3DvCQNh3fctnfFWOPXHUXMLcp2TyRJo3SdGtnTnuyI/CbB5ST&#10;80IiBpiUvjwFzA4oyn3Lw2L0tB63OSQjK8Bu8A2M4LfrP/yBDf61FyPAFyMKzCThLir6SAqgWAC+&#10;kf3a5lyDsAzc9IIjMWwsrwHix2BaeQWDxB2/GIACT+4ZPZS6kvkOq3pDOjDUTqGbQ9j/SQEcHbJJ&#10;d3BvJ3IJwncWCIaNxA+i/DEyVoLqCSokLt27/B+UuqJ4JgvWUE0t0GzdQdSBIj0GC0ABFxHAbrfb&#10;gya1W5U8jg0XN+GMRkr8NK5wKZzCOgKmAPikx8H/JALwgneAKIATsANHsP+DqEGMyN4ucD5yLpLq&#10;wQulPNDzu3c3Kg8hFsBZGjNDbcCVR4RKTGSyBWc/hP8z0Wq4bSaks1dQ6I6aJX7e3ooI6FGqJY8O&#10;Oh2dUDRn29trWpsA8Baeq2b07AUwOQJkmntEPbjd/6qnUq8tD645veyMqWfhjDZmZPEzW+SdAt8/&#10;N4mALID1aFnHa1qNBmRql29Tar+Wq4Wf0kErugUYgFAAGD1A/udPzkEBnJ/jF7ACriPBihgYAiY/&#10;Maw19E3UjdcGyxVarTxeLIDwxHJyIGnoAgOD8WXqC8YI8eWCFaxc4QK0Si4wwofEDSvRgI40n6xX&#10;HFGyWmhyrW1J4KNLYP+LL774Hm/y85///PPPP/8eL7gutSSwJLAksCTwz5YE/uQP/pB6ZDBsa6t6&#10;I2BeH21qm/Vpa+gG3tLCYsTj+4JSA0RvgmGhuCjtASut9pXvu42bxJC3tzJe01MUSCWmYAG9ycuU&#10;6m0qCnbm9CoMpWQDSgqdf8kUzYTthWytAEeFTd6s0turhHl0/6mnbZ/13ibCeD6EYaEg83lRCX12&#10;69iShDVZ7QPUCn26ZT6tQE7daBPhyOPd1rR4j9PVdZynvpSiXvmzVYeBuroU8Wj7NgnTIqxo/Aoo&#10;IFBt/VwEjfCb4wdsrB5NL38B4zL5dKfH5SchkBymx/XyXLSQOf1UPp56Oe3Lh3AEkH8/GQGizEr5&#10;1oHfMQO200gBtUT/x8xt6zBblQMTKo9S984nQRCuppk+8MRg39HzH2AiFNIhTeGwjMOAeXhoGSFv&#10;Id7Ye9+cwzxnKgqbDhaGJkzKp2ptBJ8iRzi0SdGInWkvANVxdPp0TUgc7/gAwZ+SqMk7DyAPMTEh&#10;fky+CH/gpc8aECm7hvfIk4DgfMbqM1z/PXMe+leUflSyTNwS1k9eXAwUeqsRFZ1FDPeSP7JcpIvS&#10;8Aw2o+e+1bRSs8Y8mYeupOxJVPMp6TjyiZ4rjxc6pq7WdOBg63xkGjnel+eFp6r2We+aiiyPAn/O&#10;2YJXiAr5jce071HthTL7LViuy29s/uTBfR6tpv/WiX0Xfz5feesu3QYvP9g8RU1dRSw1TTepiQjE&#10;hKofPgvUWPWySPkxuKuV350mdwtzVf4qU6mWN4q7grbMe8lDB6Qg1xsU1GDdEb2UEhSEJSvBoEII&#10;XtxULeSCBWL5CcqGZGOxGLObYDnx5kL7dyg2ioN5/Nu3TECIjINvWHgU5Ue1vaoEhEo7oinovX4o&#10;SMEZSVSh0zlMxJ464+z19dGzX7vfU+uTJYFvlwDG/Nu3b3tK9sHzylCL+S6G2aIA1ohaElgSWBJY&#10;Evg+JfD3f/8PhHKG4axhZm5j1XZCvbGR+uuyukcrlV4a9Cu90AbqqPmtXsa25RvL/OmqZ0b7AU/8&#10;li7FtjUrCZ8CRYW24KUcFEGNU7g+Bi5Vlba9P0jL71xwijZulSfr4lFJsZZWRuUVOo7BuZA9b1Tw&#10;fFj2Wh0f0LeN/j5KDxmtX8KwTDp3e5DStpiHis+jxw2HlTOBADF2z8hIuFLwsD41luVVbJQmbxJH&#10;3ciJtrpjlHuvqHiC0hAAUMVjOU92R+cO5Dbwf7gAUwFiHNRBVmi2YrgF+w0NVDPBbh7ahwJQLQVV&#10;kzvwS8a6BAMDU8oIPuV+t5lbyN4IUTeN4IUz2sll1P1qcIgGV8YCshuGNs2A4T2TUiIcQenImJQc&#10;JnHjfxVICEDQ2CzLfbvGsCVERinXmJrkdlTG5/I550mquJjNDIAvxdMrDtn96okS/C+APQgW+9h7&#10;Dup/QWpTAIehABhUkaLpBvwAXtizKANBGJEOBorKQwjMOVukvK5Tc52MRObD4FMq55ppvfj8q3vb&#10;jFo8QQ0OosXmjBxxHdSu8VNfFdlQS0nB6Jq2xqKS9SaDlqVng5qqcWlRebrW9MtaqFmWf/EqsGnb&#10;WDqDw/xQQ+TmS2uFbmTeav3WG4+NXkO6sXjTML4P2CIX+s9AX7M/0arTSzofxS4kpNA06lriuiN/&#10;a1LCMvQWAtNrh/bjphF2zfMiEoq/GVfxxXQFOzXZ1yLrvVNeYMRx8hD8Mx+AMD2hO5A/cTug0pva&#10;E8MLxvNToHrtdVhwPngBvs+HOOp16g68eYWSA048iNeLly+wff3ixcuXOBTMgXG+KATRCKISlJQ0&#10;P00LFB/gPCZ8nX/2L8ySX++XBB4jgUUBPEZK65glgSWBJYElgY8lgT/+2e9HWYzKOAxhdcsAWelx&#10;k5XasLY2m3yyj/HHafuttJeGWJZV683B/2EB7PZp42mXESw3b8aT380IiVqy9Ey8KfyfONdiART1&#10;asu/ET/LD9ZWftWFB1pPZRuEnYoFKA6gPFXzUHOXRHe3Zl3KMaGZlN+AYEMyHxLD2TC0xVpn1OEr&#10;TBa2IffqDedRi1wt+dqMSnhBAOUgIqnfgSuUMI6Vn24QqaDtEUAtPlcHCGUqbx8146urBM+rZ+yc&#10;6+cywmwQN7kANOnhTkpju9FscsN+eSin/oDK1jFVfTmgHyDfPqruwUOBnrqmA/aY4A1ATAgwyd7U&#10;msb3pFhKlB5rBuUWVNwWCtUxkj/YnYDE8qcQRoU/uwAI/SPpHf4jBaDM+LimJERwAGlNLFZ5CKvf&#10;zShlc74FODtA2lPJhCAMJM9nFIDRvhMcBhuzVcUxeNpKALLYBscyfYYxnR4z+Bpv5ALAZA80/mtK&#10;uFQC7f/CXszYzygJVmdEAj+WtFAdQTykKTrnHHBBdwqwoKKJl7xsxE+ePw5CF8YME6FzPP7NEHmU&#10;95TQENYUwWf1syaXjq3506O9Z0m4x42p4OsNjmE6q6gS9/W0D3fkIWACFPsxaEgEaCqFJchS9g34&#10;P7O4KIue1/ObWiTTunlh+fb3PmGsFXrfSN3Lq68QBkAsQFGylj27xBfxqpOffjpPdwsootg8rE9T&#10;l8X0n+nTDGj7VFRrnIozy/2oTMI1R1UzFJ/kqBSPRxreNUJZJIR1QrzXh6o4iX8gEeQ+4D1eAPWX&#10;70Ul0BcABIEJAzMI8ALQ6zVKEBj8OzkpgX8zAJ2hEM4I8dApHsAOA1odP/31v/z4LltHLglYAosC&#10;WCNhSWBJYElgSeBXKYE/+r3fCxi3yifsGBUuCqH1tgmb8jebmARCklrbeuLYU8UuYDJQsbzMpabG&#10;TVqYsAyuBV0jEUGFRHvSfH0jPYw2GWh9wbm6qYvY26wtpJVc7vF+NZrYiBmO+4EvEr9tYBxDX9iB&#10;cbwTpiML1GQstrpd6HyozgIIje7ZfLEhkZt+LfRhQDL6PB4YJRZ/gYcah1Sp95aus5gFSPmEBj56&#10;16hE0q3bGYhbrae+ToU96MiCAi6MEwaQJ0vcqfyd9hkA9m8vY54gaGBI/8yj9wM3kPOtHE8rcKlo&#10;W7ljsIhfXvBTP3LM8NPz86dP8Tp7+uTsyfnJubPPnR6dIvb+mDG9smsrcQH4Al2zwanEMXBaQQ7S&#10;FsH/qhKYbOVE5GYJTBNISrJU3tyg0Y6SoNGfjhJhAXA2jsQBGpGsYUbYkQB+AxmMIgl/pCezA4rC&#10;niUN3MoVLO0CYAsjyxxOQQQFYilXUTNMAYimJbAfAFslGkq0NvZKEK6MwPd8Uvj/H9OFQa4MCAdI&#10;XcB9WWDte32JmQBEiAjpQx6vgxHKfXBAFx238v0VB1CeDwn/wgQZ/oUd4LhypYJeHHpJyeqitWMT&#10;NIfGCDugCdBYNZNusFyZbqYd3KUa5ur3+bB5dHrm5ttpWqhxmWTdpoLARQN4HpVPRS1UY6I12B4z&#10;u1m8Quk979OqzNzM9JpKWzA+GN4TOauD6b95Fam7Ds5ibkclkhARYCn1AlKryrTu589ALdJhQXxA&#10;dWD+Kvhvg/8UjGVHi0RNJn9bf2V433puu8aYhXTGAKSZRJrA8ydPnjx9+vTZs0+eP//kk08/Re4A&#10;LAgnJ6cYj0wriKQUyC+Io7VHGgo45ZCZGwM2Pi5OMUgmzAuC11o1JpFSfMcP0VjMXUwCwP+KJpAf&#10;AAMKzAngZ/b8LL/QXeEv/ov/0qaw129LAh+WwKIAPiyjdcSSwJLAksCSwMeTwB/+9Hdjjhk2o9Lo&#10;kmU7amfaMFMBrZ3CEFugNyjTBIExgLXFMkcb/5eFrS9hm5MUSmuJsdIpJ52ICeiUsgJxBzASdU52&#10;3VHkzKZ+W/vLxd8ByJstjCZoNVUKa0ci0EOV2n4uKgNsAccZabcevwFBBt6edPc8TfCvEFu0aVMR&#10;sSdGm46kW9/37/Xr+HbjiWJcZaNmbXycWN0obEsDtU3FBW0IxqGJs9vw+OouRuk2BRApKZ1+ZcAq&#10;PFWsiFDYQFnFMLhEnn3haeq3cdnW/uTi1num+kPquSOmDX96/uTZsyfPnjJ/+JNzfMLk4UpAj6x0&#10;cAoABWAfBmSrw4kl2erqFMqToh8H9jBcBclN7yhlmUzzfG4hA0MXGSTpBmFfBHr+A26EBiAXMPA/&#10;LIwyB1YWfyfyVw0F34zPancLx1wcGkmiCwQ8aMaMi7FNkcoDWKOnRlkxO0kBQEcVZayQOC3goH97&#10;VDQpxvp8FLxCGIoCAP5HjIXYiMReIz3k1RVmKzOkMTca+QJSBoqpsR2WNMEFaAL4AjhlAPI2spl2&#10;qVCUhtM1ws48wJZGYFMAIQ4zzfldU101nAvGF1YPiWWkr5lYZFKcDzL/gvB1zd7aA0DfJixposWq&#10;AWOyDqDb8Na0ZUaxGlGQdoMCmFmAGe3PLZpXch/T+/nXTNaJJLlPMdy/xXzW1vH2efJWBCJFYlRf&#10;a3vYWdNggwgIKVaL830WoNdoraY6UVxhb5agfYFq28D/9EECugfSR7ZAEgDPnhH+gwAABYAP8R3g&#10;PwYjJiEKU+gF8K85yZoCYOY0WhXpUklg7FiEm6oGIVke/SHxH7xaFjzjmZRU+N9OAI4GGFxAQ37S&#10;ffpSoQpOQvBf+Zf+m3O3rvdLAo+RwKIAHiOldcySwJLAksCSwMeSwO//zm/L9pnQ7mQOj3m/cees&#10;J7a++GCTStHTGWVZ45HWNm2h7jOlDQ6zXOOBNvLhE3sLQHNjOsB4ZhKulCbHlgdhjjhiXZXaXgrT&#10;G9IJ1Tn4VO/9YXYOso4KazhlFkHYw57YsWjHmXlbnffTlJGr1OqGOAO9KJ2Yvo8zQj1iJNMi6nMp&#10;ugmlPCj6cCy8auzZQmjd/Mi6qBmRBVLVfTsJeccJ8/kJIwIimtLk/YG+LZrI55UFkX0+2tZmf8M2&#10;W+mNFA0W6YyOVH/e+3VwiLTzTBn+9Fz4H1nDZfk/pf39+Fi57FC1C0DVFcIJdjlsnGEuVE06Qi1R&#10;e8oQyd95rAkJOSI4R7ry+Zd3csaAsvPf0GDOcveE/RVNwoEAUGyYgKRkyhFWo8qZElUaIHDVXEMs&#10;8mQejJjsb+LkFsknqIRo5QLQvvBy6PdjBGJxwopgEfLHJQ2rInCBVH0zBA/DPkMAYiplPnQ8DNH+&#10;3nskH2T+NKZQM04CHcJCAKwQESJACSSI/LGX0DPOi25LYEM8cTRyRKq5luS0ZfrLHptBXwzYbIUu&#10;FwFzh977nr33AxflNFEJ1bZpII63niPz74N2bCxc9EVNCs8M3DuOPh7h82NtrWk+oLFuv/ebefL6&#10;Vx/ZZ81X63v1t1vHuyXzNfvX+fOA/9xo+qZ4Dj1O4HGNMid/MKOYOzRlwJk+Ccoza9MBY3hPeWbW&#10;szD5pajFadPqzNVK1/Diq435W9Rj9lvCB5yRIqaUztIklcjEkf5V70kv2gnGEWC8pMPCyH2lUoDS&#10;e2Jy56UShpVJJoSdYmaUbMbDXJQhr2lfnr29v/xf+3yW/3q/JPAYCSwK4DFSWscsCSwJLAksCXws&#10;Cfy93/qPBAJTEsu6Lf7bQKzNUD4ghKre1BZCxSh/MWxHVSUCn3R8fSptt41BrcpGkbIubHW4kroF&#10;yNucBCUxLpkKBWigBZAhNFAKaKIPBP/jsYyAUge2J4dzKq/Hbmvn99lopSx3slTPUAqfSRPNNqva&#10;brW/KwlETMPKKQQRGmEDQJTULe5St7fRwgeHgCUoSF4GuCjOBqGBTHSItVpPP3YZnW20NjFCCIpv&#10;cUpLRZ0Zu/jNe9R4x/kiDnKfhkPDotj4x4oyPXKlN9tS7IJb1MWN/JXzn/AeqvjxMfA/nP9hCQQX&#10;ALd/WPkA/mkDdC4A4X/XjyPyDx9DhOBRoJ7IfgzXMmvSJiiXdWNnNkUW+uZNDLO1URwxnisHoJiD&#10;dIstgU5QPsZRnemUFkLienoPJ2ERXMJu0ha+opcdRZBqAoTNRjyCQmNIBZmxeaLq6srlp2JM7Mnj&#10;6nqTf8CuEgEA37CGAeBR4PrOLkOagf8RMP3uAtjd3tLY0xGAhMwR7K0QDr36NbPUB3oY0ApOsalP&#10;BIm4xzGh2+RD0uEVGfK1oMRYHOB574cRaabDvMqMieZ3XlcaBMfn6OHJsgG/xyGbsDyLXpFbfXFH&#10;G3ho+Vk8ifpNJv4E5j0LvNJt7fvuPVP8Zl5V7j/E1powLxd9os+af51voa/GhTXW0zNxicrwt0fM&#10;eD4/6xB0M3+279sTxY41ca/x9MrQTzdpgijjJINeWOHFyfaU+Z9x/PKCkTeMOALNQv5CJgK3wOVV&#10;76VAvr2+AvgN+3lLgn9tPjj5Ye0Eo43uA3Apgt+BXQ+wpVrh2bkqF2LPeCTuXQkzL4UenGBRUiCC&#10;tr/0L/7XP7g2rwOWBLYksCiANSSWBJYElgSWBH6VEvjp3/07dvG2ztgqniNzh8lMynMnpp9V6e33&#10;rV+WCj95Ac/0QemlMa1VhKqV7DLqtpLNfGQ3yAVAu6uUxitb7Wk7gheAdHOjswACNMNGbFv+Dfrj&#10;aK2053EGsL3W+fOHsdh2qDadEd0YzwXol9WxFG2Lx1+2wq9+HfAimEwsgG8V/brAjjT37cHQSv83&#10;wJcHBk+r7URuVs0dGp4M7qXxG4IKeZbLvwrbO1kgysVpU78zEYOyxTM9oBkGZrLf3Py8fgLLqg1l&#10;tv/H+G/8z4D0Nv4T/MOghw+hnMP4f45EAHIBYC5AFd6rUt5lhI5cLRUNnhpQk/lVn0ZCCbiojuQI&#10;UzoCmQUZAWHow0cSJyZihBSAoLM29685FuN/JyU3VOHJztjv8VTCl7t+mAD5LCC/PgefR6VTCTIR&#10;AHFOBM5hE+7EFneZxTVJO1HmAF2KBBjTaWLR1Ov2wCBcB/6XlfOIJIyM+WjWe+QxYMK0CyRME85n&#10;OgDs4VcN8H92coIYDEX1cxgwUwANqrwsTnch9ZhFPco0yOJlUx4lDSSNFpm+UQBSz6NSDsbR83BS&#10;V5T/RmaSAXWeVD3rRSpVELRYeLh63XhoPm1Nyhw8ALpHi0/VUNaqyJfXFy+KuXiB6S287Ws08Pb7&#10;3s9vtg7LUP3WHzML0PedG/Dg2Vtn9fET8ZkJ0Fyox3FtW74GFoK9mMLChera/KFhwsFvoXmEK6eE&#10;a/7JrYtpKMgCEPirLuC0NrtyANurEqb0XzE7CxeWCvYiC+A8IMPsz3AWUY2y4Ks+DMc+UwYIvjOw&#10;B0kFkFkA/4jztSngiIifG8Y+v9VhQvtA/g4H8oveQXzzo7/4lx/TceuYJYFZAosCWONhSWBJYElg&#10;SeBXKYHf/Tv/AcMiZxRqY3zU2GIBGoA+5I8ueBACYapf1wkC7FNg9b1U69yxFHZ+XEGk/irmvMJU&#10;sCwiHaBcr600Cv9HPSz87zt0rnKTG3QGkC1JMcx6WRXVfWzCEnAv1EpFkkBHXuvSK6PNA934Ke3G&#10;3LZ2+UKkDaYh6lln5sTwQZ+UXq0n3sT9BTumQRFeQ6J68OVLjjMEPt2M0foQOJMPv8WDVH82txLl&#10;E5naQxe/SMz0U4dWXtmv+d5y824ME4rejvimG2ILtB18fjUvwBh+ZQRIeTrl3BdKpUKPyyMtHgvW&#10;03/jBpm/leRbe9qtU6nLubzRXjcGF6dNENdx8L1t/LiLveON40wLMH5ELID+x2ck0SAGp7ygAISw&#10;7c6OEHuAC6uTo/I4W/Reoq1BEc/pkBIGf4UoeVGMxXZGqbTizAJoHiHylDBry9zzWKmJuGF0pdU/&#10;6Q/8aEav5sXUEbt7igJwQQNSAERI6hWKM6XX35EWUSlGPPH56emTs/NnT57iZTdrhQ+4uKYYBNIK&#10;hFa2t4Zkkm++2BMhOQN5NUZI0SUb2A9aC7wiKJWIuRXPjaxHfNwQib5COq5lEBS6MRXHL/Fjn5kq&#10;z73euwWBsBJYEH4mS/m6+wGKftiasT3vvEpUDw7MP+P/bzmg14Vp6uftDODn9/76PhGwdbwXgzp4&#10;SKDxvd94UbSLyljbVFu01qheZCLDDGyfbro1AN5rbpgxr9XJLtrcrTkzXlv+JRzxxbrWiiHSCfyj&#10;CCOma7mjz5KISjK3SprBr7Ig15+NsSz5D4I3s7oVXmBiQNSAfG2Q3bNJTU/mQYiLkstV8hfBsT3a&#10;ffYX/sv3u2x9siTw7RJYFMAaIUsCSwJLAksCv0oJ/Pbf/vfLqFvqXdTFWOKH7r3FAvSv1i5zthB1&#10;IZ56sIoQjz0zEKUATRRMJyRQTELBL7EA1Bilm8EIbfxP9CcKwJZanBD/5wYWVoGtlpbXtZVQxyfb&#10;zqvwh6Inhs92YtUNnASj/b/DWQdUabgS2G+guUkBjIQIEx9QKHpWryW4EUw/IH3UWOOQzVfwhusO&#10;TmhgG/+3LdxYlYDfur4IEan/FRwRFgCfO0JddMCtK97RSnetQIBBA6RZUrTbV8LCqxCAiQIo/G+n&#10;AKUAVKitgnPlFKBseQAF728Rc2D8f30FIgAR63hVaS5ZDbVd40BbK+UorOz9BLrOvSdnA1uthc9I&#10;jni0YhgQHDMugcfhoRqvzOp/6AONJpUiIw0F+z+zgbHsGNgJZKbUWCtExcub9LLx0z0j5MUxp2KL&#10;yvuvmouWLC5TxQhxcJEoxBgEzMUZcQAE0fCYAkwI3k/2/SK1fEfTUo7BgHSZMI0BFZANu8fRELvG&#10;/5d0aXhH/K8EAYiWFv5/8vzp80+ePU8ItZywEwggfwayNTbFFu8jGdMLQFCQ1EyPj5oW+zssTb+f&#10;eoZK1ZahX0M4gC5ERrNbWZjMbviyFHvCUeQqni6onxOSbRePjdW2YH1YAMH2zCTzOqHsJMxA+Zpp&#10;04Vm8K8+2iAC+pP7XECfiDczkr+P8wuAjsM2HmST2njwjloeCKTnY2cWoCiA8KNeI7MaT3xfj2iT&#10;OyZsmCCSr6IAdA2xAHGJ0a95r4KXc5RBVjXzhvJ/4WIibogDm1FqKUnJ5QreMrlU/BQKsRejm0kX&#10;EqbXJVNVygPg3Jzy8MEbdBieQte064mpKD2dh4TaU/807epi+PnJD/+Frb5Yvy4JfFACiwL4oIjW&#10;AUsCSwJLAksCH1ECv/Obf4uuxYYpTuwfMBeTmH8N9GwFuXVwvilVfeICZqSqXGZ9GVUFlIHFSN8a&#10;F14x6lj/tG4pE6CNRoKrLAqoCs00vZaSqXSAdrUewc/S1nDfQuu5Q4w7ja5bs7MPqQOkkyKe50uV&#10;twHJcdXVWuuIdmGWwukrlb0pJzXw1gMPzkSQ21Jo7mQ6doD/ueOHIW/6NGxLLhPTFX6z+7ddACzL&#10;bKXRWzBRdCUW6ujMA2AvdcNTl6gjmmPGexmvqX2HR5DxTpuDOdpsPRx0G/wnjEJGYHuLG387L6AS&#10;5jvtliPNiYgsMARNyJjtsSLzZFkU1U787gbIdg0fAlbvg7MuDXwJGj4QoPJQkhiEbfCo7nMDAn4s&#10;95B0jakWjSiJiVKR3zJC5kkByC2CYKRGQBEjnj4CMe6o7m0BDDY+VIpjUyRfRTsr5iJbyZJoWcyQ&#10;Gi4KI6KuyAp3MrwANIFr7HjGJgGDHC3kAhAn5jbj4+pkNRjVwFwA4E1Oj49QffHJ+dmnSMj+HOnY&#10;P8Eb8QiaAZwSaoosvOJ48rjxwdbvQY8OKimQr146EMHGvWQkF/EsLxRc6BJ1kUdoZgnBmC3005DX&#10;FPKWrs1Q7+le35ZH++aEMk/jTs6WLitW0xPUS1UtB2bqtOl891o+0GX6LvPnWwf4q+37qr195Nza&#10;R77vC87X73FoeVlIvSr0m4kEi23d4hvPU43QIOCcqgV163pZ2AYn4zmnyZsusUQd3h9EPdLu2UlF&#10;xnnlwoj7jgdg2FgNPS/8PZac4MKj0qPLUzHLjo730mjOKnMnATxqZIZEBoZ6MyPEvIROyX9Ni729&#10;55/9pUf2zjpsSaAlsCiANRiWBJYElgSWBH6VEvjtf/83bO8oa0eMl6UXW0mtffTeKMiTamj8kQcR&#10;ZorGTKxXV7DObPDcFiaphTIZxUm/bbrRU+3raS3fdl8HTsdoq5L1FQYqz0zFndsyOSuPoiFMRbTy&#10;WMmr7NDp4FHZjplwLtiP5xjoGKLY1CRV3fq6pad7Bd0OPdxUgVsfDqBUYOvPpe5vj4FGAu6asCgP&#10;jBQD+XApRhCtWdNfu9L+d9CEUUDhW6rMMVYT1sFLYqSpcxQA8art1EocKOKDW6ihSStuCiBvSqh2&#10;B5AAnaWO+F9A2Yq4HWqVJLCK59GUnwJ2KWZPHwF1kpR+wyzucH5cCAr8I3gXeb7ABYhOwMu+xBxg&#10;tEzbeUSPiQu5FCLIgsI//F7UBl90/yd1QHIEJIhrgSH6HxbzBu0KEVAnGC81PtB9fWuD//JHSWIK&#10;NUlsS1zmSUn4iYJT/I4kW1EAGmdOce7haiLAgL/Gk9suCsBFF2mrRyFFhTMrmlmSyTShZ4XrnV9c&#10;wPn/2dOnnz1//sPPfvDDH/zgs89+8Bk4gE8+YZ9xDMuDAYSF6gOCIPJAMKkTOkXgLe21k40xmKXp&#10;fOyK6Hbvc+x1pfrMOONKy5NDOzEeNdOKJpBstSwMc7Vn5ER5udUT7MwUypo0OLvxeVNj9Uat0JDw&#10;mpDkA5kCgwLIqCyhzL9aTD19e4Hw5/2V2zkf9uD7/tBPunWj+3dR71ks4Vf7Ln3HSVA6Zlqm1Mm1&#10;swAmPrMfwSOgQbgXTN1UFzP6T1d40NSYSbYNlqsYZSsryySzktSwQTC/QvsV2G9HfhnzVbzSoT/O&#10;FOjMoxxwze+YsNGfKdWKScMcLRJC1n8c3LTsC/F7afdITpcVc/Tss78498h6vyTwGAl8Vwogf04e&#10;c+l1zJLAksCSwJLAksAHJcBaX/Vy6S9U36Prvcw2ytVFjC2tt162Rm68qBYbiTZGzlmGI61BWmmN&#10;bT8Z6A0qOlefvc1dnS6GWfkp2C6MP4REgTYGOew/n9cnshwp25kT0CtP9CgYZSUxWiRzpEmPrJLp&#10;XR6KGiVuZMV5piwC5OLYGpNyGyutHRtgtxLsXrBS7dN9mhVRQxtr0t1fDRK2LvJAhwb/t/jjcdBm&#10;Lt/aIrVXvx7HXE9QNRRhuqcjMfy7d69fv3754sVXX3351Vdfvfj6a7x//eoVQt8BE+GabyXeTaZG&#10;nNeA/8NDthzVbYyrFA2TbwUf0rRJ3AEcDoCgdRnyT1AOMLm4lIULZmwF+Uu/N6dQclMScJ5tLwCm&#10;+mYKr0rehe5lFjGZypX4ojgn4hI8uwC0hxbbKtcElCk4QuJvxggwvx2zIcD+/+btG8rn5UuwAM6M&#10;aJ6l+9fgqnGdcb7SKDrw3xnQUwnQ+c8dNH0f/lm82WzxlKQ0npVBQQ9N1quhToF/odXMFYdHMC86&#10;nokS4l7l0/khvq1ptIN5gJRozz/57Ec/+rUf/PAvgAf45LMfPP300/Onz07Oz1GaQegdaRpY9s/E&#10;RTIh6rGNoJJCo3CUuQkPecofz1MMRlMZPXo8Iqpnh1QzYcIWau6FPzGLokIWozVmXdzJCUj3UUXH&#10;FC8gbH9/0lmK9FWp2cz+HWyekXpQ8taU7K7f+nyrf3vodg/38TMLMK8MFsu8SvjILTy/dXq3pxcf&#10;D7YWRYH9/PRItNE+Dlj5fcbwvMlU8NE0qTE4S+5pTDI/hRg05IZQAJYLj8TbBZ2v4BRm2cNkZS4+&#10;pOLHCwn5jk/OkK+fRUA4SrNaq24fJvcJ93FnYbkQLhScqSodoq9UPUQjXMO1S4dy3HZMQfGAHBUe&#10;vVoNixkrnk1Lk3MNxq2gFnatzF7W1rYk8NEl8I0hQP9kd/7JT37y4x//+J/s3HXWksCSwJLAksCf&#10;Awn81f/RvxzEIgVIapANOdHk214slDTgqsEXvzUajG2uDgCgMuyzF6YP1gltkrNfaDmIyso21Xin&#10;yZ34fte5CrGH+vjWVdjotqykACwQcAloaw9Pe1+Hc4gOX5hCoMwN0CH5QR3VlkbmaRNUs50TgegA&#10;OXzd8Mo0J1MX9ZFUifM8BdBiLCKc5bOW0c0A37ESZbDk2Qavw3zsA3SIt9l0GZ0+xtGh8etG+j/5&#10;9+JgwigbkFWCvkCSy24LG7rVdqSlj71JGW4ZAOr9zoSPNzUqOC76AnE/9wPLtT8GfyvTcfIXGKgM&#10;cM0SsS3sbowOGdziiOG6cvHqcB2BGLot2DbF0i+cG13cnZ7bVu7iDIjMc8wu0xkagiOcISkN6NWg&#10;dASxHTLWGP2uJHYM+Rdad+YBxp6kchl/1esqKcZJJaF0grCSRFjGSDIVm7BzHhdBbkZlCUHGlLHp&#10;cTJCsncIWgydQM/F5EsuTIf6eFxH3g3EWYKumr/Kme6EiNgj0fnTs7MnZ0jydwZK4w4U2/X7O6RX&#10;ePfm6u2bS71+7Qef/foPfvDrP/wh3jw9P3t2fob9+dnpu5cv3r58ide7Vy/fvHr95vWrt69eYy6K&#10;kgHYivVWNtwj9JdCRsjrAV3Jzo8ijqDjDnYPjjCq9g6PdvYObjm1GXpUFQEqSiMMGVkqYzONy1pC&#10;ysVB01keEtNXNbG1yNR1fFh/5WWCey98mQ9ZBbOk85Yc1VUrg7JtcrOF7znWGB5vGn77TcP1xuG5&#10;dZ3j2/nERuZpQ2H7GfP3Vw9+uPXtJrlQAVsT5aF5Gx+HrDpG+1Ugxhzl/IC1nkZwWUg19z1u9RfB&#10;1zRLMv6refygFqD0SUtwdFT/GZEc7WBili+S9ALmnW6tlrg5/ovkFbUeUe2JfDyU/HdA74tIcdvc&#10;JflzpbdZqbPieCzVHxR8+ev/pf9GS369WRJ4pATABf/iF78gbc1ys4NI8mqwtXTA+2xRAI8U7Dps&#10;SWBJYElgSeBREvjr/9N/hRqOsIRfUWul3FpFkhpYmpF+jfpkLOgjhHNtKfObYR+OZTKaUw6XPqbs&#10;8/bLvrXXtirG79tE7pcuxj180J2SDjAOWI4J2YBCmJUdxtioetReKw81Ghb/chmS5CRqT1G5Tys5&#10;NE6LgfHuDrndxC/wmiQCAArpIHEnd2rXsUPDmJ5Q+ahvDcFsji59lBIxhreDaQmUimo5oBPMke6w&#10;EO2VWjqzz+U2eS/ngmV3dE8EbLRC3wruZrcHQfkW6UPSNb63FeEoyvo25EFlzlbGbG4VXCG5RfHm&#10;qLEPdrKGla8sLkLfc7nsQnS284sL2lMmMHmblFVYtuGJlZBtTc2LL24h3cBa25nLDR6DxfhTFb/5&#10;/9h7lRlwvkHcWhLTME1lQ0JUppMQ3DH7kboYeMdCf9xg8n+jhAjerspnn4nPFLOQtBHtS4xb2I/B&#10;EmvypezPsarOXWSsUR0StOV55x4ymEoLp8mDQx0ZgX/4NmEON4wmiI9ARVSb2wP4f6rS56i3eAM3&#10;hIt3GO7Y795ew6a/B6rr7ubXPvsM4P/XfvAD7E8OD06PDhFQAVFevH598eY196+B/1+/xf7VK2QQ&#10;ZFW0VBlQ5gU9OhpgIo0MAHo3Zth9hOtgLt3t7WPmgBgApAYFQPzfGMwDu5Yaj1f/mvcGaw3datZx&#10;GAt8RphMRiDKRLRIYnQcGd6TVoU5m3GL3PuHrog7s+MSpkErtn140JwMPwm/LzrWoM3JON+1eEq2&#10;Y57IY+J79TA4v3cdDxRvGTTTatAnbq4BfhizgiSGfOHaD6f/OsurebYQLHW7WunUDE9Tr2NZFfQn&#10;Q5cv6B9yMzh7dKY70qRsoHs+aMzdbeDFkxqg/yTVmuHll7zkWIibS6jb5W9SQfvc1C1nKyzojQev&#10;wVT4P0LxSLT8I6Qf/vp/dUvg69clgQ9KYFEAHxTROmBJYElgSWBJ4CNK4G/8q//9aDTDhNtGGtro&#10;rIc6/nuAyOh/BWOhDYUFiK4F3dp+k9Tdoi0Zaxp3Rp9injkbXm9RgJ0e4DIrHljdBkpktjffWgyD&#10;dHDq7YAY75SXHf9goS3UT43fpaWx4SapYTaVhJYXdEGkgwNcWRUCCelxqVfAN2/eYA+WgXdXtjcG&#10;ozKYGmbxA9zafttocTMmk0VRTY17A9GCwliDVx32bf9lg2XrrK3rF9CbMF/7h89qe+F/fBYltImA&#10;GikDUYSxib5dUMp6bHdombpszSsfEFd8nyiACvWdtP/y42C3yN4bw7Qkhgz/lBuGQHsB0NXCAlRa&#10;bxIB4g8K15X1TWOm7HympoqWcAq/TVrHmf8FQRMejJHEBHh6dYww3uCeslGr1GGCTxiF4llgXEGY&#10;+wrby1evXzl5v4gDVEMMWYAekpAkELha1IaL2BUaYxifx0U9ddLc8yKABlYtYGo4VXODo6ipL/dp&#10;w8FCiKRVdH+IApPEF8fYF+3FCGmyXSJsnHHhyenZ0yfnz86fPH3y5JopDWL5hwUKIP/4gPsfffrp&#10;X/js07/w6ac/+vSTw73dw/1d7A92dy7fvKWbwJu3OAv43y9QAPC6Vm101BqAw7YoEUHihPJAbPQr&#10;YTgOiACMgZud3XqxkBtZABMzg/EofBtk6bkfkBaD9UQB2PZsgIue63lglwiLWwgxeQeas8Pxpgm8&#10;+a62KosE1Rs0GKM1AQ+MNBBXeYNGZwjyeXO4IX2omiru6K7DtTJQ+tq6TR+/Bd17OKFhNaFzHbfP&#10;rd0cLTlp65p9erFV7CBSH/b2j89RnC18wfnaxv/9FLljh8OHVBmshFtlMdS+bez8vK82sxv++9DP&#10;k4vUtYpwBl3LtWUmg3RIWty+HfUI40kGg5Q/PRLmxF/ouUbz7j91iWC0P/Scvvj0R3957qb1fkng&#10;MRL4rhTA/hdffPGY6z7ymJ///Oeff/75Iw9ehy0JLAksCSwJ/PmTwB/+9t+O7d8Bj0monAzgtK0M&#10;QqCVK7ka2/+yFFLbmMoRXIjNmZ71oTXW1upl5KIs21YHjdCQypcJ/ClnWt9uWLJ0XJuJ7UqnTf7g&#10;sgYDkyBI9IwR4acVFo6QUcIVZZyKcdsmbWv/AvYiEFDmzYa4dnlwpSqYMaPlB1g3jI9G7vERPwhe&#10;YTJkEygqJNqGTJ5xX5X/JkgfS7Eu39p/RLqhgQcb9EC1I0cn9fYTtVnZ3sfxQrDeXhSNZFIu+e6V&#10;dKghhDAxSwYSwcsElyEgR37q67gsrg6Bwk3DDhtvZFi3hf3tW7txIJLDRR6V5dEF8rgXM8TeSNA5&#10;YzPEGKlIoKLqVc2OkSFv3sFc/+Y1jfbv3tCEz8wF7y7gsO9LJZGhYpcL+I8ah+5z4yH13S2yHrBR&#10;3F2MEHLVtyu7peMVMmAbrVAONSZqeDfMHCCt7PuFXtqZXN3rvpt7PL3ekygmWE83B12Xz4zqIxS5&#10;5HfsNyBAxkwz6pp7JemEjwyf4uzs5PxModjnp8+fPX32BJ4CZ4gaqKggXiTZIMsdQhZ+ljBQSg0T&#10;agcM62Dy/z3Y9gGX0YHqQ3J4CEGB7LEH5gcFwEHIKIC4F4ER8bBsgKXcDGH9KuDDB+iQWoe8tNTA&#10;zCLjCeiu9AUlg2nCNc+imWD4WQtXLQfmFWTQ5m3VGTH7ao6w45Vubt7GpJtt5huHTJA6S8WEKt1z&#10;mxfNzNPC6CwbWWg3uYCWSr/JbKxFdT6x26mD+zXfnQu/v31gmz8Mm9UAerBh93kNP/H2BX2FLIXq&#10;CnN/7hZJpAjEFI9Iob5pIZxlbG6lP5luZ5KhR9C0btoroDrZ82wshVO/tsCmCbp7ev7JQ2Jany0J&#10;fJsE8JcFfwU9r/sviIdu73skY8ldFMAaT0sCSwJLAksC36cE/vh3/rZgqp21jduh2+YTaWCTzt36&#10;YnCOjWrDfyCIpNXP0r2jkG3qlEKS3Iy+ijVgC6xIWmOcoL9wqI3qvql+Y1IppYEiA6CEUdyDBVBm&#10;+FPHhzNOXE7LfCUowGqx4Cs34lXHgyNSug16MlDLf5YNGRSAwubbEcBdMgB8bLgdIkuM0doxH7Yk&#10;sv23vzTk+7r3rJNGSyjb2f0BMS4rEkfgacL+ejq7wbcp0K676eHY94z8Az/YuRI9TqEbPXD45aVO&#10;KTun/KLtKoCrkVIBVoTL+cUlcugD+iOR3hvhdPEApABcZi/p8TpHno3uYQFkypUl9gaGe6WNBFfg&#10;avbIzc9LMUcfKACYpvELYjlgrH4LAI/jeBFZbum/rYhyljsML8BrJUsizdWUhftIqf/DASiFWcy/&#10;hgmhdYoQIVppVMm4ZaNNjt3KldfpLwJLI2RDjcb/OSv4o4BnYZFCJCYZghZ5b5lGiwLgM+oAH545&#10;La+JogBIiWksA8ciMH8fVQAQ7a/X2TN4CCj4//QEzgHEuD4yNSFcH0I7G9iV+40RAAw1iK8HYkN2&#10;hf9vrziXIDvmYJNHDz3/lUd0T7EAnE0mAsaGD2MUHhjUHkDeCMC16MTzvJYawXEdUNi/8H+DQftZ&#10;dO9kwvojr2cTo5cCn5nXdhcfczN019x3raz3my1cuqXZq6lbjz7wfxMBXuPGgjq9m6/f833rpj7X&#10;a6bTeGhBzzbh4a2L8Xrz0pTWhgXZWG9a7CX7fqwH3lQfzuZ4vVfDqhF+E/yvnwb/JAV6le1Jd7/p&#10;/mSalb12ZgBs9lEnGfESvvHcvkxPvjL+N1/AB1oUwMaAWL88TgKLAnicnNZRSwJLAksCSwIfRwJ/&#10;8tO/E2P+pGeWLiylq5yWhSNtG58Vcil+k02E7/VB9DgZj62SRQW3Nqf/Za2j3i4Tl7zmiwIIRjV2&#10;zY1DDBi7WiS4umP+4xxuXmCP0MTZ/sviL6QyWWmp1Qv3GaIxf5ljvpWl3Wna8GXU0aYAqiVlXBw6&#10;Y1EAJi+MjX0/SmDYmW1Lii1YWqV0Uj+OoU/3dr9rpXzothaojzfU16uuOF9GLfJLmnmTLPxtQiLR&#10;p6N+h94R7pAYtBdpYwmRuCHGEEeC+9qOjm9sKHYKPpvhFQShyg7OvU1kQrdkEzoySwdE6BKJEIgF&#10;mQEYSh7gsAEnY3BpAzlv3MlHIGhdRI6wvXpUSSOdOMIx/ngLdiC1+OhdwEu7m2zbFRGk1JA318GU&#10;GgvqUHdUwRZ9tMGkpO8oCePkJACQxCXqnOs7Dthp+OGOt+HZtRurVwWADIOwV1eonh6/HzZvj8bg&#10;YXsqMC0DGbFjuQAwa6KrZSBYAZE3gPtnSMh+enx2Iq8Z8mhMZSCEqkCNW8QN0NlC4nsD5obxNxfv&#10;wNwk4Fv+/Hy54todHGoE+EkoOZXmIV5oByiHXaQDVGYNeTCocps4I4veI0Prj54vj2ihx8//GyGf&#10;fTicYyKi86SRjDOtep6YDPB3WQLLqcklK9MXmvcC555npgw0IZqM6Sa5d7c2HNuf34fFGRDudi+w&#10;Hiq1VUPGlTNGdNgczpAFc5NZyNTtJaUpks27dAtL8H6I3DTf+reG6vFEiHhqxY/o6mQvSP1bX9BL&#10;Fi/n5Us97F6yjDd+zcDP2lbHTyJxW5o6mbqgBTldfrObasX1xFY3p5/H/HODHnwtCmCIeL17tAQW&#10;BfBoUa0DlwSWBJYElgQ+ggT+wU//Q0Ho3jY0vNY+gxwFYqKnGnYk2VN/Vm+k1kl7dizAUCej7+k+&#10;8bOVMmo3V8YSkwKgNmv8ZIWYZs5ovFLyDc+l7Mql2UaumPVZc9zgx/HJMYJ1M6rRgWfOJEDU2p7o&#10;Ll/lL/QkxgqORBWChq5oEGZ8UQjDmnyV4bZ/QcxYeRD9iDykcU4MSgBgsQOB9lFHGx9Wrwxs0Bqz&#10;9dRcJsNlXD8Mzgb+d2OaO6jmqt3RqUMAFOAxUImD9nAwhouEITlN5jTXpwwe7fCqvSe1u+r2sZaX&#10;nTWYyc8x1bijSj+y/EOh/QSL80NK1SjQzhgGhcS7Nhw3wxGzvcvXA//DWQDQFdH9LOYHJwTY+NHX&#10;uALdPTTENIqYOZCB/MgXEO9/PomF5eFoOfXWv2WQTlNjRmc6P1PFcCiVMma7p3GPBhfN5JZWPaAR&#10;8Ab+NxHgngtF5qY1/scbzimWUFfoC4qm0RdG1dOM/8GNoQ/AC8DmjxcdZuAnw+lC5+uka5DrBR0t&#10;IDh4ccDVgq4XdLYAk+JsDupeYv60mrEAGh8C+fu4JJgGJGg8OkYtANQlBCHBJJGqssEp6wna07S4&#10;AIcb1XgO+DZu3MLZHloz/ldTQkL6hAJvFpG6IdPai5/pB3sXaGLrFKNbbzMwDQHgeTfhSb9/CIhu&#10;zMksae4wd2Mh/3mVyGK6CennA5JbYpMGePDitRZoJa1tjORqwyTdDTGPZxxOWXFPiC9VqM4slLNP&#10;RaXpS69Vb4RIqA61IJoKiFgzosfHQekG6hNDERZnS/glYN8EY+Lh/hq4v/q9OsWzyR2U/vev83Zy&#10;9nxaFdbbJYFHSWBRAI8S0zpoSWBJYElgSeAjSeAf/vQ/pNqk/2XYktYTe4hvW/Y129gCZ+wPYNeA&#10;siRP9uSYN6UORxVrlbd8BGwWtabr5HOyCu+1BZ4w3zeYNNdJCRZeks49UQBJQMASUomftUdz2uHn&#10;cVh+uwDQ4kmbsSLHnbRNLANQYCgAichFBK2YUgssVsFi2sCHBquWrLZo35MsRoN8cjMJ4QByl0kB&#10;NhjUla0FB9CURpyP7F4xkQvT6OkustgNiHKx0DZtFC1z51B4jbVozJdCrRQA1sRV7lEu8zSi0/xf&#10;qfRlrg8mU1GGJOpzELnw/z7zuQvnC/PbpkzkTZCvqnGqICeEbPyf9/xcg6OcHFJvgE4BpCFMAcBs&#10;zQAEZHp8Bf9+pXpkTj6bUAlX6cCvEnoCzCpgHhaIFSA8Dm6YYFKzYZAq+i1bqJGM1MCy6dvIugJr&#10;jDYNL0q+xQLk0KlCWSCrzP4upVhDYWPQdUe58wnAhf9VMlGZMBQMQ/x/sA9gDswPvwC+UFodxdTl&#10;0S97tzM2xqFCgRbMkSgKgO4ATMV5eSFixCyAMoYKVuNlVw9Si6yjwbqBuBm4AIJ/FgWkF0Djf7EA&#10;wpMJPNgQTAB7D+wJM2fUWoTDg4SsTuRgFqHYleHtIsFqgSoPBK99xrGNLxXW4bWFFME0Hb2ozUd6&#10;aDT432IBauCIrfECem+7D/57pmeY1Cn41QRo7z3aMPP6qmPK6sFm+YTP1aHTs3ogZjWYT/dH2YpX&#10;wa+DN/ZAlgjn4WzCS59syKpHfeH/sDRZRyJW3tYzYLpEA/JmKPJ9mnDfMWMsmQ+1IUSClt6aSTVg&#10;3MMB//U+fVJLL79dFMD9wbw++aAEFgXwQRGtA5YElgSWBJYEPqIE/vi3/gMpklIohYlLRbVtcRjh&#10;QwPMbZGGVlqjlSjre/qQhnulcBOoLr9r5gebNGAbDqlNqrg4igIwmbn1/mBt2Z1KCW7dXk78yUfv&#10;/FBRNktl8zmy61EzjYqniwZaGUOXagvcIu8CEw66tjEQD2qDojRSo3+xJn7gAcMmQMZP03KfZb2/&#10;KYSIbqtzo0IP1TTvLFyjLCumvmi0VAug9/625RzzbM5ptXo8vGQkuiIOIe0DYAf/cUdcUxg/afkE&#10;QlJWz1H3irt3TYZE3TveXuUcRbAoF7/iBPieAQKssoeXmAJ6Xdiwb6DLBAyhXuwawF5hx/gUxtuX&#10;JdpEAI/fsrRHYW/TMCWjIcn4gaSiUIJ95vInBWAHFI3VAldMGSjCq4sgFivlUWNizJ/5V82qyraY&#10;nqtxWkO6WYCwOcUyVOcGJMUFwFApYKVQZDE56qZByPA4zCUa4J0qAx4X+JVPSJwfRwCgcsF+Ve5D&#10;GxxlwXR+TL3A6g3MwSgvAKVbQGlAVAJgLMAFAixYtsNOH84qKeTvjIDqNHQgawHAwYIVAQBEQfXw&#10;JZqB9SM0rqYJHutxzeXxuJmrExbNvB1jvlhCk1OZ/EK/PSkb5okCsPVfW1aKGuc+oWiMuBeV8GvS&#10;mRKY5t180wcpgAfX8XqOsYa5Md22uEdtZgQYK0Cvv3qzdWJqoFa+sWYNQg9mJciy0U/v1aVWD//M&#10;+H7wEfi1r5hDw8qFGNbE8DFjSarlqwb4gP/FKPbq5MW2mTJ1TTpjS2ju9Jao/xT08WOo9FLpR94a&#10;XHXKtMyONb7+vIxBtbMogG8aFevzb5HAogDW8FgSWBJYElgS+FVK4A/+7t8qZ/tC+6WxBQlPyFV6&#10;XvS5udFWo6KkGdK7NDcwWlVeIz5Ula74Cxeyjd7MzGS2V7KcGfGySARpe2VmLv3fPytYn82OQihI&#10;bt09l7VnQxAFTceEB/wfDU7tjm+rbM8JLgj+v2UGel19uF0PXTT6Y+MKabkFzAqcR3fdEFcB+Qc6&#10;vkF+yBSL1XIo9Dfd8D4F8NA1eYFmAazYDjVZavOgAGL0NB/QNr3o0kZZA99fvRfUVU43laZP7MTt&#10;rRIAKBgAOfnAAMAj4JJ5ASrKXjn/iTFpbGftR77hRYwdjf9lUGaCOPkF0Eegygmq/B3BqU8Xd0An&#10;AgNpwVCHcI/elwz1YouVJQCj043HKUpEweQRwMtOdiDPBR+b8gcF7OU7YJBvaKRREw7AH+gS/Wn1&#10;YMgky7YszrYzZl/dpzHKbuOX7obQUD7SLJZumlPUXUGeFaahOpsMt2DUBd87eT8N8AoEoCMA4OEB&#10;4DkROi7nLAvE/6reqNfNddItvka5zFdKA8DUCqi4ANJGNBlfgWUsClheAML/uDSLAvI9wT/rEOB+&#10;dPtwi3umdlcVLsvYH7zHDPg8IzKzJYK5Cyxgb03QmaKgYO12NGXLrw6pW0u2ODSJCpzhMlN567Y1&#10;Nzd5h/mCmbyFf0eX1bzenIwb1vWZCKjH2Qg0cO+3HObjjf9d1DMYvtxedEqWBMtnC1RPuD+UqMaa&#10;0q/keC8k/fjix5rhTIfMY7RYAK1F7kqNZa9wk3DvCVpPt2X/H6e29MoRoFe4vkPNqnt8Te6u+bW1&#10;JvY5bp5fc0v6vidnz8YN1rslgcdJ4LtSACON5+Ouv45aElgSWBJYElgS+DYJvL+89ItZ2a+YRJ3p&#10;8OgQD+QmM2DlSyMIkwpYyuL2m7KJFRag2pb05YmzlUKtl9zBbfVnjn65KDN3H1P34SXDnIBPrKkO&#10;THa+t9o7T3u9nBlOZuRgMWGCODU4jZwjusfeFmxHlVfcb7dQ0elSVa3YGm6FlZi08KjEG0JuhVKK&#10;qi1k8VaP1vzBUdlcQNTOYdsSgOzX8LydFfmh/G4aCQMVgnRK7a5rz6ZLXyFaeqOoNvUV8DTwkslc&#10;aQC0EVcLzAPn0bqs1wF6v4zNqCB3gLwAu3uHu/tHewfHKFl3cHR2dHx+dPoENrWzJ58+ff6D55/8&#10;8JPP9Pr0h59yj0/w+uz580+ePnv+9ClL3KOU3cnpGUo/wMytvI/KNSdXBlmZTSKUTwEfA+1EgkB4&#10;sr9++QrpAVhHgHUE3128fYfShSg0oEyB7+naroGRHucbM2DpucD7jDr4QfB40RASR7kA+LAaYwNJ&#10;2DZdrE7hf7sw+Baxqw5r4wAiTQ/5QN3XpBku5AiBflkKwuAUBMM1dq53dm929+/2D3cOjtAB6Ab0&#10;0+0OjPfZ3+HX3YM7fM5vj/f2UB/gkK9d7JFJAK/jg4NjUAhIKrC3c4BsHLt3KBVhIz8QPl+w/PN1&#10;t7d/g7KCOzuotJmXZzPTB3DvSWjubbyGdMrg68iJjp9Qzr7GZiWtcEBhVQo4ZpKME5p2sfe/mYKJ&#10;MzLY64QLIhRUNdWrF6MWfO1CsJvTfxPT97TyQY2c77+fz5sojG1SoLmAzfs88FtfJGTIWA3uL+OD&#10;Fs16Vb4tmdKh95QnIxudcBR/oIodxc95jRYhqM+0PNhVZnKYMXtVBRcbX7MbzN5NWQfsB5Y0mD1r&#10;pqHuqdT7MbOmWZb1rI7U1MlZOf6hv2xZArMa3ptevsDalgQ+ugQUSfj9bT/5yU9+/OMff3/XW1da&#10;ElgSWBJYEvhnTAL/m//Bfztq6VC8qhqY1NwC9IomlVXSKNh2nJgoZaURkJQ+TS1X8Nk6Xuo4R6tW&#10;hbKk/ypYLaNcIveZKhwV2fhCYXfgMYF37AWkoujRXmmtk+ncgTJS/IomP1nzZ4OUUbjBaTz9rbZZ&#10;r4u6uQe7NTLFXyB6/P0lssa/cb35d+9AeyCoWbnNhECULY2GzY165jaCGYxFQK0b2t5WANIwchNQ&#10;ZtRsaJPK817DaXAQsjKPLeY9W6NFfhgTbhwSdbs8etWVwygnSdTWbI2StDs1g9MsFv7amzmUVo1x&#10;ft1WPTDnU2x8iuhw0T/xbQbbQ9M70/B1xAbuxQSBetF6mRswEaM7D/8JLly80XsRQTBEO4pDwnU0&#10;eLsyNJ0B5xGXEOAetJPqRp5ij5J4qIbnvRJDkhLDS2UHWcPw7bs3jpSRkOUh4Fu1DVaoMd4A9gkI&#10;PjCMqILn8QAwrFGP+0L4X+yVunEeo0PMA+aUNPDYnnkywCupAk/nHECGv/PzUz7TE2T9Q7Q/Iv/h&#10;EXCo5P/H56gCcHqM+o3I/o/0f3jtYxoiiaBe5GhgsGd8wN3Lr168/OrrF199/errlyzxAIeOS+Ra&#10;vGa0vxmGvYMUFjg5Q+UB5lUgW8CzJQXlbcRDqIWghRTekS1vPDjded7Pg9nHZunxbPKwHT971HOd&#10;MA2kHfsskU41PtRrKhSSaiHVFt0kCwU7OfX0VLPCESGODAnoFcydz52d9ntaqQHGxBUwUkN0xvn9&#10;PFtEgH8lqTXJxlxbb76Fh70dAWZ3APwqP5ZEY03i09t4W1ioWYLMYZVjWA18JV7pxaLWhI4V0ti8&#10;t41VrL71X4JiGOfH7Vk7HTJf075hNUryF0UPELelOQxgPE41wYxNOqaevHkcSWK7+fOHWwfUsU8/&#10;+0v3n3p9siTw7RJAVppf/OIXzI97BIZ1LtVJsF9LW2YbnK4WBbBG1JLAksCSwJLA9ymB/9V/978V&#10;jcj4FqgkeblcpktwN7heXvbyyy4z5LDdOK7XqGay1in8N+DHGhku+QAFgL95UdrlcPuWGdz0H/HG&#10;siSxoBxATd2d9n2r5MqA1VovQwHK7jrws9Gj4KOVcGuf+etaucDh+gwT8AWryF2hAaIAyAIgKbzT&#10;gvFRykkAxmaBQMHtTeQylNtJZ49yXQRBn2j803/v566lvOp4I0ohlwndb4RuDMw/HzPDhu3PebOB&#10;YKOJNyhJlYVYPYvgkWuE0VnjVYmhmQf/1jhOT5d8/xV5XQwAs+8xISD+u54DizseAqaeYsMe/iE9&#10;mnAd43/smU8A+FzpBhFncGmw7nL1BbZKrnks4xyMRPi28FiwS+8viwLArU6Ik0UAYI8Rx2SCymGg&#10;3HfIfgcK4K3EZaQqMiCCEN1QGRMkG6UoLDXOndsG6YoCCFhJH9RF65IPUwAqfxHg49HsAY2nK8Br&#10;wo0+GOihU1IAeKRTUwDIyg/8D3+J8zNQHidPtMeE2b27AcDFHpgfRv1DgX9a/ZEcQcQC8D9ZgK9f&#10;vPr6xTWcJOAhJCchsQf0P8DEAKvA2gInZ0eHJ6AOyB7sgsEBYaR6jug4ziMJqipozIhxngIePN76&#10;fZBbPp4LaYxDa0KmVqWXBU95i2q+ph2Ryk9+3MjJHnSOy5SEAUtqh0EBEFSLFMisxCPMFEBDW9/9&#10;WyiAPtJLwdYWD4VvoADMgYbdvL2dzf5ujMMBZsLMtFMAbMzYAb8t7b7gfPEM6W7f5JPB7hMHPK9g&#10;kfaE/OsBaxAnuKUjY8YiNK/QGyMh809jfDg1aAq2q4OnSK2r83DqFvpOLfAQEvcogPmJvun9+We/&#10;fv+p1ydLAt8ugUUBrBGyJLAksCSwJPCrlMDf/F/8K7y9MYzxu/Nyu75eG73FDsgIT4RrA/gDhspK&#10;wc0LGTcTOovhLrNpbMq6TTRt6ZuNkXAggDegFxA4yO9kfNMx5V7ABlinx39cWrpf0v7bC91h2i1Z&#10;WkUdC2AQVzBdFwz3gbAHeAGwijwogMsLOAKICLgQdAH+F8ySTu3C5g3j/RQNV3xt+x7zc31L7bmQ&#10;Pj8vK2fsU1ZG7w0EswCSni3Fud5EA+hKRuPDdDrhmbq7j8ihfXjdMT4cVqMN/m0ALYN9W/zYa4A9&#10;7eXrBA+kaABFUmYBb6o/+JPZHfySzb/2ir6ve8jP2ps/943jL8LaDoTMFirtuo31Zdq8RWIB4vX4&#10;hSSbv4dHhYDQB5nuJNx4ODC+suUdHTJJPrLi0xvA5IPclZPbEHnvsb275FC0Jdt75yVwcInpJL3c&#10;iTXw9Is/zfD2gLPDjD1lYvrWzxq3D08uPbyACy9gbOZNFIDuwBh78UbakwJ4ckoKAFhf9v9j7QH+&#10;n5yf6nWCugiIjti5vcZe4H9H+B+meoF49MfdzouvRQHAC+DFS3jz43CVARCQlA8BAD/x/zFdACYK&#10;AHTefkXexOGfD5mamT34Nsd9cWqepxFhnB+CJh2iEcBfw97Tx8fLs0fr2HBO8QQYvVPomGNsbgEn&#10;Ry0UWhvSX3Uyvy4vAI44zzBf4T4F4M+7p+aFAp83Yt8UwcNEgCf41gVDam56AbjFc2PsjO/J0OMT&#10;suLlPHq3OmFaN/oWGc0ahsX1lnB68E+X6vV3LMQFyzWP44AQ3N8To35n0wLTu2fHSljDo8+uecWm&#10;RYC1pnptHEzrDP713vfZZJl6eG4KZyYCfMiiALYGz/r1MRJYFMBjpLSOWRJYElgSWBL4WBL4t/+t&#10;f21W7IwvqNbRNm6Pd4IyAfmgH1eEt9k3xkpH0ycTu41B8gUw4EF+94KpgBsVL8CvaByrFHLWwBg3&#10;cHfHCm5IQc7q4+90gEL46d/b0El172LTF9kgXd1ash1/NygAabQJSLXGa9Q9MpPvweoLpwO+Li/f&#10;XV6SBdA+FIAk4HRqfB0e0hNBkHqmAHAXYbHYeEcjidOGbku0XDjeiuf9Dt74yMyFXQ6KVthiBBoh&#10;NE6INEqbNwUSp96CE/jSeDT/J+d/QXD+sy203DT2nOFfLyX8o/mdbwps8/6A/XzRmx+Yk/XokZOe&#10;Zuj2vpbl36UcA+8dto5odQ8LYpVdeWrHWUDuI/yVYyobagKyW1mUjnvHBQjlq8ajWpb6A35rX269&#10;bnBfMxJ4KWc+k1Jgp7EsKe/cwSWEGQKukC3jMvBdvZvqh0pI4bE/0KcRCLt1hhGRcMETcU/6voP/&#10;p57tkwW3eugkKaCjbJoCYAOYd8EsnmoG4oVP5AVA/E8vgJMj4H8TAQD/T5/gdYY9kD8SPOK1c3NN&#10;270oAEX37yougBgaIQAKBHgBCoCddCc+zAEEeC8KAOD/GI4AR6dw42AIAB0BcIE9p2v0NHeuCKVw&#10;FBANkzghxCK8srA0VhN8M2z0qbUfBnDKV4KyaTmd5cUqlJuXuuxCc4l0mufaxNpNjItvbw5oh34o&#10;YgEGBeBJ1x74QcZqhqdhA+lmAbqFvXD1FO7n7jXDn8xzvK85swB93yYX3CQvHSW4iQrRMO3ae74F&#10;7tUMwLyG+CsOrYh38Cw87IE1rAjMmge+Wvoyf088U7a3/kxvqs/Eqo4H0YWmbQr8aRKAd9xo2RhT&#10;ddumAFrIvnu3en5//8OzT39ter71dkngURL4rhTA/hdffPGoCz/uoJ///Oeff/75445dRy0JLAks&#10;CSwJ/DmUwH/y//t/wf7JiGhuQGrZ442Bm/YnfmOQxPJizt3nBH6VxS+oL2n+BN3saAvrb0CkIF9+&#10;oWpqLL6l/0HKcvEWukTO9phwKHx7i3uzAi3kD5oiRcVpAMpFo8vG4Go90X4OsQ9W/TtdBN8AHTta&#10;1hXr6G2ujIjiOQTwcL6j4tUAobCAEY2MIBnbd4Xw4jMfrmTSVcfRHlObgHEeZ9t69aSX5tTp/JjV&#10;Jo16c8gGpo4zWv0ubqWRwxaEmIAVzMaV8Ctl4xWSz56St7eEgkpz7HnV2GPCR5SG56BBvYfkpFda&#10;etaDTwwA3ygbBPpCsB44EaZ2UUgJLRn52HSWQghYQlJl7wneNUY5SPkPNweyVzSLlXnRUMxnyY8q&#10;8MAmXg4tycZQsRKb8TdXtFTlAmS1y4DDOb5ajPDV/RpjNkHHJllIxMMvODIDQUOfnR/ca16teyz8&#10;gAc0x251a1lPcaRqMXDvacTzXUqBqRcPdun5f4KKAMDn6ADk/9/3HjEWyKAIOgC8AGpr7OzIrL+D&#10;2H48I3/d3VGmf7pLMPT/NXMnvnz16iWKArJ/8YAQrsoJiiFiV0Dwrj2ADsG90UVsAeN64g/kKoCc&#10;NQZuoQpLMGx6De48+rQ0DFdxeYL4gSWrGaxOxv/iAbq2qOXfbNNsc65L1WXjmqN7+BYKs4+Q2SGT&#10;N42Xp577bYsewHZjOs+ANTxhDZWCnTNG7XNnXm9zUg+wew9H1wcZOY7D8BLZNxm/p1tGq3qxZAtr&#10;3eXE65SuDqPI747kmV610EbqdlTxP24TVdMt11qo4dGrovG/h0l3yfjQB9ei68vqcM2ucRkLrRfa&#10;IRofXPu6V4aiD9sUeF2/Pj08fbLVI+vXJYEPSgB/VZBhxjNrHmNb098jEH+GVi6AD4p0HbAksCSw&#10;JLAk8B0k8Dv/179JFTYvqbOBKsIy5cvfXgCq0RYbUezYCkYmeKI/cutpwUIq/w3QaAu8vaYLIu/C&#10;QujN/vzSraVPwwWALyZqv5DFlnHgaFvrobhEpZ+nI27pc0BJA5nZ+tOqYxnfShOUgqhA5mCPy+sr&#10;FzzDHsb/NwwEuHgDLwD6tcPSyUdxJQPUjsOeWFGPxSwFISr4k3/UjRXl5uAi89hsoPNeD5WI4w3V&#10;tIP/5z7s1PR1F0o7cHXyC3BHBhjl/AZIfpPsAXHg4DEbXgANoZQfYTZpbjRednWSJbT8Ey87/Xc0&#10;b40bMT+u78Ad/yvyn9A7JIyt70GQFSCA2HNYLGOCp7gSim3uh5jTrgMB2RmfrGgHo7UGTwYa6BsY&#10;7uHTATM+7C3Y+B69yfxtduBI+UEhA6SuV/k0xYarjelCpQ1AzQykHrjih05ox5wCen4RBDOgncq3&#10;a5pYxEbowSAFKxrUFOzXPMpJBT+FTqoioCVs7Oz+THSLvGfsC4AWkv04RADG/unp0dkZSiYg0wGr&#10;JgDwG/mfn49AgFvQXO+vbhHi//6KSQHvkBeQ2QFV6+/6jjzA+6+/ZC7AF18iEOAVEgggjSD28PyX&#10;0wCCBkC1gN85gf0fe5QKcDyB3QhIUaRDTZqo2eNRt0aoD/Uw7oc1DovnOL/LejJCIdAL9OnwAsFO&#10;CkGQ6zQYDEmWCxZKHMDQ02ZaK9wdJFmKf2TvkypU18dfRT3BY2rzTG+b/Azg5/e1cE3Entoycwoc&#10;nkHEoRW6kdOyE8nOR/bd+cbLa0bVOE8Lfninhrv3QG8GbpD4BOD9jGFKJqTc7Y/Tkpw2WqzbNNf8&#10;gCFa0jNpc1hiT6IQP/pL1WyG2l6LVLEvWuFrRfQya9G1lKap2CxADpmP3DjXF2luYWfn9NMf+eC1&#10;LQk8XgLLC+DxslpHLgksCSwJLAl8/xL4T//j/3cZcuLtLSu3lNd2r7e5fVADUlLtiitdT2Ak5l9+&#10;IIRlq2v8zuMALLhvFT+uuTnACj/+y3K+0+7cQs6xPzl3LqsHqoRgItalg5Z3ftIB2Nil02RzlqHK&#10;LuiJSi/XBcWn20mBOeeZVF6g1u4ACA2gG0Lsk+QLKJmKUp9tkHPHFEhjwwbwRrq1Jir8eclQ+mTs&#10;84GJfbmyLhLiTQbiVmXHfY0npcdaknVM9N3WaN2Kxip5Uz3eqf8bP/jEBmp4nxT8SsTP+2m8qHdo&#10;gIfHCDLs061EniQMtqc1XsZ28yU2MF8j+Dy1G9BWWviBW2laZh+dHB2d4jp2PpH7AOvaiwNIsoqk&#10;lHByBp6lqpL6D2M0zNHEwSEMNJKjxmu08OVOlwOIVPo2GxuuC+nje2WjDM1RHUgBd9kzPI3F3mI1&#10;dVICDOAI/tegcfd0D/GNUVF3t46qNPqhsQoD8+iOVLAEFYigGBr45dP+v0fG5UgVN4+xP8Ae9n+9&#10;ANbhCIBP5BRwuH93C0+XSxAmKIhxc6Ncf0j3jwKJ7xCO8/rNm5cvX7345S//9Mtfcvvqqy8xQfCk&#10;nlthJ1ztkYUHU4QRbbJfAWCx6TG6K1hKFo2LfpbBeQxjuRhoeYlEI9fONkoHjMjJS0iRCre6ntcK&#10;sA+5Cq9XV7IR2n0jy5u6YnAOGxU+3E0KnAmFZ0bU46TItJn7G44A6rw0YUabBVHH5Os14f6UbEjb&#10;I+v+MT3StqdzmRancVjDs2za+Rk8y8bXAp9GuXM8kMv5qY38WZP9o2Sau/mUjH/9EemOrg6XVOaH&#10;L3GpQ8baZU44syUGfs+N2PPnC1WDQ/N44rmTp80dMnfQIOeyRmSO5rA6N+Lx9FXvhqA4PD2bb7De&#10;Lwk8RgLf1Qtg1Ax4zNXXMUsCSwJLAksCSwLfLoGkXhMmqqp3cdg1SrEFcvYHqErv8vRlZjztBc+y&#10;15tsbbEtNbDcQK1EtabsZtoGOuFw1X2DPz7DAhgZcJU3MF266rQ4BnsYOD2bLPPlXaCrRb21Wmof&#10;VmuubLuL3slXmaHE8atWVUGjdLer9nZWlm5s7bNePq5+negSnhHP4un4KJAB7R2sKrrBDMlogN/b&#10;57tapbYJI6YcvG4e9TaSHAdHmQ34CWy2E28FcsRWb1xswkd3NSOi0Ajl30dcPCrmoVcgdN6wzM8p&#10;aD+cuaN44zL2LWC2/7ojgDqAffKxc+TUDQXp7N7u5JOOArDd3701xhgdzQV48RU9zrnHJzSB7x+g&#10;oiBc4EEinJ2ePjk9e3p2/uz8yfMnCH4/w63RJJi4lRbwmuZuVQnUrdNVDRcVSC3QEDrHjh2KFZgc&#10;WPyI5prKFC2HBSXV0NDS6JLLifu3vGeUFcIkgL4Kg+M35nQ8snxWTOAa5G4uAGnhf+MlYjaxAAmG&#10;ACJOdgAefItkCyDZmELx8ur64vL92wuUPrx6/fbi9eXV2/c3Fzd3V3egPu7g4wH3B/jF4IB3eF3i&#10;9f4SkkKPwhFG9RRRAeD0VC/wPwoBYGo9TkOOl/hfwN6lJJuoJYhCAteVWt+zdMOSn4IOdpyJ+4ym&#10;d+ZEZl7A3nAl78WkcaXF5ek/wUhj+ELyOSZriP2Nxil6z14avV3Do7tmQoIVz7Ht1jCogXuYNxi7&#10;V8FpEQy7kYWsCgr0r8Ohp9d3ry5ZqJz0w4czkIUcrdaH8qPZlILOzJPLSWPrvpVhI9xoZdhwJhBw&#10;RrUqJ/OGMiU4gmbathqf+3X7va7mz014g4TsVIcV/M5i6+WuIX0uEM4tn4dPsGS8YE1caq3hcyNq&#10;slUf66aOExrLu5a9GpRbZ69flwQ+ggRWLoCPINR1ySWBJYElgX+OJfCf/sf/H2vEpT/OsNaqKQFF&#10;tGZbd/irHaXjKhCCgDgtCd4ctm0DUvCd8f7kK0tsZUXdZr9y8YTqSt9tgk1uyDXvaGxgNfux21Sv&#10;XFwBEeWFYA7A3EAMdNL8YheKe3d5NyS6obRC3Ahxz6x3piQEqnqmZARRMymZkBvyLcCvakzbbqOD&#10;x1NcUi3YyOMU/xBRDU8IK5wTk1BYz6IJjK8RyrY0HTGGrU1dZd3qE9ufuLkcNyAMyIjvjUVcPvbu&#10;VkHP4mPCrwgqsx+AKAQ/1eoSn8MuCoW4tx0QUZ4TTutHIz8C9WmxT9oIeWkA4AdsD/qkqBa3qYbW&#10;jLA93lzEQs1u6N5YgqzBSBwAB/Vd5nNHgPsFjN6sNUnWCLjY3ab7xM9DhIULBPIMJMwrZwh5M5gH&#10;4PkWJJ/CyQWV8aKoA1MZQjdE6tk6p+YmUjELEGpM0pxZgGIiNCgmj3mNpvBBd+C1mIORdn4UO+Ab&#10;0iFHoiYOwQuIOCFlgqL3GJM3V8T2inq5RJw/swCATQGzgnmAaajgiQvH5SA7J1JlosbgkydPnz97&#10;/uzZczp8iAZALkCEx/AeCMfAY7KgAjIMkmYxFEy5hqSj57iW9b5hasHDKnEX1F+YL77ntsN3VoQa&#10;bJ5lnd+BxEs7GaFnOW+rc9XNHih2V/J64oXI9RTHIJ4y+csdycOQO4u/+ILMU11kMk83vXkP+ntJ&#10;7G3++yOfieF007zT5IZD6W061pcrVprlxmXTmunhbfiPVI9eibPCeAQOf6P5ZJMj06ZfKrRJGR69&#10;TR/maH0oQtaL9DcxI1pd3aAWSEXh1IppcZkhaJ4jUP+ecDfF7j7RXp4ltd7WBXPn5g0y4oL/lV9y&#10;wv997XS0GnV4srwA5iG83j9KAssL4FFiWgctCSwJLAksCXwkCbjyF6N2nf87hb5pdFbSdJb+Kl3d&#10;fr187UKlhKqMN8kNgKT/fMUmLKtkTGilPsYDXBqkamopoJwwW9nk60UQzlrv/ETh5jpSAMx556+A&#10;TFwGngcw7ztBGrGGf1E5d5EATP6e/O96Angm+7Go66vhKnPoAmcmGnKKXQsEB6ZNCFd8QFwLwg1E&#10;By0cLzKlYKzrxfHX+EjHWN4HpM5COIDcoQ3F7RHQad/0xh4BcVIoA/KAH4UqN6xd0a8n2G+bfLbU&#10;OZBThGKujYZoEBQIps0YHaDuwRuwMaQA1FDSOvajbzqA7bMBVWNmGN7iXZ+wjKo2QBQvDFDoQ5UL&#10;YpTt6xOhG+bJ/YSu5HxJQWdyBYBxtpNNxQvhChiQALyITYeF+vzk5Onp+fPzp3AHOEeEgcIKRFSJ&#10;pzAk4kWcEFIDR9UlAwyFIFg+T9UCEwbeyRwIsISulOyA1E95MGcAeHLICyBzyPC3/eTjINA+HVXZ&#10;b3JO1/39iquLP9Ew1Mgx1LHTBR5PRRjt56LAGBF9et0imP0OM+Xy6v27y+u3l9m/vbp5d313dbPz&#10;/m4PHQxPD4gS/X2Fg3EvrBD0r5DnCLwA4MmhuBynCYVEeT+DW+FG0iYYMbIYe88JqnkpTFi25oQL&#10;+RNtGjAb1lrTeJlIzbEFlI8fm9biMtMG7aoLKajKt5FFShDZ+QqSdSTuFQqy4Ht+6+Z2E3FsZvYG&#10;BBWW1gVtf68H9XLyAFoVPG1YOwH+wsyFnwtIl4jKuyE0xGieZqzmrcYpl1islqZLmV1TuTg0v/PS&#10;YxdfUA/Zy3YeRDhf+SGHP5AWYvFEiBxJ8Q3X30iihJyz7Q1gyqDE0yOhHbbSMkrLjluJSROBPLWc&#10;c8r4fjBrejcv2+UjkNHTPKkYhyIHihvwABPHxJcWJZPj+iRC8wqfVW3jT8RH+iO9LrskILXj+xxs&#10;P/nJT3784x8vwS4JLAksCSwJ/HMrgX/4G/8XYR9bcxijHa1VGIiqUSI5DQxjjWtDUXRHobXJXXeA&#10;OSnX/tZqvwxupeQH6NlIZLOaQJFysAnoX7+3zYuV+dAa23oLshkm+IBghxjAZNKzwS+nWOWTHi6t&#10;UiGs+0AkTBdHHVbKLIzDfANIhLqAcIGG1RN+0YxPZqZ1wCiGvCulwOGBYF6a0AnPeGzFweI+Tn5m&#10;W9pQ9a0++pE39NX6zQbK6R8OLw9WKwLZtwtFBOFxXAjKKkOBjE0A0ohEdq4cJuSlS3Nnd2D3XcVb&#10;8Os2tg/D+2zVlOrseAIHCge86f5OCujofVrObT7X3ryAzKzBrLGt63AC9khWVIANuwrx95Bte6OH&#10;Gb5vc741fZejR5e+g1X7AvUm34JOYhjAxDGZk1KFgcBbsk7mpAByFDAgL5OiB2hZ3HGtA5fJcDSK&#10;BafOKHNrDdFhb9WXMXSaQomKV+PDg7suMT2EsH9bRVVbUIiUmAhg/IQpAI9Pz5H9D7kAUO9w/+jk&#10;4ASv08NT1gIAVoezALIG3OJ1y0l2cQMP//eXh/t7yMeIF7rhErk46RzA/eW791dvry7fvr++vHn2&#10;5JNn559g/+Ts2eH+8cH+yeHB8cHekdhDvtC0QcJhYmjhiDVVs9dBNJ6wHsq9UTgx1PIM+3SU80ze&#10;cdZl9gCdD6d1jrqa8W29pveNthqhw/wunF4Ll2fNJnjEr/FS0KzwimGHmSBNtaTAeS1wmjJcf+xt&#10;oE0RIvG1qXnouea1b4vvGH+OpunIC8a/BIFLmehsgYNSPCxr/vOnEbj9peiswXIvKNx4nPydymZY&#10;Xv9aoNwyURUFlb2cTB2U4TvTn+opRxBt5javRWosZNXn4wE5vLtvtDDH1cLuY5KeR0mNlQwZd1YW&#10;t/jNzB1tIrPpH6932mtK+W18bOwH54G68Zrn3zSX+XbAsfNPPt14nvXLksAjJPBd0wEuCuARQl2H&#10;LAksCSwJLAk8WgL/8Df+bRwLDZLG8/LaldpIBZFqljRxaYfB/6W+DzXbNluTAFbOqT0HCYlLaBxs&#10;lbNApT/XPjYg68L5RFa5mN4NcoZSJxWs8H+jLt87Sh5N79nwmdkK7KORC4bCaAWMQzj47h3AnnPV&#10;4QUuAGEIogAu+VRFASiMPnA1nIiE4zYHP7eOX26n7o0IQQ8/9Ex9FXWy1NwwBAbiBfkL2Df8Dwyx&#10;FApoSr31/WZR6INuV976R0MuqbUz5JgNkJKduwV516izx8nfAF4QxzeReh3oJt2eGfWSt+FuhyhZ&#10;UJnp/ZT5jwXlsvFzGK812mhqAyJQvgB+HQpAg7ACOkgEoJHKD0HCSDkjEqeM41Pr8viE5evUa+g+&#10;0FxXCPiAPwOz3pHiobP71aVz3716+xp7wn8VyMRL/gDO/O4ikTJ33lwbnnqEkTKA170iG1zLks3A&#10;MUaBRrzdmd2hklZiBgJ1NMQ10AMNNWgD/j0VNMcY/k/MEiZE41N9vrtzfHKEEgDA/9jz0Y/3jk72&#10;D49RHeDw7BwFAvja3X2/s4PXFfe375ERcOeGewgdGfzpC3S3c/XuChMAyB9vGB+AolTXe4gSQEnB&#10;Y/hV7J/gBfB/CDcLvNnHNdEdDASAd40dxB2NY8yPzzku7GpvA/o0VD1gvWVMhjYYPwJNdeZgxzbQ&#10;qYyzHoMmGDQnJ+dxD/dcc1BpNc3GdEtbPCEtWI3q3qdj1bOhIfjTLiTA3KYevGJiKLo4qoZx8C6+&#10;In2QjBJa/2oq1jzlT4Nvr11Axwo04ZzRcDJ74OKNXryvfRE/pyOaOC+u3p+dnZ+dnp+fPUHaBvk7&#10;uZlxk/JgY4M9XrPgCzPDbyXeGVq5uSLZY8LcCnuVZJ+iebDHewu2/rsn1NzmEfMZP5wetggWrQnm&#10;aB1hk1WpqIhijaoWprmAcDt2guFVNTn8B0O7Af4z9mqs+AQwjPaTKVcvjaTBzSRKpIfpGBtPPnk+&#10;D+D1fkngMRL4rhTAygXwGKmuY5YElgSWBJYEHiuB/+8/+MMLwCAiIYbfd7a9eOmr7pnQknASDsKR&#10;Kp3Hc94JQDHPF767en9B93y88YtHCkZf8AeP8KajaWrX7ail0ksYm/yGlZ/Nef6CfgR6GFrgN9ZD&#10;xSpItQyyEjwtg5pU9qh8rnFoYx0Uc6IS8Ros8gckhGTowvl4JkLIsujhjY1kPNzOodYlY8aU5ivb&#10;pg2cNuO5iZMpqRgL6bluMYMRoiNLv4TCOWnMfijjPIP/BvqGNlGshUmi1QbXlCHMDdI2OJv6RKdM&#10;OKi1Y91G+GyTTVBr+KiF23B1GaxzmBwBbLhP+IAf3x9Kj6cRL8JzsUBt+GGLn435ARONDO2rQcwT&#10;x/OiAAYV5GfitdW2ugpHCrb4EkihlyE0PAHGHYabSwPi2Yjihaxse7R3COtNHDCrfLwg1Bu4/qh6&#10;wcT7VUUQ/II8qzFUGIfCMWzwW7iknFY8J0ciMfZvyLWKB3EnGHh4JHgkh4LziNMhokmSbSNJ7mk3&#10;RbNUEQG+ANjDY0XZEVkgkAkCjr3HoyFbP3z7398i8x+c/OnnD4EwJgbCoq8+CgPQNyYOEPKBgYzQ&#10;Z8D8R7D5o/KgKgIisBwvRNSAN0hqSjY9aTo1cZUIMROl5oxnTl6hdUwVBIOW8V9zzwhOIzT4X4LJ&#10;v3wxjfge7fM0qMEilFdXjDzr8hOdlnlniiw5CGqKuE1ibYgyx+UK+arvOQeCRTu/REaliUlD/nqy&#10;UBu9qHn9k3k/yQA1FuIakXVA7fcw8QSu2cggGbrG2IH/+jqZIWml358y9WUV1U3bZ6p9KQKmA4qb&#10;e/QKFlyvW6OmpgtziKpLTdTqhQi7l7lIMX2jBaAs/877mYltOzufQoKwYML8bk6JTP0aR1r6NOay&#10;QvQqZ3okr7kddjeRL0DNsQoB8Hzj5Sqox4MmUxXfHp0cj35c75YEHieB75oLYHkBPE6u66glgSWB&#10;JYElgcdJ4P/8b/51adZD+5ZyGXOwlc+4BHQKdMPCKLDWhgIJA1+lrTni0+daYY3aqIa1dcW2/bIL&#10;Cq4XepeGbJwcMOzr618p2ESYSPAmV3DHE7TCt/lQchSXi7j9+ZW8DbgQSc7oBfAWXgCIf46dC5Hv&#10;ygtIbgKBAG4tbVY0Z1phpaIc3CnDl70AsDfytgZq2VhU9lR3ArkCxf6m8X5k7w/4X4/jt5NByhLU&#10;k+ptdFId660heqvM9blkqkOMXaaLBEe030Fp3rbelQ2us9frOgTCVVax4WlL2N7POVVGO5Xuo9Uc&#10;8h9i4ugzjUCwpLqAOk4e+d7jOo6Apw3SBIEZBMnaGBNWTVk9mbDAfJDHHNkf8UocilDmmftierFP&#10;d5NpgqeS7yLZJdIqVkWBPVlPb96zhMCt+AnyAADezFoh8I9bhLpI/HIZVUkARYyGdt4gEFMPhSbV&#10;HUZ1JfGglgDNMY2IVxLPIuhiBmYPgQBHJ6dHyNAHp2/a/4/gpLAHXwD4/5+dHZ6ecw/7/93d5c7d&#10;5d3tRbwAyI+9Z62AGyQKwP4Gxn+/3r97v79zdLBztL9zjP3h3gleR3sIAQCXgNqcR9ofUoiqRcA5&#10;aypNXSAvAE5FvRzNwSMzTpPAoIZyjcxCx2N89tguiswMiadCZn0TCPNwHbPCtwx3Ru7Ns2sa2hvE&#10;YqZWTa+cqV8bs+JxRnd6uVPoO4ZpyDIdPHJuMFehDdR8NItIorLbhM3yrnifxoUFuEXURtXMBAnD&#10;kZVKiXa3cgRKcwE42bQrKFrsER1yBKiK9A2HJ4nvEWnqh/Ja5WXNy1vWLK1OWvhTFUEzULdCQola&#10;OzALWL2TNUCP8b5HekUSsXF8TAncBKj7wf9jv++fvDeZFRNkOtQThJOqaRMvq5r8pnn1UsC+p0xT&#10;R4NA8jdeMfrAHpn8U+LI/3JXmb0AJna0FsqMrPNPnm6NsfXrksAHJbC8AD4oonXAksCSwJLAksBH&#10;lMDf/Y1/B57Pb2Wol/tycjnJlnkLMEUY9O7iHTfunRocb+Q5YPu/YJPS88kHOr/Szh+7P4yJ9o6O&#10;i7ShVKm2ci5vm6etS1LMG3RWsEA0XSPBsntRwetcXtYuDQjiASxlz6qnr+NvrUqiGWy+vBHsemAW&#10;QOqxW0L00nqnagdah6xScQbxwiVuRnorOjxv5idKtEJduc6yi6zvVaA1v1oITQiMVkSFDrSqNrll&#10;rVKPUvcF+QtYxL7WWMj4q+3/NdzCLyThnxRza9rWqU1MSDpRvIf05Rs8GQYVP0EjIUACNwbPH8WI&#10;6pICEp+CkwkanRhAaQMcN0DrogUkNw7TRMEtOIzIBh7w9rfWi0KBaRsjDe4pGLnw83/16uXLF0wB&#10;oCFLb214AcCNHxwDwQsw8+mT8/Nnz57hImgRhiscWHwfQRB4X+s3WQtV05CZ9/EDcwUuLZggmBjk&#10;gBwZLadopSykgdFd1ixNCIA8RYZUw2FJN8da4rrUhKblvJDwcnlNO0SFDtm08zPQgi4AUwVF1gg8&#10;UqXAg707JsGE8R+xAHQBYEJMUAB3iAVQHn8ZjsWFkA6BtJQ5E7gdZn+mCzgE7GcWgGP4AuBFkIss&#10;AC5O6HEc/J98ip4emUtmb2gDjzdJRm2BuDFv7i174U1mzD7wd8f8Cy0OUFjztWZHMxIhjgJGZ4EX&#10;EdM4tc/V7FJXZJO5uZruqSEAS7ZDBnFHDmk46IfPK3eHvrB73BxC8Sf56dx62FmIgzPxjeJpUNRT&#10;JSyAjD2ntOxgnMfLHZ/I/T8UjQe0GLipsXGKycV7pQrv6FXKi4Z6iwE7nNBIC6nCkBmoJCmyznri&#10;ZPEI0+D1wWOUTgoq0VpODqDMknpTfEqt6alcM9ybNrvCn3vhSzBDDaKaTb24dVe1/1BWtnJmyXIr&#10;RiCvHpHzh/ACOLo3VNcHSwIfkMB39QJYgQBrSC0JLAksCSwJfJ8S+K2/9e8CmjOE1a7vihIVnFci&#10;75hU5d1sfCbtT0pcBYHboi64JhW3vLtLN4WuZXDiYOyRGasQjNVk26Aq4ZUdgUulnmxSBT6DvNki&#10;6LhWnKXXBhSMoAApkDG1TfED4hrwXIL/fNiiB0JAGLoL4RZIiT1K+mWMZ3mTVrV9K8puYe/0mOgB&#10;HRPtuexTsXb1F/35gAgSRTdlYJIyoc0oJSxAzGDBQD7Z5Iftb60N643baueCEZwwp73yqTLPmaKR&#10;S4UAsSCNFWXfJG4ScpNWMQhH098WCE5shvuGSrvGTfvWG876mrwRkak8MhgmQmO70JLGLQJVGH7C&#10;eBOEqNjPHycIcBKBAaLrOhy5stITISj+whBJvtaK+UBbcaQCrXkuBqqyAsKNHo4MYAQAkkVLhQcI&#10;JsehGnkCRSIUcKIDIzJQqgMkHaGTcn6ubIiGh0JOgUrqEt+tE9grVYO9GjwPZwCpkcU+LHcKYUPT&#10;M3IRALzS/GNFQBXHIPKX8z/nj0sNyOHfvuT7jAlgPAzJgUPa/OGJcXx4gEQAMCbDwQBVFVBsAfbo&#10;w30kedwDEWA7LVGcrpC6oELAQcF40+4enVt0c+QGfs8f3lvvMnQzYhtcanR6jrUPwlgQNGB9qabp&#10;Mhs3PmE3evp2P6vLivurSZih3pPIqNCdYNamlo15MQitWdNnNE8UhEdIuJ2MibaRN53Q/EORKR5o&#10;pgNMgOiQitznEykgRKU3lZRBW/XQNGJ0BbriZz0wdxm/C438MCBmNeSvwxdTpKLZmgukGPTXojwH&#10;PPudJDEVLCziXjnyxCIiuAxkkIgw0bOw2ixHs+tBGuGHislz+LP00mAntsaO+1VPP62lvWrx4zik&#10;dd2IWhq3R2GzeTsrEODeDF0ffFgCiwL4sIzWEUsCSwJLAksCH08Cv/nv/t+cu0zmJ5d9wqtKPPU7&#10;UgTDgh4rp8uDlVM9fguGnwxd0eBiomyzZTuPW5Wsz6PTTgbPUkZjTxpWVMN6G87KbOZIgGYBZEK3&#10;eu+PRQ/EgUDwSsHbJgCUB8CoyyjPOFCqsstBcSvtMxq+Ppc+2ZuA2UAlART8oICHOQADhaljY17X&#10;2VtYP7fYwkoTytj+pnTk+rxaEQg/31hCygN0c4Z664+aNxAyoIDk107rYuA/4Z+b3vAi2CUYWzD7&#10;miEhYQFE1RQhIpOp2CEnCLS5FBcz0eAakhyartsYqqoqnjHrxAViOeB0gkgAEg0K32ZdPFWuw6UI&#10;c0EjMCZFkQymhDQohFWAh4l97XXANwxFODo+PSH+B1y+uYGfDBvcAK9t8srZZgnLCo/bNhYZYMvE&#10;iwkAb7ES52ldOqEGk0ahvR4E9cnNWHTxmJGfuW9awy8A1PhbRl+NXEWrYG/wj/ALEBRgZZiVwvH/&#10;LG6QFw4n2MJT7DHsAo4CYgFuD/aQAuCYKQCB/wH+j06RcxB74n+hSr581zycbeDkU2TjzQQ3ugtr&#10;xHYLBG6OUj/OPKf6GTcmmmeJ4XbPQUorq4G7OITg+NEzbp57+bDuvAkQJ4t95nXEzmbm/5glntbd&#10;7z1efIuQSF6G5pUqy4uG0Kg84FngLg43UEskpZgcEIV+C/0HHit7CkkPColRKxQ+Osuc5uTMYNcE&#10;3dmwmkxUcZXV4tj9tZ4r54TddKa8HhhqdOSRL4+maOIHxM2Ge3Ucj1fSmgt2YMlfBDLF+l1cgPiI&#10;xPtoKIstVPPbFSMjTp/VdHDfNuHqVSb7dNrMAXjJ7kWeRyT5XybZtEynH/UImpCowbFyAdwT0Prg&#10;gxJYFMAHRbQOWBJYElgSWBL4iBL4O//e/73VZIfT2xEgpdLMDEiBs6Y90Etp9lIcbb2RSVzqpZVM&#10;Hi44JK3WRv6y9gsDNWCIwb+MoAPpFyQ3FooVttBjEL3a19p+LNiN/3NeQJ8P806RDg5OUBx3EAMq&#10;twec2rBLBiH6YxlelR1qfkxrtZMTQGETg5lA7AlZ9+mRWJMGObpxUd4Uztn8fNAN9z9vHMOWGUVk&#10;G+AnDVbj2/AXyW1ozTkzqrQBlQzo6tT06oBq0tOtJGNLFL4k3I1he8qfX6giDsHlJBKoE/RjpGfI&#10;mHEk1DD8q+VgMmLjp8eV8Z+OAzJDiljgUHIpNY1zZrEsJxc+Ik36cl1BXL1MypkXRu3muXBA6AkH&#10;fguhxRGmgkRqFgzZ4uJJONbzI4A4yeHGOLfLjZ0L1IOKPDGsKerE3ToAj3mrYbIuiSlGX177JAIA&#10;lVir05Z/+lM4RgUPCfGSKGC4wCHTJ6Bk4hVIshvk/5MjAHMBwhHgCIEXBygHcMSQfgQIoIAAw7H9&#10;CPY90aMXP+RloydMRVzPg85DcAOWb3ThZLiXQHo8RzZ9cFg/OwNMZ/kA7TP3PKbnqdHH9GzycmeR&#10;jkM3JBzw2CPe5/pp6341fXri1ILVJIVbUvfKMPOPWLuzihoY+8iI1AkmPUzmV5nc2Y64AAyDf9EH&#10;Bthtb9eixrEd8XkMVnS/75InDLtr732ufj5SFCv/pzf9Z8Pj19SYT7z33hLOSNcF+wrl/y9voXr2&#10;IpvyQdabmg5jmoxVt3qw/z4VvZLVRQv1iMbRaKw29Go2ZFycwqIAMr7Xj+8ige9KAax0gN9FuuvY&#10;JYElgSWBJYEPSeCv/Pf+O9Hr2no1vWk93uppWaCifBnNS9+NUlVKUQzvxEgyfBV+1+dqkj5r60ze&#10;22o17E7B6oJuTtRX8N3XTI68ONcmoUAsc1a/J4zk0yvCP3fEn2Hn/KOTuZJctbOqFGu+YiiWcVFI&#10;vDTIJGDj07s9voWOke44tQENKZrCTSjlMgm9JRLLg8811FZcMOZdfbVluyzcvgGeGsy3Lc8SL7nr&#10;PnU339GXDZac4ZNRlLT6pmAS6S3rngLv4wqiZwrQyhDRjwQBKI5ErvVO8kfPZMf806W4N8DP4Rli&#10;UK/Me0Y+Er5NkHE/ofE8/AB6k6Um9D+eLSp+lmpkGkKIG7hE3AByXOAgJvZT+rbbGxn9j/XyG2YX&#10;wB6lIlwzEhvgstK18aX0FyhmQX8ZFTigSwyapXz6soKSH3F7ZVZN76bn1eYCU8KM4hriXGEHBfu0&#10;EFUHMRFU9pzQSQVRZe7nXeD7gLYgIluZ/4+OD45PQGTsozrgySlfp2cHpzDe76Fg4fvdnfesDnh7&#10;hUSAdywKeIVCCPXaf/Py7dtXb9+8fPPu1bvjg7Pj/bOj/VPsTw79OkdEwC0qBTKkAPn/NigAI74u&#10;LWegHbOpqjfwfciNga28VjVur6GXudCf31/SPOo8rIu+y3U4fabJYYzd23yprFObV88a0rN1+tYX&#10;8Zg3r9CNz6VC4mRVqAkoEJ1dBoAvNU+ZAvkpHGg/p5q3vE8IVlvsqwWewB5a2DwKPftIzVjyzNpQ&#10;Mh9jMFOIP+wCkIwoWjLLX4bL+bSqjWFJXi3Lh54kZMYgasReeXX0yh147SdPggSxD1o3seVIJ1g1&#10;taR9W//VlfxUWVnV/xSxEiJWCISnT5pGvio9b0cCMxN6YPt5OdDAh/d5LrcZyab/swpnZJ49e3Z/&#10;TK5PlgS+XQIrHeAaIUsCSwJLAksCv0oJ/PZv/j/sQClTDx2e24uTeZgMSmnhrABVAa/y0rTmFIWI&#10;x5ZmN2lqyZreCm5pYVb4uFnb21CYjYDiqW2v80kptTIplc9Q3rrl5PlZ143iKXA+ILgeUsW0KwrA&#10;3g7Sd32cIbPT8Nf1qYyWti6jVpRdK82TqmkdsuBBMyQmJ6zut2HUNkb9F9Db2ObjpaJufj1zHLJg&#10;la5a/SDF3ujEMKGtWum4UnTnc8dwbBC2RQGUKRpH2sPbOL071M2uzpX/vV33b27mR2wqpYIAnFAi&#10;GSXkQU6oD7YAqJwJBFkbgFnHTk9Pzs/Pnz59gtR9z57z/yefPP/s00/Pzk5xDnpMHctslCz18PYN&#10;SB6IF+efncGxf48W8FtFu7x/73qQr9++UbFKFojEr0D46AzcGikCLT+0QzEvBPl2YVamDFyfmQbx&#10;iTMdnp6cULDlZiKZ99jwUBeZkrFCY6vnD6Vl5EJixSUv0cwwLxHUqCIn9DwuXUn4iufRbeURIGZA&#10;Yfly1pcLADbdSSUAO9278CImNpMGKqXgzfub95eoBoqMgDeM9ueLmf/h/A+nAKUAOFANQbzg+22E&#10;51mTcWh0WiONT6kYDM+pmr7F382LYKP9HoD3l8jtmeDxXZ/2COzDNgaewatnon2XxqmbF/bX0/EP&#10;3ZcH1FF5o8OCxU2iuW+L3EmS/Jl36CuMUIDMBVGtZaif5rEIAnmKaOVKUZKiECMOp21RbAeSYigW&#10;wN5YFXXfNvl0lgZsE6ZpttqeQKssv83b8vGMvN1NkpYDQBiLI36PFUDs6NMBI3gQDhjdzvxpVmnG&#10;ctihINxjVfzkZdUZFXXilTMrXLxjaunuPxIDv6fDpy4cy7SXSo/cJmDDU/XCGvJGo2WUIcDMvz8+&#10;1ydLAt8ugeUFsEbIksCSwJLAksCvUgJ/9X/8L0sD82YvTqMLmUW8Sf2MnmvdlucEeBuJRNOPhZwq&#10;cZlzhEZa5Q9SGBiAat/A8rGDl8l54AQ750+WpOBzFww0VKo3bl00P6tzYgAKYTF7oOIdUogrv6ol&#10;0WVtcXPueYWRh0AgGwJfaXux2sarvVVY3yV3jFAK6yfvvdoYETckt9DzhDFkVrM9OAybRkL5achs&#10;0A+b9nxpqg04IyDfJkC00JrZE+JQyzFYNfhswDvzNCVTvGEub9cFBDbuVsmwF2oAcfhF5uA6KvDn&#10;HP/M0pdokEL7k3lfOQEUVR8RW3GX9i0Q0OTDyEXBZ6hCZOxf5VJ3locuKgEXAMJ+lP27YhkMVExj&#10;CsGrSxE6Qob7eyxvhhoB2J+eqEBhYp5h85flnykkUUfjFYoMvH6NmpLMhK5T8HRGSipa4eRznB89&#10;chUJTWyeKVaghBHaLhFnYWXC8Fi5aSefvFCTgZJHUYYGL6cZir38EYjjAbtk/D88Pj3knr4Ae9qj&#10;c6736AVwBSpDLgBXtzdX2J8i+wEYFuwPj16/fPP6xes3L/Ccb4/3T4/24QgAL4BTuwCcHMEp4ARF&#10;FW6vkTWQRIADAaqzlFTQnt2DBDFeUztlbq1lRp1aE7Zmr4dkxmqDskyHcXCf6Dc50OtNjfhAcd1m&#10;bNMcqgWwYKyu4iWkrN4Tq+Ve7TbzmTM4w8pkHjWDWd1qL4/c17VG6v9gDrLkOkU/pVRLM/vdafWw&#10;acHtNTYPpoZljtRHtqmjXiZLPSiZpiulzISJ+Mcekeq1zPP8UShsXkZ1Z0oxi5KlXusC/nN9rI0s&#10;Qzk3eH3Ls1RggbjWiLkb7OcqgsuCdnYN43+LyjcGDherpCQZXoPNipQ/GWJb6s9ZygQ2I2vmrf5w&#10;da7BkHJulTi6wY9W/7JRY0iePl1eAPNkWu8fJYHv6gWwAgEeJdZ10JLAksCSwJLAIyXwv/sr/0Np&#10;mTahRHNutajtalGDyq0fWlbn4LP5JwYUKmhS0vSm7EvlBW1wGd3euF26dmBzFCxdrL8KIg4y3cAE&#10;Bv/JAd74f+YC8lhV589tZoIzbUwAINu/LE5pWwcdMK+V88WFPuAhAvzOVV8xutJOhcqs4fs6ebpZ&#10;HoHOZVmyDi7BbqLqelRLxv34XSmAgJRG+O7jKK5trms9dv6kFfW8Kdsin1AImxAiwIKZxqvw3P5B&#10;IS3q78NRf//AvWB8QoOgU4ih8J4lFUgcbAbRugwg7P2Qc6iX9FBwRvmI8CeGmmsH4pKnJ6fwDvBG&#10;SiIwZwdQ/83bN6h9iX+gAIjhkTbw+pp0ACgAEABXl7G80/jOXnZGe0CP5588f/7pJ9iwt/M/TeNX&#10;Vy9RYvDVyxcvX75+89qZ0ZzSzIjL4MIDuyFcjMDqiHAZwlGGNezkJLDjWGx0ElpEsQY4TPRAOIJG&#10;PAW9iZHgSnFIb35TAAD/R6dnpACOjveOjuAKwX1HAYAFMP43BXB2dHJ2cnx2fHJ2dAwK4M2L19i/&#10;ffkWgQCKAiARUIEAZ0gHQGAJDgFEACgAOVTLpE5Cw1hfUzlT2NSNk4Lo4EZ6AdqDK/Cg79nr0ZOh&#10;kgnhg+vMiUMIl2Cp57ReDHNT/RgXzcoXwebgDXAaZK0hvGET9kyoeA8jV32ktIRaFdirKVgiR6N6&#10;Fh2XM+lH1JiSy6dzpkicE3LmlcxnaZiFHxtExeBR+C75ApWr5eoCoS8MgGGJx1AWWqcdzZX/7iKj&#10;64m6Cb1JjD0W76xefGS03GMbzSNer0ieBPGIsHN/ZXEub6vBmGp9yhLgGeSkEpoXdmTRnKSrkZuv&#10;0cU7m2GrNd7g34UH6JrAoypags+ra5pxqyf0OCQt5duFGtimAHqU5q+WBgLfnzx53gNsvVkSeKQE&#10;visFsIoCPlKw67AlgSWBJYElgUdJ4I//3m851NrZ1YLcHNusIO3h8y99pxKHKVxAmdmd+TlVoBx5&#10;mo+FoKWxNl/gXytlVIFMadYFi4KfKm/1QJvS5aTAOZH4BLasK0Zh9HsblSZFNhyBYJbrbNNGbGdT&#10;m3rqElK7qdQqh73DaR1Ru6HBDyS3a7dVfu3CCdb9xSoEugQKFirc1LD15ThUwKXAvz6eSJaHejX8&#10;S33lX5uX8bXz4dbprfEWfDcq79dghmzkU0vdCY4+t0txEgLaqKlNmJz2aJj8q9Qfx1RcAPAhHIPV&#10;KEPaAAhZ7AvzUOIM6xdEx4b3VzThw1kf/v1vXgOfvoSp+jV8/fErHf7fX+GCuDsu32nOcCPcAF+x&#10;dCCgvgzWfAKbWPmybwN+CMQgQgQ4n07+70AZ4PHo5H96cnZ2lm4Q0o09VhJxaIywkNLi2VMZgKUR&#10;MJ5S48JhJsZRxqCFSYwsDUx5EWAmfMWk+lV8DbyI/KjNsQnI5HDPBCI9YsdmXyT9Sm5wjN6Q97ew&#10;EzESXVuQq5H5DTTAMXaRCLBfVxfImgC2g3wJQgBQFGBOCohUiRAMrcJ0w+HLYLZMrTUGK0WcZ33w&#10;sidxIb6axxsIUE9knmTse5IG/3uez8doGfEp/blBXaDdfDXLu5B3Bvj8q8ipAL6aOA3UJ2uxFpwg&#10;VneMW6//XtqyvNUzxn4ukF9QP7O2GmQCRPZ3Ly1ZYZpntCncL5MhehxFBCiaRM/nA/bJeF4hdIUV&#10;NLUEeyyGfTQHqYnYb0S3ZXZqjsanwulashjI/19/FIoA1dg2OK4EgZrPYlRZGiB7/vlA/Ij/NCiW&#10;JO3JDChew95WBv/KOztQfEgFL3bFjPlvi1reg+Ch3iFDJwF5pHi45J37LV2Xv0teNEZnFv7HKQdH&#10;JzU61s8lgcdKYAUCPFZS67glgSWBJYElgY8hgf/jv/6vtvIztG7pUFSsDNj7v9GtrWVl3rTmGHvX&#10;9EPWpeSdnpQrK+wxlZWeHDigzExWs3T36HZWN/M/+Dixo1FbdbC/aeXP6myU1YLlVHxRXB56sDDh&#10;exr25a1ASEvs5ZvuoPzcJSAjoSDSBBL7OxZA+nqVPzD4lVOAZcBj5Nua1jL/vL0hZHcqliP8RLmo&#10;Bgin/VFcccEB2q2rBotspDfrY2aE39rpVuDAgDt9tR5SEl5UfhtPjTmqcwOTJVNr1JIaAsRJHdlr&#10;38CHEEiB9E7wF2u/ug8N44GiBHCMPOb5z4PKAkDTnFvAtsmAqEA7DVU5w8uBgxwOLtwydkC+0vkd&#10;+xYhsJzhXP2rboLdmp0FOuEtigmCULh4p7qQSH5vZigFMuE3/fTZ06fPnj99zsQDiql2asI9ehMg&#10;gkCpB+cUgOqqjCLzGmP2FJYTUyIBxlDLMYRHDEugGdYAEqLodIM4r0utmZPyi+ZksgNsnlImwOYP&#10;WRye0gXg+PScezAhqPSHTAjYxwtg5z1GOrIAwv7vdIAnQDOHhyc4++Dw3Zt3717zdfHmEl4AJ8gI&#10;yP0pUwMenh4fwi/gGHQKYwGUVUDzNq7/6m3DQ1Ef2iAY1qUT46iejdF1C+3Pq5zP6r3f9HYP6td6&#10;4b6um+q3DTYh6DyHjYM3T8l5xc1stKvAfUa7yZoC/2YA5JCelWu4rbjEQ8ZHsyC14m08mi/i1aRW&#10;PxOL2Dy2PSD1sFkAU96Vc+PGbJBzbipxJZJlMn1lsSS6QS+9RVIUWagFvmRjcVpgaWQ4h7gj1JQF&#10;RJ/y580yy3OYYig6oWTsNd+zvlKLKJuAHrK8Heyf4CXGbSf/oAt7WpuDvXHQlQMETCH4xfOKdKtn&#10;8+AQn8lHETNVvE2YmxJSWICMJlIcXnWPz59vPuj6bUngwxL4rl4AKxDgwzJdRywJLAksCSwJPF4C&#10;/+Zf/yvRAm29FRIu4EwMKJxFjZLY1jqtc5hZj4aSRXhtYKIAe4dfI/EblK7hYGrFLVuZMdueyTfR&#10;Je1D3Mpm4EP/sLpnh3Q76pexvZTTqK3GHyM3dJgKnIX22aCMDceodjnDzpla2pY0uEdfvUdauHcX&#10;zPfGxxcadpa4bQpAeit9Tyd6pEEPgU6CV3Nxy84wWqAJv0cdJXScjZLRj/kYMynSyMcdF4106vKy&#10;wdWF66v7fMHgCCYKQP2frc2PbKPtgLcO5nZGhN2uCIA3/aRo1UjwD+hp2CJE1HHCOLvdRXyXgIPp&#10;QUQlxKqd0H8hBBwiOyd3gW0ZmSlHjh6TcALLTk5PnyB5ILanT0AwoCEErXc7yOUHFwKY+rEnKaT0&#10;/vyJQngVKqK6AMeo+4XXKfIQnp2eIqng6alBIO4BnEE3BboYiFRyIoD7GyUgi6dTbDi9m34aPtGk&#10;X2wBjrUVEgfTEaAqDuADp1ZkTLcccPSG0RBO+ca0hSxtACoEeyL/s3NQANifQN67uygEAIDEcgAA&#10;/6wIQAqgigLcvj/aQ0WAfezhb3D59vLiLTiSy6t3V3D+Pz44ZwgAiQDgfxABp4f7x0oHuOvyghGH&#10;B3HNzjJd89FJ7jiHA/kOE0aT6XzbPj8wfCPzGaLfnwX3D5soA8Ndrz9xO5h4geFsPyCux2HbgwcS&#10;5/yYrpMMi+5N3yB8X82pLZJUC6yuvU1MDJ5iYORacr3wJhLLaTgV/4I9D0m80i1N/amK8d5uXN5o&#10;bxdGjndAON6e6c3sxsmgjPoh5yRJ/p+olIgRz4u2kHoT/Yb+1Z8CkXt+V8xX+xpkYaMQplFQDi8M&#10;qvH/Gvdy5M+r6DN3qNZdEQH8G8QVOhRAEgSgZKXWKfVOo3yeKhrCS507M84UPU7KCyCU9Bg6+hNh&#10;3tbr8vHZogCmVXu9fZwEFgXwODmto5YElgSWBJYEPo4E/g9/7X8eRSwxyUKqZbgzSBPYgN20k23J&#10;CFweydT3VUYAL4Ao/8NGVdjbpqLvz636BR0HCwzff+tm3s0kQCuks1V/tgwmv7RkJaXVtbGjwJo+&#10;IAVA0EYjLlRQ6ZmInD6Ub3tsmQBzbwEQRQHAMpwyCTK3ttdAu8BDA24N2jeVus53fspSH92qOJlW&#10;AfWY79o4mDdz/b+t94HyBf7tU7G5qZ6hVOz63MTN/MlMK1itVfOmf8buJfRiX2wyU7L5nV1myoP4&#10;ZO6f6I7dKRfAvsZGHOcDAlXir3gj4f9GRMZHoQQC2ng72I690dztUN5ucOQtXiBbwz88D3L1ITvA&#10;mV5obHu7uxYAEvuRAlAhQQxd+4bY3CrILo5L2fN9Ee9RpcCpDfH89CtRagmO/XBgjjIxTcG9ySpG&#10;cRPVhwkh81SB0xgkjhsX1zb6rigAChriYAyLnBRc9pB0BVwhIB+hQQYNTBQAYvrP6AVwDC4AFABK&#10;ItLsf/d+jyzAdZICuqzfDuv7IdMAXjgQe9YCuGDmg+vLa+T/O0UKQCUCRAqA4/0T7A9EAYAWw3l6&#10;LFN3Cocov+8xeoQf4/XuXABaFqbFQYbdov9IjJkQ00jImxoVPVo8pj3+e9h47vW/cjuK7d8z2Cyc&#10;zbwkX+poU3BjOpUzBj8SBndTPKPdekP/QQDkO7uChNjKkuBxKiicRmYU+9GzUuCzWoALeevEPg+/&#10;2AVAWff3Ha9E6vXmGikuL7hxr9kiju7gQNUvlQ4QSDnC0gqZGe4fWVbxw0umhcpnkwHeNnqxD/kp&#10;DosZKFk/U/8gEbck1HH+fnAy+Aa8UX4Uy1NeM6Y1HIQmDtFlQBDBcijPKzgFyAMnf6rYbzxVGQE2&#10;KIBkAeDnjiIQGR0fFS3HTQHwDTtSLgAeEiGzMho1SJoY8JceIkWgLgqgV+P15vESWBTA42W1jlwS&#10;WBJYElgS+P4l8Df+tf+ZFZro4syyXFo3YUthGFaW7rjlQHvZ+PdzkFAyoT9TpvGfFKsg/TbA6U1c&#10;MkuNjgNt0J6Ucj1nYHQsxNYdax9NXN7GrUXrQYQdypZHzG9Mrme0tlgUAKPL8Ui08cpsqnDu5DUH&#10;DiT+lyMATcNUsKnVxjRkhV0GXBEB+0U3VKM3DExSOYVtWrO2AVl7WwSjcZM16CcyHPFWb7ewfgyJ&#10;98aFLlzu731yw5tcWYqttu1aAzMPYEKjoAtaaPBPl9k7UABS1ZWNz0PIYQ+x9soGZ3QiRxIUBbT1&#10;mxxA9SgxibR6Q6pAHfwAGi40cY3nsWcBUAGwT5nPFSpQAmpYZdRoSIPxwwB5Ej18gQ44oXGclnzU&#10;AjD+R6pAdDM3s1dGNspB5kiBN0g+8O4d8f8TUQBPyALAHUD7U3MEJg7kXMIJgCE0CDSxHe0FIOBm&#10;/wZHRXCPm3XoRazE6i9BLIVUHB6SApD93yktQVrohbnGR6QjgA51FADw08kpwD98AVBG8XhnFy77&#10;YDeubm+v0Cf7e9f7+9jDW+d2n687vIF7TL9u0Xz4NOCM6zvh//PTIxIBMP77hdQAxP96MSmb8bQ6&#10;I0HfctMZE3TwOSLGKhYgCDqkgCaqd5t0lPu0rNcz9u8TMk8yV3x6CALNQS1JSSLCcZOJiTlfx9bE&#10;qGlRtAGfregMrj2hLuxb7qfxcma7tvZG+WEim8oIjq8KIpr6QqEmTLk3Mi/2rRaAJhMkGCFyBcvs&#10;7zuoSU4oV2/fIIGFMmO8fduVLDEo5B3AXAAKBCCJMZrWy+pgL/mAfjSAf489T3Ia+hVrA7gfTx9P&#10;fu3wD53hmaTZJGKsEq86a4yIsUTakFsNRcavOO2K5mMaCxcDZQER3OxYI/pYy21isaoyHx3+5RCE&#10;qzHEJxkB5TOBRIRTIEDzrnr8+sOgLvNKYmpoYx8KoLu11m1eQkP16HRVBLj3F2h98CEJLArgQxJa&#10;3y8JLAksCSwJfEwJ/PX/5f+Emsy0UTeKESpZnuzJGY1QamrSVdsHngaYaHKEUIqzx2Y9fvK6DUII&#10;M1AJn7du7V+D/qVDVyyxQZ2bJndqWdSl40sZK5httcwwwGxGpV8LDofeyZxyTAV/CZ0TmPCIFd1O&#10;VPI91iAYdZEo3i88j7zDuYtdTPdNzjfZw0wB1Le6tWmHbpsaU+kJDE1UCHA0lacEkk/g39fx4fe3&#10;hvD3qIEycVoOfUHfogmF4gCMurYu0iemYWYB8OBOB4B6dTsIBDAsp/YfOCTsELuokJH86yk+KP5G&#10;/3IFdz8F1JlO8ZbWQpdnT7FyHzZ8qDoBySdoO6ED/j2wjLt8BfQjZK3AFDkks9mJDz49O3/y9BkC&#10;+xEacPn+Gtj+Dcr6vX1rCsDhAMFOwjjI+f/1yxdfv3jx4uULsAan58D9ZwD/T5gj4BkyBeA6Lh+A&#10;f2gBfUuQvFBMgBwCYhE1+mEyQiREKNgvb+eYPfH4wiS29rLBRtQQjORLgyg+I8oRjgKiQ/iBbvSe&#10;iNCVGXQxHsuKAMhieIQifigKgBe5r5tLv+C2cnBwe+D9Htqzc6j9xZs3714TRL578wbBErtoLPa3&#10;u6dHT4D/z46egAg43ENqQKR4PAY2TDrA2z1Dyoa+KqZBrCfc6qm5tW2Yz5XsPaRABnlB6HkpiHw8&#10;HebReu+XQQYVo2AEF/ax4g867fxMHm1duBofCkCkhhByMV6B/b6Bb8clLAyGB/k8lZyIr/kvQ/0e&#10;urRWVw5FHZZVVAPYwTSaMoXQ8ROjTWQlX8iR+QqVKvF6/bqYI45jRaqYKSAFEPYxq5YuHBFkQaqo&#10;fEbipEAm10gkxSTxhf+nLpwJQgC1MF3g038O4GTSqVZMAjioRm4xxv5h2sy3hSkQ9WZaVT4GIhl4&#10;AxbcRAiOqDswWpgychZI8Axt+1rXG/9jfpgCMBcg/G//Ew/CsADhZ7QSyinEzgET+O+/XZvDV4Mv&#10;LIHH6qIAHvjLtD76kAQWBfAhCa3vlwSWBJYElgQ+pgT+t/ICiJITpUf3mzB0Wd/1aeHA1nDjM+3c&#10;cWYLnOW5r9KAMw9itFCaszXmTbQ8P3HrasHY8e2vtogIKOtbmbbsCMAjy6VWRzHTOjyhASzpKgtw&#10;eUEK4BS6LBRaUgAKCKVSCQQDjZV2UOyFDB1hW6o7n96JAL03fG4+wnff6rco2pYmYYQpgxznp6Mw&#10;6sQZ/PiBhjl/uvgM6X1HK6hxdnYvpDf1o3pwxk3iamJNLUJls/nVAHxbXgBgAejwTwd02bF16zSh&#10;BMNWKI4kpRXiHSAKoBJNUh4FyswfmGMijAegdsgGRlQZCE0XlOk15lwOoPiTyCbLsOcKC+BXwjSI&#10;WmZfwwWAMOYcvQx4Yh9+Qfeg924BzrJxlcXUrq5E2WTkEgWJDjgBNBZeodny6LBduOURIAOtODHb&#10;Q/ETD6KEeHGllg2VZAZ+717Qw4UTYRkFmV5xC3yoVP5ktUABaAyTpQIy9NNVRQBlaDwEjmJdQNhP&#10;sQdpcH1zQbf+64vDg1u4FBwd3GkPVw4UVgSs33376vWbV6/evHz99vUr5A3cwxgH2r1DMUC5AIAI&#10;ODxDdQDUAjjYPdzbPYCfNTkl7bsHNfjhNUSrLN4KHJqZiQOI2R71UtM+7nC5a0cKnFGexj2bzOhN&#10;w6yIgAy7ifwrcEsDu1aYmheDiai5whuaXOjr1y16afHIzgrEb+eCJVq70oSetKG2AtnTcAN/+YNo&#10;2cxmJ/mA+6kpbHygPgeE21cDLO4FkAdCluDGwpIYb96+4gYWgJsIM4xJDk0Hl1T9E2PhUKKbfGnk&#10;G6pO0TeC+gDigOCsi3GmYY+cGMcnxP/YY+xq7feLbirOWKHH8yPnwZ3sgmlWvV1g9CZ0ASsyjmrn&#10;A3F9Ti+AFRquNiAdOGmLNXNKUcTUaMGmSxHzUiodgHN95jUqVXpBLKf/Hlrozc4SsEEBNPdTXICl&#10;FkpGf7G82C0KYPNPxfrtURJYFMCjxLQOWhJYElgSWBL4SBL4G39NFQGkJT+wUe/lnW2zskl1BFzL&#10;rBPdWQdJwRKIm8pZ22plIBoVvkzRMZqFEZBy33bpYYwr7VoisJUqMNZYuhofHO4PrW0TLzmSQOea&#10;Ari+fifDMoxmQCXQbGFkgnprLwBTAGiIMk0jJhrH09bqV6u1dC8PtikKwDake1vdXKWz3SrHmcva&#10;65qEkbDPnexTBUyKb5ngkE/ho29TDbyGjJRWd7ckP/piS9SFPwsc3OuIupFyAcIHAleXJwTBq4iQ&#10;gBeJvwMBcFgBHQ6V+C4r5qIS2ylNQD0amm2zOJML7OzaMI+NfiiFHAnFLchiXaahm4gWDleZHOV6&#10;UIEAwMSMLz4GqsYemFnsF2EEqwDa3+ASUIQElkeRs5IrLeE+awcoIgAjh47QhcyZZcCw6OwsucwA&#10;qXHNaXP6SVYlvIbvvU3epAESSWGPhvo8adwE5ImEQFDB6Hp6rNxvYrLgbnB9rXQVjFW5phmZvaG4&#10;bdljVbsAZQThv310RC7g5hZODwjuR+2Dd0cHO0dHu8d+HSKyf/8YZMHhPqosvn7x4tWLF69fvNwH&#10;vQMXhF1QOwdFATAcgO4Cu3QdwAsAnxQAQkNUlqHwKoRnmgK5MyjAilvv3I58o5YKwXH8JKJGFMC4&#10;TM+NsQ5pimhU9wDVByEMQqoZT2vh2ZgjGvPGvzNfUNHpAtgT11b8QdapcnUIBWDmNLRX8QiOeNd4&#10;TguqHfWJl1D/j5uKZwIYR9nK3QjxTQqQiXwYIGAHgiDtZN27Q11MGv5fvX4J3P/yFSplvsT+1StD&#10;aMN0DiXSdODr6K0jHwYtEuZ/ax0xxcsFpAhOdBXHHq/BdJiKfWEojP0AyAKcgpnac7lB7PEgvQ5Q&#10;PBrnXFTVQxYuk61i40SCuwmpC8TjYHPGGfcZw1n4jw9Auo58G6JuzjVfkiqQoxMvUEeIYynwr4gA&#10;BsqAC8AaoCyC7PAeWcV3j3WzvAASI+K/J6FSk57Wg7Ipp4wjL9iLArj/V2998kEJLArggyJaBywJ&#10;LAksCSwJfEQJ/Bv/a6YDjGoTI8dk0MMnpSkx2tLwX3Ye/pRp14quNxzeBr7SeK0BDz24AHrMe9uF&#10;6+o6o03R9qmAxVHe/vOGgHbyltV7UACdNaAitF2gzFZcUAAyPNH8hFOgZUrbPN4HbHN2dmAcEgFK&#10;Wra3j+NjCr5CHLXJjKCOVgzpYqCWU2sXGPLeYml8a1Gx5QL/zu9ty5j3CWDXxzpRl9R+kyoIwpn5&#10;gh4lUlbjCzCQki9X7EgO1lUHfu73/iySb9t+OkAF6Inh0teFJ+oJ+BgVrE+cJxiuRGQO9zUqAAXg&#10;BAvC6Rk/kp4DjZlpT9nFKQuTJ8UkiUOxjTH0gQRHaNwWZ1ywhcrekPuwc5cBFqPO3j6S31eCABAO&#10;TOknD2bG8Hce89u7A9XY0/5IFIDAy8U7DxUyHwf7BioGLAXXUVzv0GZ/58dsjwA8cWU9UFWFzpJP&#10;PBxveEAcEhUyhDriWqQI/S06lyHkBvAPFwAwF5yFCixxarMQDASP6Cecwd5CWD/cX1DsEoEAR4e7&#10;J8d7eCEDBmL64cdt5/53b14zEOD1ayCzfVhYQQGQV9ivQgAsB7Av8A8XAFEAxP8UPMy3syMHCDQy&#10;FYge2lGAglkAcjuOG2fugyqJoJlir4DARWFGFel0vxoRx26tZCU1N3rpKlu/pxyt+k4Qh3/ieIL7&#10;NZ1k0C8GwUxA38ejLQQCDhJ0za0z6f3JeOljT1PbuzNma9oO0s13auO/x2/+OYEenUUqb4TXTF49&#10;Puqau2E/MaOUCZLTB2j/JcJU8Hr54vVrEAKE1Nhp4CjRCQcSwHolPTH+13jTrMJ/V/uIWNlrlfIP&#10;vSYCikwpK2soHQb2sMrrwkw8gee/gD2fqypG1226MuxFMgeKBZCkkHkSXFTlLAQF4LAF+C7A2cYO&#10;Q/hHusLpAI+O4rQD94OiAIoIUIZADm+QUHT5sosMwT99ARgx4xqFtQ+MbwpoMup3RkB3d422TQqg&#10;yQE9S5b3lQ6w//SsN4+XwKIAHi+rdeSSwJLAksCSwPcvgb+hooDRYuvywa4FYScF18gzsDUerdFU&#10;qUKWiU2+tYatckCdDWKlbk92Opt+Wj0vPavMNRNEjYbPFrVBjPcQ5rY9a4KMSdImY3vMW1ASGRJN&#10;F1SaZOl6Wlm1WH4d+ESQT3AxLxzvEHHseR/ZhZUCsJGDTHNW7u/uOhk+3nSHNR3Ap0wKAD422+Mk&#10;8tLnCxAQBmx2dumbhU5IRlRvhAgoIiesgb5NjwhFsBums+rspDcXAhN5IbhE/3r3ShE8FK66OHKB&#10;jg4qQIqw94I0RuaoP+/QYF5RmfL5wiNGv9azzV4A9gvHP8Ye0+IIKE0IbOhISe7qeHkZ6zbOLcZf&#10;7Sag3tnpDHtFwfC58RTkrWRBhcWQle/QdmYWsIM9X/IscML3kUQA/cGnsCMAsucJsnV+gXhzKAo5&#10;ZMTOjjylkSzwDKAp5IrEmKAE2HgRnywLrG2wLTTcvpEHnoKhKSxCeAIBSKJEsxh7Kk+I+P4TNBRm&#10;facDhLlTlmFVnTfcLdhIbgpQnD2HIHAAJOyvT472cOGTkz04FhDoKxcg9sjnibGO0BfU9lDBNaB4&#10;nn24d+zXwe6xogBAkjF7gKJZWH/NOfKDs21xVZFNMWnJ3sacjE7JqBzvHRbAEVcoWgEQpgJU+rF4&#10;HjyUxye+DmLXPBcQ8wAcGSXJOmmIKPgE0maf282AXUwpabFyITjNjKozGohumA6Jh9fw7Im1fAL/&#10;HvdVa6PnoxrW1KnRYuCi1sPiRLNksOf4oGTJOK6dedT7+NNr2KkFyUCAb0QqsfcB/r/++uuv8P/r&#10;r+kWotUNO9FLRuAYNqecVdrb/8KUi+/jVJ2Z6noo9RQ3kgcYhXSTgg8AKABW1sSGoZlqqgdMB0On&#10;Ktz64gIP4i52L+v+9hPiiiIyhmNeYTFMCgBSTQwAvRjceD3AJSRGtwXNfvofIBYABTlR4oKsABun&#10;Pd0aeBtUDEDICluOkQxxViwA3lDiYgeUr8LUZnwfaswOiqBGsA5Qrzvrg7qv+9AOGr2dPvn0+//D&#10;vK74510CiwL4897D6/mWBJYElgT+6ZZAUwDCekOx6fdWXUuBDQQfdukyVRlPzvZuniZ03pZnH1Ap&#10;A0ZUa52rQ233sqamN4aRbWS0kkZMFUMwcb68oHkQPyc00E18P7XCFiJbu2BpcmA/ArxVri0AHoqk&#10;/V2BPqUAEyjihYvJOEe1HBqpDVOAj1RkR5g7dXRh0xsnsXba7PlBBMxiKjULYMLCLuK0PyuBXDJn&#10;3cB+FQlEIJJGGJgE15qMCZb3vXKMMClBoavQa3MXt63eWJ00gYUs0M73bdW3E0JRCVKUORKkeAvO&#10;wUm87ZJ3hOiV7Bup5nU9Pa9D7G1iL/iDLhFM0yn40PXNsAdyIPBV4LEgsLDH6SngjHA+3Y2dWYxs&#10;wC2AkHKhCX+go5UykP1DLiAO6Psifa5E+iCeHx4Bh34BS/MWqg4g7iAJ+pN1X9ioAB+f3myEgUm7&#10;DKABisTmDuAF2QGJkZ4+hbk0+czhzgAKo5wYKMMa0ug7JabkCw/V0wcPQb9n/juHBPlsil0BKkI2&#10;Q+Cw0/MnwLV4fpo7WfLdiFeyNCMmECMgjBgKwjzgYnn2o1L6Hcr64YkB4vDaZRD19c7Ne+xR1xHQ&#10;EDEMeKNLsxwA9vt3ShfIPVxllDdg75DpAJkIQNyFqQcNadxaLiKzowinL3ojwA3BCfICkIc7IL2q&#10;IWokC+o7sIRxJQKn7AY8jzJOUPJaQ7LptlkvzDoZ8nJwEGFy0uIjeh3I90BzQuK6haMKqQFlIGC8&#10;jwgg7qdhTKcVuyQUDAwONNoM9cUHqFVe49urzvb8zZpWS2lNrUywMJqUBOAxY0a4Hih4xLklMXQt&#10;Gz0iXZM8qy6vAP6//PKrL7F99RVAdfnckDLwaooXEbRwNFgAUQOkADDRdRNehQlcRXPwBNRJoecA&#10;ZxJWMSB/vrBDKQwObW6YmMbzeCz0kpxjuEEADBtQ8IAoPMP4uP44M5/IyLwwqpF9Qs4L2OTCoOmU&#10;SCutTApmYMoW7OOUwxQaoCfGSxEBClxJUMBIB+BiARg1Qf56yqzE4jvNYekPVi+iXghrOdykAPx3&#10;Ln+rdnbOn/3gn+4/8qt1/zRK4LtSAPtffPHF9/gcP//5zz///PPv8YLrUksCSwJLAksC/2xJ4Pd/&#10;77e2YWohz3xu415UyaiIwwxixck2r7KNWB8eWrFOKkO/EHlw46aoNsmGiY2wRi30OvnMB7/2cX33&#10;Yi+i/krvS/1ocwc02wo+BiXHZ9gtVCpzMQNWCJGATcfHLEgrIu320JgdHaAyWzI3mgShyVHYplC3&#10;xYjf1H6ly7Kp3I+j1voAm7ttQEsxrJjiCH5sNfWVbRt3QbmcBVReW/C8TphdEkymJERh0nV96252&#10;pWgDSCg9WAiumAQb9JpQiE0VslPv5JnC9uhhu0gEeBTbQKWCE4jQU/kYsb6ncC8WcEaKfRoZgX8L&#10;/yvtOIMCEAYfe6tRmYAMOItkfMSN2Cx6N0url3U2fSqobKGrRBid3OnOQRpD2QHiaR/pu2iB8ZZ5&#10;AYNVx1PLQ4SB2ZoTxoKCwO5ElYdQZQyEjbCOhkGbp0TNhAwFRYATpzbsxHsMLVlliWLxC0yjKFig&#10;kH/kRFS0g+zXpsDE0jhAxkZ42zjDkVW8Od0XIDR5TTP6QXELcA2nS4GOVntu5DPPWg+aMPICoCMA&#10;HGWU/A91A/AGXgCOAgDgohfAjH+bKWy3fhubQwiJEjIKzNQv0KlRETRfAQVqV6SckR9j8lihmi9g&#10;B7HtQvLtjMLLht7St7BXy3tI+/a5YA8atrtL07FiBzzt4s4y48OaGhoBNitPK14tiBuPqYOGKbmX&#10;1HyUZVOuKM5gUkuceTMRAEqFjzdcpsiP0P+FKSGQowLxKW/fFfXnsa6xobboxDg3cQ1MTgGSm8ne&#10;J7pQw8fzPhPcw0xxByRCfSKJEiyD5Dw1plW8Q0sanT6cG5NFKRzuoV4X/ak5ovHLISwnkXhAVKfU&#10;7SqaQJEYvASJGkdlxPsp7C4JqPrzYLYScuNqTEkY+ZttyHKuR+sFxGMzk8Zz2CLY2ML7FEEy/W1T&#10;/yJZweZfsvXbksCHJYApg4W9mfc+wUtELxQeiaQyFwXwYaGuI5YElgSWBJYEHi2BP/jZb/efnOg/&#10;pQhtqKvjlw0ddgD1h/D/xAXYQ2Ayn1T9u9a53WSdEm2c78t2WrZ9YcyKDTfYl39nzooOKFBD1bTt&#10;khNVQeu9PbrLORwKtzzveW3WrAIAM6azw78VSSnVOMye5zAp2w5MzViqsLTMwhuCy1uKJHVTG2Sj&#10;LpeSzvqCVO7jPuvi28alhcwHqRBgKvAfDqB5AqagG/jfALYc6YPwy7Y1t625g2YuDPfLXd2x2g26&#10;CbIJLahqKxWDukFq+HBJ8MMGxkpMCQRgnwhm7MkTH9nETpFTn9ZFVdlDnT3az5FszP4YzgmOAxnu&#10;q7FiBd34PxRA2YTVZYIuZow0fIAAuqOBcvhQMoHinevnKeJYVkWXP0egfMWGKIOApegfRQdUYLOa&#10;Eo1NEiMcwZMSlL19i5bgLDM6RV8UhKmggk38D7qE3JJZAHo9wHmBtlU6R7MgBQZpKC2Hu3uUipEp&#10;o6UAbYSvIZ6gCRwll2m5dutlIkC15ozzroH87U+NPfG/g/yZFcOe/6IAgP+Jx+AoIEimvi8Az7eW&#10;iZgWC9L8ie3AvFqmuefmmPV+srGl/9TroQBqWnn84H8TNbi+GiMrugk50yOekhXdIlxtRyFb6QP4&#10;esVp/C+oWCEMfKeHMkLsZrI4hlefkQrE61wtZa7vMT/WtOBZ15/UfZ+XqI64RnhJo5hblIxJgXeH&#10;RwgGm1NUIEHFO/rhJ2erHj8vxvZzJWBwEzlNtVHLqCMOzEmOR1OWQK57dtRhmgw6JnRJlLqAsm9o&#10;GITL5IBvPymlrkjqD/GJxtoF/pnPHyRSXLbwhgEF9meBM4sZNfWpx5PqZfTWJvj6pKiJsKwsDeA4&#10;sCafkxdQI3OipRSgMLYQADUwigAfiMw9aycAt+LoZFEAkwTX28dJYFEAj5PTOmpJYElgSWBJ4ONI&#10;4A9+77dj5Q8BUBjLqm1bFmPsisUr2N64esP8JSw+qfWtDQusl212PmJ6rraS5hImA8q2E7WVOqOd&#10;hgnzreXHyiOlr1kJ6d71cjCoLkbbkM2jDqCWDupf6QGOIFsYu2httZ35wNqyTUkxiDEEF0EEii63&#10;BVh4RC7HDqElGidANXIW/rHZ387ybifBF35K8jPICV4K3tjueJMLBfYH6eAOFCgsFCYFPDntaSYd&#10;oMeWuN6aO/Abq8mBRzmyD5HaX5I1/PX/6mt1dRugE2xsl4vKO6BWkwAgEKXPMJ2UnfceeRmFaQOk&#10;8vQ0M4pICIHij9FCInyjXOIGIxf1WDR1NtB4sHoqhmg8hPPTMapYgQP2wcDL/eHQklkaHaYeQGD0&#10;JlxY3UwXALJIDNB/70uKp9h1x8fXXFPLeDJgXVhLORMY7IBRKNhXOE2GWkA1PAv6UwZRO2Lo7s6C&#10;IWxl41GmwPyDKSro60EWQNUWHEGNfTzjZTrn+YntlwtAUQDO/y8XACcCZOkB3M7Az5ZhMUHuNJQH&#10;KBZAAoxPDOXgkdPQOxbhjMNmnQLKxpGjFzbxtLtHw5VkBKe25pdxt6mrGsyUd5OQ/F4j3ciejTae&#10;k6tJVhXNEK0gWuiKVPJh2fWbedEzE+L1Mwi/p1tP5+qoAqABlrUs6C4z0vWz2NmBMfyOEYA7sfA/&#10;/jGU3o4DgwDRCs6HRWyGKRvCdROptfYVSxGqhjRBuwBwnXRWAvKdiFWpLcSEVi9fU7wMmUwGEGge&#10;1TpWK0mfm8nL5qAlGOycGTfgbnwvZjrUYp1+qWEzQvCLqdEypuFf89sMGFfWJkCqF2qyeuLVHj+r&#10;53mGvht/9zzTiyTgb1PvZ4ItCqBHxXrzeAksCuDxslpHLgksCSwJLAl8/xL4o5/9TvTvqIrSfwb6&#10;j4ZnNGikYTbAhwz9uNyhrUNbfbWWXG+KHfDnOawAe/C61L4+oHXuoCH7oFrBbcOjL+sPBUmMQoaq&#10;lkbiU+PAmPR9iuxE8gKwhZ/+rgiNJQVgMyOS0pc6CfjFlNMCt8RjMiXRGZ/GZAb/O3M2vdbbgF8B&#10;zLgOm2zNOwB1OPq62aQnZI/z3va5WOk6zD6PGKAbdd9ur/F1l08tN3Xa5IvQREndLT8NYTMMph++&#10;hvdy3w1gsg1N9IgSfcVNOv60hgR62Cp7Fn91qeAVzaAse42RDWwIvfDIjHxHpTCY0RFdLyM4fZy1&#10;4R1i4glGZOA2KVOhGHJFdqCHUYBs1B6BHl/CrfI/JtR1bL8RcRWDcBS6zqisjR7GJmsoCmMTHxDR&#10;VWgGgbVN3kzExg3tYMwI2iwIRXSqcgmASSqqdoyLxxjbeSCQio9F0ZDMnSMKb4hd+RS3DF6oNtOX&#10;Iei0/NhtlOWm+7t7SEzRmyFsBO3wkoGgDqAeUwjInYOPZT5PEnSA9B7gPEsDCPnrpZP4FSZPm23j&#10;nBPsqZB+rxO2uAa6BnEHt/ewMbmkplaMugofCpD14MPFPOmrN01dZnyy1Y7zF7JtETgVXeF8LVgq&#10;I890eI5oIT9j8ZKfkc8IlwMlVsic4hirnAvCqHIxDxOZRWdacSqwPItmlTnURKr1rlfyfFBrnkSb&#10;hTNsRxbemoBkKO52MJzgGVITQ5UqlWRf6D7Ln3kikzFE6SLLlIaPj+gFgmNAcUDC7MpxIjqMLIDd&#10;STSPtTDS2yl/AtQTGz4/CAFgLk/hfxe61FyI6d8zUS4YoD/H/mYXri2ImMEekyOVBUWE9YKOPhiQ&#10;PMOhFqmJaeo/UPquwmUQr+P1KMOk/nYlNaB6QQ3LemG8744r9mfG//57V1RXuLbj5QXQw3m9ebQE&#10;FgXwaFGtA5cElgSWBJYEPoIE/vj3f9eKdNSsqEBSmqwLRSfqX2xJKkMZVbuEm842fGmhwfyT2aSU&#10;4FkRng1dVfRPCMxappV+23Ua/1PtDvxxiumYS4M1ffkECOhBjGtoGCqmgBfziYINSKmGNIHE/7St&#10;XeJu9gEAkrLU5YtKS36YAqTrc6S9PKtdDY6Zs0/P4sCPWlVTjD2pBOnTBurSho3bU0bbLEBccmWn&#10;mymApNmz/a628U7etLXxgjFjbQL7FuQDFADReSz/pV/HftjUkGyqcTpw8j48fKysRBpmh6I6szEE&#10;UYxXVh8KgNsrAVcR/As9IpRWfUT3Zhg0kRAMNc7fvH5lkGMKQP7w9IhnpEZ5HkOmQtbiBFrCFnE0&#10;fON/QSg9gN+TApCbPpsRLiPRBQP8x6QYmOBBpbFds6LRK66iFGqbruk7ADMqfv4Gb5Ssj0HOdMU/&#10;OUG4AzgAygkmViWDTFmI62vIEgMKwwlZEhhEoJ7DM0G4YZdQx0+h783B6VndRSYhSEyVhO2Pz7YS&#10;i6ENkgejFpSenZiMJ+vxCICJgeUCwAxrdvtnLUBRAKYGbGfFA1VHeyZpojJ/gJMKCIQabOul0TFw&#10;W0z4ZtrYZBIxvcip+3KGCccat70kpSttAlYLYuEOpQBPhyPnvTMtlSaZkjA+Fa3Vq43qBdAcDdO0&#10;oD6Zwbxoo1ZpSwfytCFdK5QZR80BNXsbSRqG+kutgv3W49Tsxth6uAbAejkmouWqqCySIso4tMSM&#10;ucrepTugxmecWJjQhKH7QNrvMX3UTRoA2oT/EXyk2COl08Qnwf/JeOqsFPQCILzulZmrmMcm5xYp&#10;BBXXMP5v/xf/ETHDQmFiqQ0LsAt0j2lB/G8KQAUOtEn0WiFJ9AXC94DIItMeHu20VG9CAUTk9bet&#10;f3VXebPEguY9ztzi+a5z1+TYWl8wVU9XIMCmgNZvj5DAogAeIaR1yJLAksCSwJLAR5OAKYAtBiAa&#10;rBHGxAUE4RUvsNmoAH5rU9SqJnZg0oyldQ31a7pG4X8fPLRlt8Ea2WSRKSwhOBdrlZTbUsKjCuta&#10;IhDMAohJkI+zlXLr7VBiZeGnU7n8XQmmiCuoOquovdTdCpvl89lvPBavLgOASutJfxUo7SckpBcg&#10;Dsg3mpH+SV4grradA5zp35kr3tkGbLhTVK4xTjsLzDTBFNXLI+y+a92937g6Pd3U9aH3M++gm3Dr&#10;wgS5rCKGE8XgDpYRPA9Q+nAMaACXZVvD0wl/lvW6AiXkOUHyxE4T9hmWBzJ9uSt3X7wY5uFg0Bbq&#10;YQ9+7ExL5tz4LvtnnkUjMMnqPBKS5A44JJ4gBC7+yvEdzPJANH4FTwNDKmyMsPaGN/o8X4mMUDZ/&#10;JW9XVggKV29bvLLWskQbr+9vYfR0MggNLTs1MEZALbbdFsJhnL6AFAaPRg1PIWBTyQPQDQns8Bh2&#10;h6gooLrCMxq9EEws4stlAygtHOrMmNwD9SIOG1HcgMKeJLJxs5yfvQmQ/J/5/+VMAAqAtAFdAIzQ&#10;bujFLd97jWeHzNg3u1mAkQugKYB6I1agnABww8DF4LImWjyJMmmaAVBOSi8ofO6Oob+VnT+sB9Av&#10;i8+xcsS7zCf3DzN5XnGP18UlEuwTHqOcnuovcP45B4PL3bnWnuen83+6WIGmosnJNg5n2Sy/Gvka&#10;FDVWuNKLlLCnEWgxAD7QzIfONF3DVWwsFO/fowIFEui/fPXq5cuX5ACcKwJZ/dXvzYA4XcjkkE+5&#10;CJz7Q2bT7M2kRiJTlC7VnE5aX4lOxQIwGSFGNUSkTP7M4w+/HXruvH0HQRHDl1MSrm9krhuJjVXM&#10;P2uyXF6h6W/egMh4+/o1nH4Qz4APSPRpwJtiiDT4J0F/VmKiL9LSPh1x7qgQGaxAyY9RQ7GBvReD&#10;DCbfw2yTb6XLF2ETrqH+BA1hzXzNogDGGFrvHi2B70oBcNY9+uIfPvAnP/nJj3/84w8ft45YElgS&#10;WBJYEvhzKoF/69/4q1FF42Qbk5TtWjFu6Yi21s86q5Vy6Y1toyvtKpb8vlBdzOC3ji9VzGeFP/Ah&#10;sf63flx/AqOVGjLK4bjT+/ErOXvbAd62TiM9uTtXqm1zASoQyKxaAH7XgAHAftT68YJyDJNW6sbL&#10;yi+siurxjjVnZgHazJS4jzulrWP6uqNje8Bbky7h8A0xg2K6gRwi28L/tmIHZJc13yOOT2QtuPa+&#10;pr/yvgST44WGQoqUAi3lVep9Gja5EARtOHlB3ceKft+Fx1QgAEPIwX7QgH44kjFA0Tf+ULNVvI+Q&#10;F8BYGRHocK0rxMpGY3gTKAxUDvFDq35tBMZ1RWN+b1XsnOgGz+OyZoHe8nTGJjzNG/IfjNlGIcrk&#10;T5wLouFOJA7Li9N1uYsrsOycS0hq1DtsxNSLqTEhkrg0lJu70Rq3mXZhfXNteCDhLR6Gmz1n4QMm&#10;PoQvQCSsuzCiQUnecGMnJ8CewjSVc32NJ4djwDGqGJ6dQfyKaCBUh+zhiA3PFbljKzZDAM/kkiOs&#10;WSxdBQKxPz7aR8oFlAbE6/CAKf4Y5b+/K2vseyBm2GQPkdkdosEemeTxvXIBIiJAYTD0FBD4FyvE&#10;UALapwWd2BwYknGmX+J5SPfQvZwDAAPBdI9SGsgBQE8qvgP0gkt1iMTxyKT1e4qR8bneCCmzUKQQ&#10;gLkSPD0zHcgNgvUgL+w2f6UL+poTx6giAuWVw3ofIsC48+TyYlRJIT38lOBDYjbITsZIh8WAO+G4&#10;S1RG38pR57UgVrvLDj39hanJgNSSLG0obun9dcgI8REvvn7x5Vdff4VagF99hUfjFACivrpSer4p&#10;wsEMwu5eV0NER1ngZuVmgTT74PVeK8RYJty8XismAUIyB6zfoeKdyOXJuh7a4OeCyoAnxyi2egSh&#10;wPgvtxG4xrBIp+qEul9Isqjkhb1hyKS597NaDIiOOatkFhwu+xhXx0cob8GX8lzuazZzXKjiI9MN&#10;mogW02t6zAv/+OOGcdC+TeyzZoVrzTUF4ae3COyx0Xjs2Wc/mvpuvV0SeJQEVlHAR4lpHbQksCSw&#10;JLAk8JEk8Pf/4KeGLm3yN4gLFBTosfKTw/LVpAHqgJmgDpCvFlNVmjQoq3OtP03KlBthF4AYYybk&#10;mwawGcJ1ggbcDMvjWy96wJfpvGa4oHNDOarfQM6A0G7hzHpOJ9vEritWlg8EMOGg8xG9r5hpNSUO&#10;tPYFmLduvMTiVOva2tpeEN3WMOV9Z/SBfXkd/U7TsSyOOVUWR+fnLpCpEHijg9j5zSTQ0Gs7fxkt&#10;c4Q/ohMAgfl8WiBu2f9zk+EnELunnsF4T32MJ9V7mdzLWGdoRF3b2AleAF0cXJkJG8wb5Br7xbZv&#10;jqDtwq7Gp8QD9hYXvK3c8spbjrs4PNtmy+GerW5WbLu8ruP0ITKI8o9LCBrINJBigugmDdmACRIN&#10;5Je9ANrVWlZh2YRhMLYXQNdtl3uFZS7EPsufpmPlb2NXpyPTk8DTNO8niJ9lBePBL1d1JW8rHxCI&#10;xwn9IEi87xgcV7OQl3XM/vbL79ESRKvCDPBGwOQgUSZHf9cSwOVYudAeFPJ9R/ZAgmhAeIAqOgLE&#10;C4A5OBUsMEcBhO2SFwJHAtMFJhGAoDqLEaIDuxeynNSc1iFyza+CCSRcMqI4Gkx0+dnqYzlMyDRs&#10;PCdkZ0LALu5ZsWhqfgtj9duXL1+LkJHnBk3QNvtz7+50dr3y/+Dv/DUfXcphRjEnnofxxeHgbxO+&#10;V0fzTt7UjIzqAMg4LfA3n8h9L8A+JTkz5HPh9Zd0AF1U0B608NWr1y9fvsD29ddf4xOnmYBwzI1M&#10;E8s8UgXsyM+i7P8hQSTYyNbjp9a/TuWQ2qJNEeJeWD7QDBj/7QIg1wlOE8wM+uSYP0igE8tLQnSu&#10;oYLG4ig4DOA0nMrXK7zDNd7gcxN5uIIk4wVevKQ9TFjKsf44OaWFyBwNtrjQzEUHOUA89SXBOGqo&#10;w8pvbM5R2lC//9j6T4V/HXfuP17+4vj0vE9Yb5YEHimB5QXwSEGtw5YElgSWBJYEPooE/k9f/Ou+&#10;btTosvvGZG+VOgf4Ox3cBmKr5hvmorKaBQBa75q03S3rlw4XVlQrxv18p35qfdWmO2hmLjMty9rQ&#10;y4EDpIPz8wH8hP9TJFpW9fIOgKZJ+KcXNGkV2GZ2bYAgA0gW7FO0v0rHUZmuMHgDf8XOHiGSlqnd&#10;lND+RKDEDzIM2gCEhU/403ouITnBuL3zuRUIpxttg5iCM/wgwi+h9U+pqPknOGSLf/EVpcd2V5UL&#10;gXRbkiEyzAJpC4NF6NWD+GkcY3hCeTBi2OBQUd5CFYzkLg9jsxo0TcIyGT6nuCI1GtehAwUy3qn8&#10;oYGSkRObpI5uFKFs/6OKG1mbDBel3xfeboRmeKbnsnmvvEJsM49BUCEAdhXp5HiGAEkOF2CpyIJk&#10;GWisx8FhYQzXhPRS+XAIIA7HDuXb0zTBSayAwBFDnxENK44vQjWnFaz8imrOLq4RIHp5iYF9dHqK&#10;cYZcghA/7NGgBJSughXvEVmNdAHuc/Wg6IMqf0H3/V14/nN/cnyAC+iFftyTIwBRPiz7JL1g/b6+&#10;OUHXHOJOSEh47IoAeIEtu74CwQQwChAY3xVBPvlrOM3i/i49B/KiBViuMnzCeIpoNFVeCLkAZDvC&#10;F+ULo/IHpCZ4JCRXYTTMwRGcay+AQtRtySdQNG8pFxLklHj58tXLF69evHxFACxYaQbRIF37AfC6&#10;B8Om1BxzQgURUJ07gm/SfGeVlEuAMuHxDs54SAKArel1tM3RWSZqmZsb4okAaTAniMk+sRh4FDj/&#10;v/rlL7/8xS/+FBv2OMYTBpQQXVqq1mWNTraC8Q4kpbjvx/cKU1zJEIKl0kKq4/lxuB7D+9rwYH5y&#10;PDY6++wMRT25YTkkjUQBkf1hFoC8klJBOT3EEyhOpf6qyPVp6hrNQKYQwCY6yektkVMDk0DG/7w5&#10;gFOA3E1Q7AOHcW+Cl3EBXJdt/9eN/EdHTJMmXcIlOHcqi8zEv2h4mEnw0tR/l3Z2nv9geQFM4lhv&#10;HyeB7+oFsAIBHifXddSSwJLAksCSwOMk8Df/938tCo30L8PUwrDDRhXttWxWA903Bi3d0CfXFkXL&#10;eDgUwkwqtCoWCkCN1l1st/Eb/5yMMbZA+yAFpjpcX4YwoRDbIgPnqNTZBcDxB1Z76ZjO9H70kNYL&#10;FICMvbT60qhGg6jsTjGrUesk5hcfwEryUfqpcnc5gJPjUyvyBhY2JNr4688NNhxd7K0yYNkLfKDG&#10;0s6NIgojj6RoWzSAzFX+Vz1Yghv3TX+oL5pOCSQSahmn6vLtB0wuRI+FPb28xYhA3y4hJLG+gCwB&#10;kI2nsq7Cp1deFCaKZHCE5o1rkS8RGGYWvWkTkqK0cYz83x3sT0xYbJKztbO/HZUtNCo/ANuKEetO&#10;RJottsIAfuFCwX5aFjtP5CSaugsHUZJHlI250ENGlymDxBsISzWAJIxpzxWij0Ra4xnClSgqmzEk&#10;ijQh5EY6SRFJkKEM3JQ4iCHWRlBBBLQWbNMhqAOAK3o/oyu4h9m7vayFspRtgLRDE1/ATojmZ204&#10;7AH+z04Pz04OsWeUP9P9ce90bYy/uL09Fdlwenx6enSydwf7/P7uHSkABF28v7jmni4qdkshOBMF&#10;oJoEDAQoCoDN1LOhtayPwCwEWgjk06EdIXPNKQpQsxi76kBHNDjogBuOKVd2UgC1stAPwpwRHloe&#10;MzFov3jx8mv4zH/99Vdffa0RPDa5HhDSdxLHjSngXvNm0qc2htjbdQEuG8LcToGn/0S8HMG8rlgA&#10;m6GzhA38L+ekwXqOWeqZLG8Yi9dOrFDxkQAA//RJREFURLD8w+b/NS3/L4D8//E//sf/xX+B3S9w&#10;EfOSbItqkyDdJH50uASagGUGJnY5GV2Z/gj8NxmSX7M6ScKhaMJ5aHri81rFTTCOVBPNcOBK8u7h&#10;RmHWCeGi7GPCOWN2xNPe3v08vtrm+oXZQjaoSANOoiuR0lSQaXK8ivbG//oVYSBkCrA3AUhvF15P&#10;3mDlNWJWTtJTzotUQ9ymABKJVX9v+m9SswCf/HBRAN1X681jJfBdKYD9L7744rHXfsRxP//5zz//&#10;/PNHHLgOWRJYElgSWBL48ymBP/mDnxosBy76R4Fw/WIDiGxMLYPC4/2ByQErgqUbTRB++wa5cLxf&#10;ba4rFZgKafz8o68PtV2quq2kCSU2nOtnaNueVGirbW6SWYOYs2UfjmJYJaQGA4IDoWPqNnYpxqWI&#10;FWVWb58G28HggY4t/udlHLNBEkeWYzhhvpVmiQmf2wWAqD+2+g6MTuo8qvPGwirrFvuj3GL18MZP&#10;lWzdmvq8baGd/mrGQAYxNmVaGZdevmEXNWehDolPMw/3OaN9db5bq/IHgU426JmaiMWWaE1UTGz+&#10;xBId51C+7BZvEiTSnSAuEgxFR/SETKMUI6Vv93ePWl+VllrHH9AHXW7mFB12AkpIAQCsJI962v8S&#10;X1CmW4vCwISPKmynUucEeHluPXzFpAsgGUwVyJQgCgxVuHuqpQntyCxJAOtQETAY+EW4V1fBG8WZ&#10;45ni3S96C1BGvFVKIMhJAeHryCMQqiS5A5WrnwinppZRk0cJ/A3wUj+qXpw6RxUBaqrcIdVFJcOA&#10;F4CKAnAAgGvgiFfixPcOTRHoZtssfwXiKA0/Zw9v6lHG32v8iy4IpWQcaBjOcgCFuGVwlRjwP9he&#10;31nC7uqiEDPY/MRoB4RQkRdXcDV/JWd1bBhRfale87zwbM6eivXvYgaZawLPhV811PKJLxJpR6K1&#10;yqmd8zaykdYpmXJeCHWVnjEiIPgPCwYpNW14HsYCvIJrw0sMADeKQ05pOrRy+B13IFhk8GZPob9q&#10;nLJFfuqe+xn5XhbQITVDu1/a+M8e92zTrXl9BdSIwDH5wi0hSswvIV8G7n1QUmwIh9u4PrO+4A7U&#10;lUVEMsREQnBBD6/l3ks4ovLKsm8nKA1ls76eCBakeyKuTpxvFEIWTzxN/cnjPYZDzewXcO9v2cnZ&#10;CgTYGN7rl8dIAJMArK5nn//Iessf3DZ5aGHB4r68AB4j1XXMksCSwJLAksBjJWAvgGh4/jEM9kNd&#10;Kr0p5EBrZltvSmcrNd7mM9u96p8VsOyDiP1JaAQhzqh5s/3MWqK/9dFO/m/Drw2f3CZfz7z3Jzre&#10;kAgWTSvNTPIvgxaQARKEO7s79qqBbW/Vqg0u3VbAMOp1K474Kz55AbCQe3Tww0Mr7LzilYxvUrjx&#10;cM7f5Yz/c1cVcOZPUwYFpPXETa5MGsN8ytb7VimCT9yz6pPQM7rODH7SoZsmPrREUExIafYCUP0w&#10;Qe3QAfqVBlADdMc5OMVC7ZWrQHbmYPRgjYGfG5CgbbKCckO7DVagrvPzxGOLe6nRZB6J0e2CJkF1&#10;OL68QnAkW+eM+ocHxIoyZNJebnLHIzVwLqDOgIM0EEPgbVof/hFmcDgqH5pzjTrErCisGYBQ2NmO&#10;zaIvKBw8Nfynz0/lQo3kaq4zeXyMq1aKevIgAP/v6a9/i4sdCKRjj1qBDNHn+Hb6N8biFxeSngNM&#10;g9+DPKLvjo/2kKDtBEkBSYMkCgB0AKL8WT5e4QRMOQhww/SDp7uoD4Bqhkg3eLN7wboIfMHJw2CO&#10;XgAoNJh4bMJ+2mBhiXU6wHgBwDh7wL4h1SC8GtdrsyQxolM4NfKFDDXiigLI/J5GrHCa1o6x1HC2&#10;O8+co/iZOR9Y+dVr/CcFVGyVR643z2vvPcyNfseEqiXSnd0+OdbgzQXJDC+OKNxdkUtFqdWwcijS&#10;GLadGqUWuFrjFMoRId/evqYXAF0AsP2jf/SP/7P/nNt/9p//I1yWdI0rbFjc2nekEr56y5wW8HLi&#10;vsWFpyuOSnxWrU54+PorMDiWeTnigjD7YshXxQELOLEXQNnVTVNyWNai4jlm+ouLD3m6UA4mMnW8&#10;mUf/z7z01HQtFyb8p1cLzff0YVH2R7yYBlJ5ATX24I6RJBZ0HKg0Afrr4mmr4ogmPBSAs+8/KppK&#10;vPc0uSdSOX96MuM//dEPH5r667MlgW+TwPICWONjSWBJYElgSeBXKQF7AcwYZkYykx2/Qc4G0oka&#10;q8+i1dUb61d16cb1pdZNGL99ANoUFqA8UGHZ3WyjlqpamaCE00waWHXXGxcCkFGygHN/LnDkqgHO&#10;LiWbm5KrEcYohFdwQGohIQFUUEKva1jyE2WvDALJxgdTv53SC+fKMKonN/h3FT7DS++p1svJmOo7&#10;i3JzY1ZtuIJrUyQtYaD1eoYeOBVBafr+1gd4P1MPKczd6KpZibYRTkkM6w68giD8bNIPMBgGbSbR&#10;T6Oc5t3nBLfLeEj7r55/sq0WwCh4rXFATTwgR/hBiRFcOI/4jdn4WGWMG36lwMUkQPi2/2On1GXu&#10;fw8MufQ2KSGYJ5+OjBza/5mBgOJGHEO8GcrCz2+rvLkAuPzya3PGB/u123+f8RB2Y+cVdK77Q1t6&#10;QVLlPRH2oG5jt8jqjXZj0DCzGrLSXSFiogaIspS7ryBQPJ/4A+buw7ABV4Xs6Xh8evkrtMIJERHN&#10;QmlI7EKk8U2XxwMGj/EVx/6w6XMGiDbRhPActhM2XfgV7oG064oCIAUAgMRuYiE9dtPksWEvgIDb&#10;Ss+mXinZZ4YaYJvNsf2/PFxsg4UQPKMbAPrDcGG1WFlUxqW1d84G+piIAtDg0QBSck1WzTPKbVt3&#10;0w950+H8SvmhxB+1IdNFewQUTBWd1y4zRU4O852HeJ7GH3sR6hVPsvCU0Dq2SSMF/NYC5oyVWkuu&#10;ERjCPHp0BHjJNUv9TTBdbiqmM3pIiifNyw0ydcJAjGlu4ywNOaXntJ9KeTZ1/tB+41lHG6ZSFbpy&#10;AaanOziCy5LluYArJ52KnbhM8WQpqB7mTzm31FqbtVSSbBYYDUtWUjeQxJWqWSblCylfOwKQ/nVm&#10;GG2JIcufvPzRCAvKuVHeLBIRH7F8Adw97lL/1cgVT8/PalSun0sCj5XAd/UCWIEAj5XsOm5JYElg&#10;SWBJ4DES+P+z92fLlqXZdSbmfe8eTXYgKYDGKpEUQIBJAizqTleyuqpHUJpUVmYyVac73UgilSyy&#10;WCRLUpmkR8i3EItIIhMNVZf5BAQIIIGMzOi87zXG+Mb819rHPSI8yAgmMrGWb99nn73XXs38m/OP&#10;Mcec83f/JRQALpHxp/WN5ahi6VNYtw47PulC/fVrloZ1lMyb4ymdpe625t0hAxZ5iwhYy+JFJBRk&#10;sKxjyQgGYD2bhVnW17tbZ7mb4zaFdBbuATqELSAPpTx0LgHEOCtUzhVvc3xGTRc3sAS7ZXVaP3I8&#10;uwb5z1RsnJrxiVh3xisLuJNYP5c8nrTli2PdTBwxjkhiIpBwL8C0B+mstruGnR+jVmiitQX8F7xH&#10;IuytOLEIdkUEbOCn3tH6FJ0Owc5nQ17vDLRe6+vNbWqTm0upFFm4G+AMpi7dMRzHCqY2HgmySrOR&#10;y46y86rK1rsyMAPyU5qv7lfCGSZEG+V/IC92DPx1MHxhv75HvQCfahQDAER4kImPIFggonn06tMY&#10;J3gynNEwRzUepIxvOXSAm2kc2txU5RXOOBnuwJnblbAvuS1UniB117UJXskaCTE3HZBR8HKu0+Hm&#10;7qtolfW2KJBQEeYohqyR4e3kt1GTKKE10qyRTnUAdzPngpwaA7JL0z2o3S5fScfWhYmweEkBRpLq&#10;V8Rg73y+yTyhw1WF4NIA6cvuCqRMGANPNEnJI3+Hdt9tuc/dts08g//hj5bsXJwQlSidPSHJ6uX5&#10;lxwgYTjukMNdlVmL9gBQ2rMzgyzRErqDRjp4cmibD9VIStLtshmtAyjzYjelrfvb3+eatjJ7zUyb&#10;K6jjnT2cTg9D28C6R4pTiN+A7SkHl9N7mrKDndnEHdg9ivwZSbwHeakmJKMGQpslsgDDyy4y1+LB&#10;pEzRw6koh/aC5KJjo6fw/knwUVIsZNyAfG5nLJpbqR6gZA8dmL9BKfGoS0sVVWo0knyS5CCK80hx&#10;1ZXLVe0bgU6KeLYK4LAtsMGEi5XvHaPTo9pkmSamj83fPqiD1yUIXH9kDgpg9+f2ePmmFjgogDe1&#10;1LHfYYHDAocFDgt8GRb4ve/+8w2+sfjyc1Wa4xJZ4N8Z1Ja3/+xqCedIDwcgXgfL+2t1v73CsbNt&#10;OPFPoMArtw1uhwIAnHeRlrVePm1KAsBSV9DjB244abLKe4ceZ+KwjVhAoZNAPmGuBF3HNi2dlgUs&#10;N1iCZK1wWVXXa5fgV6qdr/Vs8b9Ti59s4H9vaMa5jri2F+A8ddLXi3qGAlgH3UsDeLN+74D/RQI0&#10;gniARJHD0AC6JEMl5xpP/YMAJ9gEfIUxeGw5Jij+DyoAiCYDPuhfEnOhCWW+Q7yAlMDPkV34mLZq&#10;q9wRUywKwDnPwlmk8Pdgq8CcXEwQMqgHh+0kZK//f+BbU4o7E0Qde0Fxm+Myd5aYfziFHpPcbhQl&#10;rGB5fNhoRtCVb9yJHapLRJDI6qrcQw8FkqkygrKahSaQKcD/KCGUT1HgXzhWSE/9S4eS0XSP7fzq&#10;rfH8Bl5PeLT7ukTRoROUMdBoLSKR0AFB+B4xkh3YL0qnfqGse+RLM30B9qXYYCo+GP/rxeB/UwAp&#10;a5jHEwUCDEQWPTCu0U0CoOtyQ3GNu/6bdiw2jcH24D9zSDo+BQIZe4via/w/511JEvyLcaErL9p6&#10;91VzLpsoAL2jr6updUZkGkhn4L48CmTG8CiM4z5P8DwUAAM2AQxJRscsNQIiCMBSBNCHHbZLJ0Bg&#10;wY4PyOuTM9aCi0kc2hHcOpkUbJyLF1wdMPj/ocOJIwFolElm0ExMyNvDAl5JsVA1vXUjhtGuROqC&#10;hwP/E2uTLcZXLn2PXA1VS5LC2JHkn9EMcwjOp7+TcQCNDKOagWA+IrzGHv+j22BKxeALTm8T8m62&#10;JOUn1CngP5MrFSn6PBQAnn//HTDNa2P4RZRJeV0twQlL3AkiU2wn9JOesK+ykd65hAC5teu3DhXA&#10;l7E2+Tk/5kEB/Jw38HF7hwUOCxwW+DNugVEBjA5gSIDdZe9d6rNAnhV5sTfySraluAQcB2Znqcsi&#10;mZUyqL+L4v7gPZZY7MHx5hkcsPD/3qO0/PPs3+QDE8iJOnlJweMlY7fg+ckT7XPianfR9SkznTUj&#10;UQOBf+SW82qRdXAhseEE4NMHz2UgTtiSZsUW9YI5EnpkusnJFn320CbVgwex1WCDHupJzd2MoWrO&#10;tg2R1lww7i0QburhrW3gyHAMQyF0fYvth5xBrVAZQu5/Ybb6aKPaheYgJZi/7Yv0vti+LmCc19Ee&#10;c32Aw9iVD4Le4WvSE4IKjIFiaiMQHSPo/QKpxadFKCBHb8ryP8nogtmG+CB7uFPhBcglLN0nIvlj&#10;Ef7Ozx+agKbZKYnbvquzxWjFFnNPRCnnpugV8FXZYpx0N+claOiAuhLgDWwbf2f9tGGljLKEYCC8&#10;dM1VZRSG+X7USs7HXx4C4brZFL/rTPvOGSjIJKzsuyFzwMtUWXNBRz8A/yHSzkv/v4QATamWim4S&#10;oieNhZ3tFeH4loCOVJKv+B/8335Dfr3YfQkqavFxjrez034M0lgs6LE8oYE6w2RyZTCs9GyeLQ5i&#10;/XfleW8uOB9Y68SKYUPi/0dyMUxE6bYNh3aUdD4ahjLdFPxfXzFTE1MbzW+oWboOFQpJRekUHbMd&#10;emuC2wZlJ8hIkkhBIsg+zKlzJdY0unA1gANkHjy8/+AhJ2By5SbiRa9qBhIwbn41fu1jDiDCfayX&#10;vtmQilJuZVgQM6UkR16QjFBpFpLGpJteBpPnq94XhUFiepLzhKooSc7QrUlSSIfiQ7G3M7HwtTlP&#10;ahiUduoOCvLIno8klNEXFR6hRzrJ8/y1UdYKHPtF/tXudCLkD8/y9pdvYqbs+xmg86encoC29Nbi&#10;GfLZDgrgpAsfv7yZBT4vBXCkA3wzux57HRY4LHBY4LDAm1ngv//7pAMcf/jg51kAbY78geIbDi8m&#10;L7SxbxzQ2ieW7/mHj2zgPa/z2+4iu+ZKCSauhuuCRth+zq8456KMdULsIDrDBtz1dTKRDNp7GN4T&#10;CKDXEzDqNWPEowEZs2YXMvOb8dM613olp17kZmEMjPcKG6ev0ezcy5620JUun7CQAODYeQafv8AR&#10;KUgiRBqPWC64mQYAVqsFuviEQ8nadBk+QovGj2+G6ptt1ZrY6JKGGZ8qCAe4NZurr+X0u3/ZP/Cm&#10;G99rwq62Utor7Z1znDN8RIUuZGsc77a22jtnMzaVY3ClT3ihVfsArqQAJAeaZRTGDn7SUVNe3rEE&#10;OoY/Nt1gPFyUVd9sTOTrM9YEsxmKJ7e/nhUAEkpI/vfQC1MCbIxRfqo9VBeJ65znPVgCOaENmY4c&#10;dAHG4EXpFzcF5dCQYvM1apIPESLQ5jDvJI5o2vTALl29FNjWTcgH6/R9ib8Qi6FiAUHbehblojwV&#10;UrtLceJKAgQtlFNBnXAx+dpDATx/qqFwydnU/JC246oyqPlZ1Jcl/OESzt+6cfPm9Zs3/XwjGQhf&#10;vngqhcLz+/cErB/o+eGDRzVBJolQHiYS/OKy0i6mAKGKt5Oozk73JCVIMYZLF69k8ET3QVECpoih&#10;dNR6OjgDxoxSRiem8ticbZQ57nT4hsk8rxIAH3e7qxNbgJLHypKvk3O6nDnqjGng3XDYLiwXh2wk&#10;DEkj1RMgEY7IfVuFFaOtIaVGYgyqIwGRQmpBhU6KksVwZmxniEfRUNjtcdcGvOT3a4/nygL4+7//&#10;BzwErdUuCjbSl+amfKabN2/dunVb//Xz0QNBafI4aveCcyF1uigFP/lDwBxTOnON+RhFFmr6k8T8&#10;D7cXgnE23xiufGarjnu4vG2yqgrAfBbf3IaLG7nBVh0pw3HmYNBxyWpJkYvkQFCFUcleLkv4oocE&#10;Rk5imedMGC6jac5nFDy6rblCN19aKf1RvY4UslGIJcVmX0MKhOlqT6Xn6L13vnEUBexfmePHm1vg&#10;86YDPCiAN7ftsedhgcMChwUOC3y2BaAAKr9ciDuLnfq4tuVc6YDlig/WA84YWAKQ8s1tQ0Q7a8Eu&#10;urvsG690V585XBZcoPZ8b450ctC8bQwIFncANKjHcGiJ9nNiakMVwnqRftFVAKR5dVa5MAXkeNez&#10;PmIpqGedeeWwB5obvoH9SeX+/MW48e1k20JcJzLZuzx/jgvOy89LlyZptuMCEjCbrN1XrixnmsNx&#10;8f05V6AS4IOIcOTXYR7zlv3A3stCrOGB+kiXdwrq4VOKc7pn1/9F5cZuOVrgKced44CLKnMIcKbT&#10;sFaeflBptr5Nujwy5nnhnH2EqCoBj6+/qCti4LrMcxaaFSAkxOJkbo8e69dSClevyCx4NfXP1E2A&#10;Cj5W8jvq2T2ihdqdwFAubQoBvhTzYGe2Hs/w3q7HgjF0QPoiNe/SLIDERTxtPXR9Me1VPYEhE10w&#10;VgK8xFc7iAfwIwoj0E/nUUWKxQLENepNX0/4g2GluIBbd+7cvnNbz8rTNw73i4J/yif4SA/lTAzF&#10;QPsh78/gUEg2kf96fu4M6q4LGIiuF+ZG9CsQ/oLB+4ULAv+3VKEgFID4hVAHUACKsYcCeLiGu5Gq&#10;SQkjejTpzih3Sc2txOypLth0li7G4PZovr1FATDjuOhDEa84i5eq7Yf4+1kMi5DgIiOL6PBQAEwU&#10;pgBiM/ugpf//6KOPnTr/o4810nQTuhXdSwMQwtx13sukk5CCjdpD3G4dO/A0+nCdxRacKY8JbygA&#10;jyRdHPhfFEdzDCRCxQYhD8kwhStF6aLz9jNkyC/c9M/UrZOtw7OIqYfe6znVAvjX//oP/vXve7t/&#10;X8ky8ZzLGc6s6bsS/s92R//F1+jh0fTgEUIJnPadCPIngEyDlPHYSMk0Cpt27tcyyzUcJh9B7zKT&#10;7xiAEDdDiK17TP+cyXu+OJbuWM6fLoYhGStnE4VbHuac1TzhWUSLCfBvyP/GNfdaPd9QZQ3PRM5o&#10;4ISY04c0NvtnxmPvNRQA1SU7u/JndMjC3QXzwTvf+AYvju2wwJtb4KAA3txWx56HBQ4LHBY4LPDF&#10;W+Cf/b1SAFm6FfYP+C8Q2tZiy+tcXANI3DD7fD6e6fElD9hHM+vl1Pj/9zqAQZW5lFn+FWXsf+06&#10;eICOD0esJyqAZu+re79J+CIHQPMft7/9/8kc5VN5vedlZdLu4VltrcGFr33RRXNzU4OtDHy6X+Ah&#10;gf8wFMBmtPMlB+JiD6JLRP1FMnW1onYd8FU+t/ZYVtYFI2mLYlGwZU6Nybbt5Lq3jzbEThv0uJHj&#10;wzLkKHXlc+TYKM4v3HNxoM1KP2dsv1lecpsTVyjPg7J9jOLEWITvAh4K74QdKQQ47l9wvnMpOmy+&#10;my6yomO9PyXilgYkfJSOGyyeXmEAZV+0awGKjRD4z8NZxLOwp/U3Ky+fdLvBDvmDE9Wp4EAYGrXM&#10;gJgJkxAFYGBZZQRmzP1WHQ+uymmtb1cWAJy83POor3WI1a5CM3h2b966rdcEewt5Gy0nV5+F+vKF&#10;o9J+Ypk3afh8GlIAOguAWsflAFUyTSa5Lq/ptatyl+o5qR2IKJBbNbkbgp6cMdDIS3d07q4K7H3s&#10;XPTKUzAER0ic8g3NpOFgDqkM5O43/ldWgYaO0wxE4Idx84a3eAOBkYoYcsfbr+Gk4wMmtYHVeX/1&#10;c73Q/bYE5+Mn1sinFoAeDmuPM1iXsQJ5LP4nl98CrhPpsXr6ANqMmu0SE6EwVKcvjEgRkl86E8Pm&#10;U242iXbDCAG2brYmRTzbzIv+14CG9AAdm2vWgcMgpdedP//jH//kT/7kT36oxw//1DyHCgN4u1v9&#10;UAZWK4tcFxq+Xol9OKYq9klImRk8Fn05FIBZlEWw6oOFvuntAHhapCwA03n/egyztYPtYQHWqKqO&#10;aR2q6RxfPNdtkhfU9SPXn4jp/TCcyQHKZK8EGSGT9HzlkrppMhdABKSg5Q2nHaHh83wZTQNZOTph&#10;5prLcKTzp33aSjuqmjksLbR+zBW+842/uEbo8eKwwBta4KAA3tBQx26HBQ4LHBY4LPClWOCfhAJg&#10;OwGR2ztFmHWJbF5nfGDjhRvHKd8zhMcZCZycY59g1cU08Okgqt11DMw6e4Wn7wdEllUoBWBULwex&#10;1tCVPvOCSFWHUxvYErCu9V7QzeRUixs5j23p39VsUqb3qglOBjzbB9YbAMG2RuALnyFLdr60RMAg&#10;6arFhz5YWB6D5wsse+eJ72NzcO60TW2+a7T53jptryBHNaDJsfBND/4Nxtg1A82S5+7e7wwQWa3G&#10;5eJ8jM+/mtu4bmOnWgtHXEpws4yHVdg85zqCvZ/xgVZszMp8FU9PUntTBMGBewoAp/3y2MMj6Vn4&#10;Cfwv9+yOAnim12F/WuuhauZRX3Bl4/QNGTIJ6HSK3nF+FMkvSF91tfQGcXXGw2xyx5yTuYN6HYPt&#10;iEEGj26UQfZn8ODxZosQQJtdnII1kVQkoT3qlTwE/8G+2ozfpjfHm+pYfz0LDl3TQ97Rq5fFJ1gs&#10;nuepz+Z+oYOuIvcDtS6LJDPedGl60QD3NqmI6zWMSqT1NNy6aumm34smpCnkkpEhFID/gclqvA49&#10;97dOH5iuPTDdoCh0KKeRPFBF0o7uh4oST4XJhAZ0lG7nGHX7JPWwt5/eCI246Ee1eIpQJtWcGKgS&#10;FlYb7Yblqgrg+206ifTnUn/LWU6agCHbBhUv8Q49Spt7CuTHcydrTK2GzhWLtxPa/+DDDz/w9uF7&#10;7/34vWw/+tF7EQEwqoWQJxbnyhXHzJhaoFTJUCtDVvo95dnzqMv/RRKkE64Ly9yRKSCbebxhsRDH&#10;6F+mUnKAdGKcLwyLWfl85o7z0W6gYXjyWN25KUOvXdMxOG/BunuDhzNHxs7pT01ZEQrAdTfNAiTn&#10;6LW8mB2coDDXRTPPjM0fpPmzZHou7CS3RnN5dG58xEZ2rGn6nV/4pb2JjteHBd7EAp+XAjiKAr6J&#10;VY99DgscFjgscFjgTS3w/d+kKODOvbF0ll33nHg/vFoqSMyL4sMgiwEbo9Pcv8mnXf0FEQOw5xCF&#10;tfm1lMEJIxEv4c5xjU/aLstZhMZ90xvJLej7TYAtCfNz5YyyczSJpJJCKs5W15Kqp1Z+1ITapsA1&#10;i2Cn0R4kxgV6QyEKuvR3443MnoASL7Anm1dec8gn8Wbmy0pGkFV4xb5BdxXGljPZaIFR4vuDBSiR&#10;pSNFHn16Nfv9pn+MDH3H1expnl1+u9mj31rO1UXf7I5aLXzPvN91cQBQFxRSKIYaV3hw7UDpMEQc&#10;gReW3D9/HjW3c3yZAogTNM4+r+ADlgMtcAXG1R86xYDB+o7UEZzEZMkYnlZ0NnTTQM8eP338SMnU&#10;BTukmndWuyS2Uy25NHtgI+3f8GreQTrt18moZjc9ao88JjTDr4Om3LMITC+gaq/iN0XVJ/sEzdn9&#10;8y0OKdCVCnZxLEsW4WzqEAHGwqEinFAiNkIyoP1lFynshbJNJChU2z3usXQFSgGoX5XGTb/ykAF0&#10;RMEa5cFXRP61K5IAXLtx1c5iAGwtS6HByED0jt3b2ZKpzRULZLqMggZPM/7qJGV8ZzQD2cikx+EL&#10;D4tqww3NUM4xMrC2bjYH6phrrw5+5CywNApS0AhvMgUM6KQECfB2GH/w/AS2pBsyXyEtCGInSyXU&#10;VPswfTPDDTUFlMUmm5mMkwsvhtTKt5dvn1luM00+3DZw9f7BNAaThMggE882UzciQJcshkWXJ9WH&#10;iA/pMhZhaB0Mw7AJJt2xdgQf17TvgyZIs5V9WD/ofsxMvjDoPJgyNmbD2MnBJpONL5Zghn9hqY0q&#10;WSaGvy8s6Xdn1Yh/5sR+jxSrIvM7JsXFMb2zM7fwQqE9Su/n7BUK3U+aiYvnLWNxVEkyWSR3ZZ4T&#10;fZTME9QlgGEcppZe0+uKYTUaMu+EHDFTlnfLBLZztk3nD4uP0eIz515ev/V2W+b4cVjgjS2g3iaW&#10;lpln1i7pjsOycSRGmIblQQG8sWmPHQ8LHBY4LHBY4A0s8P3f/Of7vbqaHsTHR8vdsf4m9Sv17/TP&#10;FgvZhdPZZ60TvZIdb3PhfP3P82fOP3fL5k+9+GJMcEaudqD5BCZE3h//XR7JxSYIZajttX8Tn48r&#10;H+8fC8IQFNza+hucv8tZ0M4ZlwM02n+AOsvgAbg5OUkSHH9QUOeA4BoVAqQkCufmrIMgGjycVWiW&#10;3XFoLndmgxZS0Q2HHGBr5zE8ARYceU4z51vnTUuftfriZNYHqa/WnrCHfPPanUCGKPoYnQiEBZQK&#10;MHnn3Mb3KBxOcnBnTJSAIkAiZe+4JUusE1ge5zVeZUX4Cy5ctK/emLxMQtiaSKgN61IsUIZzELzZ&#10;gWR4fGEwL6hdXskcgs9CIMjK+F5qghSTNGKSuuHgFVwRvoyuwd0n5qUH1NNqtich4iTkc6H1S0Ep&#10;UcNPkHh7KraJiRzibhxFDYogWMvqU/xQR4peoIKCYHCnjSCwRLrn8CJCSvaROmmgftc1KVGc4wRS&#10;FODZU+18/Yr00tdvKUD+WtTSgk2XLg+ituIiXS45/p1QANm+7zXp4J3cXU3WfoCaetdLl66kt0Ak&#10;zHKwxs06KLr9eUOTGR19DHBm8PUBcu9A6ZwRFFqEr9dFfRtOnR4LYs3TOOrTS0idmGyBadzkKkzF&#10;u7QTavM0W1L9ISCYu5rX+b0jcV4wWkfsAWt1ip+5t1e2GiRD30OK66ZVUhjCXTIIwe2hbBnK9/fo&#10;Ubqg2UwNI4iN3IjYHogON0Pt12locYtk50zXXYkvMrVO02xqnZI6IeQqq6fVokGA0DGNspoynO+O&#10;Fmk8TU7kxCz61H1YA9ycDbfJjOpBJ+vpIw2c9FR36yheEnZRqYWDApoyAaaK7ZImh46gCIlivJlB&#10;I8Zxc2bo0zQx2C6J65pRh4CGOG3ZWXrhtVvvvNp8xzuHBT7dAgcFcPSQwwKHBQ4LHBb4aVrge0sF&#10;0BXhKyDwte8vMLljrLuyHn9WfVuDXbd1ZBfzrMO3522RPkT4Z9klHlHwf/7XITjOaL2XzP/28Uj8&#10;L99rKIAsKjeXWzS2AdcwEKf3PywACCQfA/YDvdAo1/k/QQ9lAVjkzq52xQ32yH1v6oeec9ENvuvN&#10;Ml3xszztM6B4FvRrOV6JLFi2pyDO3cebomE7kuUUeeAdO/vAbzjEBxxB8crm5Jymy88pooVqgvaJ&#10;HfBx+5kCY8KiaC5gAFIWLAnJBFV1nKSUg+Xww0BakN+53az3pZKeM+Qrb5zj6C30IDqcMH1/peBN&#10;LsVwBM6J7+LxwsHP5HsU9ggs8eF7noID/MtIClZj64VdkXZCJnMecuEiPfCoTovEoTH92Z/qj01N&#10;SB0IuS7tngx6KmkQk0Qz4YfeDFpzBAPBAk5umHNaFGAsn3ud/qVdkvHQgfvUVbRfVPxIEjfodqWs&#10;8FVVj/JUOEr4//aNW8oU57yUwf86CL0fBqoUQDoe9fOSLvBC6jOkltuzJ3QNBsUGT+mzMYkIE2Dx&#10;+p98gZWQAxYLa2P7dMnVCxlvexor6nmuMGcZ9Jz+XirQ+xfUDQHZDtrKgmUNaL3eWvB/AtFLdqB5&#10;QBdA4o64ldMgxC74ltxzWncCnUMLU56wA8PZbdh4TYZ5cZYC2ENu7tG8ZEQLvufcVAaX39BpKaFn&#10;EuDxYwthzG+ZTtNnuXhf+XAibo2SmxmoOzEK1OWiAJa+p7auOx2ChPuDVsjlMv2W6Az8n9llkYik&#10;8Qt4dseFaJAMy/OxC/gF0lMgIjTs5Gk5J2nARXVm4X+l91uufctYcjHQdjRX/P9x/8MHXLoCg8bc&#10;SZ/JaCIRBdbxKdufks1hHbT4P9/OrLySjXb6JkPgQQF81l/q4/PXWOCgAI5ucVjgsMBhgcMCP00L&#10;bIEAO2//Gbf//vpYKoFS14sBrUWvfX++Np7n8T8Pwn/16xzxdH38Br8ZL+arxR19oSXnKvCUVN4D&#10;1uMiDryYBXgAcgFr/dYgkTjBBv93UTuag1IPUS0PcwBeXsIE/7Y+KtnAtYKlt0Tx4KWgl+FQlA8t&#10;7j871cGk860qEU6QeUPa/ZF3kxs5Mfk62tAbeb04l3Wi3JUg8saKzAXwji6jX9z5XruSn0uiqcti&#10;rK+XTdlX1sKmwwwUtG1MSiQaFhKDqAMwS7e4kSPDjis6tE2ge2wZ6YW5nSTW82f2vRd4uhhk1NCB&#10;9C7z54f8+S4qZqKhMD45JXF8u818JTghSSJpMXOyRvAI2tnllyQigIx8eaEepwOmBkWOHOuN1KTN&#10;hGSAeAg3XC4fzzmYVNhTN73MO5Yz0xBKqpfCwDG0glspiZDR5IyAhoLGNgNmhP+VIt91Bq/fKGBK&#10;qgR6OB049vcb+hfUV+CeMABv4m32LXk6UNcophVGpoL3FhVAmqkkwA6rn5l8KtehVQeptY1LGZxA&#10;aNiBRZH5RJAL+TI+ei51mLS5Do7PbnxWiqdCAK58KKm140bMDdQfMgPcOVRKzzt3WnOlK8Euwq8F&#10;6W8TaSyc/JwjI8IOTCu+zYumABzXEvpMXUlskiOeHj3cGI7L1ndkKgohh94kGH9Cnc7E/uiyyjcu&#10;HcTESaQfBXdzc7nYLerIQzAm7Idc6L5Rw5NNzAz+/yhcoovJYTsVLaqxiD1qDKjXKG08BNoTLojz&#10;cs5HpbDUlhfiB10NAFJhqCYOnr8TsV36ycUxejrISKkWa+B75DZjwG1Gnz9wBwUwljh+fg4LHBTA&#10;5zDWsethgcMChwUOC3zhFvjt7/4L1v1rY7X2Kguw322/3C9QmO+fOdqrh2KH9bx/sT/sLOI/5edo&#10;OlkUZ8kWmBXMSxRpoMzy3Melu3Nkj0MRbNtLxZe4YLzVtuOAs6uxK8Hl/WRRzaK1a/l1hniNWksq&#10;fENWoPFkxhkWhO99AtTrfQV1+/1SAIPqAWaA2XnodR/OCE/MQSLJs+fC/2D4Pmyd3a/lAl7z5rY/&#10;gGB5JGE1ljQgd4GlJ+38eg3obdqB4QimWeBhciwCa+c5RrZlc6cU5pMTHnw8GIE29yGaT8Ba4nSX&#10;sgOzmAddUdAtEhDVjvTDEcXo+fE95osEamzlI3BacoS4AekPvqp5xHsvTYFVJuB/UwOCaUTVh1nQ&#10;l3JM7sjpAxKeUpEK5foS0AEcIvA+ynR7INMnJ9gE/+/qT+nkyUAhx6+k4IKDTjcQZCV7OSf/lSvC&#10;/Pb0FwCf068C//L/W/9PnsQk7C/tEk4F+O8umsLpiB50K5UAiAJImQYgmTZ2Z4ObAJ4NzsqNcRgD&#10;vZ3uArSZwIBX5rcZWHPkOGQZSTxyuhJbXKy3QFQcxBAfs5l66Il4i44MxltXTkcaST9CADvSzeTk&#10;GodGWBRGkf5cUmy/sPCeCIhN+tSrXQCzLIBPMHcFBUDrZ4D4Aya6nMAaBLL4rSB+SWnUDR48uL+Q&#10;s7ik0GxbjMo4/ytdogWX8WPAGGDiINITo2WxTVFBYPw1E/QIXBf/dJG5dvpv9mTwDIZ37H0aS8em&#10;XoNtpjkjO2dO9sOlKt33XKpC8hdqZegRM0FVqPCE0b9KAShTpl+65qorWtAHclguN/O8v9mZwtdp&#10;XM/MTKeAK4Oz7TXMn4H1F4Dj+NODAnhl2B5vfLYFDgrgs2107HFY4LDAYYHDAl+eBb7/XacD7FJu&#10;TrNnAdZH21K7y+ztx7/d5fH9Lt9fOeaZN/bL+L4ubgAH5lBdIDt+ORn+u+IMpCOeuxTApBIb4F78&#10;z1LV6+0ubFkZVy1Qv3SXkHWABx+O2H6WxF3D54Jyf3iAAzDznHfGve+l50gAut5k5QtBwIn2D/vF&#10;8QvGR84j1AAswEYrpIbWAvzlGna6AM4yO7yGBZADekkAfCgEFsCm2CZHCCZlwZ5nYiq29PJ4v0uI&#10;zG4cJ++H/KhOePgoYPaGXOItnIblu7GmG5fYDqBHfOjxpMMLAWPHkypkftF5xfxsCoAi9ui36UG5&#10;noEqqJGRJSvaoMwNbEIpAEcyB/kH/7vWpJkCZ9Ij2pxL8iUs4oZ6lM0IGEsqWVrEGhX/j+w+kc66&#10;LMBbI7TBHTEw3ctXk9SSStGnQgB6YU7KMQh21wq2CQzJ4+8o99In51wuLs7SSgCSQU2/FmvmZPRe&#10;BtW4w0MBOOOeK8sJhYH/A+i2iPEZ0QOzooIAWOGXDiorRs7PwjOw8R6L5j57DbsJIRbdUQCdSeZq&#10;AXLjq865ojzYSwDcfYZx2MDvNh2tC64EQCwA5qBvcMZFBOyubZuKuMq128YazOV2/suwIeQhAyuj&#10;aYwIYPZgc3G+cgZzWN+XKJ4kqkyGShf2Mw2kghD37t0rgI/F4/lPKE6zlTY1Ih1r5j1YAK4ZDsUk&#10;AwHzyYHQLAio63v9HcedMoPYVwMxde34hU5UdePronScyPbVAw3XPVXEGHuixxj+vNgBn1SDjFSc&#10;EjvMiPGNGv6rDmDqZRj8RxGgY7aRGp/EvJvBA81D7UpaoI21611czExJTHtrWy8PCuDfbgHw5/xb&#10;BwXw57wDHLd/WOCwwGGBn7IFfue3fnO3fgWUdRnYhRFLwh1WH/9Pv/dTuoEKTOuU2ZzyG+z36hkf&#10;1BZ7ai14smit3bi1rvPqkq5uoItX9sADXQNtWcpiq8CJoE6Wv10Er5Ls4BUgSDPaW6IvKbpx8sWg&#10;ZViAeRFSABn/DoQvXsAnnSLzRo+jKTA4AYFvKoN5LVEAX6n6YDiIvMkR8nxKBGRJ3keWyX49Tlsr&#10;zMFao3jXzRf0An0HAJuTSeFFWJDsb+CNCN959Rqba7l57Fh/Ya7Suv0sv73yd7J7aZ6Tmd9A4MUz&#10;Na++Ut1847QB/0ZOjvkn31hgvxKEKUD48hX5xh1en/qE0BN4+CP4D+yfS/U1mzWAuTHdYsAfCqDP&#10;+PydhE8P5TNXsoDkKk++wABcHblVAMwXICso/xKn7uD/NRbpke67Lmpg0B3tvVB3xmN0Czl0jm0R&#10;QnZSVTwXDiCrW8pMyATqksJvZJSTdQX7EwSglApJTeBMAORYu1SNdfBiun1xHhIAwr+pauCUDakq&#10;b/zPoOILzBVBkfwrHgSuNTqjDAB7bRtI7HTjjTnw9o3999YElYENfC5PmKtmm5CEjNAi9UBuXT5K&#10;EtTplcgPH6ijQRaAnUPEoCWCK1xI8OTFXDZz6ZA2vF4nZ+IZEm0PL2tDGAEgNJ7rHfJedqKKn9v6&#10;3HnJAcgO+PDhw8jqLXNwdMAqdJE8nNNB1svm/B+yKTC5fwdKByAKqLiiJo3OgFmthJSbgjfhD3rn&#10;60ZD0wzd4ZdJVggTdaW8Q3QwycuY8ekpwTkY3OfPq4uG4cw8d8n91hkw9BDyv3FTRS1cL1MxAerW&#10;LgGqDJedKTdqhZHHlJxH4qtGqNQGmdvHyP27EDY4E5OfMx34cVQE+CmtAX62T3tQAD/b7Xdc/WGB&#10;wwKHBX7WLfC73/vuyQJ67oe1+Ppot04/+/KMBc448f5d7PNph+p6eTnOsoorEZA1tZNmE8PtdXrD&#10;zQmBjde++2cZl5uNJLgLvi7wA3D8nlfe43WFLZhVfVeO+J5H35ylZbXORXfjn64KoAjfeHseBfx7&#10;IiALTCN2gH3Ou4UPeEHaGH6APbKCHGcRAWUHFvgfCuD0/bIAFSPkFBNEkJVyYMsyQugMHs2HvyLe&#10;B//DiawH8gEj1nwrHvgN/8vRCgtAim8DtPrt44QP+nFjpryi456fPn0cp6cfel8ARJBbXm2t+YNH&#10;DPKK/12dz15xw3gVEnNNAUUdC/8rcxi5wE03yMO/PP8kI/ClpgKZQwagAHxZripAWsmF/4UcBSJa&#10;sUynuKTifNQq08X4ZqOGnhToccLuoz/oVxjTuGQBi6I/Z/ED/ysIX6tG7W3gFbykm3Q3VqpLFTtM&#10;+Lfcv5QwpN4C+N8Y66qCooFW8vZfiQhA1QCTNC3wn0z3CLQTeKGbAp77soBzewogeeOXOCE18zqS&#10;tvmhXvCSZ/4tLMJqoOzJOU54gM4ZYH/G2sm2vOt9dz4eH73HxdANK7tbUs2lvccdH3DY7I2oTShU&#10;MYC76M+dwddnnmUrAwlLuPGNwbXb5LluIe7sYQHgAjqBZNLJJHsyR1pZw9ybiQmmARZgMSzuJruN&#10;2qXaXTedLACPHioO4MEDm3XD/xYKhBdyWkgS//MrW24fkqNoOWjdA3ckFMX9UQNgTqB+tSq5ZNNM&#10;IQv8eUZ8DRPr9I6baCKzShMWerg4dV++WPwfgjEco/C/XkgIYNE+B/G4kXLlsvB/NP83btwyC2AK&#10;4Kbwv7u1DujcAWkkyrEyleYPwFAAaVo2v3LjQBHM3wgSsNT/X/w/7QOdc/3m2/8uf+aO7/75tMBB&#10;Afz5bPfjrg8LHBY4LPBnxQK/9/1/+VqcvxZFWdIFnGRj5/XizG0s0J4Fa0kEFldnzrLe7NJrd6D9&#10;QXh76VRZss+vuOtA9+Tfbwp+qqcbeGXnUACUBpwc6vH64MnphWVVzWKQNXooBZ863qJoRkGWgQ5d&#10;FdZBRy4AkCP2AdeNIgC9aY5AkbtEo/uweT4vFy0OqeSnO30us2AQJi0sX/fSOK/1uGw9+zxSfy7+&#10;MofP5kVfs/P2Jv617KDd8LjlhRf2fh0cq19Vxy6PRANT2Y7k27zQO/lOMqmvXOGFWsjwCR+wFzry&#10;+MlxDrR2XERS3lPaECQ89cOs2DdZsCq7N5G4s/qhC/Cq3r59XYzz3wsY2IFPeK+94+4Sz4P/xS9E&#10;AqD4f9+nGQeDf7x6lgk01F90AJh/pA1znSZC2EfP3sePi6lYJtjv4uRhFpIzXu84xUBFEK5qHjuU&#10;BFmW1J6Vi6eXJ0la3LV27AbF+yWlEq2997AqulWXIewjwpblmn6p6+k4jXlCZsV3jShAltlS3JM0&#10;HSQXGE5uQoL760YH+jt9evE7ALLDzSkWAyZDGZyA9WL7/uCj8mTF4SXVNngfl/Vuw2W+HXVNO6eU&#10;QAfxQHCP0BgpbEMD+nmZHIQ7JM2IN+ouEjSIzThftMQW9o/agSkEYN8rW4k8OjdyhswFJ0TYNgty&#10;tt4ePEc3Zs017XXqYxaceaXXWnbA8gQ3szqGGqnVAVS58cljk1tiqp4/Uw0HAD/wPt2B1AAlPkoD&#10;bESAeJBSDzUm1A21EltlwBkkrCFxRcmr5Ne3oEegnDh86/AFxdPDWlOB7BYO/PdXnb8v8ft+BMnH&#10;n39Vv16/ee2qylb6Hfn5r169zkcpBIrn3w/tJp//NWW1SAoAvXASANXF9FQXxvLceYps0l+ZLzwk&#10;iLnJpO4JKE3RKXyYmUVY5C9BG6BNPo3PPtdvvnXab4/fDgt8tgU+LwVwNkTqs8/wqXt85zvf+da3&#10;vvXveJDj64cFDgscFjgs8LNrgf/hH/+DLIK97dB1Ufb+vvbL7m2JusPn6+vLkXSymN0vbOdbnHr/&#10;vH599cWZk7IqA6jj46k8l0SA8e0SnI3fVknSlMFMWmormMMIKIFb1nZ4Xr1cXtvIm71ytB81Icx6&#10;7CShhEGXfNjQRiFHkVpYhtEWdKkPvYBEwc/lHU6ciCAMbpD1Zh1odbX1sAVIOxCxHWUIjdPjrMXr&#10;YJgcv8Boc6cOUIrzm1/Y0U/V4fIi62ob3xAWWDEvdjhj5WHIbRUtglX7XMW4T1enZ3rAAmwclZrl&#10;etcifrMOQv5a9hPbfl2HGhTjuuhyjPMwfCINA4JlNXh8+2QWk9BeUNtXGGm3rr+8QwDCJg2xQ9WR&#10;CLhLB/D6Cl1hbHyivmTnYcyNrkIUNRDiE6LSTRHotaG+6hk+9QU/VZZ9g30p+cUawCApUFl6Fl2W&#10;lSzqhsJO8ulL6qyWGWzjbtyyEToiQDSMAx5VCBobyFkA9XCm9KtXC6Qqmwgkqowm4NJ8Tv28MrLT&#10;Bgp96Q3XBLRRW4jOxeidg/BpTrqJ/6EO3LyBWqK1TNMUMPpwXBbXtrzKJnHS6EDhkDmF7OB/P6cX&#10;hm/I6O/DDVhlgnoIPSfPUIYwhUkjZ15lCeOjolepUOg+d7kYrFi16DXqFPrGqv8BVuc6ZpD0VX41&#10;DQGT4AdMyKZfyD1yjdvYYoz7rjaek+HbW6mNje3XpC0KwIUuU2Tz2bM//uEP/+iP/ugP87h/7762&#10;e/eVGfDB8szrRXp5c1MM+Cd2BCWEB/FcuMOXgPxU2du2ZNEkykIHdHCOU0Q8kaFXlIBZqhwTimqy&#10;RpgwzcjfYkMqUYGTyjmYTvg2t81sUWPEIoke4OnKNZcKVQ93RQCOBmvFH7Y0rNOFtjM6VGdOJalP&#10;KBtGjbuUW2Q0FzP1nqFsOmlnfn7na79IKx3bYYE3t4BUXe+9917Ia0m6NvbTfwHHg7ImQ82xBwXw&#10;5rY99jwscFjgsMBhgc+2wP/rn/xDr3r26PdsdqgeZC2pecG31nfP4H/9yl+v9Xxm//1Jz1zA/mLW&#10;67XPOg5X7V/zArQVDecFEsdRFDCB1y+F2+QIA//vKIB8P8t1A7cNei4QGwpAUKpZzC6i6c7yOYwJ&#10;0uAX8jNPxDHrX0qoZXHJYr8L/eXwaw4/swBQBCUK1t4D6wdpbAfaYY+F3ruAiE+726htY6E01+6Q&#10;BVD5fi4tRgB6JW5/FNp9mZjecZVNnQOfIS5RxBdFD0USVRg7Lr0AIE7UZYmkBlgUQF5GvB2APihv&#10;RwHY3W2wZumy23lyCWj9JKehHID6r1U/vVL/EjPw9HFS1/kafdQcex4C4PWzB4W7NScBYRMEJq1A&#10;OgjdxBRAXMF+BtGBHHB0gpfDhaQ7BvaHVQBWJLQiUgDDYYdQXBJHIPj8+FHitx8+efRAIdxK5qZ4&#10;fvUoJBEnuhAX9wsFoGeduOEt9vy7pprFGpcdzx8zGRHW+HEB37596+233n77Lf8XEeDkaTbcNSPO&#10;Xu6iD3xn3A7PUzjQgRYCe2wyrALOtT148FDLWRDvQmtI/vtmcLCGg3MP4MFNJYIFsOEa9LQOUoSc&#10;rtCmW0cDqeWjkeOk0XdyoP3kQ3+A4LGAIanz3ZWW3sIUwAxolXLc0gdkKE8swS6LBsO4E+H0gozy&#10;+WXQPjqgcgQxAwTHjHPGw0L4waEwaYwjn6Y8mVUoHaoBCblmPxjcUbmf+5M//ZM/+mNven7//Q/0&#10;+CDPwcoV7jBvQWDGDGfCAfzZki+49bul9abyXlqwkiBdV5NVPHmiC9sogIQhUNFjd08eO8uuRCtg&#10;hCUMcGZKURtDS+j1zEnx2Jc7ccLL1UsrNkghzUW4pIVgUf1cKUv0ChopCYJx15u5Lw1BBEC4gDbT&#10;4pxWp8yc0L+CogC++pfWrHu8OCzwhhY4KIA3NNSx22GBwwKHBQ4LfCkW+H//03/kxc4nbGdOuYf0&#10;e/z/KoOwpwDOHGR9kfPunz8J8H/CV6AA/Jxqf0l9liXzUADnLO8OBSCEJ+RvFYApACQA0cX64khg&#10;f0oBFE/4uAnsNy4QJIyuPA4to6ooohNau0861mJuUb/GezXu0Vm/+xrjdiST/3ieslItVwDGwZVc&#10;hFAAMDh+XPIFFLNXKQBYhwH6tjGtsD9k6YkdzB7PJU63FQqepF475yslCpIfH/y/UQDYxDjL/+Jy&#10;DQUQPONHbzK3ukkAihatoLAulyX+4J1Fm0TDnD7SW/EyPDCgFcsc7D2By7buDn8Qxa1nmT6w0uv7&#10;kbGTzH9BKqvlB3dy8gQmeEO84Wc8vXF760Z6Vv9yokjxV/H8BwmmKzlww3nO1KFkRMVtP3zw+NGD&#10;xw8ePJK39v69h3p++kQ9Kj2OQOgESPvZMRnNZOCyl7m0OK6N0qOQvmwKwNkAiCYgC5zd3oL9YgFu&#10;37p15/YthNpOpCYxQPB3CxBu7lZTAGvDYwpqT5PGl/70qQLO78vJ/EC8xSPwf1mA+P3rtgXipqUW&#10;/gc/Ltg2goBGlfcoe/yPSAQVwOrb6dd0iHaKwWXDTZYmBDCn/+CPBmNvSHtTCsT/tvIFgODjgh79&#10;CDie8QY4zAjqXe4Rfmk0xlHA/ZBtw3F1OJ5SAArHcGQHY8ZdLHEy68Y52wLWmsrmnD7Pj3/ykx+9&#10;996PfvRenn/0p3/6oz/1jx8t/C8OKbxlNEwtEJBpjCQIsw1xkf6Hqx3dfzLtQwT4jUj6dd50MXc5&#10;a1VWO3GfsZNaoPkGkmkywhkPXeZ/2kfjWDKRnOWKsfhOl8bcaGzOljmiKR5LvzbNhMM9OOUG3Utg&#10;RqvDeR2+1LAEEhpOf00k0RCeHeA+X24qx/Rv0Aq+Rj298+5fYHY4tsMCb26BgwJ4c1sdex4WOCxw&#10;WOCwwBdvgf/PP/tvZxHW1d/+V87X5TVYcbe9ygLstQBeIJ3uf+Zo+18/hRdYF7DfZ8daeO2YCGZY&#10;gFAAcWRLLx4VgEGZNP/gfz3sA3Q+N1JfsZY7SwHEh+sz658WfyuS38i/NanqR8TjiiA22bHsps1y&#10;2SvnxE+3HhkrV1yldf7nLDsKgItZQJ1X9t7z9oL0u532nqoWKugqGQ2yv7epAPJbfY49YgHEuFqB&#10;PzgBAT95BLLn/DasrBopcfF/WQB8q7AAqVNWEwXMYDhYmki39yqAoMUGsS/f+p4FAPdwR8krkOQO&#10;xXXtklIGRFSZCvfKBOYa41naX9TlOJ7eeQSfWImQ+P/Nk7rVi0wnGpAf3oRkASz9B5LW09t3cjkD&#10;TPQFRMeVHqfJnApAFxI8L0FJqqyR5Fz2eHBfBdwE/h/ev/fg7t379+7ev/vxfYUDJHldXOPKyUA2&#10;hstXU8lA2EUe/yskKqRPCczEuW5tf1QAwf9osyUwiGxfH91UxHRiARJRTQ+9nACBawqk1nPDo0Np&#10;7CmAUQE49GIQtLUG9yI11ybxwhrvAYAJAcjldSA5Y+IF/P+rFiEsQPiFiM1JSjA4fzBXa35WKKJj&#10;FqClL5+i1vmu5d8To0MnaRB/J7fdtAYJOYEAbTemvOGaOkc0mUcCJ9B1MLiG4gDID3ocZ3XGFe+n&#10;rfZXP0xCR3f3MQWQ8UK8CSPDM0txbX6EUVtZGKqh0Y+PPvr4gw/l+P/www8+/ENpAf7QEQF/9Md/&#10;pJGRDJXueAH/zQWwy+pYljC26dhXH1s9ARZgRwEoMt+lJCNj9hDLsK/ShyFpwQtDW+oYjYlerymA&#10;5b337N1bsf5ipP2XTQXC9TGYaMHWnhw3/zZJWUtwOnWmAeHeBsknX8EqPuJLoNhAqIEpeLBGetJA&#10;Bvk3lKMdcdq9044ogHe+vl4fLw4LvKEFPi8FcPHb3/72Gx76TXb7wQ9+8M1vfvNN9jz2OSxwWOCw&#10;wGGBn0sL/E+/8/1ZrhXeL9zOC8DNejFgZ4ORrzXL+tarn64j7F/sXXzbWh8UerrhssmyeH266WsD&#10;V+PTMUDqIk4vvADlobXk1H/zCrNenfHkzeWC1TmWHivfXuPU40Rrcer4und5+JMnnzx8BjQRfJOT&#10;z16rJvNb8m6JULP/yhc4ztPxw4eA2ALlE8/eMnKDiQHHbSleUHowWQzLBODFbCw8YHp3iuxM1sNR&#10;n2+X1HV80DS0AA78s2n/Acyg3pZcEF2AnrZ+MzvYsyI3FuoRgmR52F6+slQmTIWDputjZy3fL7ve&#10;nquDebdmGRRiEgvz9NkTgd8eNsdxOIbBsrUYkhUHRDh7/5QANBcQaX7q/03awiz06SNmOSgu0QQI&#10;3d+5HP2tPJwdcNJNknRSWIcyFFNtzEfD8lsZhaildVl2pvvan26x9Q8fCsKj2wA3QsVsXs54P1vj&#10;DgE9RdsTmg07Vt0HCDnv4Oz04XSJpq3MEGgZKrO4QVJoYM98wS3lG0WYINHdVKBEBtUZCNydHdek&#10;QAzRYrWIBetJaBcOLD8Wc8Lv/agYeTiv8ehus1Cg3sn99S5J8jaGZZ/5FzoHH3K7cTmO0CnI5HF0&#10;N6ojLuocqxONUCuZFbaSdxB8O94EuNvsBxl66c695XJGiyZYc+Ng13AEvWpIicDobOk+QybQxp7L&#10;TMjsWyhqF7MSunA1rsI0rCy5f7/+78xndJAcYciHnMX7pEDfwvYg/NH8u59FvjHuc3I5mM8KcUNC&#10;T7/O6E1dhpByFg4kkURKT/ggzefnfIFiJZzbNN912v8kv6COCx1QnzpRi5Nd5M4yt0dQ42ShUex4&#10;yoigCqGQp2enANyIYcxFr1kxIyGzYkHInlUmBlFJ/jos5i/du5100Tx8ev3azZ/LtcFxU1+qBTRn&#10;SkDFlMUSa78SW+8wr2qePSiAL7U5joMfFjgscFjgz50F/n+//T3uuS6vV/4O8aeIv0OfYp0zf8P2&#10;vxp0n373LFr4hN9n7bsWwRsjwIJs1sYssbtcA5sCTwPmvGpMjcBWB+wqkKX2OOe4w3WDrLgLjLPK&#10;Z6Ef9X4ys/lRJbG4gAK8oOjqtpMgboftu4pHTCoNd5MQbrhgHP5tj2mWip0bNbDW/jtwl+tBx56U&#10;W4ADPPRT6as6/Py63kQWTTqDiqMDkydQeNP491izZva38LNu+nmZJo7XiYBv9S0vzCmzFS5gedXU&#10;Xq0LSK04P+At1kK9VR3jln/uaOB8BW5jMsV1PU+lAL1pdIDvOVL/BIXoF32qdPo+YHA7XSMwHnGD&#10;X8yj+H+Kj+WjFgIIHTClAYX2n75QEgE9iL1PWj9TAJaeDNG0ajpOuQg4GrICyIRPHz9x0oI85K7X&#10;r05e8OJ5seXW5cPPxCdrFQARAXjq9SKI2k0XUUoSFiBhsG0dsW3Nf+BtMK0aBTG/OICMbi7JvmWU&#10;8iuDWhqun8Yd2qwTDL1koSO7HhRAPd3FqxFIgP91aeorfAusDzBeTNQa7At1BZRlXG5AdUboeKwZ&#10;BYA4uJJ2j5EJ1Z9PnxpMGaRuWs6cCbUb6IF+YTQKHg2enY8ET1EpVDcO9B9mZuYHzo8x6z2em0QC&#10;wE11rT/hOb3TeXc/GZd/CJeQz/3MDOan0jQYz+eMKUICXrzo6oAKM/H/R0bauuI038yDHhDDdcYf&#10;nrx6kuJL6I/iH+E/Ko3SIc2oSa/pHMrskPnVkwdpOB49UgLW0BPKYan6fCaPMtrSQr6SYQpA7zqg&#10;vqtsmA8fPpa6RF93DQzHEb1UXEtCW8huwRRFIMOSISWmqtIbiKxlrs49A/7nK50IWwYSGsDHmJoY&#10;SA/acWi4tutqww4OCWs+5S/j8dFhgdda4KAAjo5xWOCwwGGBwwI/TQv8q9/+rXX6xQIAhlmhrxd7&#10;hHzmitdHZ77IbnWxvI7nHhBQNBBAcHZbb+4/XRCCJff4arrGT7k93M2Dt+L/RwUwJQO7AI8fCXfP&#10;PHmhCv734StlDTpoOsBgmg1LP3/uHPNTzM+LaSes9/O4/adAoPFpSloHG+HAWivKbYG/s1vWpY14&#10;Bu4AeyqCH5nzvMWVbQ+innewf3tdCmMyGsIBrMV1ceCwAD0O8uEs94X1h49o1rtWZqhd44hGchEV&#10;AALuNsuG523Wlt+LNCIlunR8F3MQdHeKvoR0CC9THTDQC27HFqRJqXGuM/Yj6whyxnBByfPnQ4UU&#10;OBcZhb5q2DEsQBE7UD90gHfIPtyCXf329ouMsM1TZUJg2/jfyL+P508tATijhnB0dO59B/4By7q/&#10;lAAQC+Cqf1ICJKu60qq7DsV+G0e5gZqj8lNuzU7byLNlNX0l8Q66ErMz7ktx7Mfp6kprcW+bK1Cj&#10;eFcXIFAmwkc44wHmpA9MI/sugnu48sHqyVy9LsxpBhxwIIAm/oVb8lfYP7Scz4ardTeTAJ57UBQp&#10;qECQACzsD2pmllhzS+YUYPDJxj3gl2faKU2W/dmYX4D3SWlv/L9RAK7TMFod5ATZGyIgdAtfnVSH&#10;wd2Qg2xVyZQHqOMe9z13kPvZXZDngQYahDbaCALMBbBft7/7poE+DGb26Y6hQtLuly85Q4PTNSrZ&#10;xANduN3m8pOXvgzi1diamqPaoaH+6isqrZeIDQI3wP+cgOdMSExStTPTkofui5ePHyu9pQQIjzQm&#10;cyHqrVfVccdjX9c9t25OtQYwowT+//jjjxW/YlYtqT9JWKh+vSiA5eQntCjzYhp5kquuXjRdhevM&#10;nh4qKexBfUu9Av2HWOn0lvk1kzQ2pvnaGHSldqlz5xRes14fLw4LvKEFDgrgDQ117HZY4LDAYYHD&#10;Al+KBf7V919DAezP1GX96cnrHukycJbXu2X6fs3KWna/8c465H4hj0MvS7qTjfzY+2c82JNsjuxz&#10;IJiuci0E7UJ3ADvgddaCWeOBXLJm3y1yu6DO2k9r3qZxs0gVQN7VYlINOiJ+VQ3UWnkpZYFcwAF7&#10;vahJna8DsInnDQZvZYHtnlfCLhz7u4tmJds1OBfDypdH8dNOrLqWqwOEsHwxVXiPgolFhLDkXU99&#10;v27MnNuK99TbroSgGgQMMjgj10n8f7MATCbtUgN44Af85AYSa2HMP5X8kg3NNEEQVYADx7c6oAt0&#10;GdkK7cQIGOQCCsYl6Zp7DqtWOPo5Hwfknxz9i8XIMdt30I4sYgKSIo72ABa3SDztpgCeyenJ9eDK&#10;BAeu6A/n6ocSigravntXwaMigGtMJrf+iABUXC9lDGVad8p0S4BtYR7y9ATQJ9CklSp8ZUP22EJ4&#10;p32rIZjSW3S/ubCm9YveW6HdVnlrZ31d7AOpHAzXdY8xznQnLgfHdi9IP5IH3vIFfXHrUQFLbS1q&#10;RpQCiApgnOccZkf6rbEycHaBr910QQ9wu5di6uSha95bzFgOTNqu3jloQfSB1owCsmV4944nYJ/h&#10;dZFfcxvsvrYs01Nsl8XF0Tcx4Dr89tFg6OXQx97dMzNTCIsaM8OR3krvXnfWfjIcwwxtfdWZGvMQ&#10;DeA5LB0hU2ArAmqunFnYJ0yfIcLEbCezosfnbjY+eV2xSMF/KBMFNlm07GIcLsZ5zhU7lWbixk0R&#10;Cum7BA6484ft8+Sq05LRUwhfzv9QAHeF/+eKlDLQA4tuTSBUdFQbobLmPIB6GpWZe9G7021W3+ls&#10;iSXTAWAKRxe18UcZQ+0oaYbTefSgANoXjx+fywIHBfC5zHXsfFjgsMBhgcMCX7AFfvd7310I3Cud&#10;HTL/pDPt8f9ai64vLqi/jnYK//vb+uI62qfA/mTHJrv8yTPvU929QlH/6ijQLUFg/Ob2KcMZDFQF&#10;RrNkLBpZ3jSjyMGbsUnl5w0ESFgqS/ek9NcjKaUipjXYc+otL2mNRwfyeAE+TrOsNFNSoPnzp3hb&#10;hfkQAoC6zaU/7eR2yWteZH3qV12pxu7LwxqZATZnGTu/LSzV9/ZCjH2LbXkHehCryENeREteIsMo&#10;D4XCSojvK0ebizoA4qQgK8kZNiS3ERhQG2j4EykQ1TDIrd7HpDOPiLm7CU8kojthxfH5IwpI0nrh&#10;U9XYU9X6FzqUhfABQ8X/XFi4pXaTXLPRshL3WULvwo4JWLBz2NkBgv/hFKAArD7wXbfi3yKDEgji&#10;4PFddkhwt0rr1Z1sCgC0pIeqA8r1mSddPbTRAt2lAnDvhkOYouypPQkzkc3dFU91cg3U6SlOIXkI&#10;rQiIj/f6tatKAHjjxg1XvH/xUudVVr+ltF5daxAl46TNAFbUFUbBYBZAWzvZ9D60BRkidBfzNSUz&#10;dj+IpJ9AmzrUV/9bGS6Yi5hkilqn46/pKyeEenA6QMi6boyIYVN23tw5mINpuNRNMYDTPrPDMFCF&#10;nR5u6zrajTnXlnqzYoa5CD7eMXdc2XaJjOmO64X/N87BTAIfu8vu2qWNknHsi6/1LlxQpDH4Xw55&#10;Bg+sWLt8/d1ly/TmvnVq7H6rEy0MrDbYVrerj+VrCjclYsoVzp3aQp368RNZLn3s5q1bt5UOgEnR&#10;cStO5kHKANFS6dJKQXDlqr6oC7778b0PP/hIh08vcwrClZYEKcEC9mEmywuGF2gbDwNF+ITtshKl&#10;Avhjpq0r0RRQsmvD0tlpJs8QYD4nhEFOr+1QAcwwO35+Dgt8XgqgIVif4wzHrocFDgscFjgscFjg&#10;ky2w1p17KL5Wolmjnvg81m7ro/3KNauibTvzKyt4vsjGemsh/MkhT4o0ao9v2/o1SAnkkQc/USQT&#10;nbylowdjow9YGvpljjj6AA6gh83fOncR91NXmllaAlPG/1rYX6VslunoRotFcCYCDRw7IL5CMeNU&#10;ayOVmq97/ZqU+gmAXavutSbdJe/urTSAdXAB7kEwwt6jGZNvyIbriQ2ADcubNi7BfgFv42qq4nlW&#10;ygOxdQPGjblqZAF6pFwAEvos0mtAzksKPfIFNkWjg+dR/udhdiAp+uy0NxQ/FxwevYCZHLmpVXtM&#10;wFt7Ciq/lOvxypWL167Jpy3A4Hxnrin+QlYVqhYEuvf4sXLsP5Ji//zL7H/hnLgCZ9YnWUN0AUFI&#10;+AFz8YH0FgKQQ9FuR+iexEroIed/b9kRyY4aUJ7zZHaUJzSPc8pyJrgjakKV9yKndroz2AcAmaMG&#10;cLlXR1DZCvkUeGDD3Vb3JSPJjZj/ea5keTodbdfm0k/tEyGAbHXt5s1bb7/91le/+pU7t2+LEdCh&#10;NKwkHPc/NiNINif8FzWhrso4KuxbXWgENNuYWeyOW5pAb+ifXM8m8SmHR4aK/bafl9YU1Mln45Po&#10;5ye24QQD39rJPRgJISG2JxuWazv0shaLVSMDKpcEoE7l7YRgwSpxBuG34cp2nVxfh9527vn01fvt&#10;3JQrpf0h0dBUMMA9zyzu7rQ5hJ5F9wh/37p166233hIIVykIvUN8w26bKW8/cXPSbuUIGPHB9tkU&#10;ZdBXnnwtHkkMwsyOk8siJEJ6jZlJof2rzkpxTWQBRID6o3kxBx/cuHr1ukQzGnkaWzqkKgzm2VML&#10;DFIihfxQ3FVyiuY5I1XPyRc4c0/1BU40mCCtRPaU+ksk1ksPaAf2aCrRZPH0ubQsDmEwI5fQHN9W&#10;4lyUicDXwDzXbCrRZjFhnDbw8dthgS/HAkc6wC/HrsdRDwscFjgs8OfVAr/3vX/5hre+h/p7DL9f&#10;vGZJ3XX5fnXetXsRwKbnx7HP4nK/7fHvmdenSAEX42w7X3N9elkwI+2MdBv40sDVLKkLA+pcG5YA&#10;t5GWwQP4J7oXN3a9fWDCLs/BxVo8ah2sb6VUvZBmXI9ZThc1RzhttBycsqERFt1FUxUkjFa6MtQd&#10;jg8oGMi3uJX43PG8jxYf5kP3vG+ZfJcTnnA2QKMTzNFjLTNCTpSncNz4vv0DXBcHEZRS6+T9BNVv&#10;coAth0Mok6reWxRgKRlGzzt23MTxUQrkeqsdADnLNHFTT7I3wIgzpbmbyRx6LYGG3ZLonlPBITp/&#10;Ayzt1ViGkB3J0vf4iQDPo4dCPwIESAZ8lkaIqE5fkqg5j9o1pB9cFODRmudzF2QyEVWPHz0Wxo7D&#10;/6mghiGH0p4l7FlHFvAgKEBN1nR1ZPrvUzT8LujnEzqEncwKKZFY1Fs+q7EQlZCQTj2KgNQCeKLb&#10;Vi3A27duvfPOO6R9UwY4Pa7bVeuM8SXhdN9hBHQvMpDOKqCWiIzc4rmXutiQVtbWTCd019uAbXod&#10;4JRG2fusV78dkLv10TUppX2Lcxd6rzx+KeUX8tyCtZeTth1pJ4zZ8P+6zv3pyriw134PhAWFfEsF&#10;wFjaBtSro4rhv4bawux78L088KDoYSUJVeFpG9q5iHJ323VAu8D4hFfNPPNCRlfnVBdSJ1SHVmvp&#10;tTG3mlt1IF0Mss95obebCNDFG6+YVOOw5PmDsSX7Qy416v9IoMjnifX0a450TTtoZ2n71Yv0RX1D&#10;vdeTYa5E3d7vOFeAL0T2jfzJ1MbVa9f1fR1zAjowTEuaQDSkxECKgF65qg9NEDqhYGJSemW66zrx&#10;w0BEV5AUmvjzdw2KgoKuWtFIs8lAxc1EWOXDrovfunlUBHjDRcSx22aBz6sCOCiAo/ccFjgscFjg&#10;sMAXaQHlAhgUygpyc2rsX+8/6mJo+dR3GPDMEfYXunzwe8//q+AfImATnuYV6871xTMswIDcXm/c&#10;7Y1Hb6i6gM+G/xda6q12hd0o2ayz63LC+9ck9MhPccW5XJ3loClClXWjrxCM9/hx8L8quF/WGrha&#10;gKz/BUDBk8J8diF5nZrlPofIAznCbGTOnjNHCLxfp+69vr6GhfxZpWYz0zBq3a1pe7qgK5rfWyS1&#10;40/OzqCOHGiYFPA/GANRMRtr5M19jXWL7XZEwGj+nV2PJPkT5GtrECheKNGLMqzY4/84cpM1kBX7&#10;HJxo/MbwE21vhC/fuw4k534T4Ctq49IlNY008EnWgGQ+iDb4P1n9V6YG58wX/rd//MEDAePgfzzz&#10;ZIgw9HH+9GCqa1euydns60oMRLzOPoXuAPwf1/rDJ4/dEQSfn+pFnOtSNlgdMu5HfzfYyhkli/+N&#10;XASWLgmVCdHFnev7au4E24EmTCu6OdJobiDvlLYMeHMHFLYD/3/9a19d4F/4z/hfTtEnT3WdIiZM&#10;e0QFoFsQ+XDj+vWbN66nhXoOVwLI2MrY2yYGcCudggtLv4bngXUCN7Ntzbifc/otQnJWHx2vd1kA&#10;AHMHTamCgLgeGUw6dllfApSzzwyLJYbZdVx2gssaXz/E1nb5hY3rWxlDr24b8scWr9zRWOlEUzFn&#10;3uzLWEvvp2E7DLigTJXR6GTCVAdUz7x586Z2Ul9QV1NfBv9fcxSImlSoH+RvMuAM/hezpU6XflSW&#10;NuU3rcdSyyfepFUpWiAhts74uib9v6C5dlWAyfvvv69upNvWOzqpdo5T3T52aTNMFSRewDA++F8H&#10;dkyB8L+SC6pAhu4TzO9cA7BqMGMp42j+7aosYtbj2TPNrkzbYQgUOLAROSmgSWFC5yzIILGsqBoV&#10;zErPcBvxzckswpTaCLPO3kyRd27d2v+lO14fFngTCxwUwJtY6djnsMBhgcMChwW+LAsoF0AXwgsK&#10;7061AbxZ4K939pB+RwJsMHPtcOYrC8y/BsnvaIUzX2extUcIC/t1ldzVGvrpibvP0r3YOF/YBNY7&#10;l3oX1cOAZBma1d/E1681YQBBzzzQ2PdBWb6AnnNaTmdZ7ec4rQDxJOLypoM0sTgB7hxv3VspgaCT&#10;ha0H0g8SWdClK9wQH/m3hAzTrm3PYvK9a7MqgKESNidYv1r31+YEqzHHtZsV8+ouMdbGq/Ta9dbk&#10;M4x4dvSzRoaBZy3g2Kri8fMRUJ2c/wnjnfZs+ACnic1ojEK0rMtDz5CBPw+TAuwDsCc/H9H4zVQQ&#10;1JHug2PfCg5qoEUbkMZXk0nb3yz8xh7Oq0dQfuKbCc1XWxt5xaUvEEYZBFc1f3GOtHkG/E+kmhai&#10;ekkxgbxPWUBBbqXotyjAzlu4idATpLAH1QgbkVuQ0Ag66egtyttws1Q/W/i1KeDykaDf7du37ty5&#10;LYk4JSoc8mC1wlBARl2uWejCAU+f5iJSfUFeVif/C/aP5sWe4SRnQB6CJpyWaGB+GqD49hTM994i&#10;xYgcA5NXKDB6/Y0tKDwrfgelFcqvF+mOnYWK4UJsTU+dkT2jYuuzy4rTpfdDhc69PzgHoN/sWQAw&#10;5zytc/fNfMr/bVv28VvpcvtxNdwDZ+c4nVQsAgkz2UtO6VN6umcOKCqXhLhKBBLqnfj9DfuRAAiT&#10;iyO4desmFIDzQ1IeMJtaRM0tHI7wHzrQk5ikNCkW6L4/6g5kGcbqgeb6lRAndW+9qfMJq+sDDZEw&#10;YN6iJIgKJ0kEPDpMj6p3oyyw1CUHcx4NufCJ5cCM0ZVUx8NfE+5cg3FREjl/w8q2KTY5DseQCIAY&#10;NCvDKA23a9/hRtNEMzpT2uXOrUMFsP4KHC/e1AIHBfCmljr2OyxwWOCwwGGBL8MCv/tbn0gB7CH3&#10;HuTzmpXgHqifAe2f+et+h3Vr+5N2kb08eifolQ9Z1KX2etZr4P+1VsZN/ymPtWfX3ANXAJ7cqF7j&#10;hzYgzNnwb8bJbnWsnvWWdtByVatiedb0wLPG+nQt9lmzghvxps7xxoVfoiMnZj2bT+BNeHfrBrlR&#10;fjfUY3We3Xb7BE4MGOqiltt+jT1f08WwZsHlAkLjKgOfLehIm/hpXTrXRKz3YmNQ7HsxbRVAPP9o&#10;e1FFtMUiKQ9vk5Zo4e+tLyaVwPhHIQSy21Js82nzfaeGoML1p7ijIvod3Rs/eUKKXRftkrQbilVO&#10;MTT73I2G7HZH5+9EehHi531S8xtvJMNgZPYq8mcYI/e+U5q3PIKQs13rz55Y+RyVtqOj5T53BDK5&#10;ACM1ePxQIdaODtCn1ToEboA5moBCygAlPEghQBBKev90lEZ95MbBM+W3TBQkHtoA6pZCxAX7tF2/&#10;DpOl3cClsg/J2XQ+HdqXqVR/crHKv/rokTy6KjVHCQDdiAG/axC6vYK0mqKj8CxECp2fPhmI6ycH&#10;X+y2lDioe3ZRAGFy2PrdHqE/Cv5f02V33Xs6eWmIGRgZw9swGRtt44mj5vzu3oz5GQdzyqL92TXu&#10;/35ngfgMjXbBHKxIfkiqnOEMH7DddMcdtekQF9AbwgEUDC++a+MHMygZUSjfo9tx59BxrivqfgT/&#10;wv9KFnD79m3xQZmxWgKwoNupNS5YB5PUEEoJ4cES1E5tynAABvAb34Ne371VnnZb2c196aLPKJnJ&#10;5Uu6AhFI6UKe1TBP4gIUiq+R4wHp+cDkQtJnOoGlshjou+buAP9uD82E4fq4fcJPfC5zB+ERU/sy&#10;hS+TuODRoxReaTJR7ayLREXgGcc7myNZjU5T5ug+p7kWUleiz2n4g3vz7ZtHUcBPGoXH+59ogYMC&#10;ODrHYYHDAocFDgv8NC3wO7/1m11w7lQAexy+Aa7TV3sK4FWHP/u+liCou+aVHfYn/fRl/fq0+H/W&#10;6vjuoQBwHPtFeYHXEwFdvePv6Yq+uGPdgn63c9iLP0eWAgeSY4BFY3xZyRoAdrKHLZHVwpG4q7hA&#10;3EdIZ0MM2H0HtDVeK9gvZ4Eb7zXGHw8n692dKSrZr/a7eKHYIldQLiDoYPviianHG7YnEUAf9brX&#10;qByv7srlg8Q2Mfpsxf9lATBbb8tO/uTGQyI+IBdWJNvzlBIgyp3Yjs0ojXsY0L/5ulc7s3N+haEw&#10;KOKiE68gr6jxvwsL+BqAvk6Vf/W63aAGHKkz6Ep+pgTcnsEkFucbADQvvwrJ2wJO7af8gMIcwjd+&#10;PBcF0LyHcqefc7S/JPNRzfNQSMHkTk9GAIP/yASePtWtNzcCpqEquzvgJaEWPYTA1CXbw1MmEZ1D&#10;H7axlSl7BoxuHJnD+ZuhAKQFEFcFR+BPQzPo7pLaQLhI0nHlQrAL187/x08ePnh49+7diMDj+Vdp&#10;BBdEREOhou4pbai8Bs+ehq+I0CJgjE6RU9Rxr3PBAOBJBklaY7FTASw8XfQ9UJmRylNOvSO8ygme&#10;dOoB8tub6wtwRR3TG84vDOSiVzp5+uU6yq7bcx3bJLIb8uUje/8lKhmNyyq7q+W25kunp8sEUioS&#10;zL10EhwsN5ILZNjTBsSPJHbHx9PBy2Q5zv8K/n/hf21xs9PTjI3TKpf1BZE+gv/37t8TkA7GdtuB&#10;/t0hE2jT2SAnD1RO0ydRhV66XocEBZcu6WhNh9oL8gWTFyChMcqCofggigQ6m4pV/iLfkpLA3F2K&#10;CKyZmU7FPKg31+zqN0KbhlZI7kL9e/wIihRW13fBZV25bPLOO1u6U9xPj21Pc78dQqXKnFiW6xEF&#10;cP20wx2/HRb4bAscFMBn2+jY47DAYYHDAocFvjwL/PZ3/8VrcOZnvbXw/wL5vFjrs/0BXsX8vHOG&#10;OOAe96ve1941q1s+GrDu7/XrHKQSfmT/vixXmd9HAZQaABvmSHk5sBq42DU3pf5Y9AYRdAlqpydZ&#10;1B88sGM3t2+Ihd8/FxLtd/4/CrYTEIxDv4vxrJS7eiZOmcwDXXDW5cc73eoE9HIX6DyPcVcVGxUl&#10;BcH41urDXOEPCx+DknnMGtm24i7Xgru3vcGxSuzH9IONCpIKSge1g+ProOdslPRblzn31wakfUHt&#10;CXkuLprmoqUKPra1+h5agfzTiCPisNTcycDPn7MEINUj6Yg4SLkuFTZP6UnygZNGgmrhJO0jYt/0&#10;gbPgGT4n80SqHDS/gVollQqVu++Skp9fVTE+vRPWQF5WOdj1UF9S4j20A1YEuGvYp+7g+nQkADvd&#10;XMa6EMrE8EsgXeDIgQAwG+nxY2CiUebBlwd+695dleDSJWu/kYNfvYZ1HeagjtvBUP5M4E4wyQqI&#10;64JhuvKEA7wUnfFM2d3u3bunju14hxhZtgg+1E2mKoNyCtqGMB8FpnQHiw5ol5Ot6H8bhHN7NOJ+&#10;BGyDoaB3od8dRI9hFgPn7vJa4mvHam1sQs2+TQ8YudvczXTSNkM66VbBoTNKr6G0QNDpOvqevOj8&#10;Q2PSoLvJkAmFvpzn3ozf7XwUAVB+bZ/xfuHX1I6plWIvuPqqwStJKzNZ6VmdnyB/7YE7nctQS2kA&#10;aJJTj1c76k31B75Yac00KLlBSOPSEWWGyG+luXNhmTsZclyiDqV3VooKnYYAExT9MWsmurSdedJi&#10;9Vb7hINl8wys4aSbVS9ek9KibGK0XcxCTt/wIF2ns3F4JHvcehzAhDA7bd2GFsmcuMyuM79958gF&#10;MEPj+PnGFjgogDc21bHjYYHDAocFDgt8CRYQBcBqZq1pXkXye8C/oPv+Rdegn8wC7HcAA5zhDj4T&#10;+Z+59c2NPYtevP0sNLMEjFg0btCKxSfqfhBvlpUb/t/ogMLSLqCdVc74P9WrA6brajWyJ1/a/fuk&#10;iAv+xynGwvxF8/85itbV6ZOky/5THcZr2/jolj8PVNRHlp9L8ptF8PZWlcAbA7CpDXpDG+DBjznQ&#10;YBq78D6XWbTPan7/zE2EDijELCpZuHIrg16KYU7EYnnTMeyAaQmHEwoAUIPhu34v8g/IHey2Nfuy&#10;B5/yQVs+3aC4d8P/XtWrKb37C8na5d8GrcQhP9W9uILkBLS3W45J7zPJJIP/Uy3M4fqEKbh8ofH/&#10;CxEB0TTYZRhvukuaX3PG8kuiAFyF0BoRPS4a/yd24KJAR/C/mYX4IFu4wh2k+CO3UiCS7hXfpXQJ&#10;ej3EVeBRxlVqGWwoxagGrBW4ZfwfXbiiVG6Q/F1CFfC/8FFELosyMo2hEm5Xr4gpCP53Rw3+fyr8&#10;//HHH3/00YfCd7o+tOb6qtCTnaoKAhf+f/48xTsdPe57yKgYAOhetuD/ZARI6YS56wFf6875hCEw&#10;T/h/6XKZB1Yvb39YLMAyIbuv/ttf9+n9d69B3dOx2i9BgOvMdFsaafipXW+EumLv/ZgsjNymtd7I&#10;dj/MmVwuZ8gJev9zD8x10RCRB2T2z+QB/re6I05343/1z7r6uSr3HbNbnp2o3ZcLBasbnCPab80/&#10;9yJ/2onBe1Fvxfg/gij/HIbXB4zqh3bjmNpNL3Ib7gLaV+NJE6TCDDLcSDHKbXgHp6jkerIliWCn&#10;1ZRPLfWgqwr+96jbWqrmKd/UpAUzm2S+C/+nSC4yiU5SiiEA2rtKsc18SI/zU5iPr7zz1taOx6vD&#10;Am9mgYMCeDM7HXsdFjgscFjgsMCXY4Hv/eY/7/J5Vpy7peeJJ4r32V7F/+sgr73MBfj57v5Q/5a3&#10;NTi+i/+lAshSmw+D9U5UACEFJiX9eIqKPFnor8X8uNu8VE2xd3yUXi/jolLSN0EcRcemgrqXj6kt&#10;Zw9b47a9WJ5y515lLgQT8EP2M7+KzL0Qe/mcdrihq+dXDLU8XF3nLquyZ2EHK3re2R2idMkGM/LZ&#10;rhW7DB8UUtdX8ySu4/mQ48rccHp99nPDOXH32sBQluxRNmNrxA9oh4OWglyXQaZJB0vl67gjA62o&#10;17AYIMNgf5TnpQIw8LbTXkDEvvfVP8LglH1Rs8Srn0X+S32h7Zn3wxekPLjppRcWFLxUyL8fBuDW&#10;gpgLIAuhzm6cb1d/a5LLQalgZiN/apjru0mN7hwBxv/tWT648TZ3D7ghIkDdKxUBVdJQv6xWraCd&#10;1mwJAL83h/CB1IcJYA4F4NQGBDaYt8pHgfGlDPSFedNB+iRdAzpq5SpMqF6vuIDVAjpX0KNlLNqp&#10;iNSEUkHjeFwBoicUAN1kKudtnbTvMwJxB49zdtodbNy+PN1++KDC7nSOYYzoWCBpRkbf6PDfoe0i&#10;7h0JwBcHkXe+6Jt9v1QAv23c1I4ImBG0H4ynQ5tu3Id+znE4Jpku7egeGLrlASXWf0Y/I6uMYsAy&#10;DEwMMNM4zn+r5B89IpUjxVeK6I2vRQLYkw9uz6V1l/WnAOaQY848Um8/dICn/fzd8O3AfhJQf+kS&#10;4SSg+lxi/77oOMS+OHyAOKlWIaGUQOJl2DnHTjeJAivKgpwLI0YKkem29T/CYgS/+zYjASift5sl&#10;53ZyHztqdH+n/kTX/PWvvXvagsdvhwU+2wIHBfDZNjr2OCxwWOCwwGGBL88CogA4OMspXqx39udl&#10;h1e3/Vc+8zo/6eAsLrWx7v/s43DNwLQ8zTXzaqWSx1PbPaRUDqzbvpv1dYHWINYFF3oV9U9z2Hjx&#10;jXZevEgQQLaHxkJnYptJqY0XjvTyzjxlzOUwWzJL4d1Kkqo4o+LE8+1MW9TXNLxJmZdRr8NE1P3H&#10;ZyTdm8V6TjGGDZhYfMDe4Htrv2r6DYT3ULyx3zHHrYMSWA9gnZcsz5E0bMDOSGD2yZ7JgJcAjOCn&#10;VfZvcQsLSdUTPAwCOG6QILqF6kAWZvO+jqCuLCRAvdhTafIC9a2Rt6dcqFg/nAJARf6ursflazqC&#10;+4AxkH4I20tNYEHBM+X2t6wgz451zmtF9CdZpD/VO89MH+ik6jvBWaQDQCydQm4bNZZmqty6ec+T&#10;Nd1h+pevXtND0dF6B5jp/kyHmYHAe2DQxQI0h1lU4M12iDA6sdsnFAD6l138Cdn7kgjhisddkI82&#10;fVNXLTCmsWAVQzowXUsHdrU2DQFVXlCywAgr2sknEGDreIFra9op6ifWxZKJsg/pMKvTnEwU2+Cl&#10;USGUFq20+7hTzBAE24Qz43723XbMMKpF6eftOqs/Q0bx0VAObYGQQTMMwZ5nBtm69c0CnSdRJOTI&#10;uYLVmJnBgL+dDYDCza7HTBrCEx7ifJimaEyyP80ncK+GI85fWR4Q/LtkBRAbl34IgUwpPiTf1Q44&#10;8ys9KAI3yNbGzZrgisCFnPx6bV5J0yBTYDMJOjtgJi6fhpuiAKFeL69+7rQbV87mWyNghpSibQ7X&#10;+YMX8EFIXuDpN9kFkuFDmwZxynA6lquFLQP1M4GuZ5Io5niTaMOTf0dbLfkXf+Frn/kH69jhsMAZ&#10;CxwUwNElDgscFjgscFjgp2mB7/2LEwrgkyB6V5xBGoDMta2Fe5adr0fvr9153Tbf2n/3k47DZawz&#10;QgAMBzAeqPrPWhcwWQBw6IL/ywL4KANdd6v6Lu5zClayznZW71+iY/PwglCLR4F/Z8p6+DC5ALPC&#10;zNIWrC+ddStWpcJ7AFSXvoFXvrDAdq9/oQFeBf+zLJ4l8Fqh7q5k73Fb9lkQaOEP7PaqnYvpKYV4&#10;oi3I/nvqYHAOb0/xxAFIhV3ROHRpnrTlgLIxbVGSV+2lAFIUAI5goO8KxPUlnFEQ5HAgvTzAWkHD&#10;YAhW6IuoiAqgaQeF2y0O8ZUb1FywjN+Y1ljTSCGh9kn17yoAzp0uHkAsgAoFXFHmPH/L+fydR5AX&#10;QhECtwTzI+kv7DcRoAIBTxUP7zfTXDqTOIjzoKqoBqIpSK6BCKDLaQEmbeRAavQlurrkRzMFoEew&#10;FqahzUodVYGQ/P9jF9MpBCcA9cl3SNU1GR31ShTUFL/owzxMXjv9AGURVIDd8eEBgcKUL53R8NED&#10;R8MEwjUlW/C/IgiUauCa7irx5M6J0eETpnGbN3ZdDvaKrouCHfzPtiiA6UtnZ5s9Mt9YALplu1+w&#10;9OqLRe0dIumZbIPmN8S/eeO3768D+QuLBdj57QeDM/LW8y7/wBBX+SzdklfreTFusABrsHZOBe0W&#10;8rZcCMVM3frrrgPnHfAilsCdzYSM8zc6p8P9ex9/5H9OyGfgD2ifoPz62DVCPaj1VbMD2bOwONC9&#10;aU6THVDXaLlM2DAdKaTCE11h8L/S+1uAQj1NqwBcaTIRCIka8LcSeqBjksxQc6lej5yq5AUUgIdG&#10;8P9qWzqVGKqZ8pP2T70xATlzTnclj1TdfihcRiMTx1AAZiKIcsjzuldelDFHBfCL/7Nf4LzHdljg&#10;zS1wUABvbqtjz8MChwUOCxwW+OIt8Fv/4v/LQRd0PPP6M08JpJxF2HLFrDe6TF/Ic3+idfD9QXhz&#10;7b+/AL6b566A+3PDQhvCx+E/+D/wcLEAuahJyzUYf7Bk4dfOM1kDxdHmROvxyhGQygNda9KlTfW2&#10;5JUaRN1jRfM/Dq340Hx5eKyyLcRRgXy85yemQN9u/O2L4NOAGnvP17dAMeEYoG38vyn+dtxBZQW9&#10;gmCJMDx4waKlrYB3pzZIQvtI4hNFn40l9MDv/BxP3PLfLddajjtK/SCywP+iPOdSWK1fkqauzMIs&#10;IOLSOCN1yA2PwGOIG3IOLlWB8UIyQzqA3xJ9V/KjOgAKf+H5Z8rMr+dkCojNou0nm/65F3ZMOuD9&#10;khkBBfk7zl/58pTzzwH/fly5fE2Pq5evizVILoCrCv7XPsIg+mIKm0vYrGtIEIF0BDYdNq89g278&#10;Tn2dMuzAertZW7FdgQCuCLA6FgwAdt30/7xOn0n6ATqnIX3oAEe42PLF/PbbmpkotbN5p9XVxXbd&#10;u3f3ow8/Ul1AO05fqKL7+agJnLQ9+d4VKPHC0f/GVJZYeAQ4cKCeZBmRcpiBfg4uWFRDYXdQ8sL5&#10;uVSjNcq87SQAA9NfN+2MK5hOMqNjGKWB6oyzzlpMNvzfTWR7riBnnI/te94fcC6nTGGZRWax4v5t&#10;Elt8x1nf/57IgX3cptBlH89aM/Vtw61nGuHN+l5OTqdILL+PqV4A3I7n3WDb85cT5j9Gk5+6jk/c&#10;6VzMz6n5R3BQBb5l+K4EocFQ4s5zn0tomEXSW5k1cnR6cHT7OkiE/9pT+0SXlRthj0hgOguGCHjR&#10;Y7r8pmgCBA7cZ4Z0BqQKBbhK59WrSleBtEofRbOQo+WYzLgocDxhOsOFeyAcQTPGWN1lRoCMLbrc&#10;dtoMTqi7sTGT7TYv6xZ+6Rf/4mf+lTx2OCxwxgIHBXB0icMChwUOCxwW+GlaABXAgtavxef76wOO&#10;7qB4lkanG4t13l/Pr94kHr/1/gYDdm+uc3XBuCiAwcy5lM3/H9g70f7kAoAFOJUAAClJND+AGg/b&#10;WrJzYUFYy7ccmAukFJpCRCrEo2z/QBUi2Um6liSCXrx6yyUA/rsyhk3I8fdL+UJ6/OZI5xGE91rM&#10;EXCRYJIA4R0YnqWp4TAJ/kHy9RK60N4OzI/Hq7uVAIAC2ED8LKcX1A867WPh+nAG+ND46hwC1171&#10;tKoDvtXlBnAVzEMAJFoXR+euY6QT9ZYJHViKAazT8uBhPWgywesiMpp57VPnv5ziUvUnmb/wf1z3&#10;z1WQ7/HDxw/uP6TsnRP+y+cfRAx2CHwQ7hDiuCknt6C+pB6XA/uhA/TQp9euXhcquXr1RncwTeCk&#10;gHJGqvKgYDhQ19j8hdyqg//rA8XPaXs5o37SuE+XTn01eUUFua85HSAmmt5fCqBu4iB/8D/Pxv+B&#10;riT/F/g3C0C+dUyqY1mZUH1MoglqQ3n573788fs/+clPfvxjwSQBJB2Igm3aUljgqppdg+H+/Xv3&#10;7t/XNaghnUTw8qXyGS727voCqazBmXvOgdaZSYYCWI7/wMbif6aIDX2/Mu2sN/ZEwMD3HTJepxz0&#10;fgL+zxw2Aw2H+nAFuz3omR2StVe/cdqNdyxreZt9Jx8CZxED262saxziM6O5kLmtX8OUMOyl0jf0&#10;yFD0NVKTtLOQNfrKaxkiM5kbwf/yiquJ3U/cmx3LYaAe53w0Ag4BCD3m9PumxJzWVMkkoyu57JyR&#10;6gkjAbAOwIKRUgCp9ad6lqIAmBA9YzR4iRmujOKL5zlm+soVcl6kewxF41NfvGAeTjU8s6VEnw/a&#10;Up9hJV3zo4SH/fm+KRQ+VhYsdtA0RNJbWM+VpK3JiVBZVvF/Jysnzugka74hjfqX//JfevWv2/HO&#10;YYFPt8BBARw95LDAYYHDAocFfpoW+K3/8TUqgNde0B6un9nhdM28/bbf7bVf37/J61efB+ecKIdh&#10;AIKeNxxUtL6cO4HB25t7CQAUgCHjwJxA6o3MKNLe/NH4uA1RAqK0ALUelsXz48fgmSwJ7ZkHvWtx&#10;7BTZeeT/ktBWZkuxuUiqScjNGyxcIxLoKjmaWqvMu08xIsmzfV1ICXAlZxk9/jc72PgaLjkHBJ/d&#10;LOzedohPDs/c2hFVMKHBuSGe948I2rcvISdekcBxHLpifA8U5bsbLzBopOeRGg8BNLBqNcvQIegs&#10;kuGLuoimQsoCgCKzvKdpp+QDmn9HU0+6PsN7ERlPXxjTaNkv/3/4nIcPUj886mY/iBfwyj91/i4K&#10;FIkCuKFfp6qfkbzEAoT9R4DvnfVwasAo/0kB0OB/ndHRAVFix6PaqOuUIUwvQYZd85uHSGdyPIDr&#10;DF67bCn1NRfeW97J8f/jXS3s50Vs7ISE4+qXaEI11gkKEMC2BZN4wXAm/ScEip2mPfzLc8L/H3zw&#10;wY+1vfdePLqE+kvUfV2F5VVSXs/6ggTf9x88cGqMIniXGIhPlWBy6wKyLQlARh2oPkMfzmsn/YcX&#10;MgVwguBn2JoRyEdnMP9+JpmBPfj8dJQvXM8hT+aDVyD/fHUwf0Fpv/XKtLlxmWuaOtH5774w2nLY&#10;Vd/Q7qYqc0kLnTCGTSswOpq4wWtS7npRABlkqPUvZhpwR5OcX4BfDaZIDgFgyADBYD27kcQ1SdFy&#10;5QqzyZpToPMWBcBxqaSnTabpVLEVCHSv0rWZvcqma+v0Hff+msWX6EjHR4BAtgoUA8y9mbI7JsXG&#10;SQIQFcDVdFYTChrNoxQgsqnUqwa1rtFRML6nZL4ML+gLlikmsUt9/h41TY05jVHnf+b5/A/hqP3/&#10;yl/5xZ/mn/Dj3D+bFvi8FIDHzBd4p9/5zne+9a1vfYEHPA51WOCwwGGBwwI/Wxb4h//n/1PWV0tg&#10;/2mXX8AJ6hyv7/4Ley5g7czx2fav90fbX8CZPU++XtS/nOtePnL1Rfv2/J+XClnPyhYlFAPiyws7&#10;hv1RFnd5HbjEWjkgCEDqN4gkH5eyXNf2jmoRqURxcnqdV8q4i/dUF+3DDz/Ow1jLXlYvE5Vt3Y5g&#10;/bh6jUh/ckrFUJwhSuLwBDpbHV8x6uS0Iii+MEDfYB+2ZcQcZlMK7CgUfIM16gq73sGPM2uJ4m6W&#10;tcE1ucgyJEXTQZQF5jXPnrEBegRN2h2nFvD55H1UG8mPLcygZzWLK9wLkmq3FFpMMTonSjAw1LMw&#10;aVBZ5b6gHrBoKZqFkAbuTNsHT4xTPX0OOiAYU15ww/iLL56fVyV7p/FLSD850sKTJAA6vIU82zeu&#10;69+NG8IWrpznGHg9J8+DnwR5pIrvP7u9vak2pACVkz4a6cjt7zhnnPR+4OyH25nLXD5KUqAlqsRA&#10;TCzAuEOFnS4K6CT+/+q1m7du3n7rxu23bt55S3qApQ4AiuAdTiMJw4P8A2MiBHAuAPtrrbTQfd28&#10;cePWjRt6Ds4yKNfz9Eq8yR0LOuof//Ef/fEf/1DPP/rRj27cvHnjliC/ruTWu1/x9u5Xvipb/VgS&#10;AckEfvLju/fuYTBdr8FWjJZn2a4g0FEMM4eEGmjGP1McfFM0RyzpHAQpSXAG7YfR8ABZMQKrxzMj&#10;bWRiR3UHHwNwPwBmnOz6WcdqvrnwPt+pC5+TRHE0B2bvbVvnmC7QNTwr+YzQHpFfCotJbl8N0FyA&#10;f2YGghusqp9PUQFhjhUK4/3bI9wvYAbSqC8/+ujjDxX6r+cPP3rvvffUpj96773333+fNPtk2r/z&#10;1lt33rqjZw0CmECdVB+5EoQpg0eE6+eyw1gk3b5TVIr0IQ2g5szkCEiPE3N2Nd1Nw+qmugFv6jnS&#10;hoQovdAX0QyYNUr6SeJMrqSCZqxyzgUpWgvw2XNnp5gtF+7Bo+fQZZBmml0dAuDsAOdeqtv7/BnU&#10;rQUg2u3Jk7t3P9bj3t2PHz1+6JQBHsMZ56EgyA6SQa/n0CjprgTR6B7/4//4f3Wm5Y9fDwt8pgVE&#10;tGn0JduFhgM1PhjPBvv9kzyko/6yHBTAZ5r02OGwwGGBwwKHBT6HBaAAspL7RBaAv0ZnAPybUwCf&#10;hP855qvUwCe93z1hEgKYt2dQlsO6DfWhAAb5n3ue7O/gf5D/ngII3CRzPsi36IG39JwFJI/nAv9a&#10;BNqJKgpAy8bgfxEBBFGzp6Szkobn+UpkpXHxP3tGAHHdlTuvZlNOJx8cFECX9IUBRsSD/uMzI3wg&#10;Ou16TU99pIUis4igXdsn8ssuG9ladxT9dw2yFiNjDYxxlgKoVHx2CnS3yZI134A/z8L/VtWLBVDj&#10;OPOf4ijkRj7vnPvKC5Yid15z82y/X4t76bYKk3LFGwWAWgOawjcEA0Tk74Bs7AQzFDhM8L8S9av6&#10;mNKTKd650f7xfDvBXeUYz+TcNlgwAyCH/zVROTwa+h4uQF5xtg/740O9UFp1K+NFAWn3q1fKiDk6&#10;WnRDkqNFv7EYLOyXbiGmxBDLOdoEgJyBoG0mWCVvO49rN25eu3X7+s0712/dPkMBABBTk7B5GsnW&#10;OFzAUCAhQgT+b928Jd/97Zu3yA4QYTWs1BaBQu/Shfz+H/zBH/y+n8QD3L5zJ4/bb7399i/+0l/+&#10;xb/8S7/4S7/0zjvv/vEPf/jDP9H/H4oIcAhD7lZ3Jq7AfMGtm84O6KwBZgfs2h0KQM3ja4jYX7Ar&#10;+xjapQDBpNA8pQAAvGuDBVjz2FpAL44oHXSjAMDJJ/Mec+AaJ5v/PvxXRkW6WTriKYHWj+fN1xEB&#10;25zlA3GIHQXQX2YGZpaABTAemAtYHJK6OOOUqWqjAKpD6phIwI7xv56VpC9xIB59H3zApPXx++9/&#10;+MM/+ZM02p+IBVjB+zrqHW2iAO7cEeOziF38lhJ6aHNyx87EnSxAK7qJzIWeztSqYXGYCxNV4MZV&#10;XIzJqKR6FGWwgR9UUGTHNLnjLklSyIkRumAJQ1mAZ89Nsvqft2gazAKYAiCiKCYE6qs/6orMQISH&#10;0P6VTiUJgOkQ5UP8+CORG5qUSGpggjJA3/g/UUrojghKYdQwxf4n/8n/eutPx6vDAm9mgc9LAVz8&#10;9re//WZHfqO9fvCDH3zzm998o12PnQ4LHBY4LHBY4OfRAt//zf9xc5eN62x/o4uNPnP3r6UMzuy8&#10;R/he9n6CkG1PeK+zfNJ5s7wF2+WAnIP1eb4c1yjpAIT2t49AgqtM1gg98VwD9rOkq887L/GHF0f6&#10;jHZ3jW7ZHieV0YqSu+t+wxqHyLI21BecL4D8Wk+eaAEOwtEC1CvKrOCNWLuoNWSKXGAk99WCx0HM&#10;OnZE+PXLNRdfsnst2b7V910lLzG+ANnp60YncFgCFbY91mvO2OfI1POoiP1JJes4z73KzisciUqp&#10;ly25xhIv4YRjNlcShOdYOOyJCab1tlxfUYMXjw4EqVx8HJ2hgBL4UJlFX+wzD4wpyNXve3n06Inw&#10;i+Tq9+4pHTgXJxnw08eP9OzXejTZwTPHCCQo2NnEXEfAXQSv5iU1vksAJLE/OQWJHVD8vxzqjqw3&#10;vs/OQTs6ppq3sn8FAjQEIHnQfPv28RTeYJBhi+x7tC8y1cxSaCKCaqUDBDsNGwLyH6d0BRtoAdBN&#10;AIEj8hcsE0txQzL+69cdfJH3w0Ghy/ZzmrLKcLmIBRlFcMj/mwj/XNDlS3YTv/XW2++8c+vWLaeI&#10;T9H5VoaTNziMB0Mh/Xxf+LAyIuB6KICmz0jVQoDfMFtnp570lAVMB65nIsCaxfLF1EwZa7LYiMc1&#10;P52+6A4bTC/lyAy24f8Z9Jl0TmmB/RX3s05+cHD9PIZPI3JL4/NjBonYvA/3PaaijpS5/flKRRsc&#10;rDNhz+ODhE9wQgvtZxh//8Hdu/fVoB+8//5P9PjJTz74wCqAhGxYHYXsItJ69wq3UWBwM/wle39m&#10;x5qOG2IwV+siQvPiheSL0IxnUmwCAZKAYvL4b9Tj+jsEqYEWaB1+JmEXM2iAkRJSYh23z+B85ylM&#10;dzKNqMdckTk1gDwdstH+kWiJPkhckqMVQkAh5DEHUPA/lUqHf+0YgZn95V/+q2d66PHrYYHPtMDn&#10;DQQ4KIDPNOmxw2GBwwKHBQ4LfA4LfO83nQ7wDAuwW12f+LRYj7GgPvO8Trm+yz5sZ7643nzthX4a&#10;+B9/Nn7ftSbPmVhLR4BOUsDhBUIEVFyO/1/e9nhIAfzF/wEVC1KtS8c5WFDRAuH+8kvlzqKEttak&#10;dcf5AuzSjPvO63XE5Qn2lm/5mvyhcqy9/dZbSZ1tdWsQIAp2tNzIxDeAhFs7OtyRAnj9yco85oiv&#10;fVIA2N1eOqAR+4sRSKT+WsKbaECvy5slIgjo76NJvU5SADhtfkP8/YIjrGQCEA0QAcMChAgYPgBf&#10;uykA+eXA/2VvJi9AOhCY0DwJaA+ARKuz/A6kbNqxCT7epyooeQHUDluhfGdPHj8T+Bf+uXfXEOjR&#10;A2Wvd/x/kH9emw7Q3uY7zPA8ehxyZEVyEJ/hynomBQzxHTGtVP/KTa7gD+UI0EPvJOefXKCJU75+&#10;Q6EhSStAGQUjZeeASKMSoe94fHWG9IJEI4PW4m9MALcAjX4z7hYC19muuCJA++sO8xUpgouWZiOh&#10;/hnJ7v46vi5LgmhrAW7d9okyPmXFQMxqTMgMJ5+v4h3kJlWkgwgTXbC+Ky8pzSPkr0QAcvHbDfvc&#10;6dbs6lXBQl3wRK/oInWjplekvkiKA0dsT2fmJuO2JVLAmn+2FdfecT4jMjeyuen3M0wk35MgwzdC&#10;7xpeIPPFxA6lH0HAZNu+yGhfz/1tiMd+QJh9ci+MR58Jb3vKlYGSedvEzny+m1iJOjdOD+4v+B94&#10;C02w8H+tkLlqyQA4j5/LUZzoX9gVSYF3undPnV/pHawFSOjGj9/78Y/FBRT/x/Oe3moaSONHX3EU&#10;fSJgEhLQuADm9fJGvS7mynxw7qXa1Og/8nv1CnC1WjkO9BJ6NGYvcdGvxelto3ZJ/QgzNRE7ClhY&#10;cf6mqzQPO0mpKQAnlaAg63QJN7TvK00UHiGMYLhQ/aYrln10denAUAAhoyIlwHD9i8MY7aW5H/+N&#10;v/HXp28ePw8LvKkFDgrgTS117HdY4LDAYYHDAl+GBb7/XasAPh11nzlv1ngnLMBrL2ytrXmx/wq/&#10;vslBXnPkRSz0uOPxG8Cf5P8W/HslqiwACAEILue5+eMXBUC2rSlhkOXyhjHWGn9561huv1BFdMNc&#10;XJ0LehkWjDlZQychtleZwv+Kr3333XfeffcrWp1qLy8lFTFbCoBMbFk9Jx3ggBcW2qw5iZotpsgy&#10;O+AiR+hiHHDVKPMtE//GIMwr4nu7Raq//boOUgf7SmhQ1G0yoWwC6Q4i/c0RNwVCwL5wd2UB+bEn&#10;GMafCQrwYyfwToIxO6jrIG07dM1vTmSUDHbvm4dBpBDZQmkXYfnQNE8fC/zbvS+0/+C+KICH9++p&#10;xJ3SngnncolKCT6Z+UKIoMjXDlNiLJ3JwByVsVL9CSUpft7g3ynGJdN3VrLr8s8L/0vIr7byOwp9&#10;viGEfN34xUKAGCktbGZBmhEje+dTa3+YwcL71Rwn+2EoAIFk4//LVywkQQZOX/VjEObAy4SK1KqA&#10;GKDhC/lkb964KQD/1u3b4arUD03t5OQQUM9Ffyju2w7j+/f0bAWHS8G9NITTQU2AnFM+AIv8b1rk&#10;r3MJNZGe3eMjN6vm0AHVHBGBqDh8JRpgb+3GbVopYfW1qidu9f8YRoXOVkUMWgwdxKxVbLbNNUlm&#10;OFqADJSOFqaNDfHXv82o6tN8ykGGCGCCGVBdEy78H9RdFmAoyZmidhwoxs/dFKwzAS76Zruhcf5v&#10;tz9JHpk2Oz2tludAme4KUpNyY04O/i9hkCv8+OO7SQTgFI+mAH7yE8kAPvroI0+T7t+GztrNIym1&#10;MdTciVi2Vxy6z9PDTEtuSoqb9I6wnTd168r0xYuJukrjjr4gvKWzCpa1qF3GRGZuskeICSZG3ycX&#10;MFUJmlUjU4E1Ob4ule5sfsTmAmA2DLNG/0bx1MlCv+g92cfJMhoCkLKBJ/C/g2dxRlMt1Zb4tV/7&#10;5df+BTzePCzwKRY4KICjexwWOCxwWOCwwE/TAgoEWKd/QyJgW2+zfvuE7dXd2Hn/nEUwS+HRr65M&#10;XXv9wUDdtcoEGaxV9e4SQP59nrD/UgAQAV52L/9/F8jjcdwEEWtNS+xu19DgKEJdDS8f29XtBFqb&#10;63Hy2OX+s9YkBvzFW3fefvfdd7/2ta9//Wtfd4xphb6u1oanSf/1usnA8Y4WBSZAm4RfjRFe8agr&#10;YcDgofzEW52A1U9+4GvFzZyXr+4MBgWKrm2CIYpS802OZM+0wGx+ITUgXs2F3+xOrLw/C27Sfk/y&#10;b7LGJQA4xknFvqoVDFEN8p8/e2xw/uSRpft24D+MG/8R/nwlNM+vD1XH/nEfznj+WHn+BWOF/5Xv&#10;/ImKfxt+68Kctx9Ir0cuwzX3lJdQmntkGnqR+vaO/zDKtiIj+fxdRE3MhzuT+rUumHJjhi7qG04z&#10;+ELeTyfMv3VLNABolhEDetMrXUEco9TJC6Sn+Wz0JB2Lg3wJp10SwGHVygugcPpLe/dpmIAWQpze&#10;7Tp8pgAqq55B9tJ50eS8v3NbQf131KPTnW1gEzuC67Lro0fIwpO+8UK4FNW+9Pt606SKnPpPnxru&#10;J7paKgCNgGSF89VabxLE5RQDlpRTcMBP+jo5D0N+Gdk3CiAp6M9QAKNdQAQSQqO4Hx+ykyyU/hoc&#10;v/P4lz4oPAXDlwYpSVDCIHTEKXlQtuQU+UdasT3KTtCqbdpthtpPi0xyC/sD4meHaS3GiRsMyUtC&#10;T3x3vccB2bsDk/CSCWm0QnjGe4OZuSAN0M6IlHz+kRKYfPDRh+87iYVymjqwP4UeLdQv9K0CH/A8&#10;kSKJm3/icA9mmEzZPnVmXKYHF7zUeTLnSeazsppBEZLk8qVGh0U3Dx8prYCpJfWkzJPRDsEYSoTD&#10;aDe/iO2gCJnz9SMdG5HFFj1FqFLj/304yh06/ohSfzCFoTZcoyQzs2VciFPyt2keoQv2SpGeOhxy&#10;Y1TCHv/arx4UwE9zDfMzeu6DAvgZbbjjsg8LHBY4LPBzYoHf/u6/APkv/N819slCs9AdVM+i88zz&#10;GXOsHRYR0LXx6RezNN570TYuYDmx2GFbWm+/sP5fv0dPWy3Ayvm3wD+8wGgBsqQcImBqbu1AdJfs&#10;Ofbs52wBARyJvbeDO2Ht8R6DAfTIwr54wP6m6FbxnAn/C/z/wjf+wi/8wi9E+M3SXivsBWysXw1k&#10;9kk34B0N7ytp2giWzsK7stpaqfh/KapffVFsWew+UBPA+eoDSfpA/DltJcthDrYDOWN28s6D/0n+&#10;hwVZxy8GQNLiloij+NdkjS85IiGyq+gFmyZpvx7x2Bsw7PC/kb/Q/iMwf/G/WAD9KrQvmJEM5sb/&#10;edZbahBZXVck/F+XvrM0GMBb1a9s9iFohP8vCH6lbJ4t7eaSgF8JAgRP5BF/ake/9jFEF/7Pd7Wp&#10;d+gEzhTw/Lly5wv/C2anZh5QLVKO4H+/OK+yCHU96kR0wKEA2hAOa27ZPtErSpqoioC+SJ1y5w3f&#10;SK1oXKhnRm75aCvchin1l+sQaJeA/85btxXJnzTzE73hQvHG+XL/q4vrQnXjQoXgf+VOkC2Nq548&#10;eSCLP3mcnImmOawCCG3B3RjnpTPSn1FApCmF/ZSLwcBP12HKwPxTWl/yhjiKgZJYYgZThuGiRxZt&#10;5/LytSri7LrvGVn91ymmVCMymswp6yvj9LefeKMJShbM14PFgZ97vB977sD5/nUs0OmpgD8zLZMK&#10;T/MYX317AO1UOqNz6Ey7sUMzP2T2q2wjApy8bueK0ehODjhKE5gCCP7/UPkdPvjJ+wr0EBjXPKaP&#10;i//z50CHGMG/c+nnV2N4PeuAiZG/VJPnfGt20neNqoOzndUy1JebppkgHOSijzworTC5p54QqO9i&#10;pQQQefCkMCbZM/VNdySYrBAPrtU51Q2iozI1kQcI3/A+HB3xR+D/kBLNVOIsLg0EEE/hewL/J8li&#10;KIAoY0oBIBPJ3G5rr7OXlz1//lcPCqB/eY4fn8MCBwXwOYx17HpY4LDAYYHDAl+4Bb733aoAzq5d&#10;92tSFt9efnUZzop8Xcws1o1tlquL1Tkbe64X4w9jrVk/HgvKLQo+u9cjk9j+dQjeJ4K2+DzXxwWu&#10;FADap2u35TnKsttXQ2jAljiwJ8q6HK/Z3B01A3FB8mVQXFxdwHsBKC9Mg9Jx6Rex48uLAfTdrygG&#10;QEEA776jXADxbiGnxeXX9f7kOfcS22Hf1NGOl7iu8qRhAzNHrkq+6uSurjsdMSu/8dHJQymuX3nz&#10;9WxBMvLxUWSx23Eave0PkqXOPmyn904i7ibNToB77qd69hxmOf7lae/d6T19zw55L+wVueEFuaJ6&#10;BQrQ58vt//i5VvLy3lvS/8gh/XrIh+e1/ZMXlgDrkbx9UvU6C7q/nsB7P4tKEARyWQg95PYP4JfD&#10;84qf4/A3/ucZ66Z8oJvyfC44IBzPrPmfuCzBBUEL6TXk/buktH/5QASDs+XJ0S4S4KaS4CM9dloC&#10;1SSkDybFGpXPEgNvgf2Exhf/o2imZ+kcKatHHYXLeq9gpXjFl7ZFPjtFREHL6uYwCeqjLoymrAXX&#10;naNden+VhX/w8L4eKmx4z7H/KpL2sViUuPoNyO7pbVeCcyk4YyxTX44LUCiBwgkUU6CAb/C/Qh50&#10;O3W1hliIlZg/wgkxD+RXvU5gRCQDGSYz/v0FDzXiWWxSHyMh3glVb69UPnmD2+gyHF+RprC5Jjdi&#10;Jpe8PRxdXOt5E4BN/g1O7Sko7dc3mT7I9eirMQwMCzDDeua4Yf2GXtgmPs7FJLieMtVtG+fvZNU5&#10;sDMhF1NnNHNjGEjbBT1+o3lytJiJLZMWhFJ+z9BI7o9nz+/fdUOLzknqC4NksT6C4jRNTjHK+dwt&#10;E2s6f4pNzphOf/NZcxrguUuALqhtvUAuADulQ/qflfxMnakZ0fnlkloznGjIhpzX9FMVMoROAf41&#10;WTg3AfNK/xDl5J1GHbmQ8agh5csm9v+Zk7aa80thT5JNli/zHS3KtaqZjbWsNaFrRuQFEZQ/Br/2&#10;a39jzH78PCzwphY4KIA3tdSx32GBwwKHBQ4LfBkWIB3gwPNZQi5gHQjXwkzReS5E13U9K0yWmVl/&#10;DjOA94d3xgXWRWkWpwHvLItZdk9yN6I/J1Z4udGcYT2oYJbO8BF7ZfxahrJKT1U6L4sVqU+R+pUR&#10;wLGy8ALJpreW5KybyaHe2zoTNpBDI3KP9BZFwHPBRepGgxhBzDi8o453trO377wtRHjz+k0Brwqh&#10;7SaVdNZ362X9cykCcpAUl299dJdYVyYtx3+n2iAJq1tnK3XTgsHtRKWgekqvWVSdmtZhCcITDF+w&#10;6ly/+uIMWeBv9j93tn6t57oFtDi0wT91s0KEGENDIXgdHzeva7zl0u1sN8EhBH7FXnQFQ6hFjNVV&#10;nO/FcwN7w3tD/YdPH+ehF34E/4sREPJ//lQpGWU7+erVOfS4eF4P+fZ1NGX+UmwvQOC8Af+VSy7U&#10;ePWKUG8el6/7nUvS/IcFMKAwmxEFgy/chEbu2RJ96n/VjU+2AwsJ0AmDy9RraGyD/0sXlRjg5q0b&#10;+P9TAOJCHJJGWoLP6l3qFbKmC6Ypux6Z1nz2xMUj/m8Uvw+cTpTDJ1JB39ReHj5sQWeJNjHJoO4I&#10;jKQuYzNMyrjBTmZhlPPsmngEQSrt8Vxo/6O7HxEermrxVLn84KMPnAfwfuiAex/fVQa5h/b/I7mW&#10;v9WVC1++UDZASwBSPdE9UFUGbtxQP3QeAacSdM0FjSPdkM5Hy9OTTbPIG/zsqevL6chTNSOlIgQs&#10;bUwNtGBFZ52UoYGZQf/uiPQlvUedBSHYKA9g4JJYITNSPPwD12wLuLZQeSEDbKCB3ZMcAxg8LRwW&#10;ILB/BQJQonshe/QEmcpmfmrnIFZ9IDwyeJ4L51c1UVJqrG159PONlMnzW7FGim40lD2zxoB/z11I&#10;Ppi3C1pTljP430ewl/2xpix3wosX7JB/+FD1TZUfsHKlhC7lBsNSJRzJR87Ux18GHzvqAxsFcscl&#10;MGxbtPZcpO6RgA3m0vJb6IKSBkKdXmPSE1yK+6nr+6O0igaEuov6laQ0amvPKpkoNRQznjWYk7Pf&#10;RfsYEOT/87BRAU31SH1R9JQuVd+KyZ6ow+iAd5QC487tVPZsvhFYwHCsu4kbwT/mRMoUAoIQjWxJ&#10;SvD8+d/6W3/zy/jTfBzz59sCBwXw892+x90dFjgscFjgz7oFfqsUQPE6qL2+/ln+4AZGoLs8LwD7&#10;gvk4YLJGPrvVR3pWMkAx9OTDw7PaaOR41p2fqWQEniM888E8cbuEH2DpyQoVZxDPTgEYpsAu0XnO&#10;F3wc1wIIHQApAEdAlr1cOree1ICsXE8pAGMMqAerxH3Rypol+G5Ed0HryPiQcZ4TwB1nctxRl+wQ&#10;vnHz+lVlj1M+eYtO9b6WseB/lvQ48gf/p+J1nor8A6Ltum3h9OD8CgQsQ9fOzj+vUzSfdfHSSAQq&#10;DXjtDyTZr32c7j/IWDjO50cIAHQ2oTHO/+D/KAfiXi/+Dw43+BcmBHsHsdf5/1wu/fr2n9v5/+iZ&#10;8f8DSf3DAuhXUwDO/BX3vr36Sv7l/F8mEXScSxdCBBT/x1kI5r1y6ZqQv/LzXb1yQwn8zEFcchq/&#10;OP+v6DJCYoTHGLVD4gKkFAj+J799kvjh5Cx15R5Q/K8dbfXL4P+bt+8YHrsWmjz258+lMqIyFhhI&#10;kwAvGLZCD5MrGV5pAJMO8VBCgDV4IkL7wh1ZebzRyXlp5OUiC8J3lDfzCChiBYI+1/F0YN2QwI8u&#10;Ur+q48qZL4Qv8B8KwA/VjBf+/+DDD4T/5fz/WNDw7seSbUuNoclBl9JY6mQK0A2qsoBglfvpVaUY&#10;dIkBkVDg/3v37ysiQ5etO03t9jBZuWndoOwgJbiy0N27dzcMgJMvBv97aMuOunPwP1HlUZ64k4ZO&#10;CpVw9apGbQo3KLjgUbQFUCv67qTHKy4PFwIWH1KgIH+kB61mH//3OMNrSBy+IyhYgQBDRnqyWizA&#10;/tvDJCzQv3ELQwXACSS7ZQClZ79JuOc5adJxEl2fipxEHzUjXrgB5i6HVTQkiLnab+auxf9waKT2&#10;OpEtLF7myhVFfMj+H2r74IPm18x1mOic2XVH1jq7RPRgUKVB9Unv4fiITM25AQqHmiYbejj4uRQy&#10;V+khECSfWcsd6IoZNBhhJSa4dMlJKw3jb5mFM/6XkZ5qntGsYzLv2tVoBDpj+Srq1T+38L9mXB1M&#10;F6PYFikdSIHx9tuqYvmWjh9z+cJGPxW6M2QblV/zBxAigMqajfOKUgH87/iF3/iNX/+z/mf+uL4/&#10;exY4KIA/e21yXNFhgcMChwX+PFkAFQC4n2e89mUBdku97LZUrbvlb51q1aCuL3p/1tJxz3ULJbB+&#10;rRc1utr1/gLzRDDXG5oFXoXlTT+XpWR8oOvwyAQC7OOUWmjf7htWc4bwpQN25AKR68B2qIS4vHB8&#10;Ta2t5O9u/IAOggcuwGIXDh8yYuQJ3IDF1xcuWDVtzOTcaXUgBlhGVu1NC8t40SO1KI3AtXAhVVWE&#10;nOg7S1A85q1YHS/VMCmbfbaufXLvKCr2oR5txi72t96Q3hEVRP1iBF5glJoMPAJA4DUUTl2IS2KC&#10;l5IKDbPAJpAjjwiw7aqlFXEiJnof3b4hutz45iEUQ+5UfHlBTgHr6nmeh9L7OeefuZqoA7LO9yPB&#10;8ngye9U+WSxFM23GbK9vj6ZZuk/6gQEBif5TPKB91vjlXEXX0jaoeB4dbFmndsDK/RKWT6eHQTIX&#10;IQSfRAASMSgWAL1C/J7ZGLtgmGnLsS/wKIksTLGZActZL5xzwjTnUYxCIRHYBpXn5Eq9Jvf+LWUN&#10;vHNHMM1+e1XcrErcA1ZHFPgXS+IO/lJJDYzzFRSgPAU6niMGkiMjdEbNZIW2HPiRsJgVinBFB9Hx&#10;dZvDrzgYXBkcEiWu2u/y+kYsMcoXl2OIC5qwcadyU+/L4NXd+v1CZWIvThzr+QU4vcphrLGIvfM8&#10;nZvrDkDH7Rver/56XoyDHnUIXGZezCO/Lw//9qX1eb9XfT/jlsCIDGAiF+pGTwdxzxqacV4E81cY&#10;kvyOSfA4EfABqw6MqXgBQK7NIgzlA1CejEeP1DTuUe1L7dwzjeQSOHtkYZ56Q49GEbDSB5JaMne7&#10;sgYgjIIejZbIXYLTw3klKYg+Vp+CGtENu5+YH/M3TJFKHeR8fk/hpTNHinSoxaENqLep5xUfpenU&#10;aUIiHNIOUFUmVC9daoKWFBFsMtRwt53qFu3MVIAmon+4mFZnnjp/7td//aAAtj8sx6s3tMBBAbyh&#10;oY7dDgscFjgscFjgS7HAbykXQBFmMM9aar7CAhQSgdXHFa8l10ClqADG268X3ofI0hU2Daza3Qfq&#10;2fAKnJr4gKzygEldkk2M/OQPq2+WtE07hmGjAECOLgqYBF455sYCOC9gwjqH7SAAtOvSaGi78juh&#10;F6ADGgjA7UVtbZzjrHHA9yT2tw/NCDNHDTAz/LfX1OvQWd/7ZxiAxMZK5koAQfznw0Wgm2XZOVcD&#10;kzLoExtiW5TOGJadgg63xAlld8DkGxwf115xaGTXXQ7DQqymAYzr18WRrCKM07Sj/R0e4IQC2FbX&#10;xVpbAjtaxTcj3OP4jVlsB8kmsMB+8OB/A37w//51xLyJPJDLG/xPiMaG/x0g4FoAlotPvvzkGqfv&#10;t4dOTwb/LxZgeW/H/nVbBvkASMw+pfkLlnA2WuuehtaOG/6nz89jxxyB4gOSApRAeikIYOW0KwJI&#10;XNDKCSfwMAiRu4HpahcM/o8z+NmTOMyhZM4jTtBDcQr6tKP1/DlJ+kVa3VHCwLfeCv53iXXvMH1L&#10;pxEjYV4guFe9+sZ1aR/uqIeD/yN1CW1mT3uw1iX5b4355fZN1Ir9v/qpa9YOvhJnG1C8xCNBUyUi&#10;0CXqjslbEO2IozlkleB/7S9zmq8wIrbU4oIuTbfnLHCJKMCfDgnglB3Rwp/Us0wHGwEQjeaYlLJV&#10;iIkK362OpxvssHvpgNX27Ixwf7iHjRMoS7BxBIsbmK5zwjZlgDOCV2sBwpkfRngDJ5C5N7NuIgdS&#10;Om/bEi4Q4ArJ4T5lZJ40EH6S8ctMda7x2dufYyCmnjVDQpgxVXsu6DzuHClkcHA/V6wBQUiJ3Ygy&#10;yU8QGHRuPgPq6/jB8J7RmwUgjEHsRsK/p8X/5h5ceiDIPxMxQy+kbO4s0VjnFYDjfAcWkrx4nnAD&#10;q5B0MhIQ6k2dFP1Twm9MV3FfHkD5G8D0uc2lnWXTb7Ln3/71v/2l/G0+DvpzbYGDAvi5bt7j5g4L&#10;HBY4LPBn3gKmAGaxw5KnsCHg4ezld6G3PFQLZ46fpKCxX2T1xMKRlSurTLZC04KgosWuK7PDZFoD&#10;UHKZcQH5QMSmBoS/RgXAMg1HchdxzU0/YZ3F/8sz3QJ2OJlydRwiwgeeveTD8RV4vKC2SYEsy43I&#10;2KqhzcnqOTsvTCX0T+z3QpVahJoCiPdVb9Y1hr1yOID4njeJ17yPwfmFc3a3znJ1ua6W9yqt0SbG&#10;+L49bhbOYx7rdDRSjAGVMITCqCM4XFqNQ/OyP1db5wW25Zb6ui7N7R1aGJ91rLkRM8X/Z3MZpmYe&#10;j/pvF+EAAC2icyZvXpvDMWhpiPjQMYtTOXnDLcUbw8LQFaYD9zNCvNWaWBS6ApBjJHL+fJrYsEwW&#10;3EZBzLCGxLQ+Qc3BowZJZJmwEMChCQrjdxKDK3F6F47QU5dZZ7ikbZ1DzxeTsYISXNA65fpyvgnD&#10;T6G+bGBO9VaRVhL2V039TKkZXXaR7Hz0A12eXgQovhS/pZ3fuvOWSgToLDqOaRsqKVrEbazlyAop&#10;AERhBIb5Nw8H6wt0DAP6ALkUc9PFvCSORTumcdut2FNjRkBfO/tajSkv+0oC8gX+PTZnztipedLh&#10;t60zR128MyS4OfYCvgP7F8rtp3XUzwHnG9NV1mnaffp7kwWsN3lxsk8mnZX0hAlo3c0aXu01M26z&#10;E8cCg1eeUGqqdMLMosRLyLjOyi8VwP37ygjAfdEHzGwNh7FNvkxlzHAZZczrernY3mFDfAmmAEKL&#10;5im+9pCk+0k+bZfRe/HiMBduRKZNxDlubUc/OM1/5+WA88Y2wPD04V8q6cl1u0aIiwKYAjCLhApB&#10;KSSySRPj68wVwZu5LWZ2dhhZhvWw2WnbsBz8UWByOSiA9pDjx+exwEEBfB5rHfseFjgscFjgsMAX&#10;bYHv/cuTooBdnM1ZgHDrnMVBp9EAfMpOC/KxRlwQaMLVs/7qOhCk3B0BuvOLF5cEHXRpDAwb6IFv&#10;JgnfFUXLsmwuQummA/sTDkDAf+UAn0YBDAJeYCx3NAvvrMCz9tOi1vDRydmz7I232qcu+O+qtcml&#10;I4Fe6PZC4qWN/2UEZKg46loJO6hprbAxjh4F/GNgROsxrMO5e8H1F0cWznp2NVxxU+T2sDrrMZ69&#10;ch3hDOywrdEWplgYJe4233YOkisB/7efcK95n5blP1CTi+5j0EDdmUUJYVEqGk7yAOeNIw1h0izi&#10;qltoH7cnbT3yY0Ncqn+BD0jYZUPH56fKgo3iHYCzhOIuOziK7+AA97gIEdoRYDnmfkPQZHTEntUu&#10;iBoYG/SGA2J1X3FRpqB60Je/Xo5gYk8Cg+bR1xRRIO7BFnEKhStKXKDdhD/i90SivrVJRkJ5q7ZE&#10;rGxMR+n1p4rPT3RBri2kQFzmVigEjmbUJbWkcks6yN9lApUeUMH99+7Htx5HbcA3p9KJ5P+/I82A&#10;KYAbOk5u062GiWzGVECMc9Zd133EugZfhekOb84Z6agH4tjTq+zwT5qAFHgnf72fUfJ31sneXLZe&#10;ceD6nZ38vf2HJAurN67JbYHwQD8Af5/1AlSs5+zffoz/m3fa+9fcMSTiGhezw356PPNhKs2tMduR&#10;CMcJqs+rdsr15szHnSZxhq9J88yc7F7BZ+2Esfg9bU76IArgAcct8I8R0FFMU7jDj86Jm2z2Rd1Y&#10;lRF8q1oIwmGGmArb5c7ADDMTentr+qwnQ1ehcDm/NETiVsQ9RakSMO84mrSSL86qGmKo9HOXURJ9&#10;FmILdd3WBUwADjhfB4hSxOoAnZQIgrnjxJEk62J0JB4z0Y6YX2KaaU6JtsPLXz9yAawlwvHijS1w&#10;UABvbKpjx8MChwUOCxwW+BIsQFHAQMPN7V88f+Z01evPwmd8ZTiK+c8qFiRf987KREdVO6EXBPOV&#10;zIMUZ5E8DtGsVuNtKfZnjbYcL/FLZ4VIyvN4xQMDAvsH/ztb3GdTAIP/ff1cuP4FFgOWcaCxzGap&#10;rofQNog5+wB5dw7upQKoo8wfE/9s+HfhAg7hAFRXu4/3U7JpA6ccKBm2ii+yasXAy77RQuwYgBjd&#10;oNR4MmgfcEQVrt1jp+2otgEiIHQHNxqgsHeWBgLhIMyHbWlbYYd7YgNMAAGwbYPb0/SlBPD7gf0j&#10;ai76rS44GQP9cJ8JbrTzDoe/W4CbSidZZRlQucfRXQ30ll1ti81OsPveb9hE6IE+4/8r8E9fH2ff&#10;ECvFfXv8H+chwGCvWrCvNVUddY8+EBnRxuk5eNL9KW09AyOUQRAxG1kmG+4g/O/0BRfPm54oKDHs&#10;o3NwUfFQprs2o/u4WJOnTYCKEhURYF/e5OKiAHACpwcodaIpAIn2r16LnzjlAe7exR/u0ZFZQ3vq&#10;HXU18L82aQd0ITp44vev5noMsnT7MICOk0m7R9VglmfoiI4OgCgIUBjv4UOK1iWUIpDvFP+XmcGZ&#10;T9/j1ihDkZPCAigfRAQWwNd6fYvwBwSedAP6A21XSjOBGTvw/0kUQFm4wfpb83DqmeqKkHMxe7J1&#10;G4CxQ0bfiXRg+fyZCOdKd2FXTMiB3qQGDFMWJDz2uaRWFQWgZ6kA+HQhf7gh9ZiZdcys0E+Z4Us8&#10;RjzvooOewiqbYCS5wy9O0HfIbLpdOYZd/5PcAeW+oH4vx0jfxECbvyEWISeC/xvzAQMAFxD878Gh&#10;vo0EAC6jLR5T8UWnGEjwy3AXYcIo+xllFq8dRMLNhQUNN7iI03O//hu/8SX8ZT4O+XNugYMC+Dlv&#10;4OP2DgscFjgs8GfcAt9/RQVQOmB33byDFj5LOF5sGypyEM4seecwa1nbFWC/tTtCPavbytLoN57V&#10;nGR/JvAxZ0nG/6yOVy6AZgaoQj+LNcV6utjcyiiXuoDGL2B8ZPOc4vSKU4QsgD/L1jAJTrJOIoBg&#10;CLByTpOdcLO1FHZ4gaIxCpTZI5q1uB2bWV2DZpIJwCwAi2Y2fM8na/6Aunp7x5O/t1BuasF5MEWh&#10;yrgYd42zAO34MrOoT2q8PJocYaMh+KggH84F020NtBFBgeggW0DDgg5uPfif4QOqBKhYYIHf8kTj&#10;tC302IEnjv2a8UWHClMQBBJqpFpjNUESNSzaablmt/e2e1xAbRmuHZIO4a0IWjyO8amk6Ugp2Jb9&#10;7SZNrnsAGaKRvdu/9hiAOhqQWGm57B1dIKuSKtGIBHcnuf0WUBvVglqmp0oDGMAYyxjjtUBDhBYp&#10;4BYhwFODvTjmnaddznxl+xf+1z5JF2gQrpt040XA4H0B8s7cdvX2bWUBuKEX+sjxDomO0X3aVE7k&#10;UEIjxA1wdmQ27mtWOVA1ILUwTR7oHZ1Iw4IEAUZ3j5+mqqL1MrpjJwTZek0yOywrbGRie8gwlrvW&#10;6ViCy9jNU7suSwYGrj3yBAebDFaf9HC7L2fO4FD75x29mqZ6Tafd0XvrRtqq/cKMpqEGIV2HpRxo&#10;zXfqnqd5fPUzVvxZmaVwkSoCoU1Pd+/eSzE/BCHJa5lNjUVYfRk7PPlr1GeWVFvapU4rkYchh+mE&#10;VsxfWdfGV2y0hbtDYLnlHhyHtJrhSFXoIoEf9dgP3TG5DlbOg4pZdF5zSCRETJnM9HmoPHN1yGEq&#10;EkJToP/c8lCIGdbeL8g/tFcn492sXKbtN/7O33ldgx7vHRb4NAscFMDRPw4LHBY4LHBY4KdpAQUC&#10;LPzQF6fr1e3iCkBHHj8YJ6vdrDp3C/DBZoFKRURdfINkN//Pgi7jX4rPqtHv62TsD01gZIHuVyuz&#10;JYP29Xgn3HYAJON/AgZyb8H/xa6zSp81dOHrIgI2V7f3ZPk34c24oRHm8g8nOd46XUbQNzAAoNOL&#10;9yU6JbuKsWWZvNbcWe/q+9wDRAted4iMjQzQZztwgR37laIA1ufBMfk/rsBBFtVo1D9YqAzmBKxj&#10;4fW8/H4bGseGyQE2YCDr67IOdKQCmL0yYGtiWAA8/8BcHLT1fy+dSN2Nhc69pzIabauth64OiCaj&#10;qGXnT3cBw+DG8hxz1+tma4RcTt/MQQGXQ7iAvKMMDsYA+Diz/pPHO5N0YLizOHWZG8X3dynK/1FA&#10;lA3ZXMxrGG2gvvtfcsXF4n/3aspRAGRroDBWLV2W040+xakrjGUAW86xn3zretTZm3sQWtTbguEC&#10;86SukHRFbz4xCBcMM5ZyMQWME1d/VA7KTuhqlHLp623gHGyC8KcuQy9yOuUOdMa+gswOKWfzd9lG&#10;1RS8eUsnTRVM58zUsXUo2VSpAaUC0BUI/6tSgIyu+5X9dh5+X0j6bjc64DicUxhvTrdotNVdN4uX&#10;O2KOWTKMEib0iZVsY7rdxh0sbD9zyesm9tn9lX3cyyqKGYpqptjMWdsUCwjfZoFhnHyHIwbxMF74&#10;39orOIB8ETrDcozz51WUMZsogLvwkiECHGXBwxQAGf3SUyH+iEvoRWXKBblXqkFJQFdLpQLBEJr1&#10;tjdVAdg702pVDKPn92Usbz/pK8D/TcmwkQBL5rNPfeg8lP6H1MohQJlEM7fmpA1wQPWTmIFJGUlp&#10;1qmgOLKGmYb7d+tUIvXy5X/0d/+jn+af8OPcP5sWOCiAn812O676sMBhgcMCPy8W+P5v/SYr4IFt&#10;46TauaqK4RdqnyXn+lbh/6kKACQazziu6Vm1jojAC1aYg6xPWcF3lQngzhZs3XViUSaLuei59fAS&#10;cs4F+JcLshRAYmNxrw/+Dwuwft1W0ieuuWAqkGainSuB9wo7KoBQAFm5Age7jNXFJHSWuzUay9ZV&#10;cNbK+sPPQtv/WbgiPQ5PMbtbcmB+gyXrOo1JgrULtMCiCbicalVrj7Tq3vLptmmWzYN4QuHgQ9zo&#10;nGmdSszTVWrAECMn4yDNGayC5SAgBoeOx3ZonBWXvQ/QLvbC6zigbnWN8hO49xeV0d4z/QeQTwo9&#10;spHXixvvp325Pjhi+2baS5aBOkfne9m52Ke7VgSBETZA0dJruD6LtGIIKBGegUzcl34tirZHPS/h&#10;G/KqX+VAGR4kDtBj4f9nRleD/sfny0AuNAzcG4WHj+KRUg3/S4vvLZS3Vh4xiiH+4ye6X5ECJO23&#10;RD/123T1hXapGBj6q25zZykgSsFkgqoDOibc2dc9tM12yM7a1zIBJ2K/oktWZ3bHR5WdQ5l3CIOg&#10;CAKBf+cLdA1AlwnU2AgF8NBu4WTNEBegHr8Aem64fSazwtYfS8sN+GeonO7TSW/HXvZoW5DKeMwN&#10;mJ0GZA3l/fjpSdteHfo7om43yXR4MfyK5Lfxlj4dgnEO2aFIR2BE+VtNbLlup/NMh3KHyYg03Lvb&#10;NzJyhl9znxT6//DDDz/60GKAESa5Gw/KDgWQzVEAiTDq3DwZMXVktaYoAEfxRyiygug9b7VR6kRn&#10;ghqydI+l/SZgPwFSDc4nyMc+fCQvq1jiur6NDohkIHPpIhX054FW5+/MUADekwsKRQvHWtKjsD+H&#10;XQ7/E56zUyh/c2yMv/u//Ls/L8uB4z7+/Vng81IA+RPyxW3f+c53vvWtb31xxzuOdFjgsMBhgcMC&#10;P2MW+Mf/4P/CFReo81cG1LoQ7Hxad/P6dXevpznrZ5UE/A34WY7hk3PtxOSsYlnRkeYpRdSMFrqy&#10;U8284CWU3E4BoADjRKkHTvihXyQDVfZnpXgyEaBnvaOd5L8S9FLdKT1cCT4B89ZUU9G+Be4Whoqn&#10;2E5pCcd9TaOgvqBqVfJA6qNz5/OmVKp+1sOxsHlRoXmO0JyFcASA91hvqcGzqg5KpBXWf6yxvrN5&#10;/TaPYJstGoDsXL4k/MZyidpd7z23p3W21lxgeZxd+oOlBr8AY7fFR4w8vWS+UzizUGcNCSTll2EF&#10;1uv5oD1jgWW6ymoKrm3/zFVxRQ19GLtunWtU5rtboRcmniEMj+8M0cZubQU/0usGxy8wt1IFuF/N&#10;1vwD+BtfvJSz+2pc7MKxqnjnYHrVvb8mOX1d5gJT23ESSJD+3cxjUEK464cCcziK+6qkBOfVmR3Y&#10;ki5tdkVJAeBYiiOHc/Bd+WabtNydLgPJkc/PngmvR3B/5dqVK4+UCC5Z4R/ev08KQPvhr15tLbeA&#10;P3364L4+1z4PYa2MEp+/8L0mx7/4Ahdc8/euqTTAO+++++47X3n33a+QGsC1MG/e0JEeqtqfgs4f&#10;PdS4XmSTsGUICVMJuuTRaD9Tijp5p+2h/uhjfcc8hf8/k4V1TB/WpIHKENzKb7dcZaCqBBUIHHh/&#10;tve0I7dRV88f+E6nLH9TFqcjAb0NM9pu5ptDrBHcsbzfZ5Fm872Nbzxd1Q9bulQ/HYgd9DOMCK/o&#10;PN2ZgrliyT4ItyH7qrUYJSKdHWU4SUHu5//69/n3+3/0R38otYU31Qh8KM6l0n71mmbiMKGTEK1Y&#10;RxOxe3k2dcGk8NMD/T8zOaUx2KIccZFUk11Dtzk7w3AsyvehooAKVwnfiWyrkw+njOiAoTm5E/et&#10;sOcEloBHJ53ygLbGaj4dgewi5vgibVgBYZ1YwnUQ9EBQlO+lSikmxpE9nTv3X/7X/9X+So7XhwXe&#10;xALiVd97771EUVk8tb6inuYVwm6G0mtltTwogDex6rHPYYHDAocFDgu8qQX+u//m/7rBpkF2p6vL&#10;DbhukeasTNdfKc6WDGHrxP3aeOaWL3q/gAZM8hjPj70+lZUmvBSoZV2pRMhZntsFpuXkcsgXZfpd&#10;HUcrUFMA8ik1EYALzGtprHTkckfmYUG1k/jbrboogKwzZzP4jzI9FICDR2EBRAEYeeXZgD+powTf&#10;oAO0ptZzlrqkrTN9kIedUfFQ4fF/kRpvXoDGtzYLzPGwgf6B9HjS9i7FYlJMvSNrdhKARvQvGB3j&#10;D5QdeEQb1r+Yz1kL07SrgRdB4LMtQLUW4xyjvy6I0jMPlC4fcYYFGKS/ANeg7XYn96cqQ1iA758G&#10;D2CE8gFFaUU5QLZ5qrUCSFJf4OLlsgDpuifbKxQARqhrMgC9Sg5CORqF7IQO7p/5uppWsNjbhLfH&#10;uW0H/CJbdNIink0e0vz8FSsT2Ozgf2OOFxfOiQXIs6tQuI86SWIK5kEwkZ8yDms3ClAs/cgJMbyD&#10;j6dwiEQB2H0vZJ98cPce3LsvTz3R+ELzTfYWz3PgnULxg/OSkC/R2qqy5m84bl/ofYQi4gS+8q7x&#10;/7vvflVUgDe9fPddsSEZ1w731ojerI4fnxwNNgi38lLZB0xNkIlQV+hn56/XR9R91yborxwEemhz&#10;5kJCCK5dr6QiHWZgIyNgmCM6fPpUXlSWYWpoOgOxODit9W9pUfaz3Gm/WXTRq+66/Xn50roYevCo&#10;ngKgGfH5wVBi6yXoBSZiAzOjAtqNmAYCFIK7Wohwr9UkolX10IQqScXv/77xv7Y//KM/dN2HbHrR&#10;VIDRa6xoHRknM5O7ka7G2g9Hk6jpz4cCcK/QYdeINANQLU3TKMC+BfaTrJEifeSmdDaHKse2OWiR&#10;fwO81zx2avqzFEAaVk0bVgj5z8VlYtk7V+CJwPqOKqWYJmmcpH3xEagWS57JcoP9q9W/Xef+i//j&#10;f32mGxy/Hhb4TAscFMBnmujY4bDAYYHDAocFvkQLQAGwFUmBJbou3S81JzD/lKJmMbvWTtu1FjuO&#10;hwWAsve35p0VZ7ncqs6QF+UxaaD3FMD4soxwLDJWbHf04l4WeolspORaz4o3JgRASQMpCqidRAEo&#10;wViJAMthm1xNTuDQF2vZrutCBeBTKPra0QXWh+pZId3mDIQHJEEw/tdqOtXUAv6XCqBpykoBRIz6&#10;QvtCZhgoRj3txakWoYUrya5P8ikvZycDVSgAQnyLtcHhq9FWuAV8QR1oWSiDZKsCSDsNWj9ptOxV&#10;99oJv7Dtv/NsxifHF3AJ5jU9YMMq82uAFvCFpx0NMIfhMgcX727OC++RyC8AxKH2/vkQIe3B6bZ+&#10;2vpzfpv3zCqQYY+87jt2pdewaJHeTy2T3jWhGTLyJHScvI7EUUsDgiw9T81Jr2a+4lx39rBHD1+4&#10;ObJ/bl+9zl2Jo4wmm94yKS2U919d03KAlyLAQmXYQ6saAUn3jlLa0AWpg5qejpTnpQjQDgY/qccn&#10;IFSEfde14QifIECCHA7ezl2wUiGV0SaHWmNXBP6lddB/ubLw32rTnRuR334rRQLf/spXtX3lK1/5&#10;6s3bt9pp6S3DCw2uWm3R5kw1uHIGck4rX53i1fWcdPHVTciYiiCI0kI6A2QB1gdQUhJpwbSHsxcy&#10;t60ZbnGYs49bZt+VIOx4Zpyy7QbgKy874e0ZxR5yv+ueLKWvxnzYkB07KkbPsw0jc4vQBuUASlLg&#10;eF9MAcE0zS+QwZrEIOJWlFXBJfbk7v832f7g3/ybH/7wj1N2QfDfH1aZ4ht/3gGcOXYFH+k0AHhT&#10;AOdEK6DbmhSATA2ZooPxFwXgMe2Uk0khof9kJUBykoHNbTIhbf2lthiKcuavTZERAX/DDIiXIMQG&#10;lUGKcogCaKxUKACrAEIBpMl35GduNDwaM1YSoRL+gmYLHi1/WLz954cK4NPGw/HZ6y1wUABHzzgs&#10;cFjgsMBhgZ+mBfYUQK9jFsgslruuH2/zcpHNmqzLJ8DgwmL6rTgnkGjnptqS3muflXRKCzgyQRN1&#10;DPhPfjWnIIMF8EKcyP/nxjnSHl91UTGXjCt+XSqAlwoHoBZAvKbaWwtAQa8rV/wsIkDuMLtPL1lf&#10;HTV4awTMvePJz7o18lFn/vd5iT7QQljPxvTOkeaHgRbhAFIBFGLav5+khFEBPFd0Q1JdpwBABdQp&#10;8w5cdLz3+QuTHCCV63IxAXb7jP61MTABJO6f8c5h54G89egv/cVa6LK0XkpWjlAEtl93g0NY9NI5&#10;8s3NoXl6xFm4lxhgJc+Cfm1d4K+PNuZhsQB81i9OnPzJQXYDprRUYiHmAvc4obez3ZWMOULl3N1c&#10;Ir8ME7Je7q5czM/ALpk6ML051BdgV7PZ0R/nOLHxjAL1Pjuns0kKEGU0yQqDwwOTdAHt6sljTmx1&#10;svC1dpkct+nJwv9KKpCyfqGQIivQTTVxRJBeIJDEAjBKQcytZ+k4GufSN/7J2e1eD/7XgyEW3Ke0&#10;fxGopHpBqITqCdoyyTlvCcAJBeCzaQfLHfK+4Pg77yYs4N13xQjYR59/MlBT1UuLMYh6tBzuP4G4&#10;W/J1wVJfpzfrAtamawqV4IcogFu3b9++5SdnMwwxoBdXZCSNe6dAvJixqLFbzzmRM9qalDEDcevo&#10;mkAo3QkShhBJD34V33d89NqnhzI2z4yYQbaz0yYZGPS/9th1v/JeJQIY4yW6Nl4D7fqma0BjpOeU&#10;tE/zPnturb/F/g/U5n+s7Yd++tM//dM1AQvLt8HDSnCWNEpFNagAQNfxop+PFoogFjTMfpI5wf8k&#10;ayT6RlsogHA0mv0SI9AZMC9iYt/t2mJuZoXOd/1oR1CHgapMJ63k/xbK9BJCAaS1fUPOcUiKQwcI&#10;cC7m0pm1AvhDgzn6wb8wCWsnhBDNFKAvHhTAbkI+Xr6pBQ4K4E0tdex3WOCwwGGBwwJfhgX2FEAW&#10;OPUu7XxMLJwC3bsOHP8UC9TRca81GwvZHc7Ryrslo3ucuZMkX+bxDBmqn6cIOESAV+Hj9XOS5zgi&#10;BdyFpfyItHoWbr5AJABJBGDw7+BXXZkWfIJePIwJ4pgSdtpRALvEYSmonvJxeIrJOAD+FyxwvgFd&#10;cfG/86iZmyBhdf3AJLt3LgDLB3L3ITa8CTE6OxrR2FevNlw2cu7KyxNSG/xftyXQAx86wcis/wfC&#10;sjxfybIWJsjafYfb20bDHyweAUjTT/eR/17xznp7GnhdgE7TPpNdzrxu7+AiT7a1zt7wN99de4G0&#10;CrgqHdh63XTS3OaoV3Ix7ous1F89JyDCvSfSDT33osfNmvP725UY5EVPTk8vmPNZq+iIsmPlUVM/&#10;dSb9wE+h/dWj9N1o1P2mGr3+93hCRRbk4W4ARiPKQDJ4OWpdii9l1h4/e6p+Iz5L4N/JLC6dT6n7&#10;y5ei5ncPTUV2E19QALludTxyFRrSOzah+gfUA2EBFOdvgT0sgMeet4c6rw6wCjbQ19KVzle+ktD9&#10;4HyPQr1e7IEGHt1B/4Xx3n5bUoDd9s7bb7/zjiL4c99mS4QTacPl/Q6lZQ6RmgJ6lkGcQiCbCtgp&#10;gx2b3gxxaLZEVQwsPkhUwP5JmQ2VikGP69cvSVDhRPXP8jyZ4a3d2MQb6QDTmRf5qJ3TIaeHMCbo&#10;Kdu2gfntvW2PTY4zny53Pz2RU7en9Qz7flwg3CvcndcvGQtLZxP46oCnQPFz7kaPVLRC/epp4inc&#10;3tJUCPlr+9GPfvTjH/+YvJCRoTxFZTCcFwKPdOeZDHTcIuhQAM3NaunVGscevkT7jwqgd2cKIBEE&#10;LiFhCgDTkr4goJx5d98hxjT7u+YPE3MkXBcsgHsOoVi+gJEZaDYe7YQOPSfLHDNNybyB4B/834d/&#10;H4IASngMoq/+H/6r//JMWxy/Hhb4TAscFMBnmujY4bDAYYHDAocFvkQLQAGw6u2Los6sl8ZNVijq&#10;lab/n0VY+IpJe57NeKwgzoupYpvUamJNC8bbUwBORCXPlAuAPZqCeRYgL5DnVV4SpwnSaA2mEICV&#10;3h0Pjp4IBNgogERNJ25VFMC1S8IBZgGuSKJt9+kVBzAnDz8AfyLwtYhMzj+7gFgQOge3n4X8RUNI&#10;sa1nQbNnin/Nw7yAZQIGFixA8WdFtlBsBqCT1FaLbCdOiz9UGAoKwD7XhNTqaMRbV7Acm7KcLQUQ&#10;uGRtwKTFwo0FL7Ct0ttYaY4NvdI8NPZ6GRXE7pPskp1wrScUYdvqNRvn2VYffWMSNhT1KhYPximW&#10;6ss9qRTUPeh/1TR071pXQHcsJlldDuhb719eBE2EPMF56oX8NLcNlXf4gC48dtm4BW6Ep3UBQwFs&#10;wSvUeFDvBNg4zv7ipckd4Ap5IwIwZ1VxdjQAzaGnznnpUr2scT5bMiLQnxh8SUf0Ui/U71G1vFAW&#10;C0PjqqwNmUM1+fMyGbZGdc/xersPVyB9XldHRUA9lP2NgHs9ArJNxTn71Dg+1RjjxrahnDEwD3EZ&#10;OYCfdSnR5jNAt7QXOob5kNAi8s4jB1BqAEH0JB68rqM5jV+Dwh3Ww9wyKqKWZzSL1jiEpw8ePrp3&#10;17kLql24awZD/z3KZdAkOJAU4C0HIjgW4ebN63lc05WU0UoCyJFHRCKxCDYmpukXy6qGw+kl01Nn&#10;/OyGxbwMCN7978CaEbQfSYtgy5ubq3vHJZwZeKuLnjBiDNQ5CC91tZ7bEtb+0hbjkawKyu6YHAv3&#10;RaN88MEHelZFgMnzmFl3+EfiIKBh9XoFBXSMZpjpVHGu8+eiw8V0xMgAQgHAXPg55BVaGQXFqORE&#10;hpdHKbyxWZ/OPRnndIiZ42tbz/Znt1IA4913uhVKjXb6jFEY6p1PmVP7PrxhZ4XyaKnF0e4xU4VD&#10;ADIJQ1L87/+L//w1veB467DAp1rg81IAF7/97W9/gSb9wQ9+8M1vfvMLPOBxqMMChwUOCxwW+Nmy&#10;wO9877tZX7H6YQ35iisKSD8gaeH/WVixulvro41QwEuDty0p/exm2tiE00AAPOSORH382MvN6DV1&#10;LNJGRVlsZ+M8An4sIa4uk/WnU7XHGeoVq/X3Xqwpg7qXo0mcJq9QqAO/1k8v7oyfWGFu3h299Ftm&#10;QfxBNKxeSnql3ewFOQfaV+U2w0OWb2EMzFGsGijW8tZEjJMJyyDMkeFsOhNHTFVtV1bzopu4U4yf&#10;i8UDxf22s20O6uxYr9o4wlDFBguvp/wyiHBdLk7NLJPb2hvi8KmwUw6Duy7+Op4nwL5n8sKZlIhn&#10;NhbkzZbgVwmEyHtZra/1ew+PnMKH8+Xu3K5pnJhmMIQpmwHG42e00CLO5iTjUye6LiioJHK37Cv2&#10;4/btt5JRzhJyIUc/JaxcIeb6R0p/p/afXPnXrjrPv/X8Qq+kztu/1n7CxVFHK/7FoNxV0FJZDeQv&#10;g0xIsjtq8WbC9+FF/F1w6LSZE1+u+H6XsXBhdjAjPA169ki2Y5B0xcWTDDiMmfKu81xmWMkXO9Ct&#10;rM94SsU61TU+wgq3gN7UzTfo/tatsgGOyLHSu1Ap49rZAyjpIQf+o0eGnQ8fJgldhqfi/Mt0ZaSq&#10;ZyEapw8sV3DMoKvWmzLq9euqBaCzX3PMvwX/b4td0KljUt+cDqXpQx5uJOlxXk9wfVThyTWYkWT5&#10;z/SbhfiJ9Z5BQge3VsLxQ5E9UEexaezF4Lz2Qao79lo7oJrvlhj65SDnTQ5KaPx0/bRAp1ZIyEwD&#10;mQ5mll6zTczfHeA0zUkmaenTZx99+PH773/w4/d+LJ//++//xLDfwP9DCQHEupJeIZNdtt2Qxf4c&#10;yrIqPszoz7Xt/mpk2uvwHwKYgb3dRY6+rwhgginzDYxceWNiQ1YfXhIROvaKSED8z7/dIz22IH/r&#10;9KbOmMAYXj7BTCE5EyRq38xfnzKfvNm/jYtnaVTD+fO//nf+zs/WH/3jav8sWEAjTkOPya5Lr+lj&#10;swqbLidnidYMBwXwZ6HZjms4LHBY4LDAz40Ffvt7312LG/7wdHE5d4g/dLYsMUcd3SUgaKXfLJuw&#10;vt2AdrKSZVG+X2SCYwNeXpAIAAqAbEs6iE5hh9FkVd+tletWaljmtnBLFgBXBLBX1N5ySwNQFUeP&#10;6mX71IS39t6JtXB5Q1hkVak0AiUGfA2ztHWcsCNAnRQu3EYi9lPUDSEBRMIgCC+IGzYaxL5cxkIn&#10;xl7WfxudEhaeXACRRaT8QYJqt238gyzHHZddgNMVMf5/NAA89a5Y185jLXK7B6tgb+y/fm2fcI8o&#10;8Kh3rK0HEKg6thj8ZEysNc30i7M/u9YPsNc2PY9fKxIZ5ACh0hxsegUIyI1WnGzAQ3au5S/M5exW&#10;+ptd9O5OGbAjvwZ0jHPR3k94GOdyWHhysDXv5LdpK86YQRAMtu2RzGPuv2pr7Z9we8tDFphzh4sH&#10;tQAFRBRbbMr+9EVTADpnT0TXTbb/siH0Zfd94rhxn1rKEe5Bp/WwShiBxlYTSCTUBSoB3GyjU1gg&#10;lRno1QJvhNiThI90bu69Tnth8UJyCdR+zBw+bW421EPqbJgcOefocZIp5AvcO1Azx/Hw0qfIYjQg&#10;4ASd49BXKkP4DvR6nPmwbM+ktJGcaJzS6Ia4LJ+EkZU5LfXnMjDaSdKh4GtiBkTmzV1iDcjg6q25&#10;dyP01ZdMYtlq2m2fPbo9+Saz0EbyTVdsh6nYfUy8fl0JU2QrTaBRcriIoxX/d+8qdOK99wT/VYPM&#10;Pz+Sx995Fa0H0GRLzBHQfAg4qIji+ZkUbZsh64r/92N+/gy4zzAQ807Q9vxd4acwDySInt2tmIE8&#10;SfsjCKA0Shoqn6WzF4ovlpIGAvzHan0OrCpJyV+GHMhZKkJjpQ8OuWn6KaVOZjylz4YgYC7pR1Ma&#10;kHCNKrJyO3/7N37jZO47fjks8AYW+LwUwFEU8A2MeuxyWOCwwGGBwwJvbIF/8g//HvuyOOv3unhn&#10;EVxgvCHEBU6AKF1C98td8w4KAa2hEWY1js8LZ629gka8Xusn3bc3LUxZjrGCjO/WjlbtH0Vq1MbC&#10;BhXhewlbRBgPvaIAngqYa/GflaM0/XqWD/GKkpApLPi6YwGUhE8eeEUE2FU7Eta9MFiGIBeAtiSt&#10;FnPg9Gl2bqocmjCJ47NT4EzxtY+eCOboLzTYNJXaKx2NKtoX7GQH0VdrE9khb7P8mPJFy6FayJt0&#10;5UQ7a9PSfHy7XgWjZ9U/maQQSRRBQhzAZm27acBBg6/5OW+BVNt4q7/0ANMT6vLaHWa+09XxEEQn&#10;RNE6LFdF1yph1NeDF0IexedXlJDl9ZBLO1F2XN45y2JqEv0bnFsc7rP0TEUvoJjt0CtLZYAA+IQd&#10;cuCCth0FYAQ4MKRpBoweou9gN70YLYjToY8b19gGdKJNB7GQIP8Fm8dx6aAYy+GjcHEGwfiag6ud&#10;uoxerS7vGhmuDfDMGQFULkN9/9kT3bmvrfh+PKiFqpjEmAfthJ4ZO4bAz54Jvt+8of53U/3Pznih&#10;xlBvjsORsz754iZ+xXdQ13yw2a18L1+9MayXIg5eUshTo1Kn2BkcWsw21N05U5/UFrfv6LtWgidp&#10;oqiEpPHXMW/KEnGBIwX3NePh9TAMgyLbmLZTRQ6PtvMaKTNtGOsG8fq/dqQWo55ybG0pFdBEDZIS&#10;UDiwMBfOIW2VDBHDjAWUtqcsQD/A9JVJdkZfOv18avlUD3jy/mum6A7iNZZ2Z6Tvt3/OV5kloXpQ&#10;lijnqINHHDri6JHkVk1WydjF4f96DsUYpZFaCp1Fnqa72g6EdHieffqUWcvxWU+fhkdNMkuH1q+N&#10;oeG+luyq3fwWuo7m/OuohNR1LMm1a/5Ke6taWQdvnYFQWBlfpKFJiyQdhS8VuQN/DcrxTPPpC5a3&#10;UHPgskiiRQG4EEZlGIyvmVCqiBrJCZNBZoZGAcApzDNzV7k77fq//c/+s9c05vHWYYFPtcDnDQQ4&#10;KICjQx0WOCxwWOCwwBdpgTMUwFqEdrG5wzksfJHPLuA0PpwsI7P48+pp0QC4JifVOQu2rOOjer18&#10;ecX868VHH9k7pWdRANWTRq8cJbY3Yyc2r2CfClE/Vt4AqYufPMHLoyc5+BSQHRbArnxJDl6epQCu&#10;X75WCuCSKQAh6rrdIppNLLNWxsoFMOp2IX/HTktZfuly/IxO1y4KwPjfOduciwz8j/8L1UCU65Ph&#10;P0RHM63pgp8+BQtpE/CpI9yr55cJ0/VmKcRsMiCy2+AiFr6RT7sA24DYnUKe/vEqUFmAnBZcv555&#10;/8yn/MoxByp7PV7/+xuc6xT8j9Q36+jYajBILmkk8LzeILp3mmYOVpmlv32Te/DW69xB4x0vUmxX&#10;D+D+FPuuu3N7Cn4ACHz3RTD5sfq4e90KlX7xYmW5A37AEehEpQCuO+Y//dd9X2ZsBQGIrtksFph7&#10;1/ehz9SlhfwfJUngQ5EAYpempqYUEpN+IgBswJzMR8SFeqNOOlUGHgv/30kX1LMuIyBRmeKemABI&#10;99NzqgCWMghpZ+Qnxy1YXZBajAb+amsknr9Av6NnWcP6lhB3OOppN12FKwIo/l9MnFPB1+es/VY1&#10;PyHDJZbXl3QNaGf07Xk/eQyrmHeawHXeux/f1eyhWUT/GRpsCf1IZMeNGyQLZAtCZDa6jPImmyKV&#10;AJ72MCPJz+hzuPu0Z6Uzr5mIcVbPcMk4LI22r8752hl8PwzX8D2ZUXezK8MRXNyRkB/KmUhCh0Um&#10;8iJ0QCoBKncpt5cbTCZKN5eMsCYcKzBMOTkcST1j1V/Qa7L7JbY/Mooex3EcYUoSwz9m8pAhiqeR&#10;HQ0fUOuHDjMjhn6EKwovTKt47JRjUx2WSH54Zt7iec2EarbcT+eBcEtlmLhN6z3OvUyeDprdtSGi&#10;5rB8Jt2kQpfF+IVo8HTER8TxoNru+zOF/m/+d//paxv0ePOwwKdY4PNSAEcgwNGdDgscFjgscFjg&#10;i7TA7/3O91jXbPBmgNHmPA0CrM+0OO3Es8oKDVAUf1q9N2uNiJOND/aAEEDPSo6lquHHo4dcUotH&#10;E4YbUFSVcb5mZEWkACWeCbQW5k8WLC3uovdtdgAtAOND1MPVyLKsiy+3dcd6/cuyvoBYREeEC2Dl&#10;ibPNK1EpkKmDFS4gC+a430hkEGmBLo8bZ7ndygZOUPDS7knHkHulan/WAOmVW56kCayneS6yy8FB&#10;42zr0/2LV7sIe/LF9en+9Sf1qlNkwtdP6IWTXz65b3IL60YGh9Q+C8YM6gQm7za8mTg4swWhFKPa&#10;zvm/gMMKMNkBG7+kx/mrajLOGjUBjlEec1wOSJi5LWcBv/vqXAEu1qeOo3ZvlM9QceODLNXd1M1A&#10;DYknTxm8dNF0hx5V35XnlmoYjY6nbqRRTZoevYU7uoFoYFBGWwCg+9UcrcKMUCuj6Pb5fe3p6B7F&#10;PozkL45A0bDRvkoHqBxxdz9Smv2PhKLlLb5/z8niqHnoUJcXlEVAou1BiZdevzVPRawDpsJQwUnm&#10;3oBZCLgBUjpjxt0mDpn88CbZNIZxI3NfubV2Wg/tVORoy2ZQtbcQNROmTPE1BCm4+OIlHc2abX1o&#10;7s6Npaz41snDtT0Ua5HUmwh0xGBMEyQtfh4j90kuz3RCJ2ickqVULUmfnL4KkdA+lp7Wd3pARzeE&#10;+8RBb0ZHTKJyPU5IhLpEzqsLdk+gMzhcgoAJa0OqrQg/ZVkQo0UH1OQpGUduTpUenCWRWAAdRjOX&#10;jC85E1MbQLYZC+KqnybypwwUyl56wsk0yITMVOwWn5Ez8QgN91BLaZ9ki7xsyYwiYnLlS4efWhKk&#10;g7yeTpgZCYpZPyEoyAaTvzu8TyAAuJ1hGKtE/G91AKPEXIRjbpqAIF/MMFSXFSOV6APzOumSox4i&#10;1GZm0xqXThopTsZP+mFJ3jW8bMpf/Zvf/ORp7/jksMDrLaCue+QCODrHYYHDAocFDgv81CzwP/3e&#10;bwP+NxZgeV8XygT247TdbSzj8fEVoQ7eAlkBfsdh28/2R0hFABLqPVu+JvmxgFLCKVolJgFXc0QH&#10;v3U9rNVYVqWOZ0ZtSgXnrOxy3qTzjvvUZQVSQd2QGwqAWAOCgXGm0QZcXl1XEwIN/md5mnTQzs1V&#10;LGjPp5QIgQUpbBg8ksTsKJknsHcs4vMZ/ydHnW5utb2uueg2wc+g5ayNN/yvA3KRtBrf3e+2fj1t&#10;vXixhzJYd/rabvcpvEAZh0/trQvcruO8eiPtChBDs+GEZXG/tmWQOKrXbwtvWe3RzjYIqQxUwcIW&#10;ybK4gJYwl4uZKGJ6SyJMSNnoXgkEIQ88CDxuz+xh2GfA5UT9viRwpvpVlO0bCRAFdMJIYKkSWbI3&#10;nq5REEuwzSLtB/c5mu89Xk13S1oZHuGyoZe79yB6O+CTlRLNf3q0IZOT2Em6olCXnM6YKt0m+F+S&#10;Fnc9RfBHUf9SMFGecyWH+8lP3hcFQMZ4ERJmSIz/QeuZIk6zNZrLyNhhehj3abUbgeuhZejFubLg&#10;/xqAQybGJhfkvBhXdX104GFJPO9oJ+ym991l0rJuG+sj0vj5VbvpIHL1y8MvcClz6VuAPO2mviNs&#10;LBhvhHzvngRHhNvABKkJDPBNvhieQyzBznRYG6bHkZ6RzmurHuiTq79OJy4FECIgjAC9K6+L/xNI&#10;9OiJCjCa/XE5CQgPTRrW84dlSIm+avIXbzShK04Saeg6lIFrRuD9d5EHcQAPRAKk5OO9ezpwUio6&#10;7CIZGdiM1Zn508awNGaa4BR0j3qW5fWmaz+o2xj/O0YjVnUilCEoOjfrBsD/jvVQpongfxlVDRpd&#10;vY9vFYAYAFM1N9T+q8WZ6TwYy3+ZNfBVZupFBRD879NqW+PXRFn6KDEkTmPgv1WD/5P7takcqTeg&#10;vxT0oHCzIUOacLMZNlFzMAPnpFMPxAkCEIaUTLhw4Vd+7dd+an+/jxP/zFrgoAB+ZpvuuPDDAocF&#10;Dgv8XFhAFADIkJWWn3ex0wvFDQZmWXXqgh6MCtTdAzAWWbOgz28DX8HULLWN0p8+pSgg63KjqBET&#10;BzsV7qICyJPTCiIc1ZLOLv1G3Mbt71wA9u0+UwnwZART+jAHWl+56kQAly777KsUAKDk1DcO18Ha&#10;M/fO0XG+Bs6ownz8bkYOj6ICCBDQ776w4CVfWI/NMTiPrSxqIznqHbK6+pFuau/2XmB+wA9op/kU&#10;u3Bfxh+v8r511klf7aqf9NEC8ItW4Lv7X+OHtDHAV2uHBfXPvMP7bKc++brudzwAgL5xyMVM68f4&#10;/BdZAPgPBAzVsgTcgMJRdIMnOfV2dFc+CwWU51xKgd/aX5+l3TpACI3G3VpfbgAd2CN91skmI5ov&#10;sgI3oyHOyNqMqVc6UUDpA0E19f7FhujqxyWLwJ9clkp9H50/eGhc5erhdoKCkmZ8RcF+Mc7/kHDP&#10;KApYd2hidixR0dXf/dgSAMnnP/7wo3GGGxrHCAwM0H9otlF0B/OHzmAkr+IX7Wq+Ttiv8gf9Iofx&#10;I8J+waiQJhqYIfN0HNqw0obFvoTa2zrYNiLpgp5XQJ6CuApScLEP2MBIZmj0AP5nHq9SATx4EK6n&#10;Y6qqEplpTo2dTfqUdQwrNMkOIav8/cnL2dABulxJpchLJhPh9M4cJY/gZ3UmCw0wFDDW1EYuTc/p&#10;uemg2+SRDJEkxXSvNotEn4StCA8pHtU/ea3NOhSlQ3FFjOtpsbaTZ9dVJGVmfn1WUkNc5PNnJaAU&#10;DZXJiqFUeVPuxGNt3tfBw+fYye97MWA3TaAT0t5M7cmAYR3ALqDAepPhOyFlMwtTa5Z2TmoMKACH&#10;bOz0L4Hx7aCVbGWoEc+fvxQdgsi/IB/JG9u/BiEC6PFM8nlR0QWjFyJMbAIFNaOIufjXf+VXXp1g&#10;j3cOC3y6BQ4K4OghhwUOCxwWOCzw07TAv/qd73UZ/4qXeAE5ln1Zk2WFVFA8i/2IN19zD2sFF9yz&#10;vj8OKK+oyA6Al2yfdCpuQT+xxsJfyFoQmKcXJJHPMk9VALqWJ2TaD4dKBzE7f7+jDygLp1Vwlrxb&#10;oqcs9Irx97ecI89aEOJjtKje++U5XXRAv9ffuqQKtB3dTbIrr3BnzVsHGvHMui/5v7wIdjW16mC5&#10;teVQlE2W2Qc+swg+4V8AqwsasWJ+bX/aH4TjnDnsOshr319v7pBMrLtQ0YB7eIozG3e32yzfrSs3&#10;76Lv5THd7fQ+postKJid2UD4nGNIKMBcEdoJyUDosb5Sc+UH19YOVrxxEvCg9zZPbryUJR1S8A9v&#10;Kh7U1cNzyUVHOxIpV5xNrUwtTClJZLd6ZsefmePF6Ro2Sp8alHJt6bTLFIsA2xlV4yoCcUNXJ03U&#10;hdBYektebHm1Hz14ZL34vfsKv3Eav6cVnmBXFXuEfAiBMRHdfQcdeU7bmwS1At1bmsGIFqifIGxc&#10;/YZ9kYBniFgLExWPY8vpk6v/7Pphpp1QESUOmpUuxEq3bV7RK5pSn9A0bLzWpzqaduC7tIXFCskA&#10;X0/yFCLli6PrqByJhl7v51Pfh3acEInqyml0LjBmdFXS+qr9muqPNiZiiOTIV3nFWp6TCLwnG2k7&#10;Qy7bN+h2VLmEbMwbaoIRkYw8wtSCWyjW3sLjR33zwsooR+a7RXSlOayP6aMlrIbOmLa2oVAH5Fye&#10;oPQZdojGhUorm5FhWDiIRQRJ0JhGd4yA9qyEIRE5OrgOOAdA8EJpSUminroPp1+NtIz9t0mBWbxz&#10;+SjTqh1wv2JoZ9ppjEMUH3MjNP10JtiYDro0WwJg0ofzN8STt+6GsIj/8K/9tddOucebhwU+xQIH&#10;BXB0j8MChwUOCxwW+Gla4F/97vc5/aykzwLIBRfP+spPKQPSBLJzt3XEVYLbp/FKKwtiP8fr2hBZ&#10;0np59fns2WRzGgpgUhUUp3V9H/kn4dDBO1odBv8PUsPbFqyptWkpAOUbk7MxiCYp/7tuHH5jbgHP&#10;YrSgdXSOT8i8QLQAhN86Zlda2blxvU8ecoBO1o3G/5ZeD5ZgzZ28cV5BgkOAIsub94YUwIJJZ1oQ&#10;ImAHoj4R87+6z2rH/Ud7bAzEj3vz9SwAzbTfFujlqwHsReJg2uW/L4CcPjmL/LpBd30snkEi0NPE&#10;GwkwESg51VmFgd/Ea7n0HTtbtYPNnU9XplcTeR7/b2487k9/Y+F/UA24OX7yypdz2QyQOlE50UYB&#10;pDbbwiBGVsZSVGZr/jH1YWB/oLUV9eMcNf3k+09UQIkve/5XQINjCoA+gXDWn8tDLNmNwv7R3WgQ&#10;lk2qfsI50pJdA1BcNcMkTcvYkd063BUR4LPbKKFihv2bjB7CTkHJwU5Gm5RBKP4fWO5jTKeaEdG+&#10;IdOB/zOekHJDuKRsYTF2WQAGFJMMII0GysceF9YHpWwBXSdjLZpzgb0h6XBln1IAJXkW/p8RjT/Y&#10;uQ9zFluGAbg2VBRhOpJMzw1rqA+3o8cAaXgE351JgTACpgD8DvHtTUsC2if/opuv3XJVHu3Q7IR8&#10;4TzWhqeImIGc/y8MaJ1w9UaSO3r+MTckQmrh/ylarkNFNpJyAnkG/zfmP5e42C/d+BpKhBvYnkMB&#10;LGIXKYon72wyGpUztUOayX1VlxMeQSVX3NId09nfY+E1f294z5MDo264QuYeu/0TSIDQQYk8no17&#10;3+kuwgUQE9HygTZ9YshgesJjZY5PMJc++sv/wX+wb+vj9WGBN7HAQQG8iZWOfQ4LHBY4LHBY4Muy&#10;wBkKoKfZI/kdsN+rANYat6EB+SZvdkW+owC6UMuPhXP0WnA9fnS5sxJZm02Ly2Qr4+lKEFXdfQvr&#10;eb1YXGbMEaWzV73I/kMEBP0lKaBWgqUAsgZVEKevIRDHOK2yWAQFDQD1cjPrS328dlp+Tz6KBiAs&#10;gHW8haJabyIIx2XkVTu+MScgSJ62nBck4xJnKU8FFGGFzfIa71nWr954sdm28bEsdfvpsvdqmgKA&#10;6Tv7X8/A+1fPtT/pJ33q60HesaSzCGh5Zx4JufBFLcFtfGwFStT3apGtvM++XcbDwsSVPoxMWmkY&#10;mv5M29UruKOh1q1P465xxDG3DRCycEvtU0+jDRAIVPyv9hkDjutyeikNvKMAYrwhyAa099tq5WSW&#10;80O911+Nuj7wNfHMEaikV449BFaDvQgrsBHrpmeMuGdXceA+yWAM9l3sg0LNhR4fpXq8/P9PnmjM&#10;iMzQ0aqkCA5vRFBhdWIIivBcLjNHzICgrRL5D3vQbtZ5AaROOvVGQ/TyBqV5/AIEwwhuR0jjDFmz&#10;HMxOYegThv7ZK072XRobAiYB7hmCSUYYTAjgBPTaAuV0zvYB0OkaoQBP/d8NO0Zon2vADOgGQeXT&#10;UU6VGgiFSL9uj8u9UlfEN4VBeDHE0xaEorkSiX+eH40z29bby4hIQUCYQCXtL2Q0B0R4N0275kFo&#10;ScXGq6wjyQ78Abgd3Nvg+vQrGov+DxUCveJuMAMw9xYLNbph5j137/yBaA/3SIm6wLtq/1xImsrM&#10;Tr4e02qm9IQqtsKZXKpIyRWW3wnFMGKM8MaJ/OedqQ0g9b5LwTI7+6pFtjgQ5cpl1alIqYrwUtGK&#10;tU4CiD//wur6Yz2xr3Qs4VQu/6Vf+qX9THK8PizwJhY4KIA3sdKxz2GBwwKHBQ4LfFkW2FMAnOOs&#10;DGBHAQTZ9YlFdjG/vzUwf4dEA0myT5HCHqV6fydX31LpRwLgtFjPi/6lF71yGfwPcdAFOL5GkBH4&#10;f1swG/8nFwDS0orLBZm0gpMfSj4vx1RXBZBM0F2RFmCy3A/491W7prqf8eraCRv5tY3ixTW62yS7&#10;cm20uJkQ/1PcKkiOZW38jwggRAvM2lUfev0bV+QS2WKE1eT6zh6QA+kw5Se9v+8uhWQFVGfx8UJc&#10;r30RoHKiINiuStZIMAaWqTdzuTWR0WI3gCm/4l6Lq23hyNln9vI5SsYU/MMCLCJgg+/jhi7pwBUN&#10;Mt1oiL5Fd+WmdjxCzkak9yQIDCYhMGEgnmtbTgC4FQBFfjpavcODlglcccsu8w2G384eq6rdV4UD&#10;o27wf3iVAF2SoBdM0RDB/6ov0ACZYtsWyQM9pUGMJKOEt8jcLmVgMy5R57AQBSAVwP0HArnu8E5g&#10;ochtpAKGnbaVD9VkBCNu6K3FHR1j57/LcEyoR+zS0WSwx+ANYUFXzxmK+sH+uJb1gPnyQeOOXZON&#10;e0uTKso/XNEBuSPXY+Hz3k6+YBpu2SgJAmgTgL0GmuYcQemQD5t/u0xPciWEHYjoY131ibRkF/CP&#10;AiNcSDUu04OGGaMXBxxPAMLEqoTKHGuEmMjUQsHGST9IpL+LpiRzCsKpkIZkNmhdAGYSsgOQtxA5&#10;DO9DAbgGgXKOGoGTmOCZ/O3gf72THI2XEWuMhqLFLEJMmBlZ4hcmsdyRb29RAO7G6c8ddxAeysGh&#10;GhPJTKlZEFKGaWY0JiFLM6Kz2wWneLBWwY8oI5pi0/B+gD8RBoHoVKSMYt/zPWkHoj+pOMtHS7YC&#10;ZUZI8ggVybzpspHa/OY88i38/dpzHeaqg1gSCgAF8PW/+Be+rD/Px3F/fi1wUAA/v2173NlhgcMC&#10;hwV+FiywKICstgf+s4zbbayq86afC7OyAxhg/36BflAqUJUvwRKs72YJbv8/EoDlvwoFkFx5kQEU&#10;WOUggzLijMOHNqCCtFuoAPy8luLOoP7S2dqzoDMF4ECAwGirAJbPudiARTqi02Q8q6+zmHsoEu0N&#10;+N9RAHUhTmVr/wQMVoJcu+DEXcpkJ/Req3NUAJHobhRAF8hYe4f/aZ+F8Dm8PW3z/vpovdjvf/J6&#10;mIFCYw67sByQeXe6aXLadXP41yu8efVPPPzj7Q+0BONucoClCyD7F1i1G6TL7nHSOdshuYp0t5EY&#10;jMXnEyis0gmtYFdH8+b/Ha8v56aL44Nv5EPcs5AUfFDkDduT/gpttdqmxwkiwj9aY754Sf9X5nU1&#10;OiPEY60WbfsWNupLgKK4Z32OOE2TfLDaeKgyfQ08qeNUVX6peddDa7xwInoFAtx/oPz/+nWIhUvG&#10;ds+cps4UwOD/+v7x4ft4jMjK3ZeJV2O118R4vmSkDLGh2TqSuVPprh1/VYBwGEPoD99YTAFgzmHG&#10;sHHdL4jLwdYheWFJhb4OcTDdxjcEAdHhluKOAtLKmk8xiAjcTSECp3kmbkXXsBi6wGQuoMPf81hm&#10;AwpLtgzgqgFAloQ5L6J9bmEzxb5SQBD6UkWtFwL8zvOXDf0/PnsyqgRdl0nkXLlC76Ad/WlirnJe&#10;g/8EsngL/5idzTwa/6vJhG1J6ecyDSEuM+Q3kkLfQwVAh4BSCelKw7f5hweElir5ogNSnkVTvDtV&#10;xqRn3WlkWCMdWVEQ+hMgYC58rodw+iT294njpE80yWWxFQH+pnn9x2NgfJA6TvtrQvvwCHH55y2H&#10;QOiwxv83boYC6PvNWNHUBUT+528SLEPfEAUhC7z7ja+dzEfHL4cF3sACn5cCKN//Bkd+o12+853v&#10;fOtb33qjXY+dDgscFjgscFjg59EC/8M/+0frtorx90KA/bq+ftOda3N9s16/IhZgDOu6PGehCXw/&#10;PaA8Walf5ed9OkAtx7wku3lTq7RijoSkrkVzqkYtv2MWvimmrYcCCVzKW89e53oJr2etFm/euX3z&#10;9h09pOnU6vJ80nIJWeRqjSLXVYJdkFObAmgsgF+zWk0y7nPOpaZSbq7mdp+VNUvsLCxZXqrqddBZ&#10;Yn9ZbmMA8AwGJ6C3a3pk4Uk4X+vWHT6rasBQ/WRY1pYAHLLV/jU1h1mgc/e6LUQ2eW9QNEsHEjS9&#10;mKHt/a3Z56ifMjIWrbQOzsnWOfvrnH7uejv0ijhfZ3m1o66znDnMmQsbn3rZhTIDS2Aysuy9yWLs&#10;tNUFyJqCSEZD7Hq+guPGChcp6LcSEmVmNh9nbOx/OpyLt6d6m/r2oFwjKxywQTWJOkaIrIejtvV8&#10;XZA8Ihhfwd5F7eBpNOIPH8q2xKALpaUuQBNlqFC8KgD48fHH+tB1KSJcobYlwDES74pVrGlpOnei&#10;8bstjT0gcLcVBrq3Nk+iVQOdENTjVpR+68wbTvpKkibDoydUXUNnEipPJg0964ZB0RnfAz2VGH/n&#10;9yaSH+OlX8MjnMP7zZOz5vPv0SNijqw6MuDsliD5YkHhTNzpgGowNvcLAzbcZjk6xiDbjK1dd8hL&#10;Ppl9QrkUaS8GrhkNOOh0T590SC1IzI7kBdEhLyALqLSC7AACaJEp+u6O6XjhHtC23aoG6tBr1g1j&#10;Qt2WB3oT/K/ntQ+sSSf/lGlsH1YGFjLyZyzpTWNuu95vqg+n1/kkuh5SKq5Nkn4aPgJ+y/iHiPEX&#10;9iwhJTimQ05V1yXIGSVZf8KTDaVtQovAm6qroBJLTPBnjAnb8TAtB2ixF5Ptf/irv/wpE+Dx0WGB&#10;11pAk8l7772HUomOxJaZwQN//arXmqMOCuDoSIcFDgscFjgs8EVa4P/5T//h+kvTF7Ni5ddtITsr&#10;u7pE9/CvvtLuv64P6ba2oNQtTna5jChenWfHJOP70iLPHpn4fbQA35DtUAABAMkgNSnfveDF8RXk&#10;34ddWqYAlE5af2Zv3DYFoGeBA+pEJadakP6iANaqvayA/w5XCxA6gCTsPD8ye7EoAGcE4BHUUOyA&#10;d5bnGiOn2PtOV1SvXhC9G/mxE24vQF5EhbB23NxtnYRge9dBqqwhliOuQKPN6S+1BXP4XaPvmYCR&#10;bCD1HnKA64F2GOgyPM9GM3DQOrrzokfeFjVz1sUrsCLf2IET9mEucgf0YwcM1G/Oraze98qLZo/I&#10;9Yekioah2wYlF2rLkbsFHDQPYqXeGFL/TAEUogpDEUls3+QV3NllAHYeziV+2FMA6vzrpgHDpRQM&#10;i1vMonroG6YAhIpQsoBbVg+RpzgjylvxXoDXBDo4EZyQ/0cffvjhR/7nImdG+H5Mund349dQABPf&#10;wqUlSrwbFMBCxQ2oIBkBfFXCwJkFhBED9jagNwhfw9TCbLC3c+PHdgBgkufpOV7r+OxdM48cHG5O&#10;YV1RG3fv3tP/PZInfSAnyxwGLn8JmhVAFlmSD0GbJl+atPC6/MPddEBbNXbVVzpKw0TsOrvFC77E&#10;yIvO8p1V1dAd1gTQLphvOeGfJwr1y8bBb/H2ujAm0lx9PfDcVId0565MB0H8UABsrXcZiD6ec3uw&#10;6Sh61sR767b+3dR/WR+OA+HCZAA0Sg9T6YfufLW+zrWRs6EA+Fshc8p8oH0iMhITBQWQ96/fUBOu&#10;AoaiMWF58OqvaZTgfQaZzmsOJjxO/qyUiAH/u9gLZFKTLuZ8JMtIgo6hAKw9GN3RjsLprNKJxp01&#10;pMmCZOmOnML9BeT2V37lr3/ypHN8cljg9Rb4vBTAxW9/+9tfoC1/8IMffPOb3/wCD3gc6rDAYYHD&#10;AocFfrYs8HspCniy7T2qs5jLDp8Asnb4f2Gmstrjahndc1bLu8150KxmtXMN/MBiKxmbcPp5gTvQ&#10;u2nDvKfrnG2h2l0ZVzhs5T8Fo/IwsnQggHMBWMrpzHx40fEF9dbw+3C2bDvgGvC44VhuCxyCO7L3&#10;lJubK/fPFQWQvFc95Fr+c7qojwP7U2fL4u2slEGVOGLrhq2ztmcgKDb/175jtaxQKVJfeDqAi0PN&#10;sYv9dm7elUgrCQ2T1hAsGl93G2XcwOM+ztu7PQYsNimXT5my4nHocVspBM/lza/Jfk6B+Hlm5c9j&#10;+aRz/QKu6+686F+PrP+bhW55BouuyEkHSDBaiIi+UGYSgDd1w0o5z/HqBAQD1I8aXJpz9RgAuSR8&#10;dy7/PX0QH2LcoADa4ED1Tvgsp6/YYm0mnmFzEXvc9D+EVcU1SYqejkmfkU30Rgg3pzUAPHuHDfn6&#10;oHj7w7g9SfL5GqzDPWOm8hVg2y7/nw8YNmwkIo0EWqwQoKmZFTyoHWyeEACDyZRi0xO/TShNnfqB&#10;cwiGdAMpF4LE3RofkoaonIFlM3XHMwJRwgtJBs76SV8PyaNHPPVFpc3LR7Z9oB0f0byht1o9AVVR&#10;SkoQKv/UPKWF+I80WVVhvwXhJ/oIVQARSWei8WPqR4/8vOT/scFC2pwKS0Fo+g3LkdrhiLxIP1od&#10;LhUbVm+Y2XrEFvM738vca6tkYDdcPpVNLUPSLZm7sjLeoe4gbVMkDx9mek6QQwxi0ktTdIQq4moE&#10;5JFsuN/PWLFhLTdQJQLvxD5VtIRf0akYJylt4DYVt6AL1JuJQfCBb926efv27Tt37ogt0FVFG9LE&#10;BJyqzFtOHOKN2coUx2QESCGEhpQt+co2mayZJ3NJuVpmEjJYDoN3wtpQL5MBoDt99+tHIMDJCuL4&#10;5U0scAQCvImVjn0OCxwWOCxwWODLssD/45/8Nwv3rnMsbTbOHBY6CPp5iUN7fTqCSu+5kAGrbmJD&#10;cdWx2gbqs/K9d18KaD+0cF/v61MiOJPAL67UHFdP4KUs+luAjFW3DxjcoEWzuAShaRcFSI1AVABa&#10;LWpFeT0PLTCNwyQBAJFV73+qN8+1Cj4oyxlCgPNKxB4WxN6jeOOVlds+RHkRHzxoBHBgStJHNfVU&#10;Q7SzMgbFjSu6h5JZ0GzrSQthDLg828ueqwn6TmHXeAVTUhteI8iybcai38+bT56P8ryaeRzwm0e9&#10;rn+okKrWu5d+HzQ6R94LARZPxE7uK+uWIwiY7rbrbWmCffqJXnR3OUM97fgktxn/erL5dd6cLjpm&#10;4O4LoelTFeU3lLn9tJ09SoGaSS8GoKKo3gZFffFxN04hC1d8dCcbAFdvdrMippnsmX/uHuTtoYBQ&#10;+pwPq3PVbSl8Dv+CtiDpyJWOTM/Oby7KpPRP+JcQMkZu9lb7uMZsI11AMgM0v3fv3l0HASge4GNd&#10;oY8S0gmvLwC0Guqif9IMGhgVK815uQB90PEeA5KnD/S+RCjMA4TvpMmq+giWC3pT+UwC0IMbUzSz&#10;9fZkrK0zIy4aCcbSgchB7ZuOr16XBPjTcwiludwptadLZth55D18OLUMfHU75ubCUgToWExkJTgG&#10;ucuquYAVC9ARrN3IVJi0HkNDJEM+BRbrnd4yhaxElluXcdNMZnvfBKUV3MucZoJJtfPqsByttRkz&#10;T/0K/1ypBZ4+ftIYCSPmy+4E+S+wL7B95y39u627dg+xouKeetGJBmgkDDLg0muodawOIFdhQg+i&#10;LHigC33rrbd81LfeEqSHSRzZc6f1dFf/0xBQ298R6L+tJz1urU3nWqxZuJXSKCSupNOGfSs512Hh&#10;hP8MwJJujZ6gtcryOkfBlkN0hrvnI7RO4XTCKHXaI79GGsGhA2rvv/o3/8aazI4XhwXe0AKfVwVw&#10;BAK8oWGP3Q4LHBY4LHBY4I0ssCiA/d47bBjItAWtjop23jRcCZoEM26eQWpu75D/er0JTJ89GwpA&#10;0dAPuuTKuXDX61mrxoC7XkaVqQY2yWUF+p+zeNktwJ+KgNpDzwL/9uaZArh07abw/83rN28JO0UC&#10;ECEAkCz544Cn9e2MK1MLaSHYHQWQHIFeN573klc11ZXE4OFDO/EnFVjzUoUF2DzSWrWfwf9zVyT3&#10;0rMO0urhWWLWnEDQ2bnG9sXGZQlkJRDAvj7/X4r6gcYLPeUOC6EHthSVb0h3nXcWyacUQFUSXUMP&#10;H4DkYvD+cARQAHP9Z4mIZW2/SBO3sBhoMturnXj1Rhzh9M+18ye+xg9uUcgQVqvjTu+iK+U5AKCc&#10;V9qtQJauVqfyBFskbpMOdOHCogCEd+JbNl7A9z9DZDQAEc8HMrn1SwHMXePy1X+DVo0DipvJe0pe&#10;gOtXSwEE3bpUeaqUaVM3BNq6W9bd7r5JuYNAmudJBCjFvIDevTiVqdp3sZnvQxPEczxweCEm8gtm&#10;Gw2GBRv6ZU0UugNIujiNN2OZDcyvGVuLtnNoOtjQdd/CATSKf0vlpmigUgxp/UF1WwZJG0vDh3B9&#10;SxtMK0Q4kmgFSAo8zANEL58E4ESSEHZx75dXeHz3z7cEmn2dOtJ+7qGZaP8SQ65pb9lCpwSX0ANO&#10;NgJiXVLBZBKd0PLaB10JTumR21T4kxuyx13WJaWB8DBGnc4LZvXzfuwwyahLOPHBsCM6h0mgbKEA&#10;gr/v3NHnH3zwwfvvv69n9ZBOYqGbQqu4rZxIP5u+oh0gQ/Ws/fUtRZnoWTf19tvvvO3tHUUETF4A&#10;ZWdQUoaKIWBhSFig1ADvfuUrX3n3q/ov3sBXk+uJQgM5l1lgJlttwf9pslQxpLvqKQ2PSkiswEyK&#10;mTCHDk3Vicyieuar3rVsc2cVemlqy7ppeI5Ky+Bfz+z/v/jbf/PVaep457DAp1vgoACOHnJY4LDA&#10;YYHDAj9NC/zf/7t/8OrpX08BAPtxjw/u4rsAoHpWWA4PBYB7Dc8fLxaM1wtjkFEBsJwCFsr5F4+m&#10;/ZwLCK5l9yYB2K3EObwwDs5/4/+Ic/n1DAUQEE/NM68Aqf23LsAXkSMratlCAFMAqRHgslXJDhjm&#10;wGpkUQDO060Y/pUH/ClZo8VhCMoEAo6ilNsLmIRvsM1evJT7jH8CDHjJvMSeCIhpnc3ZjaXjOGdV&#10;ulEAg9QWogby74D0HlPv1AY4ZGcFXDInxhlwyxm59KJ6QPX8ukQhyyk/ntre9nbq+RIgvMc9W4Ti&#10;lW453+/P5V0uBbDrk7FKF+30WjiJTTJQRqW3sxq82L5wKqbN0j+nSJr9PQOwfu2pcy9pvYCkUgDx&#10;TlL5rAxEhkdgrI4Q96m7ktObcaCauaPKcDE+cj0jBHC68+tX1aWNRALfTQ4MBaB+a3gEPATYJkmF&#10;Rw0RB8+f43VNaPsDIggIBwjgyf9k1F+XM9p8G2RRA/FRN2AjwTXbxhjfCLqRAhX8h6orFSiKTeN9&#10;KIAgzOZBbEbQm7eEHgXpdt1zuc63cvSyGqibqBqol4kADxUTyQ9RJQSVjCDfZvLV9n9oAAoWGFgW&#10;3kcrkcCaRJysAw6YrxRicVm692QrKKWwAcjUVJiNoBBbNOC/m35dOUQWCaOdaGUi5KWdBzvrYf3P&#10;5JrMTYUceOp8omkSPy/8rxdz8f5sVR7QhSLU16bLEzWQxAp3tf9wPeYjgv/NAogCkG9fEF3PsmcT&#10;mj58pBkd7kDPMmpSAej/TQIB2HTekYK9oCgjFICUAu8MZaAjjwrgppMkDNFSUN60nCa20m6uYRkj&#10;eL8JEUqqQs8vBIC4/GE5KM3qmceQATFDN9inLEA7/3yl028oAO9PVgHmroMCeGWuPt74bAscFMBn&#10;2+jY47DAYYHDAocFvjwL/Pf/+NuvPfgnCwEaETAwKwXMBizuV8yN6M0aqixA8BPuQZ6VDX0oAKlG&#10;8eHEczqhmVp3rxOtF7pgfGrdAoPxLkYFkMjhqgBS4+vFc62prQK4eVNCAHmyjOLrl+2PgLSNg7AL&#10;OFEAOur5LBflpDMLsKsOIEmt8b8E/I+UwjAxyXkGqZFjnHBSnhcOBXj6UEF8zYL4WBEMz1KUyk9a&#10;KO/bBWA48LCMy1AAJUlKYRTHL2j9yX1nT7oULbxCBKz3SxLEU1/Prs1fnDgAd7vKTQhQ7LuHlEuK&#10;cKabsc/mfG6D5Ajz1PuZ4y+zgPmHD1gMwN5yQ11NsrWhMFAI0I32AQFbx13vLs0JaGKhXF7oYsLf&#10;OLP8jgJwH4NNsFwjwQWwAPp+yr7rn/upe9l2y6XEPBpcG83INRSACls6EEBDg26kr5QCCDxUpwLJ&#10;W5AfJFt6CjwaB6pJh9kA/5St6C0VvG86m+a8sLeVLJWNViBX+4oDB3jrzrAkxtwFTFRV7XGa4Z+k&#10;/s91CwQCROgQ9izPQv4Wpmdr9bg4a7uZB5gMeWQZzGXznF5UM3u4zchOIAMahvAdqxWbE8C/T2EB&#10;Y+kyA+FFLOFPBFEkBitBxsjqLVm6MpOhIL2kELnHcC+xWQcXwpBATpjA2NPRE80CoOt26opcp2lN&#10;Uh08fy4QHVTsDIVqvXv3gtLv3dXRmqbjCtIGw2n9BBXDMiyhvl4sHZZeLOPgFc+U4ObT19H1ywoh&#10;Y7lhUwBB8VeE7OPef1sUgH4np4ueoQB+8pOf6FnvIcVwBUCiMvKse1+zEhkH2NR979ymxd9KGkbX&#10;DNB/NxlJN5rRgECSML7k5gyRNA5/KID8DXFuxQy5PCALQk5RtoDHOfKBJBZmY3w6sWRaWJOMd895&#10;nA4g0h599Nf/1q+t2zleHBZ4QwscFMAbGurY7bDAYYHDAocFvhQLLApgwUtO8yo262J+oaVB5F5t&#10;Dwmwh/EDkeJBRAcbXNDVf1bHKxBAi9adc2wCXlOmaaMAxgALY+xYgB7fkf/x/5MLYLiAZ1ojG/+H&#10;BTAFoKXkogDA9cCpteU2z0cL7hdGb14a4/+HCLDsWKnB8jwUgFEWmubUF5MUfHLHRcq6XPKEx/t8&#10;LmZWSa/uoSv8W7e0Gu61sFZdovNqVwfWrE93rbbz5n9qn9nJLopOSh/UERZiZ88NIJ2NMw1mx7nB&#10;ZjuzUt60B0u/0Ntfn7wO/3uJHdjCfw7ek6zfdu3Ex3MKzOR0kF25DwJde21RAzj4OXphapCrnwbB&#10;LoQ4L5amxVknFuDcO72RiwMRQ/+E/QkFgBQcNTibzjX14Z3dfoZRHJclNGyO5HY0EWAddgIBrogC&#10;SFFALl4fkX7CLlwyT0a/MZAnQdMB/xSjnySc6rpPdJyAn1W3sjTKHig2BbuVCk+n9b3bngJAbA+6&#10;3Y/Z9tD04REGJGFewJj+G/FOIgOoM7CixsJbbwlhGmQ64VwxXZO15UTmBycYHAVH+sNW5pJwmQ3C&#10;gYrxFe87+/QxHwIXOukSRylgWUAOHdOe38I94jmPY/76dVN+SamgC9NOoQ9KMqzRCSKPJsEBO2ts&#10;2yBVDfhEK+Zf6H9SNz4ROxhhvOXxQudo+PUsmN1S9deuEYePsgpIz+YMiuF9JpUi1Q2fIDlK0IQy&#10;820KiCmx4hCGfUJR4lEIBAD/61l9jwoN6l1C8ooCYBPI4cZ1mxNE4JalqyDUkFbFISvZNGqM+oP7&#10;U5gxhVWuXyMPAr592q76LZo8Q6vzss1rSA/+1/+0PjE9ao7FysjI7aRqhEmqOmkvZwJqZzqd4TL5&#10;m4paFMBf++avfuo8e3x4WOA1Fvi8FMBREeDoRocFDgscFjgs8EVa4He+993CrAqQl2d0D4hZCxUb&#10;AJjq4uuieyiDLDe96MvzfIHoAWTVW1Z/AQD7jRrRurS7Xr6xhu5BdnAON+NCGnVaAUyzPuckWrfK&#10;P1T3kHHqS31NvnnlVNOz1pKTHmo5CvV18o0ttBCffzX39iRxPyBvRPFJepbN8G27QxyqYKG5CQw4&#10;NjN2dLIuuWRBZCiGdekgCmW/lgyAIwQt7KKNl1Cin1W/uoSsrKwrplhH2HMz+WwOPcfnHQ7+6vME&#10;2S4/m+JmI0KvKnocq60Bv1CanJlnX08O/vE8nyTzn52LkeBa4GrWyj8aXLvhxgAJzM31Jx/YSuxv&#10;M7gn1X/YXtNfB/UGKAQAo/BGJ777tR5b/Lb1RAJ0c1o3cJMvhKkR/Fjdcz5PP2bIQAGsAbwbR+5U&#10;ZIJIMYHECUx8jbmQGVb5hPKUkdPTzdO5mnW/UBIpvr2d7rEjWnYPNvQEAblLc9KMODoG178qw4fy&#10;agAQMSf+Yu5DifQXxhw/e65z517fuL/1Zs5szIZJhf8Jsp/AexBpUgOiCbCapoH94geCB9tbw8JE&#10;6PDkaW+2uDdIfSPg6NedUlboPDNV2ufkRgDqaxzpV+Lzw03WUOs2O/Jp3Zh3nPwN5p87a12LLZRg&#10;5TLQBAM9RDjCUFDMkHHG+1/IozSgcpE6hb7zR2j6WCH6MtYYxLMSE5rekYEyyw6jkVnXKROePNFt&#10;JuOAIXOSKRBf8FBf1UdR/icJf93vllr0aIme0KZv6dok5xL5QMIBslrIeqRdoL2S53/bIE2U6N8x&#10;Txl8esBh6VpsZAN3W4PIf70Y8ZF1Z54N0gUyEXXQTHtJQ4FPP2O0besG7l+gcf4zm9PWGW/8y5DO&#10;JEhX2vVxPuoc09F//vxXvvH1L/JP8nGsPx8WUJdOyswqp9ZN71dQa4LSoDsogD8f/eK4y8MChwUO&#10;C/z7ssBvn1IAYODXb/WabGB+vbGJxLeFtCHKTpm9CW333kXwf5yLT0EeJPFiddXM7UMB6KqyYG3Y&#10;bdfuJ57ihf9TXquhAalDLq1sNKymAFRvfMHc0b8if91RAF7Ke62pDX4DXQAIKoAsstJSALt0B177&#10;Do5C71paoYZrRrZUPGvssiGMCAUdH3+iC2Zfv841bmvQLAd64QudDJ6HAljAHlS33zjW6Vv99Sz4&#10;37EAcwW9DhbGZM9aGL6QMWg/ADawPzCt++xfg67XNqv//dG6IC/sb/lunLdF3shE8g7L93X7rPuX&#10;bBg7jM8RmmCk4FueuCkG5iRipgA2SLEkyD4L385NwkBw/iDkpgsI2bTOv4OVDvsH4wnfIS0Z6Eiv&#10;8751XQZqVpQNpizDRkizBSxB8ZtTHXWNOaVsVZ9HeBP475z/HIZencttl26vQXeRGzQPclnlDGLZ&#10;bFyqx1Quf8mv1w2yVGXeMOyE79hUOpucgg91CRnLzXgf3QT14Iv/907jSCr8KQECoQhLiwERUdHo&#10;HFzG6hX0di6S1wsVjwZ+u4MCv9nZPTkn2m0dKNzpCJpMsqxb5UTTu3WE5sBnWqOspeFp+rKbMu3O&#10;VTGdqBHhSphZAvVbusB2K1ehdHpOewg2tgrA3KHZwwD+HCaVSvnV00ylDXphcyVporD6Y24ToA7+&#10;X8n84+r3dITdoBJIQxj6QGc3g6lfdYFKKuHcqI8eWScS/A/cX9O1jo+8g/c1wWmWu3XzFqIArENV&#10;C52OK5cJUKyEY41qx/UIQwtmGoGl4Rbw4CdnABNRByo9vgqv/kVyHx7L2/yZ06b9eb3oPfpDR0e7&#10;U5iH9jJ9ehQF/Pe1Wvm5Os/npQCOigA/V81/3MxhgcMChwV+6hb4p//o77MAXc8GutuiyRe4FqnG&#10;Acvd3Rf+Iusn/R/vs5dKXcYR/9817XJUVnKqQgCp4+2c6NGXRmMqoT7LvdHJ4rPUQq71vSKxbigx&#10;C17Wy4r/l7/r2TMtTvWsB+kA9SwNgIoC3rh9++at2+IC4lMeb2pPQwBz7jDetmj+A/CSFyDRxi+S&#10;MCBFAc6dd7o1ZXGLopbc1BQBax2zgJnYBQ/jTrCuc1D4m/RsWezqSdZ755133n33XT1L61uv6fzA&#10;nnoG1QBtpv+ckcaf6ValdT6F3pkj+ZCbiqP9YFbQi+lhQT2Ib3Qjm/Q/tMdpJMDrOvrpRQ/3NF2R&#10;Pon2mnMN/8KaftvmvjYFR5b6S2Q9LzbP99a7epkB4cuYK2vdILEmHRuw53FQ/Xmi2Q1UBnuD9IJK&#10;UpEsjIGaa/git2Gs3OZDPxL4ivfY39GVNlA+TuH4/H2B8oVfJhDg2tWLVy6RC9AIjWuPAYzhHUge&#10;12tgM+UELBOYLufAbWThjx4D1rkIzs9BS29FPR3EmFT7Tzyq2HS00f7DtEA76T/VE8sCZDxxCiN/&#10;bkT7jfa/qBj6KGiwREDqyVcWfpPk8/5xW3vBwek5jmvnUtCmyw7S9vg74b+MBjPcL3JT4Qc1lrMB&#10;2isLZ8qZIaDXGaaknRfeBU4/l2rHevoYUOg65/KTzhsRu4P1dfEhMxoPkqCRxYhknoELotmUy1Cf&#10;L7t615ot4N1p/wW5I/hvvVQAOfFHDjsi++jVK6TW87T64MFA/cxQbT23Ien0Qx88C9loylFdxDUA&#10;UwpQOyXVvx+iFgghMGWgFIOVgRjk62ts+i4MqUUlTkxAogSzSOm/trrsPHRAGLlyd95hRV7IhiEj&#10;arQRvihVRAtiKEzEd9mKsUm2GkZSz528QzChEYElnGnALZvYk9YR3NeAXbRmuIURDiXOf/4U7mcc&#10;/i6o55in0z7/81/95ddNb8d7hwU+zQKfNxDgoACO/nRY4LDAYYHDAl+kBf7JP/x7HG7PAgRrZYm9&#10;B1sL/pcI8CqVb418MqLMARELsoYCGJd5UHrLOj171vrRSgf96OHyEGnBB+afkO5CO11M5cKOuTUF&#10;gMMzcCRILPHOj5+KAhAkO6UArly5GfyvZ62XcSjrOc5/nLLk/itdodv3+jL+H+P/xBU44tTVAYYC&#10;MP6IvNaZ/JJoKjfqBSv1DEQBjPo4gtRBxa0ZnsWoCoYBjwLAVBKLbVEArKHXFgqgvvlBkXsuAFud&#10;6SGDphdMfEXqsWvnsgCLBarn2F0i4RC5D/7TcTYKYL1Bh1q/fgJB0bfjBN1f8eIWAv7BjGtbL0sQ&#10;7MirAv+16N9+Tz9dYSlb18qZ17m5U50AgLYyAoxuZRFEoYMmSZt6XrLvJwO/5JpslfQ3zGBPAfhS&#10;0nLDrA3fFXc9KFr7ELYP1OaCdT2iAJQI8OoNVQS4LvX8JTlQUyNOt9EU6c+fBxE1ZkFoSRDPWPr6&#10;dYv505O1VVvuepaPAiNzM0mAXzibgoVgVn0j4Tr42g0gFwWwLniHpt1FANoL/nEQ3UX4ME8rQoP2&#10;LyeMPjp/a7/DATR9nKMDnPRQ/wxSNRxcXs6B529rEqB+h56NkJOHThhXrAduZrEecQuXVVDlBLmW&#10;RRvq4XGs2Ak/Or/REIsZ0JX2i5nImlcicQ9yuuvu9SwBfkLdP9J/gebVE9ToAs5+3L4tYAxc1ab3&#10;M9Cb1S8MhJ88nkpBtJogMyoTJkO+xGKYCKgTuIyGFaWREhfTdHbx7pPJbyLsQwrESqEBFJ8/XJ5u&#10;vJd4zfJ7l4j0dlfWdEY+b3fUQEramtwC98QEzJAX1L+YcH3xB9dl7dIqL17I7uEUTCuoNfcTyyJc&#10;dDPlzKR+2k1vOleyHZruWbyM/75EMJL+cZGCCMgTxvNvCqBdNV3WPcPUjuUyey1a5uemA1w8z6j9&#10;K/qPhKdsVmaekqLbBOQ/CgkG8bOno7/6q79yZsI9fj0s8JkW+LwUwBEI8JkmPXY4LHBY4LDAYYHP&#10;YYEVCPAqBhuE1lXcKebDszpfAhkCoE7Fw/AEex/YcqvZYz/ptuJRpMSYN7ykaDXXwtF+NnaKf7W4&#10;Fv9lhfgsme1i59H34xp1prEEAlgUXR2xz7N5n3EdZxWOerRUSI7CaUgKUCCMJz8uxeqqY5VGoTZc&#10;2TsPD5Dbip1WXCuaCy5HrAH5vvWsBe7gxPys18wIYKU0H8V516z4r7J+rWZ9BczbC7pzjOrXgNTt&#10;AfYDYPjTPPfXeb9SfNbW4U/S1JFee81NuH7F8dxyfjVDxJL51cdyz+4uoDfhgALW/YXUI8E/8fAG&#10;Ee04EYIdlukcNM91rDDf9q32rtmT70Vfrqf66H2jO+4h+85He8kBGhH0I0OHxTTFDx5J9YO3dy0S&#10;ICxHnrgLPOl6p+py9+EGEKizRQiAdNt1z+3rz4jQzRU7Blia2QirpaO1uqbiX3x7wCh7L9E9+CnW&#10;4TZrzaAeRgMbPmn/PJXmjMlimNm037jNPb4X4xeZDgncZaXz9l1rTCqJocPB6/mHOyMYoJp5G8ND&#10;Q3yBc8XduqUx3Ohx14rLXbnVDA4VW27hgF3b9W7nd1Ww1+PGrdtJMSda4doNPQi30Z5Ck9TviAf6&#10;CgDWtQilU/cJVZjg1q07GpI3b1xXmrqbumpZWaM/7N8T5xzVi0eOZ5rOVoPQu2SzhP0gVoIPTarA&#10;CPvdWMGag/DBoBnIYZCWNCLTnucrf515I/E4Hn4p00HggC4J2T9EAMUftxIQjx9HB9/ijgwWf/25&#10;iSG+rcOrWShAqCsIrSBC4ZHoA4gJU1JTuSOMj0iiVEfVPilGmF7tLuELzdm4QnfmuP1VtcCkwt17&#10;SgS71CXqnG7EG1Jr3RaXg2ogspAtuUoCChAFaCSsgKDqOOba9rE2ENX05l58Znjg/chxFtLvn542&#10;TP/KnPxFzSfrZsYAAP/0SURBVK6MmtzjV77+tc/xF/fY9bBALKBR/LlyARwqgKPjHBY4LHBY4LDA&#10;F2mBf/bf/t+6DF1e2yyP9hvLoIUHsqDallUAmIFHBez6tU4sdKDjxdaLVEFLLGl0xahAtRmh55+9&#10;fBvUymoSN7BBZv9lcdl/8rCx5k2U61Npcx/ZNeh0VS+k4g86FwGQigA3r9+4eemqEvUb5mr9KES/&#10;VAD4s1kuGpnjgd72OKcCAYkOQAhw3jnIcgfSIuMyBawtIFlZaV27XqTW48xaNEaxsmAWzFrN2/Hm&#10;NNtvaR18YnBWpDTMRr+YqhgDZV2ahvAum8/71d7ySX51jlTh/fQBsF1PzOm350m3fsaN/+op9xDx&#10;5NPd0fs+fuKcca5h0xOcygVQI+zk1PwCBu6LruGnDw8UwLjpudm5Ege+mVh3XOBkrxxRfJ3oiYoP&#10;povv3Dkdkg3d7vRGFaejDjHm06wL0C8gbYZKWyq7BtD4v/YpYCTZ3TwL0AfRuidLZEIggAgWD8hS&#10;bYNtch0aS7h59ez8Agkf0fGTvD0X/NSwvEL9aNHjbx7pOwqbqAQa6pLEcmw6BMTNAHEUDM5/QZ1D&#10;9tl3l0XNaIyn6ptBvVCfqb8EBuC9r4ghXEyg5Hm51q2Nefer737lK0LqZObXiUap4KYyMWJo6BkE&#10;JmVoL1koNUAukpHB5T7VvkwlAe2WPFT28bIBAtM+Q/mcP+ewomdC/oK7T5cKQBn5Bf556NBmNK5d&#10;N3r2/8gcrlpjjzIjZMVWGQRgCrvY/pjffeED/u22XhlDSm+64zmHX5IniD4JN1NL2OXvwCpvq9ie&#10;XqStJY3yTMt0jviE28QQzeqvgIeXL5Orz5tOAX2gO9SENzOzs0hO2JbrnrjvZyLXkduayQK4o3Bj&#10;aMi4TAdMWESJsIn6VBQU/1JTc1hIhP1pUvE/lCfUtuq46HDzd8Y/9StKffiNnjMkBH+V1twLZdCh&#10;uP2Yi1z9daPsIA3CdubAMuVf/7W/8eqMd7xzWODTLfB5VQAHBXD0qMMChwUOCxwW+CItsIoCnhx0&#10;fB9F+1VTAj0ByTtXI+ugrA23f2hrx/U18MTrXetTpyZ56IHyAysRgFZ3xUJZNtfvWp/SAH8iafNf&#10;R3BiKxc6U40zR6zqVz1UINA+aLk85TmXy1HZp+Xuu35dQAHgZD2tMJgcWqn6x030NvS7UaDF0/H8&#10;G/PrNhMagBdcuQBMY9gP+PgxjtJZzzdEQm8mNzUp55MacIHWjXhgRenlp3Zbvke5KrtST8MQzWxw&#10;KFKDVez44jhskEz/+Y1ppgDicdEWXQ8FsEPZBdsUPigLoK/u8X+pB9BD0fmSULyuS27ofhEVn9Rz&#10;T4iAPfivyUoxzIUX429HK0ewOzxdcbdt9MuwIxHk0+x+MYBMH0epbeIquKKJALZglnhwQclEFrfU&#10;WFA7XQiTB2uYL9DBA4BAQbMZIGm3uihxAqPWMDQa5Ym9zUScKGWmos3llb7trBbyDiNPiVN3LyuY&#10;MOeUJxhPapOuJ3PapQJAJAnVSPi6cfcS5h5xfdF+AaYrIZIXAHfxEwQZYDPc9vqva0lVeY9yYcLA&#10;PtDVKCMieDEBINe8GA3HAsQNr+xxWyWCi7J9mBXDVnnlvyL0HxZA351inVHrFK8lCVxK0FtGZPqg&#10;NhkBgwUSVdpnDmOSQTtDLwgRdLLVN0ybskec3kLZlN4T0E6cvE2i5iedYi7kcpgAhW0kfJ/49auu&#10;bxfZii0i8xPoQWIFhrWuMFESEStcv6Z3HISf45uwIWHAc1cetRjeeobrYaw4xPPE8n+sf3rGe5+L&#10;exwmq8lKiOPQ0RyFVH0HPWGTXIWKcYvqWmeW9sWNsb3nrsXPUUTRJIOYkiFmMvV0w9ZsTgdISQDF&#10;p4jt8o35n0IolAlFDa1/slZ1Ya5X6DCHdOZhLPLTrZhpMP/4O+I7QhWUXumqJZU7EdsyxOviO2QX&#10;CCOe+6esV86I3RgBH7HdIGlhsv3yN3/tkya24/3DAp9kgc9LARyBAEdfOixwWOCwwGGBL9ICv/v9&#10;f/maww1mzMp4wcPdjsWGQDdw8yCfgV5emoFTK5IOXFFccXJbkUqajzhGZZ8k4u66raWdFmjyQhWX&#10;Jdm/R54wOluvkO0yzcOL2tF3k+XcGCWpBDdaIX5+4J+2ZvtjwY8WQOJ/alCR7DB6bUE3PXwdDv/3&#10;xpXUwdc716e5SJaK8XftF9zQATp4FdrmKSRQICGik9JjbpbmJQmS1WzHz4x7HJbCDq9SMZyX1isi&#10;DYexPfprvpT3edZt5QUJEdu2LHtlbnbYHWet8M++wL0a4mRhtA0PvPq12X8Aw3QpLr79a3WxBe96&#10;za8eb4Ivtk96ht2upUyAp1nq0zFIuF+8N/RFm3HZNW3T+A8aebt0+pHVBOFr0u1PLrFwOMcuzTbD&#10;oBZrO1rhb8FLUJgEJhcvOBdgHPsaI+lPBkFzAXMraa6FZr0baui+F/HG8AZJrp5N3vUhj2bMBlUZ&#10;+A1bEv3q5AJwdDrHXA0U6C2HOdj9iaBpDLpEDwAqATPF7Qf0p8PHn63MBirIMCkRky0f7bhgm9Mg&#10;BkJrbOg9sxPiGAZ+i7VIALwBr95cPnCL15XlfiMdITcMpwONncreXIXS4Odb8Z77yWlKnaX0vo4W&#10;MqOsSELpeTgfvskXesyWfsHDdjg6TQ/NvOf8ftmZLdE6cZLHua1HalE2BiKJ/ayH0ls6OG1lC5cp&#10;9OyI9SiVwPQUMobwqExZ0SDVDy49yBUbUJA7qQqvJSiq0Q+JujBRmfwlrWBotO2kfd3CB2juzNxE&#10;vEQmqhAu24zaq4BgDajmlrTrqnWiC1CiAeV0cOrTd97Rr1yJriAhAGGFHOfvqIds/RM0pSxJEYN4&#10;wikyOlNvo9FhJvj/ZW+GGqSAhytz5Ea8ZZ/ZMsEwbc70Wepnm7vWjM6O+v+1X/hG2/X4cVjgjS1w&#10;BAK8samOHQ8LHBY4LHBY4EuwwGtVAOCDM8/r10LQcVJnjYST7GTdRI7rAGScqfX47+Wp+xtqNG5+&#10;sJzlP+iCxdbSFQgQDXKPCqCeMte58kOxAMrSL9x1CcG/lrfyml27Eo2uqgMsJ5GRTeNGWcwHC8YJ&#10;GwAXFUAkAF1KrtfKRh73muCE4IhuzvbyM2EPvWmWzmy+WcQGs4rkjHxO1Cvi6Bs35SSTCqAbmIEQ&#10;f1liZBPmODha/PVcuv/x3g7yDfQYB9YgEdbWXg+PN3y7vF7nq/71BS0XKC4sXkc97abQRDy9ssu8&#10;sftg23+Os8T9td+S+ufWT7dlk17/IrNmxxA7A4HTaem4fpOgkeD2CV2J5n9B8C2QGxWAHtR2WJ7c&#10;qOpxSm6yY8OVBTOGcKBTr0zmBid4LIFebVjrz59ZaOKO/VQ9RBHtTmx5+456DB5N17xM27O17evh&#10;D3UVPFicHyd5FfBBr+574571eew1jts5nZtU8iOKMOElqXmG8AO9j4IchF+5gVHruRYbeKRcg0qY&#10;P/XZMozgNiYQwJkvhPdQAbiGnPN0hIvRjaghIrjQJoe3cKNS1OmhG5QUP/FESsO50YzpYiA/8YnV&#10;igt/4t3FPDuhTgUBhZJhOhZQd0/N4EwJvwDkSDYWx7ZYFdu/rvzU3qM2hCaf567jwADXNTjvgEY1&#10;2QeSzE5PaolOmmk/Rkgn0RkQphkbCGLvOoyMtrIqmd5ynvKMcca7yWScpPG7RzK/qcTpO1kJGiYT&#10;SzNPQtnyjw7IUQeKbzojzJk+1wtOnoPWN1kjcvUKmXCVAyTFAFkZZA4Zj5gFPWs38ggqCoFBgGHi&#10;0jfz6hwlJEdIr/X7UHdODYMgxi0DacCVNa9CeFYENxnhEbSQkWFqSdbyc/VMqEhXcqfcb6wd3mDY&#10;wHO/8s2/eWYWOn49LPCZFjhUAJ9pomOHwwKHBQ4LHBb4Ei3wO9/77muPfgZKvWafiqizUtwxAPvX&#10;uB0Duuq40XprrTsTOFrYvV8sWseL32bWXz3F8v3sJfJEbq/07EgA7J43R1Dno4/uZOMJNjYkmHVd&#10;FnNzlfUozyrcnnWphfWoH2nQzuQCyFm78LU/KurkESlkOe1cBF3dG2ePIGI4FKsYWFYCwXR5U9xL&#10;0mgXFNzsQ/GruFgXqu0CdfkAA3Lm1oq2soAuUGMxm91xXc7q1q+Jnu3NbotfZA9nLMCb8z5q8L6z&#10;PjrdZ13aK4d65bub07jH3S++e8ntGXvX3Ce+btdl3Q6yKvFRmFAOwHYNxuNjW784CChRvoT3gQGt&#10;61671h54xmFgZnDYTTyb2Zw5wObNzP4byiAKPnBDvWqiEpRmQu5fJ9HTcwBtbwr8jz+ZbpN+TVZL&#10;rmfwVPvjXFvuhS9rA0P1qGMrHYkrTtY5JSlQt48i/bmy3+U4WySCb0FvhBqxQka0SnkNrm+ICgte&#10;cHbLsZ+i9KQANFxfgzb0hD6RNzxFDVQIwV+JCkDOfSefI/G9/fYpLRptvpPMicdI8YKNgtR96RYA&#10;fSR3cC4PSdcjlo+rX8eRHOBB+YtEQVSin9FMeQZiE3SPuqH4t3Pp4S8Svm4KBgqQapGJmHha9G60&#10;aR/1SvEnHMt3N2Cs+nxOVmJ/fnhEzWNQNSFrkibRPnNTEu5maghTeNmh0NjTiAsq+mIiItAMmaiL&#10;ut/J1x+ukXj/pCzINnkYOU+rM+i++JQmI6RhLyJgZ8sDXAXB+fzIaRpv/1spdPqOYji+9rWvfeMb&#10;3/iFX/iFb3z963r91a9+VW9qN6pCOOOjL8R8kDqCbir0B9kkSbVhAVlmdzIper4dgqAC/q2Xh9lM&#10;xNKwKSMTyHjvNLCfBl/3d7Df3f9R6wwyn+jXrx8qgNfZ7njv0y1wqACOHnJY4LDAYYHDAj9NC/zT&#10;f/T3P+X04IH1vP+Vb7GwNmZ45Xmtemcl19UcKgAnqX70aK3AtFplTcky9NWVmd4BQjdodjnEEk9L&#10;FgAqhCcdYDJ1y/Vqie1F+dm9SE+mLj3rFxyXBr7J04YQANw3Qmwn/zMLsAsEAF1dRAhw7jzgIZnA&#10;Hk0uQHui8ApzneAfhADLkoVYgMg4CdHKagGd8udORa618DKgrm7BeF2CXXWz7TDtaRPsZODFhCcQ&#10;uHdbIJiW9Mp4YOvufS+k1yJ66yoblu576yyf0p3eZJ+eevEc0/1e7Yd7e57pqJ/apYvPxdicrOwD&#10;KNLdyWQZl6hF6FachM/Zul+IHzICEoTdbRBnm7/dKjr9xWe4J8MVoWOezb5rCeEJsB4dgMwQkUu7&#10;t/Tijp9PeUv1qkhVfJBB1mZjGCZsQCDCRKAgOH4YG2KljRsX8AO55sY0pqJ3jyrAGQGTO1CguUBb&#10;IvmHD1bHsGOfJP6JHk92ToNwHW8nMmhhN0XLq69T+0JoUQ7xSuAjKWc8yvYhHeLEPe9y8STzl39Y&#10;Bhf4zyTiXAMTlaAqfyUzNK6LWQNVuTueoUQAhhlFHUsTR26jbbOA8u3vjOPBgU6k5RvLfS0ZkcxW&#10;F3wSJYTrtNl0mkr8L18GIVsRIEYj0JetjZJe4gktR7D+Isnt0oobWzqTYa86zUrLJjaEwKsXL5QO&#10;4KOPtfkp2v3LRA7sewjWWzZcpAmcz17fQeOi+yg5tec04Y42MqjU0v+fve8AsKuo+n99+252N9lN&#10;Nr0nJKSHQGih9yqgKIgiCihWxMJnoakoIOgHYkFA/fOpCCpYQERqICEBQhJCCklIsptsS7aX19//&#10;tJk79763JUUlMDcvb++7d+7cmd+cOXPOmTNnqGy0ciESka0CISALsHpmeuEwVFMsON3dgKymIurd&#10;ehkZ1JQ0/zRsuaoXF2C8QfbQ4IpjV2D/Hprtx7GJrSdsTkberq13skMHQ8GchA+TdeAzcjguADxE&#10;4AoDbhWfb4b1AvhvijAH67v31gvAhgM8WFvaltsiYBGwCLw7Ebj15m/2X7Bs5cojJ+XU/7WmyvIo&#10;r/zn+X/t9gkyPPvosnKiTQAgLIo6buiBLKVpxYxUMllfoDylORwg+AiTCQA2BIC4UKR/axOAWggA&#10;Xga4VR0Ihlp8p0rxDDqJi+QCgLP0MDerFpSyxs76P5sAeIkwTCCqgNyoLLLyz0ohK/85TACsa5IW&#10;qisOJ7SnOJoBwFNY54OyrPKIQAXGlFYNVdxUsGXyl6YHdfuSKoEHfZu3ZPsDvm6m5wuDMQEMSN6D&#10;1/81RXGemt60jO6hyX5INJtW2ReY1wLoCX9GhXQY2aFda9EUQcxrAoC7FAWQvvs2AWiHEl6LzAcq&#10;n3gQkbCzCHsjozGIAlag7zq7PiBmYgKgEHxAzLAQoBA3uCuGGWFUlWmuk11JuCtxyTlPClFJLYgu&#10;BnqWGE0ApFrjI1o7hRPuYxS1Ard5U1YAVOZxCpYiX8Ise1d3JziYgwrO6hZ8AYWQtoxaKCqxEscP&#10;g30oEwBpkBzJHS19+WjoopCAcC7B5yBOIcYREEihu2mnb9wJTo48yBun7MkKQDvYSWwCqDwvqKdp&#10;eTYo4ptMEwDvXiDmP1KqWbfGegt5sdWEtW40AbDdBOAiF3yyGVDQfuIU2i0cg0cwo9MHRw1gVwLd&#10;OyArCfSHf3DWmw9t94Q8IQeOlwoVRK8Bbi1ZTkGF4TAQpBIDwrRKX/ZL1f0FEkBUQDrQBED2GdxE&#10;ADcRNA6DzvW2F3iN3oavhSdMO4UyAWCFtOWLIrM4jMbDiLjuYIAQF//CQjR5sEGKViWwRZgqC1Qk&#10;hirV9bFVaLMB4Oj4zZUV/4ssEwC1IQcLkH6uGLq4PpHujkXVXJRPeJwyWY1yUFM2ANXiTDTsAcQM&#10;ZOac2QNyP5vAIuBBYG9NADYcoCUhi4BFwCJgETiQCCztYyGAqX2ZKlb2u1ngy/7mlCxAabUEpEY2&#10;B7BFgJUiNgTwhBvLsqL9qJd5CsCSmshwJAVz/D9eiiqzRRwkjdQcNfvJ6wBgphG2CGPxHwvIOiZP&#10;/yjfbz5BxZgDBPJh6P/oF45GCKWu0NOiPGtREk7YN5utHBoN0uwwPb9YzzRy0CxeKAvaiylJa41Q&#10;46zLpHVLU7JnLwfH15/Lr9Qf1kh1ellzIXd1fsrqwHN+7kO5qWfd6OOC+brBPKOx8pxoosrZB0w6&#10;0dJ8jpQySej2AnAMHewYIv4vNBGJv/SicVYYaO04fRsqN12mtSDUtErx18vh2SmE9vBDDUU9zBqI&#10;rFumFCoWGpoMaP9Lpmr4iS7TFI8NyVhoTsiTlRQhLKXVIFXS8m7DI5p9qOVp/TC3EfQY3pBO+qDu&#10;igwaLU3Hg/ovvYs2fMdgB9KwcJFeiBeB0NnAR5XCiBzsT85x6dg7XWIBUN+HMhC8qNWzps36L9cL&#10;zTG4qzxtUkebEujpa7ShkBeA6qai5bE1RE904/6GwCloCTjpiLIMhyMikJGC/d/5SzgS3+RvdtiB&#10;b6daSj3nfm4+xRWHy8wD2TkE40Rg2FIOISBBJ8ypeKiYDpiiIqeiAYh3aJAoDbDSAVVizIH6iEx3&#10;mwot5o9rMdDYB6VAAFO4DovVXd2VhD3pqJBUa9rMgFcJYEuRbxIeFMmAFw4gCGyPwMUaFF9QLyjg&#10;ZQPs3cBOJ5BYsgMvALrOAJqKN0HH/gEUoVCaAP1K2NgCH7bw8C29BAnuyXDAYReNyXz1LJZBs3Hm&#10;oiaLcCv/wjNME7TDeGXUEM4Ef6qGD8/JjuxFi0A/CEDPBcsX9z5zrNeUpnsoXMGgKjfccMMBBHTN&#10;mjWzZ1vb1QFE1GZlEbAIWAQOMgRefP6Z/kvsUaU8P/XQpTUFcwDTyh7PF7GYq/V/ONHqJsqRMreD&#10;IqDOrc+ykcTHAaDIBEB7a/HafD5Yp1IzaM7i2zC6pdL8Dc/+yYQw10vNC5JRQ8+WKwkbS0XmANYz&#10;eLs42RFATbC7ZtEx8rmyP2h5lcqE9aIagBqidQY0AdBqWNxKLC+P6y4FI0SkfOb8FCvzhvYlmLM/&#10;g2oAQwNX9gzdNq4T112RuqlFPckdu0jufLxX96dXmNK51sz7OdGg5bQC8OwgifHi3OAmNtENlEbB&#10;vsiklhoO9kqd44iAmuaUhqc0LJqYZwuUUoR54zH3EgDWAqFUFAqQ45whifFGkFBS1P+JtlGVwjjw&#10;uDc6+7BgZakyrP+zLqSndlkdwmSYvdOISK3K28PTVPAKDoEnFjLuEpQJTYLjDoW8iB7+4FUdPoAy&#10;Ykoj7wP8D+cqxD/pxjShDKvJlQkAHV5gclhthBEBix0UnwyF6D+vrVJoL2HPi2SCghWyaowR8nS9&#10;ECtaZEGdEh0RaKU/uenQPDN5LnCMfzxIf5YcaB4bKUL6Jv5wWfSgomCJANZEai64LZAKyi3EKyqU&#10;n4e26LFOzW3PNCkKP1SQYgroVQyy3p0WNZCNQ/R8tpZGY1x43O4PjnY6wBcD6gF3ZW28aPW4Kkq7&#10;IcAtqBKUAQCH17MHFngGMAdmbsxl0JYIbR0QMxQHIFCuEAQORQukNuJ8sCWSCYkiweRGB1SZuom8&#10;BX5q+wiuwOJEtNpfMWxc8qCQVGxM+WXhwhUKdsD2FzACkHEFKZ59/tnAwm4RuuPrVlFmNTERcTfx&#10;MApdbH3dw7V4aBMXEWX1hgvVI6wJYH8Y/Pv0WWsCeJ82vK22RcAiYBF4lyDw4nP/GrAkOVUplryV&#10;MiWOAHxF61T6pzkXxxIqy45sAmDRUGvCIN8NWCSUL9l5k9Qd0wQgXgAYDhDCQSsPWsqenYRZSxEr&#10;gHsVKOvZeJD7NE6gka++c0iMNszCWPQPU21kP3AMAVIDJxA3zYXxnCApgagG8vpyXXGeRuO5Mm0C&#10;EIRl5akDL9eC9X9Dw3cS0KR/9gQ+zRaq+kgmeMUVCFDuUwurff1MDEgSzrU+YDANt1dpckrqnIMW&#10;2U2tw0zflyivWinLe4WrpXJmXYJNAKb+rzV+U/d3NBnpLRzo0dH89Rlgrhpfq+pISkyuylhADUvK&#10;JVwH1QYW6MMBlzjsGkyWogmAJ+HdBho2ATiYiPeC2wTAtgNeL20cFDoDA2fCC6R/c29QQEBJaEkP&#10;aqlgBJC3yIQ/a8JIM4wB+tEoEJD4UX9DEof/OmIcbgJHnuE0t46eL6Tno6EQakEB7xEJKCzrq6Qe&#10;s/6PsQnkRdQR2KJHsRsgdgEmxel0DhrAAQy6ukT/x2084hj1AEuOVI4ocndi85zMI4uWyNUETKDw&#10;sIYfDtaKjT4opjjuy+w5r7kaz3UrGyg6IkDhebU/X2SWCCdMENpIiisCYlHYorCzCzV/9Olvb29r&#10;a2ttbYUa8ePU3NIOjJKgAz4afjQvAt4we4/+9j09sCagpaWF9X+t/LP+z2TDJ4CErDughQDa3gEt&#10;gQlwaQyq7qo5wB8hYU68mz2I7QzQXlA2zeiQeer3UVb6vdQCQpHM4Rhm8v8H+tF+GWR/ER8u3rRD&#10;TADwh/kDMy7iutIPhWEihToMxOQemmPkHPLUc5rNy/BXPWLEXvE0m9giAAjsrQmAGZM9LAIWAYuA&#10;RcAi8G5HgAUmJTYNXFozZf9PmXdZVT/QR84s+3xPtjJslJDFRJe2KT4G7kILXJxWZMs+q5WNjws9&#10;lUeubPrKuq+0uTX9wTfrgW6ad0t+JjVkKQxuUtErSVg/zkLaRcOeRzl5TorpFwlliKBEuSjX8JV2&#10;MmLNXZnB2CuGyVevmjGIUyriQsJD1OZPpmvyKOHLoulpeLRriX5Ke2yIv4Py2RHLh5E7ISuVJaWO&#10;54adQ/Rbx+qiF39Lag6aMNChyuzUQcChenkq5iTmM6deqlymscaji2K7iRMHWWCMQ9yceNEJQkNV&#10;UPXlBxkCRlmMnrT+I+cbc7y6byB4kb3zFkbd8L43ugPXwEuC/LA0V05C9JARE6EiFAfp7K7Ubwtq&#10;XmzZ10B0bu+/6xCw4QDfdU1iC2QRsAhYBCwCFgGLgEXAImARsAhYBCwCFoHBILC34QCtF8BgULVp&#10;LAIWAYuARcAiYBGwCFgELAIWAYuARcAicNAjYE0AB30T2gpYBCwCFgGLgEXAImARsAhYBCwCFgGL&#10;gEVgMAhYE8BgULJpLAIWAYuARcAiYBGwCFgELAIWAYuARcAicNAjYE0AB30T2gpYBCwCFgGLgEXA&#10;ImARsAhYBCwCFgGLgEVgMAhYE8BgULJpLAIWAYuARcAiYBGwCFgELAIWAYuARcAicNAjYE0AB30T&#10;2gpYBCwCFgGLgEXAImARsAhYBCwCFgGLgEVgMAhYE8BgULJpLAIWAYuARcAiYBGwCFgELAIWAYuA&#10;RcAicNAjYE0AB30T2gpYBCwCFgGLgEXAImARsAhYBCwCFgGLgEVgMAhYE8BgULJpLAIWAYuARcAi&#10;YBGwCFgELAIWAYuARcAicNAjYE0AB30T2gpYBCwCFgGLgEXAImARsAhYBCwCFgGLgEVgMAhYE8Bg&#10;ULJpLAIWAYuARcAiYBGwCFgELAIWAYuARcAicNAjYE0AB30T2gpYBCwCFgGLgEXAImARsAhYBCwC&#10;FgGLgEVgMAhYE8BgULJpLAIWAYuARcAiYBGwCFgELAIWAYuARcAicNAjYE0AB30T2gpYBCwCFgGL&#10;gEXAImARsAhYBCwCFgGLgEVgMAhYE8BgULJpLAIWAYuARcAiYBGwCFgELAIWAYuARcAicNAjYE0A&#10;B30T2gpYBCwCFgGLgEXAImARsAhYBCwCFgGLgEVgMAj4M5nMYNINMs1vfvObSy+9dJCJbTKLgEXA&#10;ImARsAhYBCwC7w0E1q5d+9RTT3V2dr43qnNAahEMBufNm3faaacFAnbO6YAgajOxCFgELAI5EIjF&#10;Ys3NzaFQKBKJePit3+/XD8A5HNFo1JoALBlZBCwCFgGLgEXAImAR2C8EHnvssQsuuCCZTO5XLu/R&#10;hy+77LIHH3zwPVo5Wy2LgEXAIvDfR2BvTQDWKPvfbzNbAouARcAiYBGwCFgEDmoEbrvtNqv/99WC&#10;v/rVr3bt2nVQt68tvEXAImAReC8hYE0A76XWtHWxCFgELAIWAYuAReC/gMDWrVv/C289eF5p8Tl4&#10;2sqW1CJgEXjvI2BNAO/9NrY1tAhYBCwCFgGLgEXAImARsAhYBCwCFgGLACBgYwFYMrAIWAQsAhYB&#10;i4BFwCKwXwjU1NTU19frLL74xS+WlJTsV44H+cP3339/XV2drsSLL7541FFHHeR1ssW3CFgELALv&#10;UgT2NhaANQG8SxvSFssiYBGwCFgELAIWgYMFAY8JALTfkSNHHiyF/3eU88gjj3z55ZetCeDfga3N&#10;0yJgEbAIeBAwTQDhcBh2Y8mGKE0H7whgFwJYErIIWAQsAhYBi4BFwCJgEbAIWAQsAhYBi8BBjwDo&#10;/2CEnUPH/PnzTznlFHBMu/fee83NAq0J4KBvZlsBi4BFwCJgEbAIWAQsAhYBi4BFwCJgEbAIpFKp&#10;l156CfT/xYsXn3feeVdfffXFF18M3+ACoMGxJgBLJxYBi4BFwCJgEbAIWAQsAhYBi4BFwCJgETjo&#10;EQATABwPPvhgVVUVGAKmTp162GGHgf4PF60J4KBvXVsBi4BFwCJgEbAIWAQsAhYBi4BFwCJgEbAI&#10;AAKwzp8PXvZ/ww03wKKA6dOne/R/SGm9ACzBWAQsAhYBi4BFwCJgEbAIWAQsAhYBi4BF4CBGABR+&#10;0wqQyWROP/10+OYogPqwJoCDuI1t0S0CFgGLgEXAImARsAhYBCwCFgGLgEXAIgAIgAkAYv6ZVoBk&#10;Mpmt/1sTgKUWi4BFwCJgEbAIWAQsAhYBi4BFwCJgEbAIHNwIsP7vqYNn/p/v2oUAB3dL29JbBCwC&#10;FgGLgEXAImARsAhYBCwCFgGLwPscAdMFwNT8PefWBPA+pxNbfYuARcAiYBGwCFgELAIWAYuARcAi&#10;YBE46BHIaQLIWSvrBXDQN7atgEXAImARsAhYBCwCFgGLgEXAImARsAi8nxHoGdwBEPkhSOABROo3&#10;v/nNRRdddAAztFlZBCwCFgGLgEXAImARsAhYBCwCFgGLgEXAIpATgWg0ulfIHHgTwFFHHTXIEmjr&#10;QygUGuQjNplFwCLwPkRgBx2tra1otjTCnDAPyQ588j6EyFbZImAROFgQ8Ey9lJeXj6HjYCm/LadF&#10;wCJgEbAI/CcRGIygW1pauldFOvAmgCVLluxVCSAxbGCwt4/Y9BYBi8D7B4Hnnnvu2GOPHTJkyIH1&#10;Wnr/AGhrahGwCLxrEQDj5osvvrgPstO7tka2YBYBi4BFwCJwABHwmABgwT8coD7zFoBwgPt/JBLZ&#10;qzceeBPASSedlLME4XAYZvthc8JEIsEJrBfAXjWVTWwReN8i8Mgjj1x22WXpNMz5u4wA1gvgfUsS&#10;/46KwyAK2cL2udkn/47X2TzftwhoLgYn6XQKPJn+8IeHzzvvvPctILbiFgGLgEXAImAikD3tD0o0&#10;HKlUClRpDu/Pyj+fvytMAKeccoqnDjDIgf4Phoorrrjivvvuy16rYBcCWLq3CFgE+kHg4YcfvvTS&#10;j6K0DGaAAxq+xMJuEWAEwJ5+2qmnzJgx4/Y7fmiewIj2hS9+ifQ0e1gEDjACwM+SyRSIcH/60x/P&#10;P//8A5y7zc4iYBGwCFgE3hMIgJIPk/yw1n7p0qUgCYMhwLPJ37vUBAAaPuj/c+bMgUiB119/vTUB&#10;vCeo0VbCIvCfQwBMAJdccimwPLQBpNP/uRfbN71vEAA79Ze++IVjjjnm3PPON0/OOuus444/QTuv&#10;vW/wsBX9TyAAJoBUOhUM+B977DFrAvhPIG7fYRGwCFgEDkIE2AQwd+5c0KYfeOABFoZNK8A+mAD+&#10;7ZsCsv5/6KGHTps2bcqUKQch7LbIFgGLwLsBgQw4ADDXs4dF4IAjAMQ1bNiwIeXlnpPSsjJLdwcc&#10;bZuhIEAs7d3AXm0ZLAIWAYuAReDdj0BhYeGNN97IUQD2s7T/CRMA+C1UV1eD3QLC3u5nce3jFgGL&#10;wPsTAXD/twYAqzj9+xDo6urmnpXz5N/3Xpvz+xqBVArYml3c9P4c1GytLQIWAYvAXiEAan9NTc2C&#10;BQueeOIJDlq0P8eBDwfoiQXAUQA+/elPg/cCLLNcvHixXQiwPw1mn7UIvA8RgIUA5513fnd3Tzwe&#10;TySS70MEbJX/3QiUlZXe+5O7j1i8eM6ceebJyaecMnHi5Pb2jn93AWz+70MEwPwBIZKLioqWLn3B&#10;LgR4HxKArbJFwCJgERgMArwQ4NRTT7366qunTp06ffp0z1qAfVgI8G83AUCheS3APffcc8QRR8yb&#10;N8+aAAbT2DaNRcAioBEAE8C5557X2dkVi4EJQLYUsfhYBA4gAkOGlP3l8T/PPPTQ8eMnmieHLVpU&#10;XT2ira39AL7LZmURYAQgugkEdy4tLX7ppaXWBGCpwiJgEbAIWARyIsAmgC996UsXX3zxwoULD0gs&#10;gP+ECUDvCPDSSy8deeSR1gRg6dsiYBHYKwTABHDOOee2t3cC97AmgL2CziYeJAIVFeVvrl1dM3Jk&#10;RcVQ82T8hAlFRSUtLa2DzMcmswgMHgHyAkiC+WnZspesCWDwuNmUFgGLgEXgfYUAmwB++tOfXnXV&#10;VQfTjgC8zo1XBEBM72wJ3m4K+L6iY1tZi8DeIgAmgDPOPGt3857e3ijEZtvbx216i8CACIAzdkFB&#10;ASTr7e3NPunulkgBA+ZjE1gEBo8A7giQSlUOLX9l+TJrAhg8bjalRcAiYBF4XyHAPvWw/p8Nx54d&#10;AeHnu3QhwIChbqwJ4H1Fx7ayFoG9RQBMACeddEpd3S5wm4XYWXv7uE1vEbAIWATedQhAiFM6qquH&#10;rljxijUBvOsayBbIImARsAi8OxAAJd8syLvUBHD66acPEi5tGrAmgEEiZpNZBN6fCDz99NNjx46L&#10;RPJhxsx6Abw/acDW2iLwXkUAopxu3rzprLPOeq9W0NbLImARsAhYBA4gAqYJALJ9t3gBnHnmmR5D&#10;xYBeAPu/scEBhNVmZRGwCLzbEHiHjra2tndbwWx5LAIWAYvAfiIAKzyHDRu2aNGi/czHPm4RsAhY&#10;BCwC7w0EPNP+2ZViKwDr//D9rlgIADsW7C36A9oI9jZDm94iYBF4zyAwIB98z9TUVsQiYBF4PyNg&#10;ZaH3c+vbulsELAIWAY3APoi+YE3eKwD9baeM2qsHbGKLgEXAImARsAhYBCwCFgGLgEXAImARsAhY&#10;BA5GBAIHY6FtmS0CFgGLgEXAImARsAhYBCwCFgGLgEXAImAR2FsErAlgbxGz6S0CFgGLgEXAImAR&#10;sAhYBCwCFgGLgEXAInBQImAXAhyUzWYLbRGwCFgELAIWAYuARcAiYBF41yKwtCV2QMp2VEXeAcnH&#10;ZmIRsAhoBKwXgCUGi4BFwCJgEbAIWAQsAhYBi4BFwCJgEbAIvC8QsF4A74tmtpW0CFgELAIWAYvA&#10;exiBwJjJ4VM+FFqwJDB8DFQzXb8j+dpziX/8Lr3j7b2qtb+sMjBxRqBmnL+4DB7MdLWnd21Lb1mX&#10;ad+zV/nYxBYBi4D1ArA0YBF41yJgTQDv2qaxBbMIWAQsAhaBARAoe7IWUrSfOnowSIFeB+rcYFJm&#10;p9mfZ/ftje/ap/YfisHnMKj2DYXzP/Wt8BmXBIIhD2jpVDLx5G9jP7spE48OjGcgGJx3THDKLH/A&#10;6yCZSadTm99Mvfa8L5UcOB+bwiLwXkQAOiPvW9nXdmXZfNhjAjhjRdNggPnbYVWeZJ6FACV/387F&#10;gPJwYTpOG1P6xA7zKbjVefrY/l/H7EUfOje4omsKJ5D5XuWTM/F/Mp/BgGzTWASsCeA9RQOR0z+S&#10;95Ev+kOh+BP/F33wB4OvW8HVN0bOubz/9PHH7u+999uDzxNS5p3/SZDMoj+7Mfan+/bqQZvYImAR&#10;sAgMBoFBqYggLBYURT78hcg5H+88e9JgsjXT7M+ze/uugyJ9yeOb448/GH/orkxv174VGHN47IH4&#10;/0EO3YORrfsz8YTChTc9GJ53TD/5JFYt7fnmR33JRH/vCgTDx50bGNGfrJ9pqI0/8ydfOrVvtbZP&#10;WQQOagRAx+5HGQZWPKAJ4LTlDU8cPrx/EE5/pfHvi6o9aTwmgPzHNkfPcTh5weNbes+eWPiXrT1n&#10;TdAP9l9aTpZd5uynIn/aFD9vyoBsakAz9L6VJ/u9g8nnoCazwRe+6Ed/0Ym7P3/W4B+0KRkBGwvg&#10;PUEJYAQNhvwFxZGTPxiorAY/xvDx58M31i0c+W/VMDhuWvjI07AIR50eHDf1v1UM+16LgEXgfY2A&#10;3x856cKiXzyXf+FVgchexpTan2ffu6ADjPkXXFn0i2cjp3wQZuL2oaKYw4VXQaNETr5o33LQL82/&#10;8ts59f9MKtVxzzc5WXjuUWCM7r+cofnHav0/tuJZmATMTu8fPhrcBPahvvYRi4BFAFWOLP+afYMl&#10;EnFJtvwzFHI5AfXlqtD/G+PxuCeBJ9t+HgeDgvkBXZ1/snvC4MtzoPLZN2ztU+8fBPo3AVxUaBB0&#10;yeWzwjcQfd/3jYCPbt1wkUIKfr6QPxF+uR4xErx/IP0v1LTwuh8V3/NE8Y/+Epw2l18fqBpZfPff&#10;i3/816JbfzcYK0D8hb+mtm3op+ipbRshzV7VDWZUgjMWwiPwHT7uvL161ia2CFgELAL7j0Bw2rzC&#10;O/5YcO0Pg0MHmHrKftf+PGvk5h4TcaDMvpL18hMe0FIgjLzGOOuImMZ1uj/xGyUyCqvkOhMZqY33&#10;4iC+vwdAWvDF2wFeAGrf8sIcvnTHfuUwdkr4tA9nv73roR/vuXhB+i8P6lvh0z8SHNvnVB6u/598&#10;qJPPxjd6H/lZfO0rOagClgmwed0eFgGLwL8BgcGoyuylrw/PT76eSg3srYMPwuqhQBDsB/xUXp7X&#10;TDx4EwC8EXwB9Ac8JviczQo5C5kTPzMfSLDP+fwbGsdmmRsBz4qSgwWmAcWAd2KfEYLuvH9N4oZr&#10;E753Yt+7JY31eyc96hpS+z2HfuSM2Kg7rBXg300KofnHhI8/D6bcA2PQLSq5Zlny9Rd9mXRgWE1w&#10;yuzQjIV5Z350wDKk1q1MPPvnfpIlnv0TpBkwH50AS3WM45YD56F5Rw/+cZvSImARsAjsDwL+iqr8&#10;L9xWeMej4UMW7G0++/Ns1rse7tFC4W1P+5bfHd2SfcX1UODyF8qu86mnzkgs/psxjLpGZP0YPvL1&#10;k125gP6vM7nhYXXracn2Ch7ED8AB8IIOn//F2wG0fctOcvjCbfuQQ+iUDwVCYfO9vS/8dc8nT0j+&#10;5vZwx27zOiSDxH2VMDhppmv9v98XiPWmV7/c+/ivk9s2mU9BMki8bzW1T1kELAIHBAGPmYB/ei4G&#10;g8EB34WPwP9Q2B8QE0C2oj4YkwS/qC8fh2yzQv8FO1D5DFj9d22Cg1Sj3lc8s63zs/LvY3M/T67D&#10;4b2Cg743gU482IIMaALoL6PEb58Kf72fyYQ10SuuTRye00ww2PLZdAMiEDr0cJ2m98df6/7KRd3X&#10;f7jnpk/6EuLOFDQnN/rOLvH848nXXsh5H2wKiRecJTcDFskfyQ8vcS2qBAdLcATw5xUM+KxNYBGw&#10;CFgE9guBUDjvA58CN/W8Uz+UHR9ugJz359kBsp6Vf/GJiRe1Nk6DuvcKXows9sU+83G1bH1N9Hs/&#10;Sx9+mkvNzXpR+v5j2q+425zzCh99YuI2ncl+wTngwxBEL++UD4JXf94FV/rcCvmAz3ICzOHUD2GT&#10;feBTe5UDeO/rVyTeerXl65dEb70mVLvJ7+NJQtciBTOxp2D+Ea6wYRl6EP4HOvYkX3oi+vSj6eZ6&#10;/Ygn8SDraJNZBA52BAavDPdTU4gI2P9nH1BivX3w0+yuVyQTECtUhwvdnzr29ezeFuxA5bMPSNpH&#10;/ksIuKzzgcvvzqu7FvxHOh/25ZGWnXXlovzFT3XC7MJnngpfiv74kCDw22OiW/au+P2HAwTLxB1a&#10;8kjcNrrnX3DlmvRn4DVykrq0NvxijuuqHGC3+Fvgt5Bg74plU+8FAuFI0XcfAkNA6p31XVc7E0GF&#10;37ovvPiUdNPOrqtPynR3DiZDWDGb/9nvggJvJgbOGP3f6+P//MNgcuA0Byqfwb/RprQIWATenwh4&#10;wgHCnnB5V94QGp3DP43x6Sdo0/48OzD44Kh/z8ToqYZann0FcslxUQ+j2SOy+Vo9OsNFPPct94UP&#10;Hw8/aOzmizKgqysDlzpnin6maJJ1W2M/uyG58tn+sx4gh59+O/nqc5xD/+EeIawgx3dov+tryacf&#10;CSVjrsHL5x/ypBMkPB2P9RUMMvKhz0IYXf1s9P/dpYwIci0dCPrHH5J/xInwO5NMxn/3v/uInX3M&#10;InDQIpAz4J+uTc4wdf+mTQE9JeFXewowmLB5vMcBq9yeE21WgDn5AUP9cXn6woevwy4Gg9mhwJOP&#10;mefg89Gc00Nr/VfkoJt7T258Q1cwNHXOv6Nj7QNiA1JLVjlhaD4t4cgGpuLMt+4MOqo0X3kifN+U&#10;KHjzgcBw6abO30zBb8fdb7BIDOgF4Lgd5lTjYWmA7+IDsKpwsOW16bIRgNn+aC9e7nEHZ4724EUw&#10;cA5O/4e0iRf+mnjeO9sPV7Iv9tMOMuHvtiNAenENGD6ovbtsO1sELAIWgX1BgBw79+VBZFL78exA&#10;rwwce3Jg+RNmSPrsK33n8U56G98cYEQ2chgf3HENrkT9zM+C1z1Apny1AOG2p8NyZaBC78N9mI7L&#10;FUhv73LyDyiZ5MpvoGbPKM+4vStMdur0gVpFsb8Fsc9bBP6TCOztbHZ22fqZ/4eNAOAufw9YqWTS&#10;tTdnzoUAA2bCCTpOH9dOi/Zxyf1pY3jrPv4JnwGVds6EkfGUShcgTRxjMP4FByofeJ0ZlUCf949J&#10;zkf+Kxf7Kr+nMGZ1/k3lHCRiZoEHSXjuZCdy6L3CE+DytMAoPeLDz4nBidlXHo6+fHIJPHLPyYnf&#10;bMj/+sTo3uv/kPU+DbSugmM5ii7vI8rOxLPDo55OWBeAfaKIQT6Ud9GneZl9cOqc0MLj+KnAyPGh&#10;w0/CkxFj8q+6YZBZZWK9sOY/XW9Mm9TvSDz350HtqKze0c+yfwwQcOzZgyyMTWYRsAhYBPYWAZh/&#10;7r7qxOh9t6QGbfrUr9ifZwcq50X5F/livzFXAWRfoTy2bErhkG/kh8PoltReOviBsSDx/JrcGf4L&#10;LBHuVwxU+sHcT3V3RH9xc/fVJ+kJ/ME8ZaaBJoOGg+ZLrnxmkM+m63F7cDjKvnBr6fd/l5pzTAoi&#10;e/VxgE9cX7cyXe193vIFMsPH5oGLHLkAwJHp7hhk8Wwyi8B7CYHBKLED1vdvh1Xl/MBGgHA9ezvA&#10;nBkOPkTfgOWByFmSBkzAgeB+mjmK/7YNZvvBAYG/eVMAXtu/V+jpfMB8sD/5DFx9m+K/j8C+WOdx&#10;9R+GGTomfiwsAfh4yhsaYFC12n8TgC99/92pi04O1mW/76LCe670PXxnv1vxDqqUNlE/CGRamzGi&#10;KRyhcNE3f1Hwxdtgk6Ti2//oLyzGizCdsjeisGfZP4QA6CtAQM4iDRj8X28TYNvUImARsAj8WxBI&#10;JmKP/Kz7k0ti//h9ehBBoV1l2J9n+6nMCaeF656Km2p89hV5/OEoLP+7h+ft4ZiV//V9GEYfTiwf&#10;Hz6WthKAF/ncFoTsK/vXDOlUMvbk77o/eVzs0Z+D39k+ZAbNFHvqYWyyR362VzkkX3tevw7CClbc&#10;+lDB1+5Ojp7Ci/lBWzcLk3pjaV9lyyhTAifgVQDwP11aGTrqtPwTzw8MG6GfTTc4VvJ9qKx9xCJg&#10;EegHAZ4z/88dID9DBJNQCINV+f37YwLoPnN81xnjwHGA3QfYj4Bnp5GfDNo96kDl85/D8EC/ae99&#10;6Q90Cf4r+Yl1fkPapVDD8J19RZVv4jeKxtwNi/Q9oQEGWfy9MwGEb4CVhOM5OIFxPNxz25bAKH1h&#10;fN49HMnwDt9to2EfgUEWxSbbNwTiEKt//WuZjlb4+CJ5kVM+lHfeFf7yoRAOMNPSlG6ojf3pvr3K&#10;WQf/H3CbgOxsI8ecGRw3tZ/Xwc4FkGavymMTWwQsAhaBvUUAuF/0zi/3XHs+RIn7Tz6b610Y9i/9&#10;8uOGYJt9xXkOrPudD09UO/L+LfzyGQMOoxQcmEZnGHxpC8DEDbSVAAzE102U4IK4ayANzfrK3uKS&#10;Kz3A23PtB6J3XQeA71t+lMP50R9euw85JJ/6fdptdCg45szKX/wrdOmXE6VDzfJAsuQ/ftdXCVNb&#10;1mVMxSPjS+cVBGYvLjj7o6FxLidHSJbesm7famqfsghYBAZEYPCqcv9Z7cWsO1iKk8kMLJ5NJvqK&#10;xj/gu2DeHj48Y89z+PDhvV3ZF2Aw5YE0BySfAUG2CQ4sAgfGZiHW+TWpuvF5EuTvmjCuH8y+wsWH&#10;GYJ9XALAz/cfDvDAQmRz+3ch4B8y1A+GzGCo8Mb7g+Onw2vSexp7vv3xdGMt2DXTu51QxoMsARgR&#10;wJUg+vObYn/8xSAf4WQFV98YOefy/h+JP3Z/773f3qtsbWKLgEXAIpATgf7DxdEo54+cfFHk0i/D&#10;LvTwa++G6v159r3bYIx5andD/Fc/iD/9yD4s/ndy+M3t8af+4PjiZoE2YPvmf+aWvLMuywY7k0p1&#10;/vSG0s/czLdif/lV9J5v9NMmoYXHB6fOlsQrns1buCRnUInUxtWDX6fw3iUBW7P3IwL9hwPMedcT&#10;DhDW+YO3f//YnfLyrn8srvGkOaoCo37qw/OunNH4+i8tZ4VpThvj5OsPlP19m2eMGEw+fRVMXkFe&#10;AHt1ZL90r4qxV+86eBMX/cgJXtb9eWcb8oOsRhgD+EqaWYdYPxzVHyMC5uHMOuwUwCGEs6/4wjdw&#10;PH68DdMAJRdB9F+dw6AwsCaAQcF0sCTKu/DqvAuvAuf/xEtP9N71lYOl2LacFgGLgEVg3xAYUEXk&#10;bP0FxZGPfCFy9sf6ignfz9v359l9q9S7/CmIwx9/7IH4/92V6e3et6JiDo8/GH8IcnBHsc3KbuD2&#10;DYULb3owPO+YfkqSWLW055sfHWCJQSAI69Qgek4/+WQaauPP/MmXNrdf3DcA7FMWgYMPgZwR481A&#10;+uD37qlVtgkALYaeiK3mFTrPNhN4TAAwr+55EbwaZt3honYiAH+dnrMm9I8y14gf8czS63rBrcEY&#10;jgcMpz+YTOBdByqfg4+8bIn/4whYE8B/HHL7QouARcAiYBE4QAgMrCIaLwrUjEvv2rZvb96fZ/ft&#10;je/ap/YfCghYm975zmAqOKj2DYXzP/Wt8BmXBDgsjnFAnILEk7+N/eymQQW1DQSD844JTpnlp/Bd&#10;5gH+/6nNb6Yg9EDKFYp8MFWwaSwC71sE/k2bAr5v8bQVtwgcQASsCeAAgmmzsghYBCwCFgGLgEXg&#10;v4BAcOyU0KkXh+YfGxg+NpOMpxvrIP4frP9Pbdu4V6Xxl1UGJs0EM4e/uMyXTsNmARD/D9b/Z9p2&#10;71U+NrFFwCJgTQCWBiwC71oErAngXds0tmAWAYuARcAiYBGwCFgELAIWgYMSAWsCOCibzRb6/YHA&#10;3u0I8P7AxNbSImARsAhYBCwCFgGLgEXAImARsAhYBCwC70EErBfAe7BRbZUsAhYBi4BFwCJgEbAI&#10;WAQsAhYBi4BFwCKQjYB/0jDX3rn/MYxcAUExGGcfhydwaD8JfX7XTfevwdWrr2ec8nlS9FPw7DdC&#10;fNGWnp6eWDzto+ijlALP+s5FXod/nDd7yqCjmHoS658qvSsX5ym67ff588Oh4vz8tp4eKpc/4PcX&#10;RiLhYHBw0GWlcpVStSLXlG7lqrS+lrMh9gpsKQ9i3t3TE4+5d5rda+Iw0HfDqOtNVdTJ8BeUl665&#10;LlL9+Qo0QX4IMM9r6+llWATzAGIORNKKJY+nKVatHNBOXqT7q0sW0bgpSYpiEA5n7q6LvpBVEbmD&#10;FQHiycsPUIp0xtfS3d0dj+fa3TfjafjsRnX3+Bz9P6u4GhOV2KR4JG2jXXx+KIEiebyOTZCXxzUG&#10;zKEteuIJF+ZZpJ3VAq5CquK5i0n04Ak4bPRcKaKDsCp0jtzoMcI8UlpYwL9yldEDdc7uw+AM1B34&#10;fv+90037A2LWHxV7acRM6+KXRrl0FaiUTl0pL+mNcJ3rSiSALWJ2LX6ov3dLOdRDWaRMGQwwYPnl&#10;6VyQu+vgQchoPjl1NaiZn8HbiTacRs7JPFwXXV3HYDvMF4Q9OKeKMMw8DCbvrYNRcsKBIedT/jKr&#10;6QkbTl0oJ91Q50XkdU2NVpAGx5yhxeRlbiJRmZqdTfLkqppERZkoUkEacFHcgPTjrkIfFeqv+/Q7&#10;cPb3YB/3/GqgEkagGEIW1SAO0m1cWck4p0HMGj10pxgQnL2td075aQA5QbWebkQnPZQc9oQPQkhI&#10;POAUfuAJ/KOePThu6VRCXgVx6VP4X75SqWSKDqF4Koh+Jb4WXynvh5fqYzCNiwROpC5/uYNmMrrw&#10;zBwoT9WNVa/DZO4+phJLSmEsfQwZCkenP3Dv4Ouu775ZhOri3kbkrsndmrq6w9iMO4KQi1e6csqi&#10;QIdxMSwKE+Ovk7+DjnAvRC6TwXaF1oVDWhp/w8EowwFyHch2AfUbWhiijcJFuOGc0bu52bD9UATJ&#10;QAhS/CtjPOEOD9GTmCc14sDDt7cug6EjV5pcg1U21KrwUP40/sOy0z/VVt7SKtSoLzjjAfRBfygY&#10;wh4Rwt7A9YQDsgKIoftAd2LM+RWYP/ZVhtpBlvHjVkE0Ff+Xbk0d23lO9whuZQ0sV14TNzYPvVYd&#10;1O4pbC91kCSvSgPlgbeob74s7cYQZg06Bm176HywyvC8qZOIlrjg2ByKKUiLYPGJ/eRFwv4f3Si7&#10;5roGshxEkpsMoJkKi0H4z4vkRaBikTzcujMeQ40rHovHotGeri6AKCfR9UNYDjYDJTJR9GhcWS8d&#10;KC93Z/Iwob4edrGbfjvX0y+8MHrsmKuuvrp6xAjAbcCOyL2CtRFoMmlUak3sV0iJTNh4Qg0tF5lm&#10;gTCp8fFZFlvkv7AWlSHeT3d2dPzzn/9sqm/46Mcug+TR3t7Nb29+ZcUrC+fM7U+olcqbUJnnHuHS&#10;+DkovuVFaICxXSU33/rU888pzIcDRxk05gQOMRcNnAEyXkQWr6BlNgdNQbzMxJy6HkuezM11hpkM&#10;Yv7UPxsbGj562WWQA2H+9iuvrFg4Zw4k+ydRy9VALTUjQCAYULfg3k7F4P4ulCNSL7NlXRgeZYRs&#10;FPEQ1yCqUoc6V7mqnIka+UWQuouIp7G+YfYhM+DyUy88N2YM0nlVbjrP0YwyAKiS659ceMXDpFTO&#10;by6edA1n0NRVk+JyOVUyXRe4AiV/6qmnmhoaZk2bDnT+9IsvHnPcks9+6VpgaAOSik7ApZXD0Q8F&#10;If7Dd2UcUldUdeWm0XTGI0prYQJTSaGHRn99/wObN22aO3O2q6iuPueWeHL2nxxCj3vQ68PAoF7K&#10;PVkkNLyohrQ++EYu/oAjLo26OWGkTpOrOfQj7mdz6fLSAjK6uwRdueU0nIGyUyanBR1p1sX61fhp&#10;jug5ym02j6fYXEVX2dy1zkFmWW/APEVSR7kIMiDJE62LXBkRIyidzl7umc1oNkcWtzYu5KyEQxze&#10;dmMOyFxQdGnhsCyjkcTrqlXWCwwYHJFdV0ZLclIZ3ZrCDLRWkmNA94hYJHuqCmjmStToqDYyTOgi&#10;e5UMqg4dioQMIs9J1i6h0MAv63kT21zdyuhORmsyoar0CmtRrrT+r9RddZ1+i7GAn5Vvah7V/TmV&#10;0JkQVe46GoDk7txewnGIIhthkzMatJMTMKMdWTQmizDZQbBHhMPhUCgUgT94wGkoHI6EQkHW40R6&#10;d8rm7RkGuSgySWeSqSQq/fAnkYjDQd+JRIJFAhYY6FXwMv5Srw+HSEUhLUK2qDBIUpOm8B7sPYZu&#10;ArnSZBNVEhUkU9+hC1AnNdJrOUcUOaWokGHN0WcIKvxy2IhDDEJZOWDX5IbF8bas0x9yszt+gF/r&#10;kJZRihw9mQul+36fr8yiMpUX/XWsYXqEU50AG04EpXQykcTmTMBXEg428cBfAIkMOfjlpxakNoCL&#10;rODiXzY5UfsGSUiRg+wJIMOjesl8iLVc+AfPBoAiKVd1DLyguy+QcvSzvviKOylnaLam6JdUCyw+&#10;G7pI+yMKYrOFECQ8mIT+QLBBdyBhlLPLBKEDqgOtAEy4wQBkhYkBZfoijKFPJSFTAJJAxW/W8OE/&#10;5IntASmSZCwQCTEDd6WDRyLwjOpeCC61On7DqCljJl1VdIv2HlD3xQJBWUMloGejtqVsHvgo91gy&#10;5aE5g/7xFTZS4FvIoKpYpxqP+Rr1L2Ur4HOn0zkc19MAqjUe/r/fnffRS13NSEwA9f50GiDndoEG&#10;+uP//Z9/2lg0GOgO4+qfqu9ldyCoUE1NTVV1ddGQoXt8RbU9voYuX9rva4miblCRHwhkfMOLfKOL&#10;fJW+7u7W3U2Njbt27YImM7NSg4Un+2xaNYd3Sax7qMmPmNIcUx7Y3YzhiE6FdSmMVYPTXz2OGb/6&#10;4h0OTvRUDraWfWn9trfv/+Uvp0ybBq4A0CCal0NhlPbOarmpzLBWiZkBmUnfggTQGYj42PIIp2gY&#10;o1EGHsaf8M0tTQYr+pYRh0wDyFyY68MPAG1Y1TBIc88995xy0slAoeUV5UC9v/3976rKqxQEOXmI&#10;rmW/wgxPu+qDBTf87ns46Av4vbueeeudDff/8v6p06Z2d/fgkKBICW2KWodnpkQ8iBVFB/NEUsOH&#10;XYaYllh7oeMzlwO0oUEwZQbv0mWHl2v8AfMkckNWRwHkYVVVkCVifqJgDhd/9/vfDRuCjjkbdrx9&#10;/32/nDp9Wk93D4kpwi0gjVJohW2S4IyDPRYeGAtbXknUoVJhcYhkiE7IgipkA6RF55qKkDCwOvjN&#10;JiS8xe9jy6FSp5XokAbOjsSTAuK5e1RVDTTqm1sR8ynTpmLJDToHxsc5MdoaClUdsmXxSIDUDkUV&#10;woUCA+40rhDaSPDQCmgPhgMZPVUTkedvVVgEhF6IDaqyl6E7nQFmMayqGh65556fjKgYCiSxoW77&#10;rsb61pZWrh2XkCnOVO0d0YLPWGsx0iizBV7i+po2fex0BCpWEzYY54ZjOxF1SWW1NUwfdFEYDSUq&#10;KS0ZWjX01BNPGzca9z32iKIGUzKUFWUjcno0s2Dn25WPI2rj7JDZW7n/0rPSk4Xr8kilmKlXPpb3&#10;eocVzISmnwxuoIU38yI3hLJzibwgYygL8TzHrpvMKTNd8pOdQbUWZ0avVXmiA4s6eO6CUzjAO3oc&#10;Wf34QeOdeMUZSaRiDt50hrnyw8ZhSvYMiIdpMqUplBR1UhHgjdzPqDhaZEcJgiUvkGdQ6GBxnhUZ&#10;oVrdRPhOkiNR9tHsWg+mBgPXFgYufU4WDjKQog2po3QkQZrMkQiD8BP8I7xFmQY4JVbMhMmEUuhM&#10;iiYSgaJJ1Xrm0+4enUOXMrPiNzEAOhMqHN9RIqsyBzjcwkmjaRoz1v0XQeNMPJXjxtME7eqWuu+6&#10;OklObHLh5bqm3i5VAUqTN3PXxflKJARqaDIg4Sk0BZMN40EExOTIY5OQFsutQG9CTppLeGjF5KeK&#10;ikw4cvAOygrHOofq+NTphWxdUpV1QcXsgdPji5AA0/iNzA0ZeMCHg3JBfn5BQUFhYUEh/CnIpz+F&#10;+fl5ooqTMuIBOItqsOzEx+WIxWA2DNQc/AvucV0gi3R1gYefqIvkEwCTZ/AWPvDNVAZ4P9oh6APG&#10;Aa3weUjXETYyOMSjIkq6Fb2exh9fGrIgcwZ8g2cn6yL4reUBmViVvDKillI6UVfpj+glyiIk0HNt&#10;pcZC1jLmCaEz69LjIAooCFLWzISef9DwQavBRW54foSFHKRIJj8qhIcqXKNJVo9gyjCYWlYKnLN3&#10;D4wyUtKcPEz2sLqOgkUaGjYajcV6e3tjMYAdwSfFE7ADuINo0kGtHXRZ9u0IYmNE8DLcINWQbQLA&#10;FUllRZMR5xAHOSeRhK6o9VSiBVJg0UMXskQFVnRFdyVcPW+g6vbBM9Sgo29rVSzXAyyuyfw8SZtE&#10;4WQCoAM4iyISJEroD1E6ADmZqCcqgapxF4CuCPUlvR7/ASaQFJ+Cf7EY4kMHgBBEQx0BihSOAIMd&#10;AUoCTUMmhhjJsSgXQwHhLnQ26G7wDzqFOOCQco7sj6zl6A4kRjOnvyO1gbTJ3jxo0EslEjH6B+Io&#10;i9b4DqipGCOCUBIoiFgTxZxBJEAdiD1SHf6BLEr4J2LGFh5lgeNzbkjdtjkGAChkZ1fXhZdesn3r&#10;O2yvANyUCxKyGiZPOJk8Zcqjv/+9f8zIiYo5uwdb+aVHVukyUI7RY0ZNmDC+KVW4oSsvnV962KGT&#10;jpw9aeroYeDSDPhDOnhFVzS2YUfTS29sXrFucyDWOb0oVhXo3rp1a+2OWte41wenNwiMAfJU3em8&#10;3F7qPrQW5SgjKd8ykZPcZMBSeMoT8lZ+OJs/ZMMtV4ykciXX0OzfumPj8mXLOzo6oAGI2tT7qAqs&#10;uSlBXyxKcB1bkShPK/Oo+pDmDyMKq0EoQDmHcHVoaXGYId2NVRF2VeIT0iBFJgNuNWXKpJtvvvnE&#10;E06BlwKxjhkz+oEHHhhSBuqoU1BXx3eYrqe6wmANWLLBdEax/hixV07ug1OZl90tsHXbW8uWL+9s&#10;7wCqp05NUCsdBRHgYYnHJ/qJmKPZxcAc1U3o+QgiDOasSyOGxAxIryZVOUUGNrf+z+qo0qMRdR4r&#10;oQjACiYL5icj5oHgmLGIeVlpJfzcVrtx+fLl7UAtMJYIWxLbCVeXC47aIx38ImQrPIrSfTFZUpm0&#10;hsyUAsXmmqqDiynWAWUWcKQLtgcwLPzFBxQESk4Vual6aA3k+fY7b0HJO9o7kc5ZkFSgS8nJIssl&#10;V/MWOK4z/nywAUKp/US2ODKyfR2FGzZ7EfjYG8Q6QA+KBYDMXlhqoXmVPZWf2RtwWTAP3XzzLZVD&#10;hgJ02+rf6Y32bt3yjhSZR0BDc1C8i6UOvEWisNCfXGRRRVVFW2f4Aep2+AUZOPRGJgClF2HfdORH&#10;hli1KeUhzT933qxFi44eNUrZcB2W5RaC3cVzdyEaS6SFdDc3ex2/jaR/gQyfoP+GfiiaP1/W3NQc&#10;O9RrGXbjv/Hb3XX5dWLLMkutW0VXkwlMlY+ahNDm2vEPqR12PLrKTzicS9nT+E2uO9TKAopiemzT&#10;UUgJF5XcVPXkVajNk9zqPhw4+brc16BJSbk4zqPyXr7IMjBXViwcqkWxFWSmDwRIlL/IIE6joayE&#10;UcxQzN/GoKhGUFM+cWqVVRW6ZZbXISVPrZmaucCajTi93rB+6SZwNZ8XRKHd/scQBZ6BIsNnmLE8&#10;jaN/AuVT24hvgvQ9bhDpG1xSHrmhoRU/5oaT8SarEaXN9ACsmlmLHmqAzF01ZiYegjJGam91SPnV&#10;OKhaEAFxTbiDK/mTJU/Ha9VR8MWKLlWX4uvbQl88zpLobFANk7H539UwntrIvexeozIw20D3AcZZ&#10;J/HAziDjXRroaVYETsg8hg0NJ6B3FxYVFBWaB9gBCkVlzjIBOIKiU1JucxkegSBQSSD9H/51d3bx&#10;v67uLhjZaRY0DsJJHkx78v+8cGFBURGWAP4X4KU8vAF6kUwDQ7uA6kfIcuPR2McjdgoyU6+Kmf2K&#10;Mub8I7y4gb9I1+SDrerk1ZxKg+KCWhd/sYMCOUUwhSihmiUA/KKRVolT0r+VnVP0RkwqkxMKGwZJ&#10;2owvEkkJm9Ajoh6C1T1+kJUo6X/e7pDVObx9Iut3VleTaWFjSEPUidExUCQWJlEl7Y3CCsLeaBS0&#10;UlZ84Yu9OgB1+COAk2WFVFUxyYjHO6mhNKdNuj80Iqj/cSAbyC0B7+MJbrAWAB0oiqAZbGXOMUaP&#10;rGqYyORiJ1k9L1vR9yTxcnWGElpEzzWKkEkAER9gazRKpyTV4T/oEj2g/fcCdj0oXasD6B0tYNAP&#10;gf7DqMyToh4AWsXEYDKI9gLm6HkByn08BsoU2UQAaPIfoG9AHsoAr8B+F4vKzBwRKaQFSx9YAeAb&#10;yFosXM7qDFTOyG0DzStoZmHbIdeRFDGZeE2kwEYDzQQlIRMAHSSES3uxDwA2P1YCfskyBchbVFam&#10;JwLIPBMG7LUACH8lFbfvMS/T1t5x8SUf3rRhI4NNfgqiojB1UadPTJk69dFHHvVXDcdJJK6d+uqz&#10;vcFyMm/u7ET+kFUdhXNmTb/6vCVTRlWE/Rk0cdL0Jw+A0NRA8mClAnqNZ3wba/f89E/Pr3lrw9zi&#10;7nC07fVVq6EVdf9T/IFx6Kub8kjC8qWaHjFA0PIo5YCeG3iF/TpkoJdz/K2u8y2VjcHC0czHrmGe&#10;g0Z55xEnhepluZ5RvXNX3abVb7yx9Z1tOOqIHcgpIPM9ZpKiu5BQIao/cVfUPNGvTDRPVPJRBRWr&#10;FPc6vEJ/0bsGXdPRI4AVD+LSZGYgxYgUOdZ/8eVz58y86cabjllyAtd5yuRJDzz4QHGJDhWRs21U&#10;fbP5r5mc5Sg+XKfETV1H9hXzdi7LDBVff6nUUrCdO956Y/UbW7duhwKSzVQ1htYB1JADUDR3pTbv&#10;wc+uTl87+rNk4sB+eYzDtqBvHqYIQtBPcD6P77Jur75PH7mRBXBBnSZ7Ua0lzJX0kpkz59Abb7zp&#10;WMCcnp4yeSJiXlwBtdi1i6hlK1EL8A6X+s+1UEMm/kUHgMbhVU2jR3YOKUuGw9m0O8gr/ljcV7cz&#10;sGpN+rU3HIsuWTdJYCLFlUZdoCEaqhGh2bOBeG4srxgBP2t3rF8tmKPPldPg2LbE6DSzZ3WY+DI8&#10;iKovMVmmUrFZ8FCraJ5MAGTQINMmEz8Mw5QGh17InuwCDIrQPI5NOEDJi9kSwzQzZ97sm266Cc0u&#10;fn99wzYw5m/atJnIkqsmhKRryhervn9FoKsVTMXcDv1gq3Nwp8k9vQnQBBLxrpFT1p17LbMDKrGs&#10;2SHkaRKCjoUL5hx2+LFVNczAXUMC0Ydb65SGcvcm55ejuPM10Q2kX4lMTdk6NmgWBh0Fklij8ZMS&#10;Zx3qkmRm6i2sUXi5qjE1rzIjnQu7H9eSR2gZSvUZJeEpTk7Bqi9p5DyeqOalJ1k6Nd/gyZTaQw5u&#10;Gi6ZyQPFNqQqJVYSpQkSc1OUpXMyQKJiSeNlI8cvMjQchoGIQWEtU7IiO4AaJn4A4gWAxMOFUwzF&#10;8EaTS3LLkVGkJDhRyodjvpZeQlddzFmTijS3Bol7iygObAmjnipdk/utyPVUVWozs4uJFqo5uX61&#10;cMVcA7cXTKEVIQPnrnNB9XtpHdcqaaO/MxVyX5Visv81NY1rYDKfkqYU9cehOsKRuxVSNtOC04lc&#10;9KdJjxAyapij0/FdTVnqvULRYqEioUfRBf7lFa3OYlxU9Vkw0kRM7xWlkPo+vgOewPk0VSR94m5F&#10;YSqSqn8NToPAXdXoiJwLd0TVQdQ5FVQ3pIESd94MOUKiyA4lxgaGEZuUf1TBi0EBQU28mLTxQvIu&#10;phlX5QXATWNKj2YbMCfjgzQV9HYGdaSrq6uzEwwA+C3KOugoibjMYNI0Juv/RWACKCoA5wCYDIV/&#10;oBexfzP7OSuyxELQhDH+g0NPq0ZjvcQeeBTx4aynHAXmrD7OoqL4jgfJjWxPBwkCbA7wDzVYKJT4&#10;ZYfDjm6Cw5BS/FEWYCVDHO6oW0vMK3R7VkwaHyGJCUsGlzVvFycubBfpT1R258CrLITJDbxNZCj/&#10;BiIgo4Pwqau5vN1HcxctdwnJy6PkEkqTEskUTmODAQCO3l6epWBbCmihZLvB/9x03Hw4Rx0JonpE&#10;U9bKzSKA3hu0QgQahFeMIMngLDc4/qMKCR/U/5W3CP4mVw7IW5dfMcGs6g5cf2G3zgDvBUWxkNxZ&#10;Ucuw7MYzMWwjSdEwLbwBfW/F8RRpNYaggbMoesTQcnpyzgFSxy5H3YBIkCuP5iqAOdqD9hb0AyDS&#10;RRNAwA8go3ELoSajC5kEoCWgadBAA6YZcoDFWbEMeMSE0NUHjQCF0AK6XVjfl2UHYAKQJQVkQFfk&#10;QnIwOc/StCvZ8NBVA30DaByD+iPnZH8PblrlaAC8A5UCWWPQly6jmCj/1SEk2BNL2QDUGJ5NxUjV&#10;ra1tl1z64bVr3mSPDDVzJgTLa5GA1KZPn/7oo3/0V1aNd7HGPinHXz5kyKzZh26MDwmXj/jBNR+Y&#10;MHxIe2d3V288jk3KuqSSkaistOglEAkGigsipcVFWxpav3bPHxOtu6aGW9esWQullFdpu3d/RMuJ&#10;NGoyghs5GN5ZHHdDj6TaJ1EPpWqBgGQn7as6vdA5si2P+OIU0GVUJ/xMybWPijSBUrf6jfUb3ob7&#10;bGiSzsYjs4xirKOzO7roRURYiC/7+YtCBCYuwB6hR9MA3qJ5afjNlgJcAUNGOZpQBVMCz6tqvYi1&#10;VfxC+s745s09FKZDjzxqCRXfP3nyhN/85tcFxTgjnVOUV7XkcvMvg6sqYUqN/ywa+GcXhZZU5k/O&#10;Dw2NBMrDIShEWzyxO57a1Jt8oSW6Jkp8wHuYefRNJW6RggvTVLf+jTfeWL9RMOeFIlgfZQKAc5Y+&#10;1zQkV+5Mz5425uwFo6bWlJYWgNG9T1mqP1L1+cad9/MjilYUFZdA71caLrNFDMFBbxO0CPObFzPm&#10;GZ9gXlQOv5qJWt4iagHeQX1fk7WSN0WU8cVDwbcXzmuv6i+0Jwtu0E+wDPTpv3qZLdtiDzzkJ+7M&#10;dii3CYCpR6R1Jp7SIdWQ5666DWC82LDxbXgFCZGEthHbi5uYckPCJlJHU7GyfAkvYU1e/BJ0DCWm&#10;cLJjQgmQ8InHYb+gQAzqIbZWyAotJavIm0WwIDfjefPm3HLLLUXF5VDK3U3b47He9es3ibAsLYVQ&#10;cZupb9+ob50f7Onsnwz2+W5n9fjXP/htwVdeK5PUmnagKIcfNnfhEcdVVI8Twdt4n8HLnKuck/qN&#10;Mq9BAFpgN5gREaV0b/jrcGDu26zfqpcrc4CQler+6h0uCwWVQSmcTgGVR6fmKKKpZPFW1X+0iqjz&#10;oKaSX6yIsaQuDJoKrbU5xbRIdnFal/si91CxFRjQqc7LHF/mfIX1aC6oiqBbJrurYRJnOQCXUn+p&#10;+mAi81FVceLYVGrqhKqhqI/BlyyHYx0O9TFW5bTazxxQXsJsTjUpX9eO/G4lR5GVUVDdVs4CCKcm&#10;ORmMmDBInEcbKhsAWfVXX8QkxVjAldN0y6V2cjZHek8iacasq5paXBX35CsEQLTA6aSRFWXoNuLr&#10;+I8pTnENRVb4tKv8WlpQ6osukFMGbGEl8OjK6hOzSn2pPtnUJCTNf6Q6qixkBUCtjru1dGzxI4Er&#10;NG2F5MylUhOwPI5oUyATFj5vTp15i+30Z112rlA/Q78BEdO9Lr9UxyESDU7WiUNGODbQ8AUU6JgA&#10;QAHgyfeiYtS/4Sgpxr9wkWZhxX/eM3JqVmdSkCYKHKRomTiveYZ1AMoC0AWqCc1pgm9zFLJnN3FQ&#10;GNgMgRYIPIHJSlqXUIhOyzRpjF8EtGBGs6GiMsI0KWhUoJLCl0YG2oN0KlpeAHXhNcqk+rDJAA6e&#10;KRWtFrwSyE2a/rHvgBwihhAtkH6BlhSWOfWzbF9hQUctRSLSoWtKAHIseUhs4vRsSpCcUHJSDI+l&#10;Jx7AmTHAL3Kz6qsfuDtX9q+cTEq6vMMmkabxTUJ2flL+aMEFeqdHEXPSZUFOYQEe/qG7PwBH0/bU&#10;tqBWQivj6gB2DofDseoEyASAk9ZygHLLNgC0GnCsCMqQPdjBEoAWABVrQBfY1Y8c7kxdXh1cZT1s&#10;OPzAGQfU6CxcJDdIHjBZIFQtpOcuxS2K2QRaBmgdP3wB6QNmsCwG/oMaLX6QmQyQGnVCPMB1hdZN&#10;YOVhwp19LXp6u2PQadgAgCaAgKCcB8kBKrQEwIHWmRikBuLuhdexmgrlA9zy8wrQC6AAwlijCUBb&#10;YXiBDNvIJLQAmtuUQxOyHmpaokxyByarGWtaeKCVAcmZbAns8o/BDTGWCIU2ZGGY1XnnENplsLVV&#10;kRPSwE2hO/AXs2ERFXK1CmbVsmfPpZd+5LXXV/HUGVARu6UwvRKJIceYccj0P//5sWCkqBzHYelM&#10;jnpAfNb5VA+vnjln1qtd5eecuuSWK06HsAx1zW0tnT2dPfHu3hhEue/lTzyBn1giqk56YonO3mhb&#10;Z3dpfugjJy/szESeXt88d2wFsKjOrm7h/DTMut5IXc39gXjdaDTki0TB6hGkPDnH686zdFEoHZgE&#10;8SDJlsZl10tFdNQJvEVyniW5y1s8vKKLl/Nub9eeK6+6aueuBiQbciYhkkSqlCs0pS9hLsjz3DnH&#10;xebMZlM66ggsQQEfMmJESIPwRZoRnlAydO1izwDKn9/C9gRMA+8lUx3pSZn08OqqF19cOmLUGNTM&#10;MpnKiorVa9YGIwVGXZw2Yg6C9lxCmEdlV61ZOsUo6yjphgK+j44su2XykHPLAtPzA1UhX7EvHUon&#10;w6lEiT9dFcxMz/OfOiR8bnVh2Odf1w391U0P2RTiwZ9GAKcYSjbu6dx91ZVX7tzVyN0fTI1ssMJB&#10;i93jCfOXa1MbOgqu/+CCCw4fN6yssCvu29mS3r4nWduSqmtN7tgd39Gc2N4c3747ua0p/k5z4p2G&#10;+NbG2JbG+FY8oe+G+DtNcbgysTrvrt++WpHeEgiFodsL8mQkpClrscIg+Jl0dXXVCy8urRk1ltwI&#10;fJWV5atXrw2G86EimlrYtUN/mFSI9UjhwRVk0xELO6qH5RzsgHvBjWqfD4I6FPl8EfXhcJTOsJD1&#10;sL9iiH/M6J7lKwEw9BFkaiH3Ea4HM1S2K1VVD3vxhaXh/CJo6+7OPVci5g08dc8USCdSYDaSMzGz&#10;zRxciOicFHrU6YE+JcoKDbIcSglJHWUpFeCFr1A+uN4JMkLKx9RiaTZ7FhSbOp1UhNy28Mrw4cNf&#10;ePHFUKQQMe9p/9Y3v9HQ1KSbCTk9gc/V5J9wlC39UyDuuDL1L2aEjzyl4HO3hmYvDhSXpht3QrjU&#10;/tNHSyprpx7lNDpjQr2S2QUTz+hRI37xy1/nFQ0BBxARi3J2E16YKh0W/Zu8nM25pdia0aOljyu2&#10;SflQ3yRXKfXNF1GWcxJwStUTWWg3Xm1wYOLYYD1XIxG517C4qLo5s1bFdnjAom+QRNU533WeogSS&#10;p9QxB5emcBHylMnQdLaQIWUio4kqpAYBBV1+kfEurDi0C308A41RKS4t2ZcoB830UMdCYtMAavwV&#10;U5UhT9gsV1wPYbDkErKlb8xftTgVidmyakQNkVxhIZDvuktulM3gtF54yctAEZvTZGa7KzzRvgKN&#10;Tk2P3FvLIdgiVE6+Qk1vjt0uPEkqwMKbJVFlyKJ298AtTUZmE9fgZQ4umm5dz2p89DCnC0wRTwj5&#10;PiUr55ZJMzyEqYpgBGxT0sguoTPgmnU3RKBcj2AteNQmzLlSevTkuyIpSUnAkMtkbIhMBLjgpvkA&#10;wSjEhpRvtIJ6qdEN3R3cFCScDuLOwaErs28aXMXT11QBlHCo+6lkK8okm3dE/OZ11qigwfwjxMtG&#10;pQJ1ONRRaV08GUPIx8H14Yuu6+T7iFeoD6JwDwmU1IfMnJUenJ2EUDbc49CQjdOIhKRoEzRziAYC&#10;Ms3RRCKEOiNVgGsEox4IezxxDApSN+n/oFnJkl8admkemesFkW6RUTOGuIadlmN3w5OxOK6xhije&#10;MRihsLSyNwGqSbQgALwLtanX7ydhEn31YPiOxUG1iKOyFY2CgkFaBmoBMBrToAwiBKgiOGcKa7hp&#10;FpK95Wng1xo9rRXHQYRMUMjw4YzXaSjTLnE28R7gVuPWFF7DI6uoWJhLVjN5rlC7mB9uVnyQyyB3&#10;8RWamZPZA6QMWqoPdUdNHdCDbxQvuDCwIJxUV1imDn/JgBQSv310CQ/zMnFUC9kFPYB4kuyDYgpm&#10;Ti4VkCFaDiQEoJgOuClJz+RAlSqUHXdSKj/xH6dbqRk/3YsVjyJuJUqtTMCxiinELIZIQsP14Zh2&#10;DlyCGHcE8R/iqin7GXvQkBCFbwISwNgJZCCjOXRsfCBL8CGneAf4QTdSfhzCAeK8pthekHgQJhQg&#10;sWfi4n+KcyGrBhBbegU2EC6GJxGOIzjQzBSuqgBgmWUpgzjRPHU3+EdqN55Ql/eQDfU+rial5wCP&#10;3E2gZTmwJ1QDfQnQUoP+GpiPLEbmFeui4jvkR1eE5IhjSNnYKiDp2S5lchu5pUcxMKkcOuvQ7dtr&#10;OTAFhyJBIx86RIDnBS6+gO8h5UPWvfVWwGG3TD1KYjNPyoaUHTJzxrKO8puv+eAHjz104/b67Y2t&#10;zW1de9p7Wjq72zp72rvg09vRHdUf+AkX4RYkgGSQGB6BB+Hxm6/50PKuiukzZ0IJZBDSw5IeenUx&#10;zMGYxw8SEFBlIids+iDliPFJqsCjoylEGgoqDXqUQ/ZgIyIRCRbIo4lN8+vMj0vgQOFVJ/MkNh4k&#10;OQYWTYCfD36AZTDTxLYhywytp0gODW+ZVrL8kJKXZ5Ytm1m2/NAhrxxa/sqs8hVzKl+dN+z1+cNW&#10;HTZ8zcIRaw8buW5iRT3zUFSNiNDZIoA2NtKESPvCbsBXgCCgs/GLuGOQyoXsjNa5s0xAyFC8Exzm&#10;6aciBmbVpAiJua8P/d9pR2yCkysLHp1d9YlhodJUQrEMZV9FA5tjzCpLJj5R4f/99CHHl0FwFH6L&#10;hl0K5jSEgznSADeZaiyhDSBpuMhVhgGJcEbkYZzSmK+uT2ztyf/BZYsOHTu0viOzuSnR0JbqhjAL&#10;etkPYIhu/Kj6gs8LGllw2ANg4Ry/4SfegtgLkI55HKltMvihkR7XiKGNhsZCGPMoeAhJXpCe7QK0&#10;kgrwoYqw1KuphUpLI3QWwSSaakZ0VA3L7rnA3qZlfEdmfEUZXwOsx8n4tmd8jbBjX8bXnvFBjEEo&#10;LI4T9MnZ8QMTxwfmzxOLEqnfRDhkTkSiwlrjCZaeNA2WLgkBxpzK7DAgInRl5ua5EbBKgrWbjt5k&#10;b4xslBjChW1bpPHje+lb0zScsIWLvLDIcIbAEtmTnYLkEub+GDOWe5zCn0ZZjovBXEMMVUKH8DKy&#10;UJDtjE0tYp+QDoPNtDdH8JDDQrOOiJx0YcG1d5Y+uq74J//Iv+oGsAv4wmCQyXFAkZTVlo160nkJ&#10;ExnS4CJ1UNZLmSlyU6ruyQEE3Iq0+TJTTTIVP6WOcp9yqRn0U5R8EvGV2qN0FdVh+cWkWqhTs3j0&#10;Cu6quthKXWRDgFZ+1PNccreaLZohP8mUrApvWmMVG5GXqk4nBRDNmXmaFJdywyLiFKGISjSc0PCs&#10;bilFgrVBhIIVHamXlAdfp1iW2EOxseguN44koDPFwbgw+C71FgMTxkd9K2AJNxwZhWmjYE3uZGS+&#10;UpMX0DtgKkZYJb1eqETyxwl5anfNE5RdW3durqWw3Cy+ISAykjSOqAGUm5vVY9XEMo44NixGEXqi&#10;CsDA6ii3hTO2qrer4V7lkzWgCx16JgCMZG7W5xCYuk4AEiVTi5kDvUGl3hJygdm645IcVBUYARMK&#10;s8vwWKboQajERFb3K+HeQnpKenGIUA2IjkDFNZF+J32UWxw0EIotg3ZeWjpFRlJaQ0UPiGEUH/eT&#10;2oaoYgRaGcGZF/FAbA4oXBEHOodmhBK4gvKgolbzEacLc84UA87T1qb+r21eoiSbBi/mJNRnVRMw&#10;AzGsV6RBQT8iKwzegvukLeRQKUkW915XwTzZIQK1IA4LFw7BFCdM41K8P3DvhzldnCKOREBFh0ww&#10;thyplDDH2dMDc8vdXTBPSkufcZ4eVx2TNkNKlMhs0MVoEh6Wj7OgDwfo4SDnk2hJIzY7ZKOAJ1Za&#10;bFa07INYghPPPb0xiE+IDtno0o7rrek5mllixkicH2FR0GHXpkEWRcpYAh4BIwJEOuzo6Oro7Ozo&#10;xG+IeQAnuOoBIh/Ap6e7E7wg8Cd6QmBcRJwDpvfhvCQM5bTGjzqPqPdsCFA0JqZAZpVEskSTbKTX&#10;fI4IlQVXYSZaye972Da1WbdRQFkfVEmEF6CyjgIgyRhYchQ0BC+Ucp1wcqSiU9x5NiT5Me6TqP2s&#10;corjDKnZ5LZFqwN4BTnpk0FQhkMwH44qLpsSxBSl9HDsjGxJV2IA+/ui1CpLg9V0IPxkiUZkCbbR&#10;sBCFwi1Nl4v8LMSfSwHOYTdhFxFRTlmR5tl00Y/ZaQERkFgWjnmFWlmGHofG6IpY6LSi7rQU2WjU&#10;T1bY4UDk0Xkf3iLRKx26BeZGJIMBpimcuswZYcPRLIu8Uenn2LOz9H+sAubPvgIqyCat+AD3A16O&#10;AAsSKCgB7t9A9gtoU57Tl7l8pfQohBVX0sSOi7JYrmF2pQQkOuPfwguVJMaDOQzwLBhT0ATkA/DB&#10;jgYdrrOrtbW1tm7X9u1127bt6OrsBs6StZmEo45JbwE+NX/O7Nc7y27//EUjhhS89c6uhpaO3W1d&#10;Le3de9o6mnbvqa+vr6utq62t3bVrZ1Pz7raOrs6eaFdvrLMHPmAU6AVDQGtHDzwCD8LjkMltn79o&#10;VXfp3NmzYHWS1A2bmpveONyFEXphm2COQ8UI0LeEZ/fR7d2uGJ7XitGWouCqhjNUVbLPaN2VjG7K&#10;ouNx8dDVQnEdORexaPJfIcMhGwLIMQOtNaWhhomjUhPnTp076/G5Yx+fV/7IvDNvn3/mHQvO+uHC&#10;s3+48Jw7Dzv3zkOPOnbWEbMOPXxWVXFHJAD7r8uOJGRAYD2NI2UkYRAAngv8t72js70duC6NJ1EM&#10;kykqFq8iE30H2sAvfgO8DYHgnxNtE7A+EwB0nx835MbxJUMlnjATupGex3M3aEPT8Rtr8j49gvc8&#10;z6IKb3uq3CRbJTDKcyhBkpGFVr0R7BKgl8zm9e3x1xt8139gXk1l8ZbmZGcUZSAUg9AygqIQuKgn&#10;8WcaNovHAItJ+oaLqPzD0gzQgWH9RSYBaZJgj6fCpDPQ63AUhP/klsdNzMozjhlsoSETDc0MyGEC&#10;g1SuqYVLzivDOLIwGzXI1t40Zkw87fN8hqV9p/l8sbTvmbRvQ9rXyglSGeeTxrvwgZLDrV46z87H&#10;N38eDOowegMj0YTKBnyZgGf9GDULp7tSyZ3SMuyMP5ccxRkiVLiOSj5daRlZu2PR600TNnfmt6Lw&#10;IpMSKPhwMjYWkMsj2bPIKoB3ZXUTXoSWBukCRIyO9o729g4QOECwETsEvJTAp4+agiCzixj+qQrs&#10;aCBOkWJNY5samdKoGbF3DP6I9phpgxNn5J13ReG3fln2162FNz4QHD/dkxOQYCesseqmmRmcV8Ha&#10;kx2EvX7IkAQmABSTNOYkmLACZSqpfRVS8TWn6u6UWeOAtC6PPjxHwifCwN2Pa9VVbrNyQB8R8PgK&#10;cwPdc52xLje8xHN1LJgcdVNMWcl+nA0NpTJy8rBKxdBFYi6DcLIeoHiOPCcaqxp1HMyp8p6fXCjM&#10;BPm9Gre5HNxeruXJ5MGqkVFjOw/vrHFImxqVpczlPYKT/GStRg7SqbgAYihHEQeu0qSPLqacGI8Z&#10;CHhHZGlC/Qovc3Z3CyFFFzEY/ByrSAMtB2NT8hFxfTXvQTKetKKDtILYeX1WfzR6gu4SzomLdKS+&#10;ChEjU9b+FBl4wPB0EcyFFmySzOB6AZEJf9xSh9mJ3EWinsK36VR1bTMVFtRwl1SN7X21mcwUJs30&#10;mvAcstBaPC8AU8YpNguS8ZHqgxTK9WOZSZG3mxllwSHk6xYGvGO9h7o8TerNU83lKR7gYVLcZVTL&#10;8A8qP55A1nKFKyECnZ54U7WTOvKr3Y3s5lg0d8r5kwUAHfxxPhgUBFzez27+6JZPcc/z80F/AG0B&#10;8kT9BKQ48KglpZpc+sn7GVV6HAbQyi0OeOyRhvocGbu1eCMx0NCWLRYDVqq5XmS3pb1+UPijIRhz&#10;R0W8FzwAeDk6DXcS64dbVledLTo8V01DM+r/5NKNmj2q/50w7ILoQ1EP6T/cQd0f7+J9CImNJ3hg&#10;AjA+gLICgztOZNHCPjHOI4WqzinkSOY4MlCh3UNcDLGo7D5LBnuS29hOQhYj43B+OQZf4rDGMJSb&#10;VlnhItMD1x1daykmPJQZp3fQr5ZfTWjxUnB2/+aZftSO2Q5A+j9NC+MXz5kjvVA6Q7OkVe28xB3J&#10;BveqxA0q8R8ZGESTFjZBzSpaIMNAQgwRB28TQdI+yRAk/8usIAaQhA8rIUgT7JkpTo9a0slmadlA&#10;iRLEEUR4IxpVeVTICQVe8oGautasFMM0pBl33tIjeZ8+9nqgTFiplmuEhr5Fq+HQGiBbm6gWJtle&#10;Zndo4kkJ4rRnFHz0QMSKviHoEGNRo9QZZ5x85+3fXbBgHvftIWWl37vl2/f97H/v+dHto0aNohCA&#10;3JQh2Lzp5hu+ce/dd0D6EcOr4XPHD75zz//e8RP6/OiHt86fN8dVXYcZC2Wy3KTlFh5P1SSCUCW2&#10;PPkQIVmScI36P0VawP7X1d28e88O0NJrd0H3A6UE45J0d0Or+8uGjVevdzqbLhDUd/ERC7f5qi+7&#10;6Izpoyp3NLaCn38MYh+AiA+5tDVXtW8b2rojr3WPDzTO4uLGoWObhk4NllXlFxYBMDpnRC7gAw6X&#10;Fw5AkMcx1eUbdu558Pd/G5dpeHnZSqYylo5cjNVFdeawShzbuSu3qBvBHQl9zGx83OHHTz1s8dDh&#10;Y6WbE2LU/8HajfFgsOnJAoR/oQsTvtovJd7dGWtr2blmReuOzQAw8DyX/cGRDpzLLmnE+NHauPm1&#10;11595vmXoSRq6RMv7mApCPxKAjOHbj5k9si8gkjJnu/62uO+jkzm1O0MY8Pmf+zevjwZ72KhUWYw&#10;9YQ8yXU8b0muVVJPuNgbz7y8Lr1pp3uMUqOYlkIWLZx32223z5m/iAt0yNRJv/v9H/IKy1ST5GQB&#10;lGd2xqrLfm9y5ZKyIMsMZGIz5H6H7TIHVoRNSTnP53oC36jtxlsOYVATu97IZeBL8qAa73yt9Zte&#10;e+21Z19gzMVdSo37iPm6lkjluGlfO3fmrvbMD15s/r/1HWCihdb464dGDo8EwR0AWOE5v3rbF0/C&#10;Z0Rh4PXvzP/p3+tv+n9r4acfbAMJnDi56gOTPn/xIS9v6Iacz19cPuaMn4zu/ltxSSk53UmxHHo1&#10;ZI3DFsy5/fY7AHPuAtOnTvr9738fAcwzvjahlpew5LyKiCUuGcnxL9QHxqM3P/xhCHLKL+JjftB3&#10;iN/3WArIR1/Ds+GZ9BFBf8jvez2V2UK8zuxuuP8sTXa4jkSi8RNXsSjsysslNGagIrfdfgcHj2wG&#10;zF999TnBXAQzKrl0c6gs1IcImKxO1PmgC+5esmFxxXHbY1taU01dHT3hHaXBbaX+3iAvHIA0MgXC&#10;iwvYcEtnvEsMjW+4OyDRB5VXdGQpu5dOCdJFh82/7bY78ovL4VcbxgLofmHpcgwLQ4O2kCXVnPUm&#10;aak7Lg93tbmR6vNX+MQPFF73o75uJ197vvv6j5h39wwd+88TPpsjvVuzOOHYIxYvObVs6GhF9lhr&#10;3VFUeyGHocNowBwaCiXRABlyl7vZhQipBymRWzqn1gHU63IxDIf2tc4g7A/LbgBMpcnS64iIjFIa&#10;LaqKzPVQkqN0Fi1IEvMAgZ8N7KgPS7014+DSe5FQdZHrjnamCILHDZ5DkBIKp9IB1hwkaTin17jZ&#10;lrSRbkQSN1h6N6UjXQji8iofOTFbiEZdkZtImiGJRqQmlDipEbgpmbmoE6mvIh1HEpLGRbU8m+0r&#10;3LLpS9qdHtEmEFo6T4CRR4QI5eiGwDovWSz4FFNyj2YmorE0zhwG6WktT5N6OoP66S60Y6dRaKtX&#10;ehmhXBcSY2GNKIuqxhYlL1iaiPVTukIumte92dW1HUJSZyZ31gON2T7CDZlGFO0xnnLF6T8MMJML&#10;ZsaisBxa/Fb0JEIb0Q8VR33naiNKwOVyjR9GSXKJEybvMrJQnciDh6vvchqnn6kqC7kBrZHfPc72&#10;+WFrGwwHyEvwMQhAcXExhAUsgW8KByizmuQ5m1WkHFQl5UKvHFYcYcCi8OSoosOQRdPgZKPu7hIj&#10;OWr5MR2uH2YQuQgQnRALgREB0GoA/xSx4ztw9l6WVGNWlCtuPEjx/OQogVoUl/Ch1uWhbEMaO+jr&#10;MHHXaaoZkrS0pLS4hPZPww98EeuSAz0TOIoAKRs03Qh/cX0cpGAuJk7cpLSChsK7J8EHyIdnhOEf&#10;hhngd+TnceB0/uJ+JO0n0/w88c8qKhtCyKeFfJ3gjaRR85w7Kn+sYGM5TJbg9GhhS9zN+Iek1ERk&#10;sAV8C8bnwtbECRiqO1ae7Cf8T1aSk57OARV5RQmsBEB3dQ72IBHrMQFqwkop1hNEPFmk4w1Cnnpn&#10;Bt5JkBeraP8BqKIwTOaaZOBhemM7iPiDsVzEUIgSxE0pHRfu8Kw9voDKqlwZaIzY60M1HxMEvYWs&#10;ERyNLg6ooSsI0mo3XONuAt8Al0QCKCqkjSw4bEIEnqQNBBBs2k6Q+1EMSkoxEoF+JPgiow7vovCB&#10;lB4dcclckwBP5AAs8QGDCv/jzPEv/UerC0KsAy3Q7L2wHRQf4PRb118HOUHAgkf++Pjrr78B9fzE&#10;xy6trKz4/u0/+sTHLxlaWXnrbXfxCAJwX/7xjw4dWvGD2+76xOUfxTS33aUZ1xmnn3LYwvk/uP1H&#10;gAEzRQdmJU/JkEwKgDJw8EBN/Jk0fwaY3WHgX339zks/cvEzz7yAs2fxBGTe0tICcEn4Cl45nkwu&#10;WrTw+edfcHkBZI/pY8eOTuSXj544efrIio3bG3a3dbZ09LR3R1vbOhLb1h/3t/vn/+23k1Ytm9C8&#10;eXK09pDWDUs2PXH66gdral/a3dIK8/+d4F8Ek3LROJyA0wE8CI9DJpDVtJoKyBYyHzsGRFjzUKVw&#10;k5yHALOEQ1cWOjHkNfcjV00dP3pCcXxiRXDGlFFzJ42cO6VmyeFzjjt89nGLZh9/xNyTF8875agF&#10;Zx13+HknHHnOCUece9yis5csOu+4RecvOeyS80/zDx+5+JjFUz985bFXfuXQU88TRu8qjfzgXpLV&#10;V8zLqFEA5UKrsEc3x3Ahv3TyCIjGCsNRIEB4S2fl9Z0Tbuicc2NXw4Pw6aj7ZfM7z9dMmVHx66VF&#10;P38m+KMnFpx1B/gFHHbOnYefe9fi8360+LzbZiyYOenQBRWVRUccM2nxMROOPHbCUUvGH71k3BFH&#10;jFw4hWK3OCvK1UJj4qWkSiGzQJ2Hnf8oteGHymJM9ifngC0XrxpVuLiQXYlN5mq0FNzSWigNLZ7s&#10;ji1Ifno4+onkJBDplUT+ck4DhkveIi0OMCecaUIVZ6EdzLd1BM5dODrtC3TFUseOLQb9Hz6ZULC2&#10;C/bpwZV7dW0J2DWINg7yg8sAyuRKMCPRHF9/2RkT3trRC/OyODWLYh8vO5cPW4f1T+MELTVwiDGf&#10;WLWEHiHmQSXH2W+ZCqbpbl42QuwPzqFe8WgwbM7eL/T7Zvh8v477dqecWf1YyjcxlfpGXuDUcODE&#10;UOC6SACsDrFkxnwQdm+JwsfjCxAME32gT4T+8DIHWljPH3ExlIammUv2JVR0ThP+vC6AS04r52id&#10;UpRXg/WUtVaXVHfF21Ox1JDUsLGl44fMzIuetq3jsK09w3fHcYMLtLXDwXP+8A07JjY1Ne/a2QC+&#10;SDDpAGFfwChP9KyX/XMRxQWOOgCZ8NnBlYpONMjOXhLonDKXOXcVIYmM/cbHS5P9/s407ernfnDy&#10;oV4CR2OHLKHU3gh4In4k4r+AYlbOgZmlNMmUZ37dnUJuuViTKgP3QdVns9mqFolyiwSG/J2LY5DA&#10;wQZYonaZU1QCDI+aarz1wEJdzcif+ogCAKdDjaKpRSnsuEru+7JmAjMRbkamAFbPxCTgMCtOxm8g&#10;PVzRNv1VPsMiQkpCld4pVl9iE13XfEqKoIEXtYyqS44AyjrC7zZgkfqrknKukg/LBaiGIo0T5Czu&#10;8QnXiTVWOTTJqCiHqtrcaKp8dEKmE+NBxbsZ76wFG+ZtlZEKXeDkQ2qmTO1QPWVdJFZT0KIk5rtd&#10;hcgikJwpBSXXPSJFoXwZirzJpFtouNxtoQvFxRPNmeKvkjZtGHEcRUPUDrotxdEDompMDbK0bK4q&#10;8cMe2cP4KYK+dAZv/cS4YlABdzVsddYpzA859ItVhnytuRtrOwfjIyOxnEtdFGNxGIy6QVSomU4W&#10;ZZiYG+QiuGXX28SI6Mg0T6i2kMdEnHZ0QOpvyDO4KeCLxJTcvNZLRK7f8jxRtUzv0mJ8DOkGk/+o&#10;zKOdgf7DugDYVBtUkyCqdgg6TC6zYz8N/+Sdj8M9iu+8EJo/uOoNHdHZmU5W0NF8OPZyejOtj0bN&#10;jpU6qArNY+MO4exVx6EK9cw/m3/I6kEbIbAHO8NBmgYWgHQ5sFxA0SgQHn7Q159MEHCN928jAYBc&#10;L8HBAFZfkrrcTeEKwEESkqICSKuTSQTG6UueyxcKEwpEtwNyD6DxUHwAcXElCBEkV2jXWtypHdcU&#10;wFw3OSeiYzQ5LXAfYD3JOXREI1w7wOxQ6F5WGZuqMun/sspAlgfSPDI5CJIchDepJ/IMAk1aI2jU&#10;PWksIcsE2SnopgBL4JITAAIOQQJRxSdtFBeK0H6OqKFyOEhcxa6807mDSbmJINDLHw92B2ZnTHGp&#10;5HWZJD9S25CnOPqoYkBKctEk50yWmWgxBY8YevjLxXv6ucZaKtuCpAvKJcWt2JBIgLl6sfqh+y2D&#10;xz1JLcFnxwr1IPVT6evMgtkHQftdIPSKMdHeACLAwql0d525ngLiluK+r2oCmdz03dt++eD/k4b2&#10;+8G4Nnr0qHVvbYDCrF79Znn5kBEjhnOYBjC8jRkzct269ZDDqjfWQEz94dUQmIsOv2/mzEN21NaJ&#10;/s+YeA5mr2Kw0avDgM6YqNnUg/44LB/SlqAYzAP6E7vggMdNQ0MDdDIn7idJt/Afuh085pgAHC7L&#10;8Pt9YAqZNHH8lnjZJ09f+OYWCP/XuaejGxb5Y3i/9s4R9W8V9e4pro4Uj4wU1USKR+SVjMwvG1M4&#10;orRnds+2rvbG7q665t3NEBEAdg3ojsa7emLt6I3QsrO+AYT2NW9vh2y3JIZMmjQe2JOi472kMS/D&#10;zcIP1j1CU3e1RtvbgFd1tLX2duzpbdvT0rBz5+Z1u7dv3LN9w55tG/bs2trZVN/WsCPR2wU8DWYV&#10;kbUkYr0dMAufmjN1DPSLD52+OH/CIc4LuLVYonIfxnjuLh9y3gzrRdwtia2zBw521/kja4uLIrs2&#10;bq5dt2nHmxu3v7lx29oN76xZv3X1+nfe3JhfUpGM7QA22Qs7YpCplY89da+9+pfrVjz+1Q2r3tq+&#10;flV3V3z1itpVK+peX1736vKdK5fvXL+2qbw0NLyc/YK8H/GfAuWV6iEDC0ymSrW0SNk/HzAFRMzn&#10;0Kr800r9SR+sRMJ92liikBLrExxpSXggSdfFBVRnuLg0c3wJ292zD7qqy6lmNxxBjlgL9BTS+WUd&#10;OnI8xpw8yXf3BiaPKOnoRfePqZURbDvo9sHAaw3x4nw/oLKyvlekN5rQWbuje0gR2AVZQkC2A1fH&#10;jihqaEX3cFgjgCUiKyy5U/HYIGuvyP9IRh/2WmPi4XBzTmwAqiiWnKmFdGb01qMFBWI3QuWZo0iA&#10;/xwq8/wZn8kcGcz8Iprpci6mY8l0NJ68MBKALX0YRCj7RXmw/VwSbtGHzAG0oiGawo+ZJxfV/eF4&#10;e46dg5rB4eYwbiprhS45wU4uSvqWGMHYF3Fk6/DgqFgKYiNTNOmUr8Q3ZGpo9iETpo1cUhL4QENm&#10;0Z5kRReg0drStnNn/bbttc1Nu4F7wvqMeVN7vnRJ69cv342xlThEAdldHOB56Zv6pqVwYhcQ+lFi&#10;OpAiSUUcg0Cc/5WLIYfVxO/sXp9NneDwzxdTm9fmJF+5u22j5y6UgcMj5kReX6QOpYR/aVitTbqV&#10;IdZu9v9Q4zi/Rh3MIrTQb7IC51zECa2MKLGFOr/M9SjlVevz2UMivzO7MjxoiV+0w2pcZXSepX7g&#10;1ry1pKNPWP/M/TrW64xymBKMahPqabyHmLsiwuu8Q67UK3flVNd1YM8JjiFICag0RyBWAFHYCHLW&#10;1LloBg8V7klRdvDcIR2SxrmJuPH4QQ8h6Is5yUDjSU+RPIh/3YKhCCAs8Yn0xVrZgERML3UVShej&#10;L+qn+tACWrMuXHMHGA+x52gFEvZFUmW/XvjHkW5US7mIhBuUeCYlUWecXAlhSq516DAnBppU3bV0&#10;Y6HAkVrpTocA6PeJXKPHbK39c+NLQAeJXiOkwL2f+7HqzKovcwWyiUQK2oeC0VfH76s39tW4Rjtl&#10;Zymk532WtjvAliQNWnURVla4abx90QCPWJfT6OpxfpodCcgKEMbFAGgBICMAmgFwDwCcx4TQALCE&#10;GP370OsU9GyUXkh3pvFTL1MTCYOkDAr1Teq8ROkRL1ZUgmSxslqSjRqNsxCAFVh+3LQasDc6L3WW&#10;6VCutKji9ASu1ANlg0IP0kF6P5QTDfyy+zip4TLU4nvIroEz6JiKw5LhQzKnQWIZRQSgLeJIodYz&#10;UlhRnD1GDGRCQdwp9M4KyisBbSWinHOBlcOgoKWCyunlfWwJIHWKjdM8fU5imcyjE33zFZIsSOci&#10;WwPNqcpUGns0UUfXO62oocbp5ZqAnBMmLFrPzntDoMsA7lqvQtxxUDlaV8D2A3mWeyUUF0uAwgFb&#10;dUQVZKDESIJkRP4nZFhC8HthZTC2gJpUV9Ql+z1rpqiHNA+fGLjfUf9RmrzRB5lV8j3uWfxD2KD0&#10;NLkvnU8MAGyaElcPjaAMScxpKCNZK0HJOQyBho32CmZmhg9Aaoq+wDYy2fqDvUmkx+fQzp2+XVpS&#10;BHaaxsZGeOmu+nrIcFTNiDNOP/mGb31t2LChYMFpaGiEizt34a2RI3HnbDjAFgAWAbALuEDUELER&#10;jJinSCpyzrxXBFzyFSFhFZuZNQUKAdDTCyYAmBjb09KCdh7xmaAOxlbEZArUT+gYFDS4D/lw1MiR&#10;u9OFSxYcUtvQ3LinraW9C2P+9UZBmYe1PqO76gsqA/lDQ4VDI0VVkYIR4YKaUP6IYPGoyPKCcUOH&#10;tU2f93JF2ab2lu0NDbsaG+obGnY21r/TtHvNnugLHT2b65v2QLaQ+e500aiRNYMjJVcqHjyMAZbv&#10;OkybfwNefjCrUWCGAvBJTyV3bF43/M1fnr71xovf+vjHV53zwbc+fuL668dufLBp6/ra7bXpRAK6&#10;nvEm0vzITOQrKVPX+d0DSiSeauFKe7bqKtUfFTywNtDK58Sw0sTQ8bOHTpg4bOL4qkkTqidNGD55&#10;4ogpk2qmwmdC6VB/KtFZfPMpw+48e/TPLtq17mu71n1119qvbH/jocnzDvnfYXd+Ie+uUxM/OvqC&#10;Hx9z0f8u+eDdx118zwkX33X0iTOOPmnGjDnjTjssT882mydsu0SzEsOlzaBO2R0CyZL4cpJPxhfy&#10;h84e2w57ctBsJhpisw8hcPK1xhezJKYglZ948ZoR+eAvpZQujbl6Sokm8lvuq2QQtzaZIkdxx8op&#10;E9SkgPakAkV5ofYe9PACi9rIoiAaBVPp1xui+RH4m17V0CMdkbjAU6v3nDyn4oefXAC7BnIPPWHh&#10;8N5YemNd9/rano11tBMPqTXk+qdCKPG5+AOSSZo+jIqytuqqMXNR1EKqPg/9jucIWcx5DRfM8PMH&#10;hNaP5fl+3O3rTMqVGCz+T2ZOCGRmZ1Ij3HscFvl9c33p80MYkhiS6UwgwAH4AuifcCKTQEwYUnI0&#10;EZMVkj0clS4hvdEPw6M2P7tKLvP/MjCRVYaqAGaHkT3FgRKod2mwrDJv6LD8qiHhisJgYYm/Ylxk&#10;0pGVxy+at3DmRSNHfiRQeng6kx+Hl86eGv3sxW0P3LT7m5+tOe7EC+ZMTQ4podCviqLFm4WHcvYy&#10;kxNnWotHHhmNYBkERTEArJV5gqf+vUcOenZfKvjynRz2D8mhp0vPq2Y/mG6s81wE4sF+o/c7EK9A&#10;MmIYZZHBzhmcvEIud6zcXU91OcX+Oan3AfdvzL8flufI/5or8CU1kjnvUoYAmWLQVoC+hiKncCiZ&#10;Sz2drOkxUUtluKQOJGyF3qsHbKfmmIYWoTNEPNhzfH54xKXiG0K/Vgoc1c7VBEqS4fyUBOG8wmkP&#10;b3sZGWY3mkt6cuehTG9KiyRDSBbT1hqtOaEvapujziua0TzZxNDT/NJ6Uhh50uC/BhkQS2R5K5uC&#10;WOrD/8YW9IbzuRgIWOjFx70qmIEWjRvmfH4fXYAoRqunXCZZODwY817uXLmxVVMb0iyGqEJzgKeF&#10;dZsS/1EgsKZgHqrOSuDopxO6nlTpiJ5dIyz3Em4LV258xeEGiBGpRDJ6aUseSwriG6ILyz2RB0A+&#10;DEJykaRzk85cFTZx9CCdg3qcHpyzVZy6uN+hXsLY6398IjGgUMhTaokwCHfbZImf2cUVnDngEcYO&#10;B72a/Y3ZFwDWHaCXP+1DyJv/gc5gWAEw4hyMoRQ+Csd8GQLEpK3mGbQRgKzUDD8tNoeccAqZ4qWL&#10;6z2SOk4X45whWw44dDR1HPIa4Pj/5Dkg7gOy7JymHHFswvLgYE6KJEz/0yoAnpKQrahEvCF2SNoX&#10;rawmqoESSqVYX1EzGxi/iqPS4YwMCxe4yR5PbKu4PxJZiCb+UbDj5QgYTUAcDzieIXpMYH7aq17G&#10;T3QhoBeKUIVmEzrEoZGsAWp2gyZtWJyQve4lYr9ySOByYRA99igk4JH/iFca9QUWP5T8JN2DmaHq&#10;KMZYLbyQ2Z3ox6IaizYtpCv8lUQb1v/hn8zwkqOkCsHEDpfQamg74ckwivzAMRzYtR7gEkdx3iuL&#10;SqsZpLeH5uZ/g7gqoydVzTjkl7YBGLsNkBounRD/ECXxuhz8xX4UxLTIqC2jDD+AqZCGafMFDqJA&#10;/U/8W8hPgMwttP6Bb2orC8UUdAyziq0Ld3aYCbUGEArMbbMYafAzbD68hcq/+QQmmz9/DlDwRtqw&#10;3HsYbE5xTeK2ItmilytZ7tDgg8yBOwNG++fwoRj/DyJttLW3t3V0kI5JU4fkH8NORNDAIHoDXtoL&#10;IMeoMmpUzY5E8RHTR75d2wDz/20wnw+T+bFkRyzh62ypSbfkVwQLKsN5VcFIdYA+fvjkD81bHS8d&#10;PjpWVpSYMOOtQxcunzD5lSHVK/KGLYsOW1o3dE2iBoII9sKGgpAtZL4jWQwvciBQHLMfcso1AirS&#10;MgcjGVuYhHwhX6Y3Gg+8s/Sz6Z+fkXhobKiusLgkM3R8flHxyPTOo/f8v4ubvjezY/mOurp4rAfo&#10;oY8COOOYR5iRDilCSq6nSamj4F7KSse+AMoECpQY66zratjeuasWPh07d7TXwWd7Wy18att37ulo&#10;jHY0pdsbM60N6ZZd6famdEtjqmLkqKKSvKV7fCubYl1bXSYl4jHATROVleHCPIhdp+dBzUldmWxk&#10;EUGtEMieN3TEeZH1eRA3pHw5h23njh3+9vjiJycO6YU4+eAIwN2S1GLqqb7ArPl5l18d/PrN/pu+&#10;7f/qVZ0XzWpc3Nt0dKzpmPieY5JtSxLtJ8Y7Tk70npqJnukrOzN5xTHUHNLwImc4AowWWZwEWsIA&#10;zNPQ7gQ6MkUOwcjRclHXS6FFFcIl4MiUyUwZEoaYoYDU67W9wAFAH97cGsPlgrjxFBb+9Xc6CvMD&#10;WxuiHT0YFQKEsuMXVL/TALnBjgDQqcjYgUF6hScbE7ky0MhsNHsBENlqjz430ShqobFMzfnjWgZ0&#10;2yIa4uEvDg7/9Dkz7Hs66qtLyE+I/Aex/r5a6P9EUXBiwLehJ2Hm3xhPFaXTFxQEbykO5CdhpwOI&#10;FKgfpOUA6qdDNmrunGbZ0fCtaudyCwa+CZUnVxcsJA9EYvlSF2XYphQw/iRGdkwsnBJPxyDkzfbG&#10;szfvOnvjzjM27Tzj7V1nbdp1xrq6U9dsP3FT7VnN9ZcHUl87fMFHr79u9v/dEb3hc0NPPfmkqvEX&#10;55VMB0Enb8hRi2bBcgw9ee6E9CObvSowDtcUcp/29RHlXw1HQEq0fYOIRmRRZ7HE+FCsjX4O0P8h&#10;/j8kgLB/kZPxJLn2lb7SZ3KYAHD+h4U7572OIwZbgHE7azUssSVdfhozgrqUSi53JPN+KyC9x0zj&#10;0pTxvnRlfqkp3btYgtvEIOlY/3BM3Kw0KF6iqqVsrI4gwooLR9AT+US/mE7IUqtlfrykx2N81NQB&#10;xOxDJaJBXGwHjKTB5bE4IospvNVPGe/lHbK03mgUkeFwNSo7bur5EMpU6y6cj1JsvQqgJhzTDsHv&#10;dNQXlqmoqJItDaSs2zsB2vUVZTEhIRSeI/zdOqE0im4ztrVmNyi1nosGhCaciwYdZnUD3UI0Tivn&#10;TtMCoKeIRAIW7HJ3KM8Q0GeiXCX2qMOenyb1uAjERVasydOiIpqJ4uVFrgWXkl4vKFOCo2pTRTaS&#10;leu9Xsp0189bROmaMnCqTmcOlwIDd2Lpl3hO6ozQDmn1yvYrVl/S/knoZtGUfnIMdkVFbitAdkNQ&#10;UiUy614jV9yVlrt98Szhfjlq737CNWdDzaTNLYYNQF1TQwKUSLYt0myAu3LOKlEHYe1O+hh3LcGT&#10;5xthZbjyBQBvAPADoD3QwQaAVoCi/AKMAAe6CyRGdEVhJmdRWs0sHmK82TM5AWg/AJqORtbMuhLq&#10;PbhJGQYnJ+UGqZMnuHkmnN0AyLkNm5yKR3sXKAMATkZjdCSsLerGGB9XXMxh8p53F6Ppfx7uOQAh&#10;ws4LEHCjNllsjTu2Y4x0FWQH6oVOAbRcmeLpUWEoqj5vQyH7WHPsdlo9zusKWbRgd0hyn5XpBl51&#10;QDOeZFeQ5XwU/ZcmP7/xtcsrysrgwRu/97VTDp8NDtPwKExBfOPrl1cOgd2oSDuSDYbEDY8RJg97&#10;qj1DoNYSEIaQBGrNVgIxlzHpc7vzFArPlvAX50KVpMmgdPqdrZuXv/wifJN/hqQjxwJzwYdzS4Y/&#10;7anAdhkMjcyGIpwbWvLJxY/89pFHf/fo5358JVcB8mIoWSBjQwB4cSBSHCEcpQ0sF2S8/Z2tryx7&#10;adnLLy576YUtm3OpqR47ZW5OK4xF98PiquFFE+cGJ5wQzkvqYRRVeTQUMc/UB4UTpAMHUHLrh86w&#10;u6kJqk+7ClDULscCyNNR2N3I/oIHxV6gRRUQZQIsYRRRMRyExf5MmUzncipmMr2FIWfB9dKdXf+m&#10;YVoPXtC5Ro6oMdnZ3//+1A033QoIQw8aWSMz/w6b8/lmzsBVABAHIYcNk/KVIZl4iaYcWushPZcM&#10;g9iSEjWUzDkYjSMaBfdYis3ZCRuhUVehANhIy2yQwj4KDQ7kibOrWQMfvh7ChxQNGTp25PC6ht08&#10;/98VTXTHU73JDET7H927qyAvkT8kHKkIhOFTGYgM9YeHggnA1+CraEsHx44JleRXVhSVDavMDK1p&#10;LxvZGhnaHSn15YN9s7OkozOvszcO2ULm40YNLyofCq9jdJh3DkRdBvd1MflcAwcZg4BWkolYydtP&#10;XuK7f3i4OVE5HQOSpNoC6RTsxxkIh5IFFUP9nUfV3bG4++Xm5mZgTcA54TlD7/QMQFoYIp6f1QGy&#10;2xVfSJtRoA1VrADS+6DLAtOCQkbyqkfOunrk3M+PnPO5UXM/P3re5+AzZv7nxiz43NiFnxu38HPj&#10;F35uwmHXTFx0zaQjPjNm9iUZf1FpRRF0jE1H/yp29kPRK1fEdv8s2nxvtPHu3oYfRRvuARMqbDHm&#10;hw3gkD/JpK1s+KPncMnOycSuwwU4grBRUWcoVgJ7dseHakYWD4f7S2dWbvMlwREAeJkYO2HHu7Ly&#10;os9/teLa67vnnrw+cujG1NzkmNMnnH3zlAtuHjO1cuxE/5gpvomHBKfNihwyFz7B6XOC0+YFr74o&#10;H93DGWhDUmUeK4RjtIE+JXWUTMjxJNte1NCBowf0TzHbogsALhqZXBb2Q8cATT6Rao+mKofkdXUn&#10;IQucIaLtrV7f3FGYF6jb0y1bovnQBLB8fSfo/zD8yUIAZ5rfgZxn/fUkOm+5xEK8bhbNcNgoiqY+&#10;Z2NPphn6phMIEow/owntAnBUxPfHHmf+H8J2fqXEvzAv8Fp3/PetiXv2xJpj2BTw6Yyn7mzq/WtH&#10;6qn22KRw4KayANRX+wIAAKYXgEyhk9qlZv7V2CWDEBCPEnKJi+N446JzKTmXHXV+cbZH+yWM4umJ&#10;PdWhkbC7YjiQDzxp/oiSqZWlk8tLJ5WXji8rHVtSOqqo9NDihjPK/+9TFR+/oPKeuVXJiuoT80sm&#10;Bv2tvvjbvmR9JtUYKph89HwMKqPxJM8L7Xzh2OLpjNtC7MuyZhf34saoA2w2ZYMRSxnKDYCDAuTy&#10;alE9Qev/fAE2AgQrADoC9HEkN6zy3AGaVpq/NhsZ9iMVkkD6lOKVJM8yAzRleZ23KGoOq3Kp6uou&#10;s2DhxPpZHpHM3m8wa2cAyeYUueqsNRDvW3T+kqPyxGepWsYGqjXUU1sMSFN1tFMsKPnwZuu0ykgg&#10;7/HI8DSkYx310mhVYaw9npt2FpUHyibOcOUsZGe1VWn9ZB2QhnK9VrQQnZthy1FjmcPLHA3YDSvb&#10;DNgIoFUTVWjR5KixWa/TYLEGh7VWKjzRjl7qjZUW3wHVsviE2w5gan3mMEhIusrJJOa1LbOmLOgo&#10;iY7qIxIgq4m81zXrbC6y5CeNNpAOkEuqGRx9arKk4tOXeqf5Gtcr6YcqB7FxCmnAGwdRiFWkWhRN&#10;CWJdOK6QUweuJDeiQzHwk2JCOFXX6rUDhitga5ZAopUSrpNS8KUgWCCzsaTmtEEks331pXqVWqMt&#10;5KXkNrfa7+SpkXeqTiWXGjF8jlDNtXKqq4jZTffmL+4DdLipzrjiBs1hZ/KsagvVAKR76KjjtD09&#10;v0N1UoMSPe8VvU9P2onLHOnGOORwYEEOPgbO/2pFABkCICxAfiHsFYgR2UjRwczICkDGbWctIa+Z&#10;p5VpcuBUrwrjj4Wn2U1Uc3AVOU59wkUWA1FtVVv8qlywq9PaaVTaUT3SEQRIOcOhn4rBeiat9Of5&#10;Y/Lkx5g+cfZAAHwggABkQnH+oIISTBB+oRkApmRpphUxg0zRkMFeCHp5nmx5wPPaUCee5yStnvwM&#10;YHtnNBrQlm4S2Z61IvaF5phPvBmxhL/nhfFQd4xCF41mMnmXXHpmxZAy9I+Ox4DGJWa+MkNwNWU1&#10;gVgGlLusrGwwJAJaPU/Kp1r0KmMwW8d4Z02emmCbixPUZ+uWt19ZtrShfheYAMBdGrRuMARg20jw&#10;fpaT1KoGsh0YfZGFeuUJwrP87C4SS1y5+4uHbz4MML624OsSq5aKIzMLUkF2j43RhozkyJBO7ayr&#10;XfX6yqamBigYlOrll16Agr304nNbN29ydcq+O6N0Q20EI55XWl33gXNPuODE5s994OhLjo/Ej7qr&#10;d+6PApEiHrPkECuwOPmrJQ+0zx9qT0lwJz//vLNb9jTLXL3j2s9SAA5eMiLhcl50ggGKkx0VwLuG&#10;Qk7mFUDwQKLLCPyAqxhEkCIsUqAFHaZSQjlIPR1+7+n3Ph+Gv+jiXZ/8I0egtr9rVwObfWk7jG5m&#10;TmwI4OUAvArgjdVqytbNvQyRilkJtbLanBoJgloNp/170ecftH4Ox4GRFckEACewEEDt7kmti6tk&#10;xUjCvBUaHF6UtSmgatfKiormVN6sCdV1jbvB878rluhJpukDJoDolERDuMAfKQsES/2hMn9oiC9U&#10;noFPuCLz8p7q4uJ0Jbg2hcsLI2VFkeKywuCQAn9pXqAw5CvJC/S0FsYDYbAmQLaQObyiOQXWggo3&#10;RWXBbNwWRsyigQyrWvw10tHAhomA3UAMz/o3Pxh4vCDSlRx1RsHHns27+LFA1Txf725fLIabuaWS&#10;YDMKBQrm1v28bNuLzY0N6IKUFXBLRFFDxpbhNHvcUaOFWXBgG8CdaKsvYmUcCFD2/cJQc6U1x4TC&#10;O8OBFeHgSvq8Gg6+Bp9I8HX8hFZFwqsioTciwVWRwKqCovjkhWc11ba8uXzt2mVvrl721hsvv7Xq&#10;pQ2vv7Th1Zc2rXxp8ytLN7/y4tZXXtz21toGoCNjRtq7uht+8wBJ5kk8VLE9g3cf9TQrOa4onY8C&#10;eHNp5OnZ1btTaVhxAhXHPlo2ZOh3ftg1+bCb/hK49uHAPc/i50u/D9zwWKC1YFHx0T8tqx5RXZ1X&#10;WhkpKAnlFYWDhaFgYTiYH6mqCiyYkh26kgsj8opZUC1uA3MBXoq2TnY3Uz2HYQfuyu5qrJkDBAur&#10;82T6O5Gsa0/s6u2FhQRoHsBPGpTyto44pN++s4NYDn6Nqyl+c3tPNAGqIyyAlwjjwPJlMpqsyIpJ&#10;q2l0uUCYkKcQH4yilje55EgtZMlDjZRGQV7PhZoqD4rkt39Y2Lc0aiwBSGbOyPMtyg++2pX4cn2s&#10;OZi30R+5vLbnBzu7friz6/La7mXpcFc4/+bdib+2RieGAx8r8sfAi0GtCAAXAG0F4MLTjD9bpXV1&#10;nEFbqaNSAxjikKrJ4wUKivZmiQwkUTB5aRInSBT2VowoifjzoCnyIF4BhDiO+9p7M23RzJ6eTCq6&#10;Y7zv/pMiHz6++FvTyhvKhx2dXzw56INu+1YmvsOX6iShKgS2q2CoaMbk0vIStd2f0wAsYVA0IZ45&#10;4ekTqopi8GJrBl7LC6v4mw0ZNP9C47aainczK+dX3ke+wPP/fICTf2rLOrACBIb1udYp04LrxMwD&#10;wDS7qi6qIhMcDaAiSCqOVsDKg2aDikd6CyozE30Yfh39f8B+bsjyjqrkZho5QOISepm79GPHwCfC&#10;g8ykqR4uf5njkhXA8+EOyUquYQEQ/Ybfyut7cw4vrJqRkmZUpK+m1p1V6fqcKQs03I/1HXce+i5d&#10;VnqtaH6ukvU3CurXybu03uipnUu1Y/2ewFE+3NJ1jWrLE44Ex7KV2A+kUdRdRtw5NDFQhqz2C62Q&#10;aYaXX3o0QUKLoeOZH4l/bAiHclOROZGRm5DceVKpPOaK/ptS7kqBB5XWMD+4m4pIjO0WTAhsAyKj&#10;gCdneZCJUhRhrrdgQg2tUunBwcylL4J2q8PUTNI5uGW4TeWvEL1RfZGludvQIfZVkbalq6FhSfpM&#10;VrOaWfSBaDaNCxQCQu6+2lfzGCKBqpAuvfcZ4iLURtImjL5y4aC+SYUgVw5qDld0ecdIY5I/4ykz&#10;v4bfJXNvsQLIToGobIMGQkoyrAHAeP/gCUCRAUE/oX3gQZmm7Tdktbr20kSlkwdicXAjZwC8gO8n&#10;HwB2b8aVALSenLVuuMtPcfwptBrgHI2MJuw4wOoQOBDwsmgUsZUzAj9FgzuHZucoYzz/j7PHUFry&#10;I6B6oa4FOx7iBw64AEoYuiRgzqjVYRdlvYRW7NPkOM3/i4gBY7Gh1iohCAwCylmA9G5enUAGAwo3&#10;z27+MlPCvgJsGUDnZyh8b2+mu+4Xj75x3vFzuew44MKjKtSChBogkwKHFcTJcWcYRpTZIiOGeRIl&#10;aJ0hACx2VkSaxEqKpUxWDo4boHwXeNYddNoVr7x8xmknw5NnnHbKqyuWr37j9VdffeX1V1eAHr5m&#10;1atr1qyCK6vfePWN11du37aVS6EWFkhIZuUDwrPCKOiOvBJjzqVgO2if77XS17987zXkykHTaFAo&#10;WreAApHsD0gCEhoX0qDt79nTvOq1lStfwV20+AD9Hz5gp2ArQH+HsAYpIMvVcLT5Xs6r+ktT7Edh&#10;f2dL+da6SUeUDM3LLyvqmfh5DHyB9EoWN5rZd/ZTVGMB3ATI63fWgf7/mU9f1dbWQg7+aEgjIwD2&#10;EenmwomwF9OSFjSBgZrPG1oUFlIQTuxquBkn/EPrFG67qGxetEiATX/GTkrMmZ16eyQY0LobGhtP&#10;OP4YSDF79qFtre2NjU2nn4qxAOBKfQPcWgInc+fMam1rg1twfuYZp0Bbbdi42QOm4qD8F3sGBa4m&#10;Jw7oYUjJovzzhD+q/Kj5o+5PkTVhI1Fw64jDBSAEjvRBnkHQEmIdAe4A+2DD9D9Jv3ruLqtVhwwp&#10;a4wGC/OCEMa/J5GKQkSxZKY36euOpVI9XTMyzeEC0P8DYAUIl/vClb5guS9Qmg5FAi/sGTpxfKg4&#10;UpwfKikAV4BQUWE4ryjPVxiGHQF9JeFwW0tRwh+GDCFbyLwgEoIXwetMo++Aw7BXUHKkgRxSUwQD&#10;uqfPjL1UWgxh/lL+oVMB3WDlpPAHHw4ddm0aViJ3tsEsKM6IBCIFPR0n+15ub9nd3tZCPqfe2McU&#10;ENeRPRVyAw92UEbuqzyp6Lgy0RW4joQGs6Dp5qzW0ITBU5xga8StUTOJbeFQz5SF58w67vI5x39s&#10;3vGXzj/hkgUnXrzwxIsWnXTB4Seeu/iksxefdPqRJ50yfuosnsB1DmXTpCs4NEFXwteokV5m3XN0&#10;92zxzZUoPLOc3QLh88q0ireLQ62AOoZVyZR87KrdmdLrHw1ubHA108ZG/1cfDTb1lqbHf8afFwrk&#10;hfyRoC+Ewfn11MfpR+S7pEutF2SV0JwuQcy1wRs2jZdJXWTsdJrgjcjURLdvxoh8sAeBi4w/nnx2&#10;Y8e/1rezR8CcUQWwBSAo9qCvb6oDP5geeAaePWHB8K5enPyHD/rSczhAR14yZ6Rp5ln5YdAJGaew&#10;AKLOUOwwJY5gyUX/dFMLrQxEvy2JFMge+4sivn/1OEsAQIm8rDTYncp8sz7aG85P+EOJQLg5XPhY&#10;MvJoMlIbKkgEInFfMBHO/35zsi6eOqc4WJZJOWsBwBFArQVgdi7DmXOiq4J15MGFmwLOgbnImjSH&#10;zsmFkWIBwi1ekIYMLRoLTo2PzZsUS8VIP4MVH6KkFQd2nlV4xXllX5g/dNuwqoUFpTND/jZfbE0G&#10;pv3TLTDAAetH5d8fhm88z/SGig877jDcF1A+QvO49RPVQhzFVKBrbCkYGknwJgmdtiqEYgG3pZgp&#10;sJyBuyZzUpQyOLiQW+0REgxUj8r/6Jdd9JjJdH/lQrAC6NCA2f0J7novAp2I86EW9FwX2E7HlObR&#10;aLW6kN1LqXdriV8UAq8ejUXxKilcPFIgzG6rdLy+H8nBPAwLF6s2Kkctu2uVUbo79w0pOeGuKqFU&#10;TK3wOwXk5qRVAZiNekvW4CCKFmXJOps84NKjnSUEvEhY6NxRzER3U0qsqcg5aXMoalRKciRgDYO6&#10;D3+ZvxhhzRjontMUrLY4T7neQ43EYhhhSDUF0iEDACvo3Lp8kz1jpJ/oO47KLuj3zXxzNnkOCnHT&#10;GNtKNEGQdk/Ox+qErsghDML7JiNHrpte25+Lxvssp6J1d3Yes4ruD311Fi3MYL2oDQRlqann9br5&#10;RPtVhiSxJzES0speMsoh8Lhzl1ZWvUjRkmGbUQARiSg60z1NqIP7HfEPGd+ZpJh6mLKIKjVN9ae8&#10;u9o/u1sq24pREwWNEIrxjJSZOpO+rArGpg7PoZifGKgUFzB0emonRYGa9MgxhXonuSB7bQDcu8QN&#10;jcN0kws7/nH0RWLdUCTW0skKgLu+o46CuklREagm8IMUE569FwdIls3UMCa2eJlVgOxpkpDc85BJ&#10;6QXO7OkMqhIyRFrQDqMz+9yj/R1MADyx7DyF+jsFAeSVAxQ+kBYOkPrPGgg5AIAFH837eA3fT6EE&#10;4BlyO8AJVlC4SPdHCwD8B3sArQmgxQkw7NKyBMV9mK64hqSMgquCSMuw8pHW/JNWj6IbVZY5tnpe&#10;BSqkqReaZ8dIfYw7Sx1QbMicoqX1wskzT/5l/OwZVZUVkC/8RMsBa+cScFmtM1DuBiQlk+YvqwDY&#10;eQFdApVth0dk1b+oX5ALAAVeoNg+yhYhmcNPNr6Yx5WfumLt6tfXrX1j/bo1G9a/uWnDuo3r33zr&#10;zTVvrlm1u6mR1nlQrEQyykiZBCiuJq5j/E3r7yHPTb1bTtt4Epx8seArhLlahYElk8UNrF4y2QD1&#10;tra2vLnmjbnzFy5ctPjwI4464sijFx95zJFHL4HP0hefq6/vZ28jaUFWUCgMFkpdC+duO7f4z2Vj&#10;VmQKYsNLPlI9u2dG/tqTCh8prL8rlQC4gvXBw6n6EjCCV/pLXD4JzReAIoJvwtlnnX7VlZ+CpLyC&#10;HymNQiTSvD0+JT1Shg+gL46EAf2LOhcZ2WCpDe73qQJvAF1iX4OtOHCtDNm8iOhZgKByYb/xcKhv&#10;fv3LX//KFyGEx2WXXgwbBBYXFj78yJ8h9x//8NYxo0b+5Oe/NBv093/4I5j27v7RbaNHj/zJvffB&#10;LfD1gfPa2p2gqDspTdZFnIRVNCY68mbBrqa6nsz54y4cqP5LRE7yzcFODcYAdL9mxw5xRmGBijkb&#10;ftBY5bjvenmkD2CKpkMwYxAH91wIuq22CoO1thPjDTWhjrxMfFN94ZNrh//1+arV/wqktneGShId&#10;HQWvthfOPrQsEiyMhArCocJIEHT8/IJIID/sywelLlbY2VuYBIUEtlSHgOfgm+BLx3wheF1WEfq9&#10;oAZNGmF1aOYcwyFoJzi13bFtWnJ1MlQO8b58CXHKhdShoz+Xf9XzgdELfB0tvt4eH2BWMHRE8wtj&#10;2t+ECIZpsAuQKOGYgLL9IJ1iuq0AatxxykQmAGa7vFSJFk9Rv4W4dOCU3ueBAyvzE1H+abMTtOYl&#10;6lK9r6Z6lqW6lyW7l+On65Vk14pE54pk16uJztcSXavgU1QUgU7iqBW8uMlZZ4ScBA1fGIpcpnah&#10;EyjJTwvlZvmyhlV1MzACm5IHlZ6Q7+mFw3tgg/p40jd7Xv7cBT99PhBNOvmw1w6AHI37fvJsIFOy&#10;IJY/33gNg4fvmjXeDAkt6oEHMLd0xI0WQMzJpwsc52XIUqZYdAnTllvQ7tMZMFkdVpPno/j4tbuj&#10;q7d3gv4Pyv8H5lUOLw2BagvE8OLaPe/UdfNa6OMXVG2q6wUyBuUf+DnQC5UXB1qHx7L6JpFp8Y7+&#10;IOYSCwDHCWQ8mtug/wIG1WNqYZ8RXgigCQZP4ALF8J8U9q2J8jQ+xvMHp4AhQf+jLbEGP6r6PKUf&#10;9wXAAQc/cCVNVzKBrmDkweY46NAn5ftxIwDKgUIDyHmuHQ1ZktA7HaZwrsChCD8Md6Lqo66PdK4X&#10;v0AdSHSguqDsEM+blqoKjQAzI7YWL5AFJy6/rzddXeBvLKi6OBwEi8y6TGy9L9nky0TJcAmav9L/&#10;fbDRQQQNAZlYqHDqsfN5X0Cynupv2dHQQZ4XYsCHm4A5PViOodlozl+2MOR9AdicgSUmmQJ4cs6e&#10;mnfx5zzXA8NHZ7o6wAqQeOmJnI9kxwLkvqN6oZr4d/9lXwbdNQyuR+hp9dHDDkXrE7lXuqiI/1w6&#10;Eab76tuOLiOV0aK0t3Iir6vBxqXBiWbHI1Hfh+hxIsqzliFaK5WDbpgZSIq+orR6K6WmY9WQyNlx&#10;1o5mzMI6gaozyAWPpyZGzaQ5lEiRI4YsN1ruw/0u4S6qBc2n6I1MxG5gWDdTipCjDqmRjO1hClFp&#10;Yg2DAlXpsUQhcFEYt5AMhWFS5GOokapOHsQcfM1KM8pYC8JKyCQX6Tjimaqu8QJVFVVSrwGANWLz&#10;YxaCnxI0FO25+oiROoukstqRq6O+NW93PSgNJkYgqRtdNC7JW8lgpPRj93CXTT8mKE6jSPWc7m7a&#10;AnSDGWoz6yii4DuxOFllYC7CJKdX0DgUSNXoi530QfLyOtXj++MRWTlwibiFpWSeHqQMIkLoucog&#10;XIuVfFH11R9e30E7PvB2jy5y4HeSdkb6PwrupPbx+MER+1nhYsLAiUraKR73f8PNzVFZxplJjAZA&#10;O6JTlDKcwlX2RWkKluvFE4C83GjMYJcM7DQS20xcAdB0QXNAvHydl/OzeZt9E6gw+J92EEAtXQL4&#10;8QZHFAJQ9H+KvgdGALTf4w58qGbDSAvQ4yyuBDukWVeea0Xna64RrW6QdQC8848MFA7rIhOANp/w&#10;Jme0tF/i1QGiUGtsYTTEkHmE2obblZ51fPzY7kJLBPBAVT+BRgtAKR7t+tlvnv/Q6YeLaUBWyLMF&#10;gGpFQguvj2f/DV68z5P/NCfrLF9g44WiBemYSAfKgRvn21FWU56b7F+AuHlNAC+9vOy7t/7gO9+9&#10;9eZbvnfjzd+54cabb7r5u9/57veJJzE4+JecDrD9MZ4CeReQWIilX/iFeR2hDkjfHurY/XYrnKwq&#10;XX3lHZeRrhzCZladn2lVEa3LolVVPbxqOLirjxg+vGb4cPdSdk+nEZLXy1/FRlJYGL2k4HcTf/zy&#10;Q//qysTSHV3Bl3Z+ude3pzudeGzX2Y3+L/S2tcc6G6AGUDNxAmDVXk/vB4Og+b/+2gpwjDjz9FM/&#10;9ckr+M1EpUhnHOhPQvnh9L3eJoCXwYA1Cl1ayL6WB7SI8TZV2A3yBkDqJMqEfML0cty0kQ0A8CJj&#10;/R41rtCa7+bv3f6Fa6+Hz+evvR42COQtMW/67g8+f+3XbvrOD1ixf+LJf954y620VWbPDTffes3n&#10;r4Nv3v8Pr9z0vV8+8Gvm8g6LFLbFqj85e9ICFdzoktz+QXKGVTeUJ037w6Z/tAcn78ihNtaMA71C&#10;dA7x5ya6xMkQ9nhSPY5mO/BnnwsBoNt2xDO723oAYbC5gINzZyy5pzve2B5tiAf+p/fwk5vPvqLl&#10;lFu6jr2le8lFW85Y9KcLf3b36CdfrPCF01NHVxD4kXAgD9y4wwEEOBL2hUP+5qbClmiwC/QlnALF&#10;toNXtMcy0BQmXQln7X/sUOyX/5LLv/eADJDzZVJTY28HQrEEWCqjMb8se5fEgbJRkY//OXTqDf5A&#10;nq+zHZwCAvHMnMwWmBYHNsC7QmTLLB6Zw3lxdpmVqAt/KfyJ6Px8jqyGmBvwCBlUXZWAacrhxN5Y&#10;/9dWANxuDzQFCPWX64NRVNUnnkklIDobzvxkH4YvAMvXwg9QNSK3TZe0pKUnLiLf8/KDdJGLqNaM&#10;Ln5lTElPKp6/4PCGdj/M/zOrlIHaeHpDvb++3Z8shvVLKlvZhwqboLpc3smSR/ab3c2vhEk/qKMp&#10;tZEM9A3uUewOgG7erErA/2g809ieqKkIzasp8MWToA2vfqfjza0d7BRwzNSy4w8Z4kumYWr++w9t&#10;jMXgwTQsHMdAAOtqO9obwCQOVgB4F9eN5x4orK18O/P/hmcAC3Pc7nCo2BMsewRMauHtcPgggsG1&#10;cOQkACvw8C1gU+tJihcA7PM3Jw/xeKozhWq/Eecvx7kv8FQXNvscNAGAI4DEBYQqcuJcZMN1UGq0&#10;WxMEBkqcS0zqYsunBW3k+cKzIiRSxOLB0cmxFeNwyAdPfuAIoNiDhw6aAIBhhevTxyR7386ku3xp&#10;WGrFVAHUBco/JAErgLgAkCMAmAB8gVDxlEnVI4ehJMQz/uqDfciJC8BjKE01aIWDQYeLNMDzBsTo&#10;WUliADoFkEcgSwTeYZupODhldjYLCo6fDlaA3juvy74FV9KNtbmvyyivyo9tQMO/TDFh+Y0pr6w8&#10;tBCi7shAIN2WPZl0h1JKYu4urYco1cOcTm/waUejVmqc3PQqKmoY1f1VqwlKetcyvIjx1Dlobb/B&#10;j9gIQAw+9+EeHnQ6uCzrqrXhWOojFlynlpS5pGcJgDmXOqH36lGcz3OVxuBWOADz6+RtUnYv89KN&#10;w9o7MzyNQO4692VQ8UxO0etJBeEJfwnsyCeiX0g1NavlEy6Hc8CPrMAAzoBhUF6Ocdwz1jFyDn6I&#10;h1gBtOClBDNMJf+pAbRRhUHShCFDFzk9uIYxB1HVBbJKreqrKpxzqNM17IsAgWaVPc6w/Jg2J/2k&#10;6iwio6k6OlKnSG9MYX3RfHZBqN10NeUHNb5nHDUQ8kg71E9oqwymAHP8dboOXOexjNK6SjmY0rrS&#10;SM/W/ct100sqBp1h4QRwRx8zWkmNU6o/SUdkgKiF8L9mUAy5hCQjjdMRoXXZjNbgUZwVM564I7ds&#10;XMaHsw806aMVZgYZaVw89jlqGcz94/JknLmkbeFpTT4rRTBtzmHTROOlAYFnoMkSQDMNNKRhGvam&#10;5p3ReQkADm04nNHQjKYJHKE5voAqDE2C8i4AqE9RDAvyQ6aHaPjmtZR0UHBCHBXJeZ9eSgEOcN4V&#10;d7JHzQtn/rEetLBANl1zhfqkIqrA7sTCaIIaTRpiP6FFmyA0s+mCrfpUYN4aT1linN6vYurxDDxh&#10;gxJHHCedeX0fniQTT/3lkcywoTUjRkFuNMfK/g3QXGQbIQ8CDo9PA6/sD8huF2RvwS+KdIVbF+I6&#10;UHIIJRMRFwy7GQdQQLcExF2Q44WGIFNoE8CNN97IlNra2rp585a38bN589vwb8vmLVu2bN1KmUm3&#10;JbkGXAW5QTHUPwU94B0e4j9u/almBCsTqzgiwFeLv0FNIAsCmJkqOVW6MZtdmbRlXBMrpMNYDF4u&#10;AxkXigBitFG4gzjg50z/Y+Kx1LO+mpWhsmQ3OtBEEz1PvLbxO//6/PNPlzdva+pq2tTTur27ZRvU&#10;gs1hvHqfSYWPPbubX12xDBZKfPKTn9CFgHYnzxY0KFEv4bh+uNrFtCDgdgBgXGMvG3AEQKsUGgFw&#10;3w32TMkrgLUpESdYJhgAaOGL2J9djNbLxYgP6YtuMYBuEJ8nLJVEZD5gCA4yxFOTKrMeG69ktQ4v&#10;ZEb9H13/xe+/q4vm/kn7pz02aXKQQ/6nIQI62rmUqMHIKaM6S0Bcy35iAQCUHb2JZ159a/PO3Rtr&#10;m97etWfH7s6Gjt72np41oTEvjD45teTDcy/8xFmXfPzqaz5707e/+oFLP/yg/4wv1i6ZNAHW/EcA&#10;2kAAwunBOg8U7OF/OJQBf4BdjQXN0cyO3V2QIWQLmcMr4EVAmQ6V5TwbzDjiFjXU8ASjQmBc79YA&#10;6AyxKPo3ZxneIO/w0Z+OfPGlwIzTgqHiZCIzovttsDBBN8312n7lgX6q4Q/wLC5roWwbRo5D9js4&#10;oRbzLsLP+EqAQWF3dz64zR5r+D5H1SdzAG2hQt9gGojTh2wEKZju9hxqrlRNSyNBUC9mN2NjfsWU&#10;n3iUNIH2ngdKwh4Mnp0zDDbWCw+v2aqWODBtahai029p9KVDw53HhR9hwuEVfVEAdzPVB2Xcpp5H&#10;ZE7zzxQRlld7ydZ6OATC4MLdpKs3vac7OXYosAP/KdPL/DBaxBOr3m4HWwDOlSdSU2sK54wtRj+B&#10;VLqzK47uAKnMkOIwBAL48ocOvfOz80+cVxDMQLDShl3NPZAng6rnbmUg4lHa+JCTHa4I4HUBFHxI&#10;Mw0ohaYW8gFKgCODXj5C5mQOhkuK+reaUXWX2f5UpjqICxc2xfzxdMCM7Zd9Hk/7dyb87cnM8BCH&#10;A9CZyAlZJF0fphC5SNVkVUk6hp9KjjF7yNsQGRNtfonjH60kJC8AHm/D0xJj8ybEMzFa0RUCGzVk&#10;BPo/CDzgM7QteVKyd6M/CIFCZGSiyX+4T8q/j5cAkAsAXgE//mi45IjjD5dhWyie7BU0UJMln7Ro&#10;9hHg2Q/mhyT6USBD2CVRBADR/2mqBGME0OIArHi2TRCaLae3v79kCJI6LDXKdeRYBcDSubhv6V7L&#10;+r+2uuA5lDZnMdzv4UbJzRkdlZ8Ee0+qARiyWxdh6Vq6qNNTtSCB4406tLrH0rw6NL82NH+t+ZJu&#10;IQqIYz6Ul3pe64zM9EbOn9tYnXpOjJ/MNQwshLBVUUlwl0XeSnLKnZuTiaoko2xmbrJWEzXUt1y4&#10;mA3I5nu8zVepyJptyNCusWWFARML00UUaXWv9FgS4YgPIRsiHU+tdTNIQDRGR5tWBgE3aXmbs6+7&#10;XB5911U9VSeBlRUx57/qr6pe/NdR/lVefQ1SUkT9jNHWujm8RGkA4T4lEI2ZNFUMEq5VIyn4sZHo&#10;3DOUaVFR8hZaVXNR5gNZPcwsjqvGuZGXjq40ZKYBbgkGxMsrpMjO5pk6mcpK5YA4UJW53pKnp6p9&#10;Aekh976SZQGnO4mRgfLbNQhBcTdiGKq2zGd01Yk9sNxOmrYwDE14SnMlFwAjLTUov4snZ9X0HY1x&#10;smAegudz/CfS0mhxrsQtQ+UH4wOK7s0B9CkiH6s19FcpN6LV0+YZ8D4ch1jS4PFYDUxsWWB+y2yP&#10;NXlURB0ndLQBsCM7ELBizvgGnAslaRBqQ2vYeUEiLd4jkYQ0DZkg55ei3ssaF2lkoPdjLECZYKV1&#10;CLxq2yB9LqNYQTjgO0croMkq2haX/A7Q2aAXrSfksCD2Cu5GPGq7iQUviic332CrDGrsqOrTJBDC&#10;Rme/+MVfbvjKZ4EGSEoUGwA56kJoQwqfBjIfo0okxNYJmgcgUwD55UPuoP9D9jvrNsA36PXsyA71&#10;I+mOVl4g+NjygCIYIXgugXxDUeD/tjrgHDS6Jjga6au5CbaU37r1nbVr1WpB6n40mUEZY0HYbZGt&#10;AMnj/+dYmPyHfEa+OrG0uwxOOCIAOAJ84vsfoTbgWW4GUP4oUpGNo2U0EfzwTyXYTVatum5n3TnP&#10;PBmp3xXqaNeDiuzERwRIq0VQcS0944ngmlRLR2DjzDm7Gypbav0bXyta+8b0h3/3ndeffXPb2pWt&#10;ta93NrzZ1byxq3kbkRtZqsitn6f12RCgi2o2MpDK0ER8SnfHp99ae1uie0Y0OjyTJqsTG5sw4CRH&#10;3MSt4MFSQHTJZgCMSQG6P8baoECAoTzuXmSAkF6j3qU6OYmGzBEENzfJuX4ZIzGDy1+KSp0zGYCw&#10;l3FXI3MT2ZbE85Q6HO94STH/aK0/zvqj4o+RAHD7P94gQzx6eLkqEDz5tmhubggDpiBEJevTCwDv&#10;BoLb63e/uXVnUzsE74MpNgQ1EvTnzTk2On56WWl+aTpalI6XpHprgsnTZk+8+9ufLS4rfm176ZU/&#10;Xfny29uBr0DcD1pUFEhkArvag6+vizR2DgnkF0FWkCFkC5nDK+CnCeIgB41+WgH7vb4N3SUQGBZv&#10;gFhu/mjMB/EMkrDqOMcRKB6Wd8n9/mnHJ1O+4p4GqCytbtr7g4dTdzV4ICH2IWFEgIPylKisNTZ5&#10;m+peyL3Q4xx4Fi8BSGTCM/qd/NdOATj5bxgFosTHtKyinX/4IvIT8uWWH/A66H1KLTAFIyU45bAC&#10;sGnJkSSYAiHrHeWRv82qQiMXX9KjLvNVdWTJLK4L3qZgqjZBNrqo6ngIOoexY36NQ6CK8UZTvLii&#10;DN7fGUVARlWi8WL++GJYCIDKfxwjAoAJYf6YIrh+0pyhsFkgBwVEQ006c8Jhw5lDTagpuercaQ99&#10;65h7r1vwmyc3T5w8CYUCETD0H6+0BWgA21GY4BwLLpBTlIPUwnPO+KF9dNEQLhP/HJoOBuL29g7Q&#10;/GH+f1m3s40fqPG/aYp9ZnPn1LxAPtiBxLHfSaB8AdDbP5TKHF4U/Po73XfvjIJvjnYTOCSCSgH8&#10;JPJw5tMdxzHSGriawBuUNIXzMDTNT5v50FgnNmpYpCaedRjmp72js6m9uXx2QUVgGPjpI7NGWyHu&#10;/ggwhOmzJz27J9qRCZT7/HmKXwGv4Pl/dgEg/R9tAbAcAE6SocLpxy9SK51ZrhWp1lFymaBpXgti&#10;F2MTCH/3w6ozEqhA4Zfy88JCmjwhzOGrpbVN+eE71BsYOT4npwjO4qVuvtzafjeO1tkHO1gYsFMT&#10;sPVCdVl8yuw/Wbmofqti5JoJzD5t9mVvJ3SNeUZvyz6leULpkkqyUKYV480sWStZULLRpUEictgO&#10;aaMGk3AVmvN0S4BaXFcv4SQmmxBZHWlCCfmSjyFOmijoc9RveKZTcDeLKjV0KkL0ZbBQTYWowPPM&#10;tRtrtf+BuoF+DwoexXWzWGRO4sm6qDQWqahGFLLXuhGTlXlLV8mDhlFHYeVar6QctE7FWiAdlLF0&#10;uz7KLEmptUj2ovbgFs1xwGWxZHDvxboIdM4Y0/8bqWCuhnMVzWhmdd0z4gh3ya6QOSzxvLTSxlhr&#10;GfThVXH0qOca7IzsPBTCkKhGGYh8+rhP5RUoMYmgALkSVxLG7wApZ7SobaBX6oz7gUT6KSOXCzyj&#10;ETUV0DWj0ESEmrypbRU4SiBxejpVkpuKlW12BVCtqKex8T4XHFNxD6KZZwn5BPPXvT24bJ5EdY6B&#10;iyoSjuhsBGCAKG9WQsQWoCL5kSrEhxmijyO7iXrrGIdFWeUcsUjoAMMmb9b/ySpBU04cfwp9hrUO&#10;r3sZoUw6ifghy0I4dEimRck8rrNVGnGk2GvsPoBzrrT8mj0Z2IeBp8RFACRth9GH67L4GpULMgGQ&#10;Ix4Os1qxJcd88jiglc0Cs9N3nU6OxaC1FeRvQOYSh1bJG4gWWNMaOvToh7hO61Zv7uyaXFONE67K&#10;vYGQQbcKN2WjLQELjnoabV0oLrSo/8Os4bZt68DLePPmNUlYRRpL8fp0koA5MrREg2A5FC0ZBN+Q&#10;8ooZh86pHj4CjADTps+YPGUazFRTFPluX3L3F85fc/YR62CHMty2QAkpTNlkbZJoE9Ka0DCpxA/3&#10;3AO3D2mevrO7uWz7UDgHR4BFmxbAyWWVnyLDEBOs6khCgNgWFOxSyFl1Z2yno3Zsvy31ZuLyS04/&#10;bvGCUcO+9eivT/jLH4KdJLqINEK+GeLtgFabUEk0fKYvM7wEKjmxpuStdWNeDAeWLuxoDzzSsf0f&#10;nbUvdO18LtX0WFHPPSNKlgOobAECTZxNX7z6pS8TwKltLZ/d9Nh3Vr501p7mBStX3LNy6Wc3rj6p&#10;qUkcaLijoPs6mwHINEU9CFeiwKQ/0if6qmAyWv+Pc9QSAcBkMVqacV90s3A3V9LDl+Dn/e0QKw6O&#10;tGUV8QyeLSSBWVZ0ELsAviET/7zcX75oH06YSQPfAAQb5WrqHGwKxCaDK8wtlenCqIIwMpkr0OvK&#10;pMT6D5QHdfdwHm8tCsHyffDxZUqKi2GD9CA6l0OAADCqSbAAeO3rEBvA1/77j5REe0d/7de+j/+4&#10;7n8e2nn7n9vveCR450M1f/3bpHUbJ/YGh/oieZAVZIjoY5vnwYsAA28J+LeLLedM4hoTlBTgSYmG&#10;QZz/h7XaoPTkWjKgH0h2d4CojZvDExfMXSpVNPcAlzU6uS9AY7AXNLtzIxtAww/yA1qclVBDFJGJ&#10;8vn3+QpJ9qdp//BMX/S1rMl/nvbPNfmvlglAvAUR8USrUL+cnxgOUDo0qR5kBiYvdpGotCShW8Wp&#10;PYtjfKQ7sSI48LB0QMdLhwxtaaqfUNVHI6uheWKVL5AwAqSLDyc+1dim2iKHHGACrTod8Th0p2fj&#10;K69ZI8bNgXPY+CJKVAbUTv+YoRF4pLwoXBmBiewkfIC4wRYwe1wxMM4JI4rQBEBWAHIkyRy3oBqX&#10;DhnHpFGlX7101gu/OOfz13yK5opd2pVLUiZwyOyt2wLHUWbIJNPCOhRac8bWY0Ut2NvV3rxNzc0t&#10;ra2stMMSBK3YB9O+j1fn/WxK6W8m5C+bFDouP431yLUcYEEk/fKk4EPj8+6dUnJpdX4hkKhKdnMV&#10;+BGQCaAPA4Ax94VDr5bAofA0/S+b8bLrPJjBoQHIIQ/r09y8GxTpqkVFhxTNSmSiaP4AL0Kc4UeO&#10;hAsBwAQQgk+gPnN8KtHhC5Y4SwDQTKCiAJLyrywCyKBgLcC4cWMnjQYgDQGU9Q+6phUT8i1nzOkG&#10;Gcih0SSKCpglyH4PQy13UjigRXbU1sNHE7Zu/ECl4b1ikATs2imcLJe2n1q9LGeXINuf7nuGWc0h&#10;FuyhTF+DErM9r1Hadd/8zdvNHELXcwhEqo6ObZ6TVGsazvt4kTMkckeQ2ojKyJxQpD7SnV3Z6F8s&#10;nCsNgV7M4jv77gJNsVemjHo6E8ogi59QbvSA0t6YuXGgDu7F4uxMvzFfXQ/nXChOEoi6KPJb341m&#10;AsIkaw6B2nrqjO7urAyApDmk7JwLcSS8IeXgMirg+WVEUu5LQsHcdVR5OB1ZQ6VTeQjRYw7g2rio&#10;lalZN4e77uqyWIxMMwCTHStlkowGdbeOx01OlRGFz0U9qrbeYjooeGlWyif4uduFQBADuKBk0ITU&#10;Wj0iY5THHODJUIEuvSxnB9JlNQqt6K4/xuAZMCXvHD1BDeuyGgANL6LJ0W5MIkqZ+Kp26I8tmcX2&#10;1svdxbO6aq4OK4M4EwAdpJEbANItypleLRBp9ikjM3EY3UbCRmQ0RjZCJMjRagzeZihT4gPAi3g5&#10;Ojtq/2QA4Oj55BIn2izqgCQkqWLTq5mXiVM0zv6TXk3u9bxPHy0L4LJQtZRVWCnHzDGZ7nnamqQI&#10;dkSn5eKgyWNUApphUCYAAkuPLhTlh+Lq8eJ4mffnotPKfyo87i7C/ZIUbywnhPzHksrB2hWWk9PT&#10;zDVOfnO359gB4rxNU4zYAJQGXQD4P8W5JxkI38uecGx9Iqclh32gI6HsaIAlUTmLYze3vax7Ys5F&#10;ZoCf//jncAuQIEFRgghSEdkzQgu2RDhYApIiCSDIASNAJdIrV73S3NrFn+eXPgvrFSBEE2qV9BCv&#10;R9C1F+M+WYCqh9ccMmMWrOqGMsCsf82oMeCr3tLS0tjYuGhy7aLjx517Vvn0cWrOksczaVksAtto&#10;ZCFxInnSN4/jKACp7TirekzREYekpiL4FMi/Pq/+jLtP5HZ2cJNxmv+wPoiF/uvjjz7+pz/8+Y8P&#10;/+l/f3h66s2p9/4rfP//W/Hi31aueTny/LITHvnTx5b/MtjRjjDybAWSEop8YK4Bp42HQj7YJ27c&#10;rXsWtG+trCjduj2cfrWiddPqLR99+O3r/mfrV7/R+sG7YsOebN7d29ZWCaYiZUJiOlcxMHJ6Aeza&#10;dVlZU/VG2J8+nXruOX9DY+BXv1nsD50bXVOTScFEPyj6FP+SowWiRwuZ1dAwROo+9SKiOrITUPg/&#10;tYerCAOOgdXFjUxikBvCybWmzTyHDxbj+UzZVribkXaH3Yc7hF4qwlYocR7CaX+K+c8O/0bAP9oT&#10;jBcVcT/msG649QTZ5OAFcM0ogxKNmMELm8dlO9zkqrhm4WFpdDRaFIL1tnlUjSBO1ON0WaqkvApo&#10;DrSgnlS6G76Tqa54qjOW6kn6l61ePbWs9dhDh6/8ytjffrjszIklBfEyX0fpjEj4mim7/37c0k/O&#10;j/rCETQlQFaQIUr8+Ap4EbwudzncpXL/kqq4RBItxOikFAdld/4ICNeO7IJX3Oc+MtHff9m//jmI&#10;RN9VUA3NAxTS9/v1AN/HmJX9pHgByHJ0mSSlSUZw6Whq3kOyCM+rgiN+VTo4NR2clvHnZ/xV6PCf&#10;vzjT+6p75b9e8N/H5L8yAUAsAKXIOVyexS96G34wZizxRVh0gFussWqEZTLWUgrvMActPegKaWXA&#10;BKCkDw10R17gz63rhpdlplSTcqMycE58vmnDMyOGZEI9K7mPmMwdrjS2ZJtjnP7nkLaib0XXMCPN&#10;rltykLUFtVB0uGreTXwYTXGjKpy2XjC+CMMBwAcCvyVSJ86qZFV/4aQh5AIgpT9h4XAIb5GTQmrr&#10;drE4oKVBqqmzWTlDhNP+SiqBnzgE6g6pfUZ41OUpdbAzUwQYIpjdHMlGtizUexcmM9dUBo4rleoU&#10;B/13jw4VIaNRKXmLw1QmkEjdOzpUrqqwoDj4taoA+I5g0MOUr8Dv605gSqWCacqhZV9KdKExAIgH&#10;Su6IX+zqwp7zPGeA1gyynnPJaSce38ijy8bnj09kkrJkkVYFAgAANqwCgA84AuxKH5/sobUAzhIA&#10;vQuAXgIAWwlCfaEMQMPxcPHhJyzirXBNKwAxX2gFHpZZMdCYM6cmzGX2nXkzcmcy/QO76+ndvmNn&#10;J5jnc7V5cNLMnJQQOfmDoYXHw63UmuXZCVJbs7YDcCdyTGv6uqgsWFpsCFMryyF2ewRhL79nYdE5&#10;lHybqy5Ms87YZ2rPrPETsKpX5oSJ2oRoXjMJ6QFKPzR4i4iyRlkkdAM1FjUY3VOWbv1q1g1lUkMF&#10;jKISOnhKMVSBJDtn2CY1wgHd2yzOFCdXRFWHJDTyiBCB3uR2puylJknNx3X1jAwRcrON1IukKTxW&#10;EXcxSawTlDihED+VktoBs8Mzoz+rAVK/1Xm9qBeqePSX89FszODvbtKioqlW5h+qFO5Sc4ty8zrC&#10;iyq+qpOYZ6h27vGIycaVuUls+tVZb/Vc4OJ7C2kSJWarrT8Or6HL5hy4Q6dUIUMw1Ajol3naOldp&#10;nTdlc6KsmjqVolLoopiV5UFTPtwFNPXLgEqUgzZHuMH4SpO7NE5WIpm/CjNgMNTRT/GMgroEZrmu&#10;yqGSaRKWC5qT6QIpbBWJK67j0Kr0R66KdCiBQZQh4Ws0NjBZambD72VMyd2H5DYR6nn4Qyd2iZ0n&#10;f2kxPQ6JEleGlwWSWisWAfarp0y1XkRbBuDEuoQGwKlLcecWcuE6Cq9hCVKtgZcpfPYVp9iE4sNP&#10;XuwUfZ+Hdi6E8lRF1ZI3IcM1k2DCl3lGrfwTaMpIiloWLs7GKVYn7B8sBFb6v+OKSQox1pEMHaKK&#10;sfMDqnwII3oOcjAhCqfIUZDIDM9aPxYW3Z2pxExfMuPL8RRgIYJsbCj2BQoX77/ko9e9s30HFPnc&#10;86/evPUdYkdpcASYecQFmzZvYTEFqo0tgkIvByngf2RTYkmZFDbUeGlFIGj7Tz/7FCzgN4/fP/pb&#10;3HqMjEZUTF6J6LFZsAkT+UdhUTHEAiguLunu7Oxo74Q53qGl0TNPCuWVV5bWDD9/SS/IQkxryuxD&#10;M4S08F5mVWhy8a6WeyHZ9KapG7t3wEnsle4bR10PJ9oR4H+KbzTFOW0s0rlnMxRfY+OQkpG+lSt9&#10;c+cedfdvj7rxbjiBn3AxsruZmgL0QnYCwJgRQDAwe126fdHp4A060n/qD9685ZrnP3paSWJdS2J9&#10;Jr4qhbNtAV/XNF/jlzLdDwS6f12fPwo1dZ6pp5CRvAgG1HMxebgYc2PjiPb8+EknpdrbWy+8MAXW&#10;kw9/2PfTn9bU+4em0hTaj+Jn4Aw2bjGIAaY43gT5+aNdhn1F5Ko2LUv0v1y8hyUBNzaKQRIDcHiB&#10;5lYqNfJNxS7hLxmwSMQkIxsRHZE6b/At8/49vRzkr4sD/XGwP4r2LzFF0CFYTHjMQagbO+wXlXQR&#10;xnTZhL+LhMYOsP3EAoB3l8MubJECkqVkezZwLEoXlUMHDSRT3YnUnkS6PZZq64UwgYmGzszbtdvP&#10;mNSRSIXB5Ll4YvB7Z6b/elnLEx/b+IsPLP/s4W8MK2l8vrnGH4pAzC4yKOCmIJh5pKCywAevczWz&#10;+UNxbHeCHLTKg0CWXAHCWGpbxSzYtN2H3vRIr9nvir/2x87rZyaf/SX4NYTS6fqCScBvgJRySDF9&#10;FtR9I+tJqCvZGXEWFz5sDYZPZ1c3uHMjW0FSoQl/f1XMN+qRjbs/96zviW3+q56r7sz74FVPR696&#10;edGVLx9x5ctHfvqVY658Zcknly25fNlxH192wseWnfzRZad8dNlply4788PLzv7wy+dc9eqpf9gx&#10;BQK8U8gAUP4gOASbUIXRa5ss0w98mPlyzBP4INdTJgKt/Onx3ZC61ECra1+Pi+H1wQoVHPem3n5p&#10;89qrj0vD3hD6YIEEqg0XP3Nc+q0tq/Kirxo4Oq38+mZoNVMh0rdM2VD4pOqHyGMJcvalp53eiGeC&#10;qxU4ouuFAAD8uCp0AeBj/oRSigKYwjnxZOq4OUNhOhqun7SwCtqHxdghJZGyYnA+z0GHcBfCgfKI&#10;rnBmozULCPqaLOcWsQnXBbBJTvoqBXpV1MLBcGhmHQimow0IhhYU4uDCRhv+gI0ofWSRq1RgBZgd&#10;Id8RM2XSNzmUqQLd2TiOKvaDBzxkMj3iW9+LnQUeIdsiR9A3/QEUKdE1VkepLbGNyMcQl7+xSyRb&#10;X+AKkzpclsHb71va8cw7sc2ANbAY9MbymABCvnbfjJ5EPOMf4vPDThM8/8+BAFj/N70AyKoIawGK&#10;Zp14hAE8B2WEdmNCZE4ppjYdVI+lXlzOwAdVFhfhYIslUx2dXU3NLbiBCY/bWe3ur8SdeLMPf3Fp&#10;0S2/jpx8YSbLCyD2519CpMDcT6nNpwzhXI9VMjmBfoZKA3NUUOlPnCu3iJx7GRK3vGkDMEaznKXi&#10;i45OoEc5Bw3ujI4Cwe83PgS+KpNRSOU0rDQLVxJj+DU0AU/X0xoOXxeJXVfErJyerhURXleMmlbJ&#10;9Sxkq9xY1UMznoEtciSpnFMarXVzXfCG0jGkPRQfI3FM5DBRjjw6ElsTNIq6NmaGJi2ajWzg4yJX&#10;EUioIbDDYgnIvio14SLRLXlfziaTBJwbCjeaCJWe7255pZerRtdFdZODqqJMtzoKqUjMzh+eo8N0&#10;ehjRw7+G0ZGDqLo5xvPcHFwVg8UqmT7k3iK9zii/0r2U5VpXXOfCTgpqtNPqJmuVinV6+oqiCLPY&#10;3C70JQtF+iq+U1PuGI4Yy2iJnm/0J01ccqJ6EP5VnQIX+0DO+G5Hl2BEdMROLC+k5wKYgHvA95CH&#10;+XoXJ3Iey9F65isccBTWIn6rDsiNpyVlalbR/90sgRgY6qiElMMVeBWPHEx20rXwD+WNXvfGEnqc&#10;P6cF9DoaPMX1Eb2Wl8rxkm5ScfEXyfNI1RT2DPTqIKg1uH85rl0mBYljl3MYPSkFNyj3Z48lQnR/&#10;kibI9EAebdwdHA6ET3EBWCVhWZUXC4j+zyOj1mgIGjZVUGhv9lYQFQxnWDGiD7wDlyHgrD7KMvxu&#10;dINHKsLnUNWDGXse/bECXAq0O/CqRym2zKPjsMxBS0iSwlw4sDipkPB6jKeIWyqKMkiGBYUXrzfn&#10;NQcU8ABfh7o0HSqmAoGPLmSynkAsAETlJL+xUyALRCCyHXf0SUuOOuX4o089cckZJx9/1uknn3f+&#10;2R+E2Wi1VgMjEdCqAp7EIuphLRS3oHd4F9lf2FCQPn1xz4zDJpx0xssP/F/DmWcNnT4O9SPmd0Rm&#10;urEoXBFJWOfcckZbsA1rtAMl7OPGLjjnttP2jGxZPPow+AyLD4OL4Ahw3v1n0Duo5kYPNfmIiyM/&#10;+WRgWM3Su77p++1vfSef7Lv4YjiBn3Cx8Pl/EAmJiYPcAJh44mP/deWw1y842x861R98aLT/2G/u&#10;+NyDMSh5/LlUelfKF/InXkp3fDnZ9unk5P85MlGPziDkqc9bZJKpi5oth4D95JN5Pamhv/hF9403&#10;+rdsaQFbQHOz74wzIuGSuQ27yAUA4wKyrs/hJshlhgEXWwCZA7hbq87M7Me0fDpskO+YCZiFeqwC&#10;OplwTumOHCSVeg43L8/6izRPsS4w4iUuGEJVXwX8l7X/4AaAfkS0iIj3rWSfYKJXDhGvhms1kEDJ&#10;sGuQDKmmZNQ4qlg5VBsAVyzO5L3qvK2tfVR+0pdfgm6UOI8C02vpkvy8zkw4k0xTsPJkfSzZGEvu&#10;7ok3d8U31LW3x+KnTQ9n4k3+BHya04nWZKotlWqBnc2S3Zm17aM3dRT78wqgv5Lyr7LNL6nJS8Dr&#10;XKXIzet1kv5HbRp2dA5koO0eeVzaVwpBEpIpqIjr8WRLbde9H+r9xRW+rrZM0VCIWweGu9qZH6Kd&#10;ELKCFHoLprMaoEhMPrjGiDQKtv/wCbQ6WX6FSHDNf2DkP3c0zhg//ytLJi0ZV/7Dk6fUxlMXHT76&#10;wsPHXnj4uIsWj7/oiPEXL55wydGTPrpk8seXTLni+KlXnjD9qpMO+fTJMz932qFfOmv2F886vHLy&#10;B//QsAhzwzUCeiGA1nFYzWGOjkyHPKIdpRXoh26K8iSiKrMfloQQ5BztlFqLbEgfSsLFfT/+Z8sf&#10;8vK7v39Baupw9WLKCeb/b7sgFY50jozdB4EPVLYuEeGpFbl3YpN+qdRm58VK0IGRRFba0NIpHs2g&#10;VyHfouESHinKC4wodywTx88ZRiYACBuRzCeJh7M9fj6oeVLlI2cPg6u9UbCyePvPn555B0wMYgM2&#10;8KbRWd7JuKvJc5FLSAEW9QA6JxmkZZtGFhXg09HZCXxCO/8hR2FfENkmEv1FdoKPlFEs4BSN4LRj&#10;bhNB6Zt6cMTRpYdH6iAZqP1J3xmlvn+0yZ4SqtjamEOgIdU44hSvaFDYoNlFTSbgKnoMOZRIdXZ2&#10;gXlbTRIi8Sy9futfPv/6U39Y+sKuZ9fFVu9O7uZSs8kRHQGCuByg0XdSMt7mC5VTFEDtAqCUfxhP&#10;+Dp6AeDC/kCwsGbU5BkTEQP5iJqivTBECoSawDCPtMgtTF4AGMVHyJxG40wG9H8wXmC0RmVNzmaZ&#10;ObcD4GQQBaDg2juD0+aZT8HF2G/uyM6Hr+ghC4GVgYsISqL5qHFLgh7QMzKeO3qbvtjXW+RV6o9S&#10;pfpLnr26Vw3SetgzWaI6N/qI61QKK9c8mSvthPlAn1DxRByhppblsDTMqoujxusclIVC6TUilqn3&#10;aZlfHpDMnAFfaoWSIq30Fi3A6wfOThHSCiQF8FICxUvNGileR8zVfEbOnYuep9R9EjIUDbiw0tjR&#10;PkCKv7iyUQgL3WM2pCGI+ssEoktFtxXzdzFpo+R6gOBSOW3IGauU8ib22clVNdUG3JLs/yx+HSzV&#10;8IIYLey4JFnMlImK2tZ4tUrW77CtZCtTkTRqIjqfropjGqDaMpjuBtWqqYS31K+XgUE/pEZmByzd&#10;RtgsukcQzQ0oeyjSFWOA1ltVwypzgEu7dfqO5E+krilBRAEmb5lHZm4rdRfnFUQeruX0ZOm3xaXR&#10;HNpznxnPOvXnt0s3YE8cPQYwpLxohTV/KbWUWfVVJitWuNBBmIPwa4ZC50qgdgBVrSINp7wBSLlX&#10;arXaJEeW4su8PO8WyJouTrdzfD4MJMKr62lenaLr01YBoOHg4lxycablAjK3yUol8yIcoUmfpGB+&#10;+FpcJ64c+LG+3JtoPQH3a3lEBeEjTY60dooXCLkh6Wpuqru/qFAczlDWAvBiBVboaeaDNHqJg0gb&#10;6uBSW1gFiauBoXa8FID9Gmh2FGIByo4FKgYA6Tw0eaJlKG5/rDSFkOPt33lHBdyFEFwBSBWUGAOI&#10;FG1IIJHmcJaZnA44SIFMzGrJFgddch1nSwuhioSk/CTQyMMOCeGwv6Q4XF5eMLS6ZETNkJEjK2tq&#10;KqpHlJeWwKpKEopUn8bxiWwlHCtQWlDwVwyRSjKqKn7aCfmFNeV1tV1tLdGKsVVnHtkJvhGsskJS&#10;dtZg9YFaGF0kbm26E27N2DmDXQB8J8QuHfWJq0Z/7uUFy+Dz15myLTE4AmivBJoV4dZnoVuNx26P&#10;20Qt7kfgq6yUUtIJXxQmB3YbMY7IVkpNa24a+tyFc3/y9LBlV/y2p+q6TP4fa2bxeNh9b7L9w/Ge&#10;+1IV0aHHVJ5aVlJBS1xoIwnaR4KXvOAi8UBw+IiRi4885h//fOaBB3+le3wq1usrKBj5rW/1fvnL&#10;wfXrwQqQbm8H/QKgpeAT0ugkLCm7CT8sRhSmee0CL/cMjsKJ9QU3gxVuKizCYY6KP6q2VKyHrD/U&#10;DwAjFOOhudjJBdT6XlotBIIx/Cd/fw76x4sAePEQbYjJk8cqBgXF4aC+gAYx3qBcsz18P9CFVJhL&#10;Q1MXmovxNein2Sg4IOxpaRka7AVDmC8CjujUB1LJivLyth5cfAC6bCCWgG0C34km6noTu7qTb72z&#10;eUhBdNzQvEB0ByznDiQbA6lGX6reF29NdafinbHlnTM7/cWwV6Do/7xLYSQfXjE00AOvc2HubQ2u&#10;hR74ct3WwHtvZoDTwF4GW2oWF7ZBSPoA6HU6SezZn/V8c2Hm9acC+eW+IIR8DwS7WmtHLt7QyYtH&#10;vYIJXTRf0G+hJKUMS0B+0ITMnLn9gMGCrqgzZPsmLfvv7MmfUgbaT8pfGAjkB/yTC8OLSwsWFRfM&#10;K86fWZA3MZI3KhQZ6g8Xp8PBZDARC3b2BvZ0+Rs6/LVtvi0tvlcb0+OH5e0IHUnDCWQY6yOsgdPv&#10;JRadGkSB/Tkqq7AIGt5k6NeiDeUg4ifd3dmT6YZV5BJIgMHiIbe+t/WcZ27d2PvWjeek77o4/dnj&#10;0587Pv2jD6VvOje9vmPt4ytvGJ3XoMA1Uc40tflWbOwjWkROWtCMFRRp8uTmqXcoPzRBd5fhckI6&#10;cE2FaxeDw6ZXtD95Xts/4HN+49/OLcwPUV/LLJxR2fbcRfx56JYjI5FgLJHe0dD52ltNK99s6okK&#10;XT21fCdZCF2MI6eIizv98EFpgXuJfYokLXIMEdM0ljyZAOcgKD894NixZG5fT/Kn/ffWJVqisL0f&#10;mglhg8C/NkTf6tIbSihngaRvV8z369peSADJIDF49PxvLWy664NQAmcP8T/WLP4FBsCGgGV0N2Au&#10;vKKB+wbUnF1aHMyTSQhvo0ruarCehvjG3zb966oNT3535T+e/9ffWh/N+NOQF276RwsBIgFfve/E&#10;ZM86f3CYDv5n7AIAjhhK+aeVAhziNFSy+IQjTMhdEqhqHWwjXP8ici2OsEgjSvEhYkf9H5YtkOLB&#10;/9EQkE10gerROSkRLvbe8SVQ+MPHnqUTwM/ur1zYlwuAKYIyHclHWaxJUmfBlOuoBnD9U4RgT4ly&#10;MCsSGOW/pkQeKrIPuugiZFcyPQRiceQOhWzTpGFmqfNxncirDc6pCsOkJYfI5DkRd/qdSq5Ss/DO&#10;lVCCvpmFDJHs9kkHq5vqpdKplcMCw0+znwQjVVuv9hGqoqYRApOWkucIJHqlu1uRns7ZSKZKj1Ut&#10;5eKNUhkuC5GCqlKfYxNnLN+adzNzZ2HQuKnFQrL5CXrsSyMv4h6D6dyBY9RQklU0LqnKS2hKg6Du&#10;CoWLyiUWHVE5uAdQNqRfulZxZ1GpbmMtA7H4Zqh22ZSka6c7iKvYWlugEwd70frlqtmyLL8b/5CO&#10;3E0vbagLo7M1zShZrc/oO1SET2nBVOhYNFrRXoketT6n2J+BAfcU9RHLgEnRhDESMutkIhQ42g7F&#10;oYOrWjgVpcLd9EJsHqaSoy1cAoarvzAZmk3ASHBXECsAlVGJyuTgRfq/CCl6/wux0HlYrooIqLgH&#10;cwfNP5imqFGELTvll6LRzDFH8KGt+MghgDYIkD3iJEQf6QVJ2KgPQQXWg9HMKYgZKP+4hRmtBeCl&#10;zOrQOiVe4OvSM8gVgKf1Uf8nT2EsI8+Ec/h+yorjCsAtVuIgOfsAkH4pUhNXTqUUhygR+hgJnl2X&#10;MqhFCjTlyQYQ8H3AaUMUDNgFAA0QNPOL2x7gXAjkQroSTybT8gOe36aNAGS/Q25oMnaoN0IGoPij&#10;gUQdaAqA2WCumywyxFhDHGYeDQPkrkBLwsX1gJqP/vETlJwPWdJPMyCow7HuTfO5SGAgQsDO5/nh&#10;ooK8oqKComL45BfmR2CbecVecGKNx2tqLV7xwEYPmphWA9YnLv/YG6tWrn9r9QM/PGXs5GGZ7u5z&#10;Ty2fORFkwvSiwwpbav/GIxE7edA8MLtX4nHerWeZLgCzRk1+dtYL2R0JrjTlNX344QtIFkbDjhoF&#10;qCsqVwXSK9WxZEmqpfGoL9yMLgBPPcW+APATLnbN4Q28xb+B+jv1rnQKDFYtb321acUfy5+7YPYD&#10;f5h371PT/u/n4XQVNvJWbOqFVUcuqDqmqKQEmwXWj6DiTxth8kIAdAJA6CdMmrz46GMPW3TEX//+&#10;D7ECLFnSG0n6fvlLKN/o227rvOqq4OrVTYcd1tPRuHXMOFrgz37+0h09crjDDw10iooKr//KF2+/&#10;9eZbbvxGdfUwbhD4OvXk42/9zrfmzD5UPYXNeOrJJ3zp858uLir8xteu/eFt3/3uLd+ursYgZ1XV&#10;w773nW/fdcf3br/1prlzZrHeTyad1OmnnvzVL38BSPSWG775i5/++P6f3332maeCZg+U/7933fan&#10;R377h9/9emhlJYj3QJOP/uGh11996c3VK66+8grwFyoqLlr6wlP1O97evHH1hAkTaP0L4SxDvUw0&#10;sD7GIzjNTSgeKJSt7BY8qtKHTACOLGuOK/gQTNl1t+2uDPT4SqrIdAomgETekGqMle33RcGU0dub&#10;6OrZ3ZPY1Jva0J3euXv7kuG1mXSHP1nrT9b5U/DZ4Y81pzvj6c50rDuxsmNcoKAYtHFek8FuBZB5&#10;ZaC3t30PvC4nve7rRRZh6GmAKxiGKJ1vz7l6d9kUMGkkX30M6pPYvqrzGwvjD3wW1YniYRCPDIYr&#10;MM7Ew/lvHnbdnq7eivIKYICDKIDzqlyJXcDiimh29qJ+C74f8C02SOqAPGkfj+8uiwRBjYbN3XnD&#10;iK5EekV954u72l+sbV1R3766qX3T7o6Gzp66tq4eWKxFZuPGWKo1keqClsGX+DrjmYJQEGI0wKxu&#10;Gr0A9Bp8LeWJzMeDOE9Bk4MV8SxyM1ayhRAXMSAlvrHYYdRe8AYGsBx3/6NsXWIo/NrV2/LJl+/9&#10;zCv3vdL+StHQLfBZ0bb808/c++lnfvzJ6lox0nsERJ/vp3/BHQ1y6yXZoLt0bzS78MDGBwy7vD2M&#10;lI4oZdww70aG2blC0JeO7nhLewzm5vkusBpYDjBsSAGU962tLSx1dfYknnqplqAj9JyP81v8L9IY&#10;DlCSkfAMXUOjC/izww97CMIHpAY41yXXJ7Q1JH1gAh/bLrCiM3jB6p5Hdkafbox+Z1P3C62p1xcW&#10;XDHMNxz2vIPNbuKp8kz6ovLMi3PzN/Skv7mh66mG6J93RS9Z0/PPVojHG7xsqP+vezIdccnWUwvV&#10;rrqCRDxUEQENF7yQ54W4HKaA2aEpioUy4zBBanq987Ufbn/ik2uS0SQo/+IFAIaAoL/HP7E7WZDx&#10;FfgCRSr4H7kA0KaA6gO+RYW+QJkvWJWM7UpHtx67AF/nzBqIFEk6GmtKVBpcJcglJxEP0pM8g0tB&#10;gY66e6Hk6CDjGbqzySNQPaovXgERAUHhT+/axgkG0P8pDcsGHCZZvth7kWPb0AkuBBBJl/mckn09&#10;aoWrWC52pDVqSuL+xXi4PyonxVj7qrBx3ZWpvFypAQ5vMBUDKoqod5SRU2TvIOV+P7/KMf5pavQW&#10;0yy+ZCnivdL9JStD+VdQKIOAEhJyQCB0LlSlOwUzWx6naYgWKlQsQvQYDQo96CDmAoLZcS74hQZy&#10;35YuqoQFcYLmF/GI6aikzLpZleKukqsh+ioGZ6mf0EWVfFSOGgPmBP3REzSNE3pVZBgxhKlgtGLp&#10;URHdMLtsCldVVHeExD3EbxRYlZGQ0PFxGX7VhNxUmlE6TavGTbrljDmkdJOarnRthlmaVWel29m4&#10;JSCpFuGSohIq0Sc0iFIl449WNth8qN7Nuk/Wx+n9nCU/IaA6fUgK6wxHpErogDnKKmRQs6qpLqkm&#10;dS8FiNeWSui6zfjLt9nnoCTssCZua6rV5Ar/ZP2fSyoNx9TKWGh1lyqtuYOySilLinbEFwTpWVLq&#10;WNHWHujUHXjmFj3rMSgfbBKIzr80yUf2AAx7R1PlNOWOG3DhjD87ANCe5rjIHRVXcpvnvdMkWCCq&#10;tBKBn6Oh0/y2tmQSTLTyHrVfThxCjwJyvKYHWLtHJZz1S54vQTzooOpgjcgmSpWhqWRuABwxlac1&#10;O7fDRcqGljrzBsCxKO60R/EHsHY0rkHxOfKbPML7KZDRglwj0GQgHs9SHLZEYGUoiIDykaCpf70L&#10;IVSRloKTokEFxCUV1BxkdIC5YoQLPcYxQhxpi+iUjDuY8yjLOjrhQr4JJBmTGwIvA5CAiFx9fI2y&#10;MDiKPV7m4YgrhxhKrhyvnpwf2MYMuwBAirvv+cm48ZOOXTy6q/Fvhf7eZN2Oww8NjhmaSO5uriiP&#10;PP3Hz4wbNYRkGh2vgRZaUnleaH0JcgAXgPVxmpzf41t40zF9fZ584AWcWiJ9g1Y6UntKSAqsEVya&#10;M3fB3PkL580/7JSrPt1TEvKdey5sCrj0mouXfvsaOIGfO3z5vtE1who0+2TGQt/5+QXBwFONb1yx&#10;7bmP1z73+cbln5gaHwUFA3iPHn5qVelIoD7aLZ78XGQPCQnWz+H6hIZBQ4tERo8ZK1aAsWObR+X7&#10;nn7ad++9sOJ07L33dhxzzPZNm96pCLWXl5OjBVMIlcKlC2juJRyT+jt23fPPPQum4a/72rc2bdp8&#10;8QcvYE5XVFQ0depkJ64ePV1UWDj70JnPPr/0gvPPgUe+eN31Gze9/ZGLLwTULrn4og0bN33+2q+/&#10;+daGM08/pbCwgFoqXZCfDxYBWBq8aNGC3//h0Q995GN/eORPp516cmVF+ac+8fGOjo6jjjlx2fIV&#10;/3P9V8Dl/7RTT7z9jh+Nmzjjzrvuvvzyj44dM+Z7t9zY1tZWXjXmX88+/9N77lSCg7AqYauaGcqY&#10;K5xSRhU9DtO8u+aiaAKgiEl9juI7d+6aHm7x55X4gjDV5isuLuhKByLR3f6WunTLzuSeukT9tu53&#10;NjfUN9d2pTqTsbPGb8sktwZSW/3Jd/zx2kxPS6o9nuxIp7rAU6DszZ6qYARXAdDiDGoayDa/BF5R&#10;V7dLjwb9n8iwO7jUuqoo9YcjW1tja0//4Y7K6ZmWxvZPDeu54Vhf03bfkHG+QIEPJlYzwVS025eK&#10;rrvoVysaU2NrRoXcwd77faczgLuTuYc0ipTO3BWV8ijooryyHD5kO8NTdNFOxXe8VbtnS1PHpj3d&#10;tZ2xHZ3x2vbeNY2db+zseG1Xx8ratuU72pbtaH1+S/Oq2taXtjQt31K/+p3GZGdHmS81JOSP+H2w&#10;xBvmUclihF4APogLyMJcjoMoABVQU6qknqHGeTXAilQrZGfKoKqiDETm5WYfaJB08HJ1eS09Alrq&#10;U7tWffm1X134/B0XPHf7tS8/8I/aVXdPihaEcrr6Z2qb0/f9LUHjDkElh1dckMvuPg9cgJfOkAsO&#10;aNExYJnI8pwP5lNRLCs+wLYL2iuMwp7cIR/wvwOmDhvz1TV0rdvS8vb2tu5eLFVhQWj+jKrLzp5W&#10;kI9+Nc+sqE/EXdEQWCRxK9Km8utIysQ5abQmYYs2pxXnISw56v8Oks6Mm0S4gM1t2QQAWYRe7Yl8&#10;amP6A2uT9+zyDY8EKoKZ708IbVgUaTgyvGtxeOvh4Z9MCY2PZKYWBB9q8l/4ZvLy9ennOyPQT0aE&#10;/J8Y7r99O29DSR/vQVekIPyHbSKCGRTeoXPCHBf/OxSgCVHkfi39w/OJbhjQwKULOTgMzaD/h8Fo&#10;F/Q1B09Mxhp8uDsgiAs6CiBEMgQrAGj+Q3zBEalkLNr6r67t1z/zxG3f+MGLl3xNNGSX+K2LwTvY&#10;Ufw1o63BCwDjGrAYCH5Yov+zQs4f8ib0cIPgOIy729cBkQJhwr/7Wx+D78Ho/yjlkNTF0hcPZjyb&#10;wSOcWuPGQaioZ3AlXHpaX8XJ3XGYQgfNWaXF5eXc+vxPdU/pqZ4s+aoamoRsvH0au7lSODTvkSkQ&#10;ZziDh12Km8ODPPoci/VOan3bCC5IJZGGl4wdBx2l93MWWrJG6uHRkz6ULfdz8UAWtY7VP8ZFMVkC&#10;Tg++2iLArSkJ+QkBTJZgmzzayAGzUnHpNMTutK6m5bZ2EGNZkAovfEWTFWYn/AtlQ4cDewhGcmRF&#10;1sPtnKrKXXqPUT79kFlKqpQzCMFPEepEfVX6iXQQaWFO5iUBV77YPlmk7jzBt7hI0oRCsq5W46ZW&#10;jejkpzA02tfBmgmR88Exl1+gIkyoX56W1cUxcHU1p4tgjDtKgdW0Z3QEkY/dSeRZvmh8mLgFaN0D&#10;pMsr3s7hYnhkEH2bdEQhLFY43FSny5rVHIyP7gJyinnQXL3R9UyKk56mCJBeDh+YBlHCAw38FOOF&#10;mAy/xXk7a21sBVDkxnHCWI9jwuAhwoEEp0/EckAqJG9rDnOboGvmwYQwTTeTTg5Y0N7pGDRNYntR&#10;oED0DGBHX3IBgExwqlqmtXmKG9a3o6s0O7fTJDJmS97uvPId/d/5II1Koqqxmz3FFJAVBWRTwMSw&#10;Rzrto4Y+8zzvqnfm42UFHKTNmQ1XU9bsnKjEGrYOOYuOAVFa7SpL+XnXeo6CSM4ItAMc4ATaN1YA&#10;q4OA8pp8mh+DhBK2yfD/p5bCgVAZV9CaASu/WXvEWvDMP68h52YkD1hiIzhost0Eq0p2EEksIyxl&#10;yxsKsqZOlgC0DcDBgZxo/p+nZchKQmyd3sSuBmzygb/0NjVKU18Swz20AnkiOOsTaL32iBE1r6x4&#10;FVp82zubH7jj+LE1gUBHczi25+cP7lr2YmMo3lKU6jxyjv+UwzGqN66jgCUe5P2Pc4r0qb2hrjRZ&#10;2r4dJVI41va+vbJlbV+f46cfLZ1ULawgH1k0vZSUlE2dPvPNNaveWPXqqtdWvv7ain+sXjX1F88/&#10;M3fu6hNPnFdSPXX61DXHHvv/Zsz451FnR8tHaE2b0WPrCZun6DxUVFhcUpJfWpYqKS2t6B0+pe3Q&#10;Y0ecUVpaRg4a2FXQAICrN3gPSYnlxy4Aark+NjvcHMNWgKf++fPyxc+sXLnzuutSVZWJYWX5K1e2&#10;DRnyzJJLOktLRGjKqfxrZmMMDnw6cmTN+g24a8KaN98aUlZWVYVxE45afDjKrjCbKunxz+TJE8FR&#10;f9PbW0aNqlm/fiO07Oo168qHlB0ybUpJSfHfn3wKCOVvf/8H9MBJkyZyUOzJkyZ2dna++NKyPz/2&#10;l2effwEMB08/8yz0f7g+ceL4F158CSb/n3zyn+BKMLJm+L0/ve+Pf34cOsyjf3oMNMSFC+fPOnTG&#10;P556Bgjt8b/8HV46eRLsOK45EfU64lnIEGVUMyQvInzhYzQoCpeiZoMuAFdyeLRqoGrrdlb6u4cl&#10;W3wVo2AVQCwdbNzxdsiXzCsrj1SPgn2wgyPHRYZVhuIdyfq38/Izxw3fkemoz3TCBGJ7qi2abEkl&#10;2lLJjiRsGLA2Oq45XYqrO4RkYC4sCdlWxluG+rt31IHjtHmI1JN1CS/kuOd+2PtLsWpfKPLGbn/t&#10;qT/cXDU7k1cYCBVmQkXoYJSIZXo7w+11bQXDVl3yh6d3ZkZUlgOP5KhhPA65hFtVCHqRHjxQUMox&#10;crtLA0yQR0daEOV1MSCWKiu2d7R0tUTj65q7dnbEHt+0uyeZnlKRV13kmzQkOLk8OKU8OBlPQpPK&#10;gvCZWBocWZSJ9vS8unnXK5vqd7d0wfpmDNGONm7aTDyNAdizZCMe1/kfuijJvAQRDfRipi1lSJPE&#10;XCEt66sT9xAO7uRP7uJxWKfncx5v0diBsg+JnOnU2LzMWcPjygVAPSF4+m54AOPH66v9tXYuyQ/9&#10;LIjDkTrtzQchMg6y3EIQgHRHZ7y5tbelPcpFhQNuFReGRwwrqqkqygsHWzpiK95s/PvS7SvWNsYT&#10;TlM+9vz2VKzVW0ipuvcyMDrzEjqlGwfwd1awYcyB/xoBl8yC4XOMD1gBMBYIeBOEMoH8TDA/6sv7&#10;9pbMnOc7r1vb9ciO3nWt8Y1t8cd3Rm94q/uIFzuv2ZBqS+dBMvyAZ5AvcO/UwHWb0ugCoLLVRKC0&#10;KK3wU0GI72DJicCYosjfD00/ahlhVqMpLmyK6lrTKgj5y/J8pRFfaZ4PT/J9neETkj1r/KGhYDGX&#10;WICBIn+w0heuSWfCsc7Xuuq+s+xf3//Onf885RPtX/qB/8ml/q5eJu6sNwlDoCKhoQEXvIiARzsS&#10;kZQRBPDhPg3qEkAIJRb88PpLl47hL63ohyx5X8B07eauT5/cn/+/SYc0/0AH+QKIbCayE3sBoJ8O&#10;L20VyuATQ3SmX9ILmWi4xQyRVz3LSffqkA7NPVm9mnmmWSIzW828jaKaHNTUEFznUhN5i34ZF3ow&#10;BWcJFYVC4WqqiGQVV5RttoDYDeSmpk12sVbqgCYwAdbJQJQ7h0woBXpWSaGdO5SZY4nSVXKRGNZT&#10;GRwUAzDalG5z86uDG4YPDaah+4p2huSAVkMnnjCyHN73hP/xmbSrljO42V1kpTi6c1XIU6dyFU4T&#10;p2KxXFK3VsYyDDrSUuNpcYaUNHZhZo3fkXTUS7z4DYq6HUpWw7/CkP+Kh7shHAjonjrqPqB0TLzP&#10;xZRykNpjtBme6vo7LzUAySZ0z5UBa6zf7uGK3AG0zi9KvnNJi22q7A6W0v9Z+Sdzv9j8lZs96dgy&#10;2W6wq6zWYGIy8HeEPe5dxgeTsq3K7dKvTftKyde0AMySbQcs0ZCVmZqEr7MgrZR7ISrHtkTjA3xY&#10;42OBiejOtIoAr1ZrvGVaHh34YQIf1BsK5Md+59jXYFGArP2nlQG0WTSt1ccq4ZQ1LJKnEIAcAwC2&#10;OpNAAOzdLnPOEoEP7kNKmHUsLASPZjjgBLR70vLlQTAiYJr8AlxQgPcwCSQvgG/4DRO2ag6dnAPU&#10;gecYmS2M44/eg4AESh7Z2XNVqEpaSTn/x3FDBNpSEKqH2xDSolSqHSj+qPtT1qEw58yCjoRtYs0W&#10;J91BCmEuhITBDcT+COwBQbnwBw0tSmnH1FA0ivBH6w4w8AErp9p5QlzNccqYs+WRlpdTsC2Eh3kk&#10;bFS61dJ7XgogSySoSLw+kL3z+D+tLiRK4Z9kIGDTEO1WiE0om05AOQsKi157bVXZkPIxYyesfvXJ&#10;dZu6Xlvf+/Ib8Tu+Wnrk/NCyFV2vrWmvrY+VF3doQwStkGAPAAHqrN2n1SX0Qto+md2QYNn/++5D&#10;bK1jpk4OAGxJSAypqCwpKZ02feaMmbNmzpo7a/a82eAOcMWnvj985H3jJ/6iueO3q3b8+chj1n7o&#10;0q5KXvmIVcTKk5MJTelzSEiKyxdhaweGVUM1PpU/bsjUosIiRhp9OMAbhQxTZIqiPoKmKNMFgMZG&#10;OiAhWAGe+ucz6VlzXr7www8sOeEnZeU/LSy77/gTV17ysV3DR+ghQATRfhk+CwLMbuDVjU3ouVxf&#10;jwCOGDEc3O8POWTqC0tfdjM8PyjksJdEcXERlLihsQng27kLJ7B5LQATSnt7O3j1VFcNpf0s4+AC&#10;sHbtuiiF+sPQ/t09NSOGw/4R69dvgH64ceMmmGpavfZNaAiwCZDzC5rBpk2bunvPnrfWbygqLt74&#10;9ttwd+2bb0GBD505nRmQmMcZG+khaqjXw4z0TMfjjFqMpWI0AcB3PyYA3Jljy9ZtM4MNgUAYpNg0&#10;WO2KygOllf7CskxBUaagOFhcFqoYERw5oWdETbSo7I+v1fTuTmVaE+k9uFtAqi2eAWf0nmRv0v9S&#10;bFa6oJi6BA2DYJctBINNeFaocfPWbfCiHOMBVcwj0Uiywch86uEIuB6kUwF4IxHj+tb0+uO+t+zs&#10;+zZVz+8K5+fF2uP+SG3lzHUf/8PS8x5YuSdQXVEZLijCGHJqGRQKbkpRxL3L6cO6osDfL6npmwA8&#10;u6Azo6Pe4zrYCwDjuYGPQDLZE0vuaIvt6U1sb4u+UtcCzji1LT1Pbmj8+/rGv61reHzdrj+vqXtk&#10;zY6H39jxu9e3wWd7c8vokjDw3B0NLWveru/qhl0ASGahyVxH9nO9lX7wkEZSKA1peA1tmXzPFA6M&#10;yuRuMn31zQ7fC82mjMpMWReDT8DiAdnfN7U7mAGvgRyQ/vCR+F+XI3nk0u6NIhDDzdUOuCkgvImC&#10;9LpsLoYc7TwHeUC8XZjYz8sDK4qvszuxaVvbmk27t+50IreDWX/SmLJFh1bPnFQZCQW21LX/+i/r&#10;OYu6ph7Yqs9TDKFWqi7fYkylUiQh8YfkA5GBkFpo2p8WfSkvenzIS/2mCQDJB6wAARAyYEIbPgFY&#10;bZAJROpTBT/ZGbxkTfKYZbGjlsU++Eby9h2BzYmCTCAP0+DHH0r775wWeLQh8/Rul1lB4WrAK5qn&#10;o138/86+A8DOqsp/ektmJglpEFLoEEiBBYzYRREWFAsqSBVQVBTWXQHd1b+u6yqKFEFURBcbRaSp&#10;SABDk1AkQBIILSEVUiZ9Jpne/uf8fufce7/vfS+gb968972v3HLu6ffcc1WEW8NUJCie29pCrCHK&#10;YHqifRr2xcu89udl7fe8qu97X21/YHX7k2vbn9o0cnPvaM3HXzWmonpsRe3kocoxvZ3LO9ddu3Hd&#10;H66+7r4Pnrf1c9+uuHNeZfvOdFcFBzdrMD0u4xcAuhOkJhJEPFEVtUBLaBp03TP4EmuoMq+aWUcV&#10;4Z6dqz7IEgEOtb1edv1/FpdtLgIaC1UVr91dElzzGTVmV52JIHlTKuAYqnFVG884OgE/qWWHm1Lz&#10;JbJjoxwdYdxLSjaPAEoEcaOwBFnDoZefnjAq8CbEVnnLrVmZJsMkjPQTyQsWY3zhoULuYPckdGny&#10;0RCCTNHhUTLGAZWZDKDkTejqebtTG2ww90Gwmigck/YUNtpA7yOYjrRf8rEwrdkbHwGXmlI2RmTL&#10;oXb+wIgam84MVRgkhwdvL+VMQC+DSgBOAKLZ+wBOaKxjTKZnsNMwpAyXCIZcsP/NJqMP22jdBFl+&#10;0FyglSSoC7RgmOxYnTE+VaBCThs87TCieeYoIm1AYyvN+b/err2w/iYY5KiAMWCFydv099Bmw6KQ&#10;g6MEVcMJUyCzkj0wacpRwIiUkNcWouwKVAE8cXrH+lfa54z+y/IiIhzxKvQ5ooRhTNpZp6CAXkRL&#10;+PTkGqrz+5GVI2/qa9QpcqpCc1N7hPHdtpwK5ov1FdoP4/hp2xOZHAo8A5CYvhG0IwKMtmmwzHWy&#10;XQxtMbMbGy1QXeetMREG1cynJizfntbGyX2ZDcX6/0ZM/tv8v5pHdADA3LKZfZlDVfNebfqRYprI&#10;W8yX8DaPgJr9avfLu1HszUZ1Fchdcrc+0SSfsi+duAS0sXpLiKpX2wwB8zKvDrGIVqttzT3xQAek&#10;OAR+cDZZHRw68c8dzCytoGrUYnDo0m8JwmdSA04XeyIA9x2xXGKKv7IITeMaDnJOt3N9ggpEzjtw&#10;qbztviSFYUhRnxmlMNWDtqul61oAeNsVwijVMQyJFbmNo4Zp2A7HXI5tWgXQCQ8i1bniG1qmdgLw&#10;wnMAqPNDghvpT0F7BWrNraP++Od79pg0Rd7fumGvT397j7Mv3etzV+x33hXTL7h21tduOPK/b37X&#10;D25//91PH4mucR2xbQRAN4eMxbM/eXb6Q7sf/PAehz+51zsWH/KBZUd8eO27PrbhvR9re+9JbUfL&#10;+8TX3nHM0sNnLhTT3fUGQFl9JQhtUEdUf9+o0bvtve8B++4//cCDDp5+yKwZMw+VRQFTjnr7wJx3&#10;vPrRT6385BntM2YPNLc6Z1BQwcanR0Ztf/U8KeZqdkZBICzwRwKGGg3akNQJYuYLHcDXhAyA8oDG&#10;c8D+RxwGHDIktQwDkpsnT50mnx3NzR0zZ7926qfl3THz0I7mlmDZlmd9yZXI21QkS+/Xb9iQViUh&#10;ADIyW7duS0uTNAHTpk5ZuGixAFAeWbd+A9zjCkwx72VAjjv2/eKXeec7jho3djcZJcF/ifbfd5+9&#10;H3zoEcvx19kloy9JH+776wNtmzaL+2/xc0tII1KMpgtBhElLa+t/fe2iP/7pnm3b24WQlrzwkvfO&#10;WI/xpAgbNgNcBaSjKOhKiT5DH7q9FPcEAWVU5GyhCyAK81Wr19T2bNuvc3nF2KliQhs3lAhzi0fV&#10;nN0DTU1DraPXj591xvDXP/riWdcsm72gbczy9qalHS2Pbp/0o41zznz9rD/0vBUuAOo/EghUXTF2&#10;2n5dy6XwVauQvjLIkwjyoJEkzD8RO4UjXaqHrF/16sg9920cP1lYpQY+NTRs6xxcMzjqxeOumH/W&#10;vHv/7aVHP/fowg//7PmavWXms3X0mOqGRs30UVU9XFULmKqKImCVfT6H+nvVHSp5FCxbftrwoOmY&#10;bCvQCDWjIhJnFu1KqDxUOV+/7OqmG7upv2BYci9KwrmdPQON1RXXLVhz0UEL/+/w2274lz/8+ohb&#10;f3fE72888pbfH3nTrW+58bY5v7v9Lb95sa1jbEO15HKrGqoQT9LqtduXr29DbIIC3drqjjL3YjtK&#10;IZbJBJsJQXOOGtqEB0y7LtGoo+7jg/ngxsrnt5WycS4hI+uRhh3TPDCruScaGKGpFRW3P9r/g5th&#10;UVOrwzsqPwH8JpOLaZ+rAOSDUMg2E/NdRS/J5zJ+TOPUPZpHtdSLzJZwgMcXrd+0VWeWw2vc6Mb3&#10;zZl8ynH7v/sIWwd+/xNrj337JAd4iYpDsZa8lTaTFqn4sOvaXTrakXimuGvojixY70qz/Q9LwId4&#10;AWqwKEBjSuAOGJYQjzrM9jfiLXP+dXJSL+kWAMOjqysuO6Tq4U3Dv1gloYq2F4CcH+7Bgo6E1wSy&#10;pPh3vIp3yBGDAAhzt7tz/Nx0YEe5WNDtF59885c+iPcJN33phN9+4YQbPn/C9eedcONNywZ6VgzX&#10;Tuvv3da18fevPH3Ztdfd9dEvrD/65GW/vlNCNtBM93oGbOdZWAPgdSnasmXkjV6/dEokkLQc8f4x&#10;BMAC+aAh5II15NGBxe4tLhooRgG8+RdVUFVSOeFhSQEsmNCmFKBhUIIHge74XQZdtAVGAUBNU90j&#10;TWBGLWIgle/Az6wDCVtmgYlC76apng8MMdtxPp6xGqxVwbBKik2eNVlrjwe8s8EzQyHeb3Gp2cpt&#10;mMEvonZB9Ai4UcLZCCDcQ2Dgl9sFZsyAFDFJSKmhAtmgDRwjM8DT/pWavoXYkQN1aKOBlkVlXnD3&#10;K5MsueInYgPkSCdlzYbyrO4MlHIupccW8EqGjQqhZti4u7rOQfOKizAw6bq3OXubIUCI2c71rRir&#10;g/FmdmsykIUwDScj+mdgRchRkWJ/sm/rpNNFVqbg4UAwSk7RrRNbk7OrY4uYHwD4F6q2MY7oE4Ec&#10;hr8YMuW7T5d/ep3VuhyNh84hgzsg3hhaiVlaZr4iK6BlS3tOP/XNlY4Km+hAMVBlcTXgtoOdKGWj&#10;YAH8MPsZ0s9knBrqD8eQqrpiu2E2XteRiTUh4lvc+mp1mBUihoiYHzodi5nkMOfrS67oCLDdJ8zs&#10;h+4K5ckIX7/9AZw2g1StQClRd6eDDT9CDGqdbFfrWgxvNeotIgDh5m7Gei49dRHQcFITCvH6iNPH&#10;HLcJH9bm6e10qYFYXA1SvIQiy7ulRd7Nra0tcjyyWSz7EWrVwxHRIG+d9NdWiQdAruOlN8oj8mCz&#10;3C+eAclr54EEYsGJZYfQ+rhflOxTpNMSyiuAsXG+nAECaqHq5L/sYoY5TXjNFFxSkHQFDgY1/9QW&#10;1IBxTrg7RjKEnj4VnHW7gS4Gz1NAZ5MHLyHYFZYscuSb/Q9/BVi7hvtZCD5rc1UAKOtMHQkBML9n&#10;bkmGO2h3fNMG28lLuq/bKeHBgBlc7KHeiKA8c/2/BfVhgQETMHIngnSTQSyBoGfFKMp0XXgJ2Dtm&#10;EaMXwjMtAbroKBYJEAjwECD5pGaftx2lZWIGI0HIQoqBCWi4hNqf3IkxeDpU84R6bEgfzebALKBX&#10;MQBAIyRh5QvqIgIFbieNOWE0CpexIN8/pv3pGsAHtgJAlIza/wypoIQtkMW75ur/6FWigQzL7hMn&#10;BtEhhDdzxvSH/zY/qV95kOQFFIu4rW2TwFDaufvECURHGS6Z3L/zrrtnHDL9up9eNWvmjNfXrhPD&#10;Vmb9jzziMJnJf2XpUslBznT/l192afv29iuuukaoQ3weshwAK2R0mlMRUfN5Df3h5l/LHnmX/uBK&#10;OSnQOuTg6eQ91sJgxFHFyL4oH6R5kCLeA32U62vtU4hWyAGQLighnpImPbPwuQNqNo9ve7Fy0t4g&#10;C5lWBKNVJlk1WF01LDOhI+qrx46p2Hu/xw785Dcmfv342svf1//9Y/q+e9Lwd37QeP6T44/va500&#10;XFOra3x1XdawFDW+7YUDqrc8u+j5jCGR12lMWQrSJpGW5ZWcTCHDW55/au4f77x//pOPL37xmZeW&#10;vbJ63ebOnvbO/vVbtq1fv37d2tfb1q/bsmXzls2bu3Z2DfR293V1DvT1SEq+wSH1XgpZrVzxqkDq&#10;kQUL21cu1dzpA0NilhvTSARWIqjK4iGy02eC4VIcB6GL/S+EKp8q1WSthiQMqK0YrpPkcJIQbscL&#10;frWPnoLEVlPmof5luABk8lfa8/qW7RkVJfLYgO2BrI0FO8slk8Io29uMJdpsxaQZFGRjLEMVt6+r&#10;mr+FCn9iW5Dt4HNw6Kp9ujTpYXaMBSuuuL3v/Ktk7ZMtsg0wDUqIof8bcQlIILfzTbNyDU/Kzq/6&#10;z4/dxN2apu895vDp44+avfu4MY2FQ7vv5FaeP/vE/c7/5EEJlvKwBI1xQmwFFRiGQgqe0BXCCmvn&#10;AkxJ6/YZSxyuqH3t5cxaAGEivcNDPcNDdcPmCIgrBRgaIGY/LH+8BWHeOb7yawdV/nL50I2rhaVl&#10;QgDqX5clUkEKm3ocTQxXlBUhOFLogy7ol4ySWYs7OnKKgBj6nh9PJ7EH/17RvfXhlc9995e/uuPU&#10;L6/6+JcHf3nH0Ovi40pelPbJy5sQT+bsPW4kJ88ZeyU7whpIUxA9cJDT/xZ/mKOAgeee6P3dlTLJ&#10;X4ge1QceWni+7ElsB+UJg6hAmCLBL8YIGD6YCsOGO14YtfEEdeg8b8Xd/AsPZtiZ20BOvHQwp/hs&#10;NXpJZgwH68gxOxjJQV6ZnWX47AUXMAmzweKDjnAm+VwA+k8HApuZ0BNOQOspB3WXr7yRSIFje8L6&#10;brAi1AkQuyE/kxsqCoA02JXVbIz5ZluoSlbmTMolfFx94BwexZ2MQIugTpADfZInXavGOjL3CND8&#10;p50XQbHLevxiTixkEbEEL1ELUCaKDEKQHWc+I7f8jTfhZ3hFxecf0SED7CLLZVczeBkaVap8OcK9&#10;kURylGE/YD+ETA+GIo7mufGNdJMgF3HdThiKexOKqJ5QpGJvjjCXqfYz8PFytJI/HyjdzH1kfeeU&#10;MKaMuTZATXboJTBZTAMAdJOhjj02zFRQZJL3xJ80+9VaUNVSlF41+NXmR8g14sPVvBCrg2HwGpNP&#10;yzpkjkOku/kBuKDbIwBgzhGtyBGSYQ3niIewWfSfseBaHOa5tVINt1fjXybe9SWOAMn9xoaY8aPu&#10;CDWduCSa0/6WAFCPMVPqS9ytfYi9ho8DEQf1dRJkgLl9ndZXk16CueUfEQGY2teFAb4yoA5OAD0t&#10;1+EygMNAXQb6HgnHgHoB1F2hwdmYlVV3c5heZ148GTVlTlg/H4x4HVrLV687ICCAEWm68tomAAAs&#10;mUlEQVTzdfZfM78zZkE+1Pzjgnxk9uP8O0uzAAfGbNBgJ5roNoew7mmo6kQ4di7U6WvuYGiHYh9j&#10;TQpaqLUzbMK3i+MiEFjgFrrAwEY3tBTngL6iVbMKegAQBuDxBbSnc3yACnVwGHHVhvprOHug/WHw&#10;tVZAh4XZ7HqIFAMMp1BAMlxf22hWPbpNVwFupheGbaAbjhEQ2ApS/mUjecsxqWqwjQWWNxLW9Lxw&#10;FYanOtTnQ9fsupGGpU0wnwyZiNRMrJSBkw3f1NIHdSm6cdWJbmahbgA6ApCrwmIDPIWleoLETaeK&#10;jk7/B9fam+U//+x9rh7KFD2LoCOgvb2jtbVV0vtd9O8XCCmc/PGPzJ45U2ho1oyDZdJehmWHbBO1&#10;s5PerolYArBy1ZrHHn/y7HO/cMqpZ99+xx+FhiTCXzD5rXPeMu+Bh9T2xy5///s/3xJIf/AjH5eZ&#10;/w0bNkqoP/01Bx2oyaQk1F843Q3X/0SO3/OBDwlT27x525YtWyj21BFQUaERATklJhFcwAP9EGQP&#10;IsE0G4+dw4grEgpnkXtKXACuSwTEllQlCxc/d0Td+qYVz1dPnlJVXyuYZnEyYv/X1lQ21lY11VWO&#10;qKtobaocP7Zy6rTB/Q/uPPCInv0OrZy6b8X4SZUjW2XZgdCBPCiPV0+Z2rRiiRQoxcpmiKWjV6QU&#10;BMloNCf3qAwx/bVQv7WCX/jLrU/c+qu//e76R37zs3m/vu6vv/vFXTf+5q7bbn3g3vvmPfTII48/&#10;+ffFL7yyZt3GHd3t3f2btnd0dnf2yruzs7+zS5ie8PVV7b1ty1689TtfffH314Vs8CXNzgCulDPw&#10;fl3aZK/YyyBaOnvEpO+tbji4quGggaGaalnOP1i1s1sWdssyfY3Wrq6bVF0/qbpu96q68VW1Y6tr&#10;R1fVtFbVNFdWj5CtA4XXijknOQDlLQHhthEfqvMtpkKrozwDFTjf0useWGW7aiSaFcVdxrFUNHqJ&#10;Gqpce96G4dvWVMqqENekwnyBcLZLdu8bX8/EgRGRV7UNnntZ9/dvLLX/oxQOyrdTcWlL7IzFXGSU&#10;KkcnRK9N+8jPp5143dQP/mzqCT+bevxPpxx37ZTjfjzlA9dMOebqye//0eT3XTX56Cv3fO+Ve77n&#10;ij3ffcWkd10+6Z3y/uEu3mlnkmZlNeEEDRyLFbqBoct1YeYJtlipEW/8qPmZ+/MuADHjZTH/DlW4&#10;hkZKblYl9NJ7RtdVzJlQ+fmDqyQZ4teeGXp6s+0CmN7ZuujBQmRGOz35RaJ/coR0/t8lYYE+mQxj&#10;2WHjhQSX2rYMn/m1oRO/OHTtTcPLVmeGPbnLfSShVq/LGF+szxDfazFVj3jly/ow5W9zL7bKj79L&#10;m93z28t3nDFH3t0//X/9j9/3ZgL+y/c9LCCkVsnIVRzwmGseGU3KHqul5mCgdkPVOcAjtfQTsEJm&#10;ZGY6TUVP7a+Ev8YaeZJ1haGyy2hVyhHDLbiflVrb3MgKdkBqBMTml1hcVjzLiRa7N4dNgqMtvBLb&#10;1b0BpsVk9HtTbFimPp6UHgiU5wN20UTFCRRN315GVrudxdAye+XZ15uzWYuNzKTUUgQ1h2kYFBuy&#10;MPaAm0tXANU4pqqWDDUJy+HSqwbmBJetGSlRAoyZRqejQozIvJO2hFHgWAKqVGqi2Z+ZsaUwU+8q&#10;7iptWcpWELVuxaLPCXJG8z8QlFGbXkkpjqiGPpUOTTkJpa0M2GVJAQy9ImKRSpJ3AivvWQmkI0Vb&#10;V4vxhfAJNosjb7keRPxNKQp1gdfQOWQmC7Cl5O37BNClE8AOfLK3iixmRyYHQxKB5O0T/vKINJ2W&#10;PzyzYn7IDLPZ/DJ33thQp9Z2Y4PYsjqpLRPxI2TqW6LlZaKbRjGmJ+vq5Rl9nlO1DMBKAwLcTxOJ&#10;3Snc3SimIyHw25aD64yoGvVYC6Dh93QE4B3W6sM0kjdtfvk2P4UaStgfHfa/Za1D28xg0zFjNjV1&#10;VWuMgO6KJ53VCH93BGBRAFchmNcDM67iMaivpX2G5AF6V0vzyFbxBMiX2f94BtEKhIpAGxH+Zn3a&#10;VLz2H6a1uVGiGU9Nxo1/MTZ0AwIxAKVUrZZmofbQtoBDDLhCzJaRa/IEbFigoeHMF6g4ols70eyX&#10;TRU0hwJzDXBPRSRVUHeABFOri0Ltf20fxaUtxKfgBHuxwBXbupg+K3o41eSmIW1T4uoBkB0N1fyH&#10;we5hLgxkJfFTFBsZgLvCESAg0sqtHfS60Z8CAzL4AGC6YxbfA2h4xMAGa0iY+4+LMFTmhBAKRgsw&#10;TECMf9llgpBh5IDFYmhaRFva6IkPuF7BRXNwEMIWcBUI6KcGo4m5wIXNC8BQACSoVMwlyiEaQCkA&#10;LgD9F9cP3ADcBAD5MTDEAJG5GAilf+aVkyNvqgipqa1t47vf+Ta5e+Yh07e3t7/8yitf/+Z3vnLJ&#10;N35w+dVi6t9y6x2LFi2WPHyys/UzCxeJG6q9o2Pd+raj3/NOQQsJDdiyZevKlat1f4/ubunKyZ88&#10;afFzz8vUv2QTkDX/f/7LXKYBOPecs8TUP+3McwV3BU83bdqydOmyz3/uMyJfTzj+uNfXrl26bMUl&#10;F3155swZJ518Jgdh2/btL7/y6pe+cJ4cf+iE4yRxvtwTewWWTAx02WMZ5mQggixKBCcGzWZ3hW1q&#10;LoDKlnHTMpIkK05Qrp6SmIcDDz7k2f49Og49SlauDPdWVTc1VTQ1DIxoqGhuqBD7X/ZOr5VVx+CO&#10;QnsSyS7bpHf2VezoqensqejqGezqqqwfqtzR3rLwicNq1738wgvrN2AKL/ZgFwOWRQhXASIrjuzZ&#10;pLDJf7NYieAAKvZdIx0q+xIeV1vX0Nyqq6+aRtaPaB41cY+m5hbZ3FOwU5YyrWnvXHPnrxzIwVhL&#10;m1oKMm9DbLUede/c+tnPfvaeex8o7Sdnuk//10lvnTlaQNgzVHv90Kc+sPduz67t2bOlftW27iMn&#10;Nd728rpzhm6sG+4Fi0gchWA+cuZ7vaf9x9sPfGJlJxWZI6eN+MlTr5w3eGN9hdrYWzoGb5i7lVVT&#10;g0oUYv395S995sILL5w09UDe8+nTP/G9Sy9tbB5bNCqhyywp0YVD8V6N1VZTOTRnt8ojRg+2SBZ3&#10;i36vHRxcNqOjpVZWAdhrw5bBn9/d/4u5wrcK9akMGpD1+Minqn5scnfHRoX5fQ8X9ULPCcPs7+0R&#10;yZLohWUH1AspvCFTAyIBG8QxGs4WPvPlL56tMN/rYBLyWaed9L1Lv9/UIm5FyVC5GS1/KDGxgumA&#10;wuIgVK05/YddU2cV91HYdn2FJMRorK+or6qoq6iQRSWttRUttZWDfRVtO4aXbxvuDa6GbBEj1r64&#10;901f1bAB4Iv53GgrQGeTI2LABV88998uvHDUWM0Q09mxRVp+7/0P5UEaKZ0qYOgDLkQA+WFyKs8m&#10;WICPufmw6MkyDNR4bHdYKanTe4XMRZEZyMkLPn/mhRdcOGriPlJc1/b1Tz32wF13zyuhcxWPXrJ+&#10;n/7AZU29b7CPafU+B9e89ZiaGXOG1q/uvurichhYer5t9J5/ettnCFoXhfg29LfGnPaJD+130Kxx&#10;kw4w2OE0bklwLXksMU+YHsbGLstb/VkTwj7CmdqtaaEEg0ysi6XH5kJXjiPuiOBoYPZAaLhN32dJ&#10;JjNqZDrF9QYbPELWUDY5wUMG68fl/tmIo4CWRHjDUeJ9AFqwlFFcRJy08VnUpq4YKreSIr+T61nB&#10;AeUsb1s67IpHD21J6aeI/eTRRMUjeKrnN6egJMUEgxujbtBPNbWcFAiSwYGeiTg0/CvCziS2sUQP&#10;hCGAgWPfCHDX3DlthoivwJ9oOkTgZYzrQCu8y8fbDFQf8Qzo8jRJ+HhbMv3JEGKheAoIxlgvZ7Dk&#10;tYZLae3ZsfbKspUGBpAd8chvSyAQqSLL4wKHSG6wnoYRcC+J7q8CAqGKyQ+3jONybeJL+pkpO6GT&#10;hJb0rCOFp4RgED6jthVd1Uq1KXzmrcMyLjVf4hLtkNZfW4+JXaxZH9RN+DjhKhc0lF7j5xFDD6td&#10;bGoxlX3OVA1x4x0cvTByGvlAu1K/sEIbe9n7unROz5quhvuMS9oGZjTxEVTNymB8A4ao1CnRIWYE&#10;jjo9O5/MMJlg1qsszv58NFQ9Ryy9/3OqW18+MwyIRgEhCw27JWm55jHr7BQrSP67unbu3CmrmpGD&#10;D9Z7sPbEznPjEHwrkqvuv2seElXCMywUtrQCDga92q0ygy352Lt160T56JFeqIEIINkcMqIobD4b&#10;TU9xCco9IMqwe0KwqlLK5zaMmqVA6tGXZJvWkGwtj3HpnhFRjNTgdBArWlMbiJmn/zo75fKnUn08&#10;6k5R/474ZALILU5BN0ToFz8AY1NgJavrRkFRU60uCyyZ0JSJarDrunB563Jj9WlpiIqFzGOfB+mj&#10;ggomgFr5SLYoTyHVNUIzZBw1zR6cPTXYjYLBizUyLUxcUZRRvPelDTISxBL5VhioBwpRKohU4bQ9&#10;Qw+JlUa/ERGjeMSG9RYpFmiBOEA2hWd1rCxuBthtmhpZwz9p/BtRZnlVlmHm+Vj8LT6pL51/nqzb&#10;l8X/V197neA4BfS48ePOP++cO+7687OLnjvr9FM2bGi7+5776QKSR/7zq/8+btzYjRs3/efX/1tG&#10;/9LvyqeGCT/8yKP/9Y1vycj+7/9889XlK66+5ifigZFVNnfcdsvUKcyhqK/LLr/6F7/89X333Dlt&#10;2hRZNfC+406U/v917l17TZsS7vn+D3/081/+Zt7cO+WkBBocfeyHc+kJXJGA6HaMHB7oO/zItzy/&#10;5CVKbVtZEZY2Ac7yccK/HnPb7XcEF4Bz34zgiGqJPDBm9GjxT7w6uNuqqYfWHXFYda+kD6vub2ms&#10;bG0cHlEne9AP1VUP6YqhiqrB4aq+QdnYsrKzb7i9u7aju0piiOoH+p5eOG3Vwn2rtzz33JKt27Zp&#10;P626IgUlP2DJcKYuANdQ7PZULlLYmPIc9BsHgF6VkHn2UUUM0oAxCgWbVQrfr61r39hGNhYBlG9s&#10;kb2QUd+tad07t51zzjn3/fXhcqgYC65rmHDmN775nikvbeqV1f2yNdkB4xou/suyzlu/J9vcF2P5&#10;cMXWY8+/8VOHL23r5RZD0/doOPvWRXV3X1Mlpp72MYFQok+aHVdZ8eUvnivm6J7TLI79rNM/fun3&#10;Lm1sGZd0Pu05j1NFL6W3TGXhTkHGIdnS86DmiokNA01VV0zr/8jEHRvaKzZuG3puxeB9C/oXvIyA&#10;wfDKkHCennMugGSMYgHiAjjnnHPvm/e3cjCXgYXDODGCU0WEyPFmOUnScIhyV130+UIUhwvgAnEB&#10;aDXDFWedLi6AS+ECqBAXwDnnnnPf/Y94oZbLIMVEXhIUH2gYufakb3VNnV2+m3ar4Lh0R1UF5ukr&#10;/xqx9oWpd3xHsu2bBp26AEzxUVkExlOVcwGce+65989jy9nvQD2qJ+KE2UHoeEpfuMZHnLCCVps2&#10;NnnIVClKGOtnRZVb+2b8m3RRU9TCbqlUXfD5s2QIRk3QrVa6tm946rF5f5orTjoHTRnOdNbcb9cM&#10;5ijxDWD/5i9vbR5/53sucH4ezC0e+PKu4YpTTjp+vwNnjttTXAAGrlRvs+qcH2YGG1BKlTCTCelI&#10;YWAScyG1HAJ1BwQysKM2haojZrbTWoaNLccXrfCDHBbk4fWPuQD06Ui4NluzqyEAOBzzeCMaFFql&#10;05GW/tCgZzZjidlvz2CwQkGhbuq6/KlyJ9xjvJQ1Z3A/XAnAC83Tm4vN2mAglzYhfZrHKALVYPbc&#10;Az4dCRSSan3xRbFq7c9xkZRZxg7FFhqBpi4oN6GJNKmvI1JzMnJKwT4oZjf4/LNqwTAknD95RyOY&#10;EyDbCCuo0T+ionEnd3f6TTbkQcuC00ABpSCzhuPRSHD5sS92UjOnJlb/ujXJZmQ4T44NBQIkDhGX&#10;Ehjx0Fa/lUrthNyTh8J9SUm5QpOivLVuBssleIrZFqIJg+MdbexATbXgKEjAy7EKmB98FiBMi6lB&#10;mWYIqnGngcOMr0YsOuZbbdkUjBXbS4XGi9vuyMEWbC4xvZANHYvbh4c1NN5dAAyhhwug0QOUS10A&#10;2mzgYQiDgDkLv4IvhvBpY97i6JpwqAAmBiCYO4B2q/nWUi0koqtyaVh1IR0DwahwNCgHgmVBuhiX&#10;zeB+8NFg04Fi9bKcNLgzhoZ3dorBLx/ytUOsf6Q1l49O24sPay1suhezveABMmw22WYKuCrYbh1j&#10;/yDAzKmVaCRmLTYQpEmMWVV56ZdTh5bMLHL8oFnqkXqhAxqUHtbM6ey1+zB1A0YpUP+6zAUAb4CY&#10;2hp5gPT0cUeEWgl59nl42crRHAbiA+ixTa3ALxB/IQEnGnGhFjL/qqoY56+rIQYGBX8UCxVNHRvh&#10;qtIdEJFmQL4Y0ECrXrQWQ2RdVKLh9cgQIQuCo6UnU/3qKkH8A/a61sl+QWb1Lajlz30PCSjNfiEL&#10;ZQKXkKbpygZUDEYGLJEUcdyJkgtmNAzEgvYtRp9xMlHPwEBHkR60OhJE5BGRmwEF0QvwCLBQPyrk&#10;YiVsbVcnStW1UrZY9DwlMmSPmYTOiuSK+FXGj9vtzNNOufrHP23v2AFWoeEbSLigMOfuHvJDB4Kp&#10;FPoHJk/e8/vf+/aZn/7s5i1bkZjSVqYkKE9FAHOxiOgMvNxAGtoe9YEyhkToE1W7wf45c456dvES&#10;9y4C1saJnetUVp54wrG33npbdf2I1jIgTaCJpogrbkNb2/SJI/fo3rTt1fU9TQ3Vk8dXNjdW1tdU&#10;1NcM1dcM1lUP1ooXAB4eIXjNRS4eKal6YGDVq03zH/mX9hd2G9j81NPPykIKMvx/5JUTTEbVhjVR&#10;+GROELFxylQc/IjcNOGrUAKMNeoQ94oDsrN0oq8YpUq6EnWq0Mf+3u5Zs2avWLkaQrLoHW4V+qxp&#10;mre1ccHr7U+8tu2p17bf/cLGvqULqtYtK4FYbM9wTcMtqwceWb31kVWb5H3b8+srVy6qb3vVHolq&#10;Q64LxlPeeuRh9957b8so3RJTXrNnHTJ//mO19SNMCgHeEUeDlr8rHSSrb0FWVrYPVC7vrFzcXv30&#10;9nnzdlxzV98Nc/tufbj/kcUDayXLRslkl6tUZSnZBGSBBqT1DfR2zZ49a8XK18pjGqkD4WK+mI9e&#10;eI8GV+4NGcP94PgOV8OZzIHH2qTVFnThrUceeu/cua2jxuPa8OyZB8+fP19gLr0Z6O2crdjCZJm7&#10;Mo+UpQ70tT7/19pt64caRg6OGD2MzJ2FL7XaqRqWgagU1fT6CxMev3mPh66vHuiF7mW3xidytFhR&#10;OQfI09AkzKRyoK9r1uxZmubTaC40JFg7Ti5u/6RNLcPF8wTjBEYcC59smZv9DBIxYaPjrIwg2Kg4&#10;eMsRs++9d27DSNnVr7KvZ+dnzzlj2Yo1rrVCG0reHidaOWHrmr66xs6mUV2NrV2NLfi0d2dja3jz&#10;ZO5nenPJ8aieuqbNoye/vsd0nztz/zw5OCe+4Kk8ePp+1/z4pyM0TsetaON1zlojVwwzJJGE09FE&#10;J0HfCYWbwpiyjzwiBALnBfv0VkSO4+ObTG8XYOeu5YE3jcOXsPDE6lIrK8N02IRSrpLUbkiqd9Jw&#10;CWjLU+HhaKyzUJp0DjPDs4CK1L9ZTwS1PuK4mpFCESv9iSw0vFd+NpCDNSEDzjzdlcA6sBO3NOUE&#10;D73VXJIkv3gS2kkUpoRpkKwpO8hI1NDbCIU4Fnn0yCoc8ZcDManFvR4pgANoOeIOZ7MgabBnAWHB&#10;aLg/3UPCqsbdeZy0GrNMJMHA9DAH9lztfjVpRW4QM2iTfzoDvWAWJCVgmjIP4/RUmfbkMDbXicC5&#10;DTaJIw+1qT8loE2iaOl4UO0nhPRDA1TDzRRx0InVnEW5nvBP9sox7OPq9yqdGuWOYlhcjDjjuhBh&#10;jn3uJPhfX5rgHnnw5QNmqs1vYi6TTglphqWTlxYgWlmntNXiYuYymJtwPHgPYheMBtAlBzb7BFhQ&#10;8oSJeFMRoE14JkLzWnjqFxqupn/YMnhWawpjnvWZLWW5Cc13YOvHMGlryxrctjfRZosWknVuNkNt&#10;9RvvgqNAJ8r1JTua9yDWXo1HMXSQ/R15C7nPID7lGKYnNoXTTwJR7rOcb7oVgMZ/c7Mby65jW8l7&#10;3AO9PEZ8QAmOFTiRkCqGgnydKqOSr55Hx2Fre4iCVBXiKuQGZtLj2n4z4bDC3xUD4mZgGp4sgH46&#10;BlsgfMJdhYqwXJrHwVK8pT9PsZm+GR09m0BnYIK7JATx6CaSP/U/2RoD/SLDRCHwvdo0vWXtRv59&#10;mW41Duxh/FZj1F6UcIBsiALAagiFDDZiVF8FdjBAFj8dKnUYMA2lhgI0yE4QHCvkg4TCq6qmCwLH&#10;96g3UBRinPQ7eLOC1oQDoKg5uujR48i+odAqkWK7PmH8vpTLFfM9Vg/7n6gFjxQcZDLqkh1AsgN2&#10;d3ZjqwvscglvDaNJxKEk3/bDnDj9Gzdt+u1Nt4jTTN0ytjWFFgrsILdDSwxiIOCggsG1bD8NNSl5&#10;ohTOCQv7SboYGpq2z97r17WZEqK5UhTMWrzVokMp6xSWLFkiUQBTM2UF5aBYfml7JZhh33322jQ0&#10;YnnV+C17TKuacUD13pOGxo4aaG4cqFPbo6ZvoGZHd9Xm7YMr1g4tWTpm3cp9BzeOq+xcvmL1qjVr&#10;gqcoFVdvYngTgUg9zQWMgybILmAgf7nW4mccSx1gZNvU5awCk1BE49CurLGS+ZW6aML9XliC2N07&#10;tpx62hmPPf6UUngRHhYZRCyw5O6krVZlXlehNE1eSYuyZ/U+Sfxy1umfvOSSi/acpjknhGN/7MPH&#10;XnnFlRIF4DeH0kLB1LNS9aOYulLoljYo17ukiGxpBWV7l3wqJtthHReJAhCYz39igXHVQmBy/CPm&#10;50GZYELaiNLbymCx+RVzQzksTFZCLb568UV7ahTAsMD8oycee+WVVzYB5hIFcOppp88ntuAVWlk8&#10;4m8ILbYX6J3A3KRIogaFmS2yoaA6m1xDQ4Bd+JfhF+F/5qmfuOSSi0eNnSIPdLZvOu30Mx574in1&#10;e7LhcUqH3lbqeYUADGeNrGK3SjAD7eBZymwjemeUmraUC/LokaEOQQWNuCsKyxmnfFTQHlEAlZ3b&#10;1y94bN7cNGYkGK2hnpJBdjOK/SrzMrDnryYcJlzyW42wwlcgI7lB+/vxDx+77wEzdCGAi5QwrCkr&#10;S6gvJdUswzO0yBACQKQVobQU+uHYD2I3gFqGUzmKJZcNGJUYDyS9XUDPmAwbEqsIPNub56VzdDMv&#10;IEvmTIaHQocMl21OAI+gcR6CY9qd3ekjb4scgiBIMIJFmsIYaoi8Bi2OZjFhFGikAJ/iKUKjwGsa&#10;e4nmozVJSXkK4+0GDZuSMZvI6cUUD9PVgKD84MZNCRaHawk6Z9Euf3duoErZfAa5wt2GmIEPcU8y&#10;09ugvFnfrbuY+017CpyLowPtHZRl3AnDFgfK+mO0ECnA+ac2zMa9gNaNsEo6pycgHjzGBCZERBdi&#10;Qv6xDOba0JEpJEPv/UvO5huW5T7p45kas1hoXTHIBKMd4oDxVcCm7ASUWdDmwgSs4nymkz8GLCnQ&#10;OiTqq4UTiAHF1PgIPlfTnAn/EIqOuGn5s3hrpDwzcxoTqhJ87oWL2dUt9qzMZIvu3t1NnV63RBsa&#10;QCo8WxIv2QP4J/n7PApATRsHshOXtVsBDnsuvCTWjrYjsZGpEJ1ZJ9hoxETaST4zGigx3wfGUM14&#10;Kplb4Kgx6CV9JCK/oXVgU85vEonDSU7+S/Kzjo6OHTv0UzwBMlVNy0e3F4SLxTIrWIKBRu+CsiYw&#10;EkYWmeQl0hmMFDTUI+ylZrkv6e+Ssenq4hJrWw+P2VeY+TT1uUsvshEw25+tcvft/2D5YgSsTikR&#10;axpkcUM3lhnAhOvpgdcAs+ZM4uDrAQhx4jyn6fmIZuOzPQcHdVs7RMvLNy1tfoIzqmuC44qYFTp3&#10;5AKjLSqwf4Hl+OPifV2Y0CP5nKG54F9TPdgLO+dx972aGtEMdRYfc89cFADztF/qswiCagT2061V&#10;16CWPHcXrqpGzIBtKxi1J6w+8JUQ0h8QlboIdBcDIif9FwkmpkwnUEbgmwUSzJE8aiBJEYHxFD5Y&#10;VFeW5dmvyOlzvLN8+VRpnYdjLQ+X2ISsEMhCgdUdTDlBJxJ/MEuGJ8tA5AhX2tgSF2ynEzSQKChU&#10;jMHpFOS4gy79Nuskx4iN+HN0LSM0NNj/nvce/diTC0xgc/JIxbXHFUEZ/siHjrvp5lskCmBUFq67&#10;Br3qSbJdwZrX1tYPdu9T1zV9aNvYlcubFiwanr+g/qlne+c9VfXgk2Mee2LEg4/u+fTf91uzZEbn&#10;ijHtqze/tvK5JS/qMoZ/YmQV5ai3cwcSsjWyqyDEUn8AH8BtfJAP+xlSlgEuYkg4xwdiIUUIHws0&#10;ja0YOVEURllestHA+Am7jxrVImxNcIXd8PGzzuQQtog20nNRIJTUX1JSQrbJNe2I5II9/LCZ27Zt&#10;X7Tw2ZZRY2VF08xDDhSW//KLL+qMtL3CQ+TnAaZ5BW/XZBrx1YcxeyZUVgyJrDZk96iOVGpLAdNk&#10;Rlph3toiHF+ItAieptL4pV3yrIy6Wn6sUhAUlCcPDsvSIIP5ohTmO196aQlhPtDXPX7CRGBLruVF&#10;Q+1tScalaBy0Zj3PBNS8I4YfufoRkZa2SYI58TEjwApJIXT4YbMkbcmihQsbmlpkHPr7uidM2ENS&#10;qlJy43nVURIIl+MCBVZgSr7onfMCHDh9w8cZcUeOoYJy6sCMf9zrYlXuleTHhx86Q3ZeXfTsM/Uj&#10;Rstt/T07P3XySaIeaCSezSmocx+ue7x5nL59ayifVvEIktw35ghKy2Ebs4XLk7arsF6F/ktPuUVy&#10;4XvcbmPGjR1z3fX/19Qs8QtZ5I3sLYGJhd/yTtKLvQ2IzlIDjjtzMhjnaSdiRcoBGCTIR8sQCCsq&#10;RYFSEo5VOoGbLomSCyqyPmSwFDheBuEMI/LCJGm59c2fT6dsA8BcnoQGRXYUaCxLjQ5aVmRKFRA1&#10;A/0iiGSAStzOlp1HhkjnRu68IePIzYytclNVSLKGibUOiKgMhHRl4+wAT1AmFBnGKnYt51dLMcUv&#10;JbdkOpjAOKyA0PZmka1EA9QTOUFlDbSR5Q0J4pTB4DjoJB/2zloVRyI/KIHa0vGN1KlH3kRAl40L&#10;FnXS1hJwein6nA2twz64qDKEVCLEAjamt2WQJSk3ZePFiIfiMCDGqsGoCSab8iPtGpDU9WJuF08B&#10;qC437qeoyRqVbUqef52urK6XxHJIfSfp5GR6n+Ync+zpnD9MUslkb5uRWe5/2wAghkZLemV9Mcg7&#10;xLzrAXPyi8nEdeGIAFC7iyzYm+8d57hb35KTHG69pJ3TfrO/YLWcj3MZYnFdxtspIexlyJXBxGS0&#10;AwEGYFIiBqiHYig0I9Mn5uJGFyu+9sfPJukFBnXtPEPyRaBjAzM1bwaHuFKcy+ARXsH0740ehM69&#10;DDHnH19cnmFRlFjGwSBLTqVbmJ5NFis5GtgZdUn7GTa/GqUamakz2moUe8w7R0x2VmQcvJrLJl+B&#10;ubDd7MUwboRw96Mq8/9xoFmj1a8trAHG2A4CIXOggMIEmuo4dD2aDw/gRZ58bDrhXgo23v4CFUjt&#10;yE8oprniJJkR/SJwecC/waAJhahO0GM+nSOILH00YofURcIcGIAPFhHoUg35wINYGaAwRCgBdsrU&#10;swzXwB4QmgVAcwnA/sefxh16PiUgtvGnclzSENG1rYDSAK2H9JQQTOSfZZWHYpZT5mwQFnb9TZTv&#10;bjRLy8igf93hsh+5I9RLwz9NUgFPmGSSQD5K3VCRASa6rMhyOzKraXAsEHQJOTprJDW6ShMkizW4&#10;WHuJykLSLzLf4aH9999/9Zq1zpnAKow1cEz0Y/qB+5VGAcTpi10ANb0kmDJhwnhZPSVWlhQq7lO5&#10;umOnrB8e3t7eIQuIJIOCgChlmUUll9XQMtpB8mQqiSkUgzoSuC+Yc5D77rsl4wtiG7wZ1Xu+Kkfv&#10;wGzBGtJXajTqcelcQbaP5jiWMGNZWTZz5kzZRkIcpqjTcdPZMRrHWA1tmbI5CfihJQA6V5ZppohS&#10;cBIdbJfkVnmQLIxA4T2lYA+gkR0uXnp56T1z58qKr0su/oqM2qrVrz/59wWbN61rHLlb8mAi/tFv&#10;70KucP4sHNMSIkyGLQe0MhiI0yUaVkkHrfa+7g5REWbOnDVx4nhRBFIMogAkirhnVjPfCosS9hiA&#10;LDdhHRRvSva/AUVpOJUIeIM5/LzAFvJmq64IEgLzl19ZBpjvuOSir0iWnVWrX3vy709v2rgWKRiH&#10;xRy1lk8YL/I1B87Qcsa+kbNyrGOclTv92Hz80rsggSnatJtcJonMBdjdBd1xdmG9iMoaRU0Y3+GK&#10;HdKRpcvmSkd2dIo5Kg/2du8QNWzWzFkTJozTlisquAOUAcUcwGjZWsuJ52wZGhKw3TqJhhv+o+Xi&#10;aKf88wwzuChF60n2wSksiC2cU51TliO9/MpyafmOzp1NLRPkZG/X9ne+bc4l/3H+mNGjdoF+LJZl&#10;exWZM36DXXQlkfdYqxzxk7JiaVmDpqgpEpn2nUuvuOe+eZK/FKpLYudmq41ESokY5WLCHTGg+pu6&#10;uP5ye6KAtAjVcCEwEoMIYKPHhWwTfFau8iKsnZJKsz32Ngde4aBnM8IIh2O2PYy998RqzHAP6QRM&#10;XrTWbUCfP/Zm2OwhgcxpPOdxgDzaEyRB5thUCm9C7BiBYIDMAJxwsVGAGmg3spBUGhHgKZwNsA5V&#10;Fuwzq6H2KLXSIbJqwFtAoBRE/jNug66VOmkFXLf+GJIH0LkdkxdACQsP+JN/SO0nMui83GD/dPAI&#10;HXaRPYVJx8N4mkXrTcmr5EdIChDwP2pEDn3XL1IMs2EE8Il7+e46ghVTNhErxC0QxTx4LK+UWUN8&#10;tNIO2XHSTeuiIUpAuEzzIvwDQELeAj8TWX4cJAMoOIZNccF1BDoh5gSDlvZU1ryFm8kyWKvt4qMX&#10;9gtU1JaWcoc/tVWqa+tl+zsNPJdP+UdiOBgstI9o8umSc7cXXUHS5jAZGtPfaVI7pLaT3HZc4y1q&#10;vOj6tqmebhswEou7uZiggT0JYj3BHEM8F3LIZeQRxE55lqHSoZQOWRZRSqjESD48EW/INIHYnXzi&#10;p57Il5i9B7hKLhzLU9bkofI6x9khCdDbReDoJxc9M5EcYaV/zc00/sUZIB+JjEPZlryDTQKv9xdz&#10;0ykN+xk1uGB0yRgh2IBmVg/T5smqepnzdhtK2ZPYsJozjy4G9zUw+J9LGjjjzeyHEr8vaQw6u3To&#10;5YApAZDdr0fKct9ENbYtpE+jXgtAngm5iobYqggs4Nc9AmSnAJ1Z57w89j2E54MJBZCRD6cs5t6V&#10;M2o/AhFYmOJT0YlkKdqSH/R0q2fKM+shLh/bOsi/7RypX9Ihn5aWPAWhab2qwlE9qqqW2ySGhXvz&#10;0U9CIrHtBkAMzlC0PQhhYBQDg/+h0mJHBnL2BHfDuAZBVsKLgpQrREPDvgIOlmEyu7geL2V4uSEz&#10;Wuy3lGtB4HCOmeC+Apcwsa/RFcoeNEgDESoMtoDFr1P/2LGRuznaXpk6dEHnhc5gLcnQGVWOpK0m&#10;dRKea49mqDPtaaJFGAfQbkrbjz/+BPMyVWkUCT1tai66MajEU1F50803pwsBCrl8Xva+wXAUaBTl&#10;+R25ltWQHUI+lAxh7nKqvZpNwXKIp/5gcpt2GDdAo+Gdro1npLYNSkSdEnFOXhb6FQRuURcwzB47&#10;I3adzOhKkE9pBvZE1YhqStADjUhTTNBGZLl25mrqeEqQo9zwKX7I5rJNrd0dmw32EnRXP1JkbkJG&#10;ob6csCEil6Vy1h8bG42KVLkrfbxcgcl5O0yNPTbfahPXqnheJG0KYB5pK6Eyti3cb+q/n3AiZUX5&#10;EbbfisUpPuSgXIwXYuBK0JXCvKtjE4uWUZAQAMJczvT3dA4O6AYQZuPhZGbMrVF4NlYaXFKxeSi+&#10;hEumnVIs135k2KaXmbkx0wZ9ROREXb1oS6N8K67h3m6FuTi02UBULh+mAXhjMkQU7kvG7408khEY&#10;THEPbmIsBfQegeLcwc5xNlexXpC8sXk35PVSCPR17Rjo78IOEbktM1y7Db2J8HSfiAM5mM8JIpQD&#10;PnlPijGZESA/4+WUEcmWE/WNI5tax4GESl0AxuuSx2wqiiV5jWmRwRoHJH3MorFnCBQZY1QKvIF+&#10;M/ytOJnBV/Y16wLQM8EFkJJips/BUeIcwzl4KeiylQbABlzygQh+BA+DQY8N0zPsExLclgK4wu8U&#10;YVYqkS9hMHIMuV/WBeANCwTnYoTlZOVBHnmM2bqgK8EhxmPzKTotLDVcGJIwvDnmBPgijBuKNrRJ&#10;ZtaAXzm4A8q6AIin5lXhD1Bknpnv2gUQhs3oVqk5ZfugdvpurK/BjrDtcugHYPR1lNAZF0AByzQu&#10;GEfOwQgwZfhjiXQCSOw+b2wGuviRyVvu3VTeaMOkzaX66Nn8yKoCRCLbCXwhXkucHIZ5TkYJ2eop&#10;DEvkNClsS/SIBLHTmjAE4OqO5XRXMVujjphZ/DCe4XbmnKUhkTJUp32OlGrOzCGms6AoRA1ILlSW&#10;iV3dtUkMck3Pp39q+2Ntv9hDiAnHamdd/Q4/uGKu1wVQWZ5+XXI9IA5rz3HXaR4AcQH0D2BXPE0I&#10;KC4ATG9jRz91AbAw84lbD0lOOlj4Dt4A80Hp+m4Aw7M9GqNOoGiHDv8SpML17Fn75ajllJ5xzTse&#10;+rM5Ks80IGBBIrY0cz5sHP1U679d9kpTPwBDnTl/jryJspOg/Cms9I0/jV7xl2JEyN+pYCHEOJ8e&#10;XQEBeDIHjtRpOo8K08tS3kfHQ79t3kTdPokvcA8Qvm1eAyZ33JZhcEhdAPraKZ4ADW1AdkD5x/ji&#10;VV0FH5P9+eoCtYzFBgwPeNo+bR48TuZxsCUElv4AISUw2jWDhS0FQMp0Nz10RyoGI0j2sR7kWZQ6&#10;urrEpFQgIUZFzXg14tWO584LyNbfoPa7ZZ8T9wFmpdEbATBXvkiNcJgxE0ajrvY3T1kNvVSMO3Ac&#10;VHjqY9Ybzruor4JfeazNrp0rQFRjPf5cAW4Xo3uOyZRSS9GZEv3KGd8uqvdLZNr0Idv+Mjouyg/U&#10;46WrPxRJ3FOI9IvM/KcjoBkYAUvz/AHHTfhbDc4ulOt6AgtwJBgOSdMzmiNUjigFjA1kRFgBJKQ0&#10;aZWy36jkUW6T+wL5zL2vvf7/lpDwcRBHq24AAAAASUVORK5CYIJQSwMECgAAAAAAAAAhAD/2Vm92&#10;DwEAdg8BABUAAABkcnMvbWVkaWEvaW1hZ2U1LmpwZWf/2P/gABBKRklGAAEBAQDcANwAAP/bAEMA&#10;AgEBAgEBAgICAgICAgIDBQMDAwMDBgQEAwUHBgcHBwYHBwgJCwkICAoIBwcKDQoKCwwMDAwHCQ4P&#10;DQwOCwwMDP/bAEMBAgICAwMDBgMDBgwIBwgMDAwMDAwMDAwMDAwMDAwMDAwMDAwMDAwMDAwMDAwM&#10;DAwMDAwMDAwMDAwMDAwMDAwMDP/AABEIATIBm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x6h0nWrDXLrVpBNZS6nIkywlebk3GZI1UAHJKk&#10;t7AeuAdPWNP1Czu1ku7KTTWc4VXhKDn3Ye3rXsvjP4X3Oq/DPwE/hbXmubzTXubfUpYrY2r2cypD&#10;JGhcZC7RJsDEgZJJKgHGdrXwu0X4f6pf6l44vdcvoXjb7BNPdI4aXDeUtz5JlKbmXOMnjH3ga8Cl&#10;i1LX1066Ox14ai+R30s/keRad4e1rWPFqaHrHimy0HT23NL5LxEwhRnD+X/GAOmS2eOte0f8O1m1&#10;74cweL9H1bV9Z0eRQyLMqC4u3YZXaC2xAcrklj1x9Os8LfADQbe10LxNPoFrpUKbYrC3neWVruQu&#10;HUrIuxWY+aCXYnAU8gKK7a4+P0Xw3sNZtE0HX76B1uLGW5ur6aTdJHE4wJ5pAhRXRArAMBv3AkDD&#10;c2JxNVtOi7eVtD1cLQpK6rK/nd6Hi3wl+Dfhq+v7NrLwlO0Vm72V9NrNzBBBFdRsu+PCl5G+6wJ8&#10;t8bhgAZNb/xm+Pt74X+MukvqGm+HvDep6bCmn3SeGlDXS2/lqjPPIUC7zHgcY7fKB18c1T4n6h4S&#10;1vUZfD8Wnx6rrLJcXMmlQxSeSqoMIsigkMrBt5BIkYbmz2rp4K8ceNp7q+m07Wbi+u1NzvkVmkCc&#10;bnJI2qgyDnAArohh7z56jVrfP8TnqVlGPLTWp1lj8ZI/Geovb6b4i1fwzGu9Y4EuURZ3diS2UUZb&#10;nBPVuuRnFch4os/E12ZrTUb3xPeRuxDbrqWSN+McrnB4AGT2FU/G3wyPhTTrabUL60vpQhd7ayR2&#10;MBG3Bd2wpJ54HpRqvxB1ayuVsLLUlgiaMEXEyeasaBfvfXp+NdUILR00jnSevOzl/EHhy5s73y7y&#10;SRI4+C7b5AFJ6+30NZt/qZ0XUTFpv2i4EQ2tKECADvjOefevSZ/iGLOKGC5t7XXLZoxJI6qPMI7s&#10;VP3Tnt/Ksvxr8SNL12G1uH0cOsQ8hEREh2jr1XGR9c10QqS+0jCcI3vFnN+GvFOt4it7ZWmErgKJ&#10;pg5A9MkcdetWPFFzK+ryRyRSRPGfn+YOQfUHA4qq95Z6jeStbxXNuqHK/u/lX2HJOfc0mTdMzF5G&#10;MpzufJLGrSW9iHd7sbaxGLYQshLHgselSTWxnQCR8MW6VY0y0uriaCFVkcOdibuhyegr6Y+CP7Id&#10;u9jbal4stYhHcrvt7YuwYcdWxg56HANc2JxcKMbzNaFCVR2ieD/C/wAQeIPAd5JqPh9byKcKVaaJ&#10;C+1cc57cfpV/xj8ZPF3jW5kGsa5qV6CoRkedggA/2VwvT2r7utfhFpOjeBbiK1h0zT7OSLYluigS&#10;TgZztQZZjjkk8V8ffGX4K3eg6tPqFtFJbWcpLsZ1EQAPI6459sVw4fH06tT3o27M6q2ElGCadzzA&#10;3BuSw++RyccH/wCvVrTNPbVdYhtkZoWnYKNxG4enX+taMnhhrWDyTLZ3UhjMvlxyruUAZwRnr7da&#10;3/gR4S1fxD4lL6fpdpcRWcsPnSXe3FurPgsoY8tjPGCeOld1aso03K5wTmoxbuYXjPwBe+D7uJZ7&#10;DU7WC9jE1s17GI3mT+8Mds1hWlk+/eyMN3cAHH51337RGoXWlePm0yXTk0uDTIFt4QkktwlygJxK&#10;GkxkNzyoAyDXCTaqxtwcSR7xlSBjcM44P1BpYapKpTjKW7HQleCkzoPh946uPh1eSXdtGtzdjBQP&#10;wqnPU10fjf8Aag1v4ieFZtFmgsNPiuMGWbLByRg9eg6eleXW8ct3fMiNIqNznk49+K67Qvg5qmu6&#10;3FYQp57mITAo25ZI8j5kPRuDnioq0KTfPNam0sQ4x5W7I5e+Wa2IEk7S8ZBIyGH4U/QbKbXr+OGW&#10;SG2t4wW3Pyx9gPUntX078KP2eNB8TafZaf4isr60tLa3knD+UEn85WKBW5+4y7W9sA9c1nfEvw/p&#10;3gbWrPTLDTrG7gtgbeGUkKUbI2yggHkn17elc31+N+WKuzOCUlfseRzwWr+CLGW1kaeKOR13bCpb&#10;nPQ17B+zr41s/E+iWqz6FZWyaWrWjyIAplJ+YMCT1JHI9eR6VF4N/Zb+KXxV0A2vh74d+KdUup3d&#10;mitrCWSOInkHzAu0AghuSK9o+HP/AAR3+P0HhwzXWnaP4dErRwvDPqCSyq5QsA0cAlZTtRm5AOFP&#10;pXBjatKUHzSSfqazoVZcsqcXf0K0Gu2NvqyoctLagyC3jXcBnrnPHPp3rI8dfHLUtKWQ2/hu4e1i&#10;BUzHZGCvBzjt+VfQGgf8ETviD4t8Oxal4l+IGl6XBaXaWwlFlLHJIXzhAZniAGFPJHbGSSAe68J/&#10;8EOPB/jjxdpul6n8S9XvJr6QxrBbXdtC7YG44XzJiTgdNv4ivIp1sNB+9K/yZ6lHDV3T5Zxs/VH5&#10;+eK/2hb7xLA5trW0sEjwZQ0gcAdOCR9c14fr/jTUb6actEWjkkJyhxn0Nfsr4N/4Is/Am9sEa4i+&#10;IWoxuUZHkM4Lgg8HFvDkdP4hjHUd/RvFX/BEf4C6T4gtNFsfh34guYpNNtb6S8N5cxwgzIzeXvaf&#10;mRdvKgHbuXJ+au2jnGGppuKdl/XcyWU1G1FtK/mz8LoNHvfkmmhYg/cYnIwR+lSLpAWNn3jav3gF&#10;wy/nX7v6b/wRU+BcnhK1lbwD4iieS9Fqqrfzl1HkyyF3JuMBVKKoP96VPfGFa/8ABCv4Ma8dTkTw&#10;146snsbO4vgpuN4AjUsI0AdizscKozyWFaLiCg7Kz18v+CW8qqRvqrI/MX4L3Vx/wpG90d9Q0+9s&#10;ZEka382AF7JyCSchgSSSepxXhPiXw7F9te4smhF/swVjYOWbOGI5OBjkdetftn4O/wCCHfwlg1iO&#10;1t7f4gQQX22BrS8spJLeZ2OAxdIzswSDnPHIJwTXGfEj/ggX4W1iaJfCniq40a4ikZY576yliZsN&#10;hcllRTkd8gc46c1hQzChCpKor+95B/ZcoppJXZ+LGuaBdz3Ed2XRCfugyZdT/wDXrS8JeKr3wj4n&#10;0+8v7ddTtrR97wDhZVx3OOvfnNfo94w/4N6viNYeLHTTde0PVI4QJpduY7iMspZNsQLDBG0glgMM&#10;K898e/8ABFr4saHdSSPpVxdR2ZAuTbxxSMgJ/uxuzA+xXPNelHN6F0ub8H/kefiMFKL5ZRb9E2vv&#10;Wh87fFSfUviRP4f1uS20pTqMRjiSMKrJtI3BycElScDA4HNebajZJeX6OqXczwygxxxvltg7/h6V&#10;9U+KP2cZYEtLC/S40O7tVktreK8tHhbcUUOxD7STtAA/3l6nrwuo/ssais0cdvDb3I2hjJEm/j1A&#10;NUsdGo7zlqxQws1CzVrHkejeK4NP15brR9Mnj1O3O23yAQzkcMwPoefes+CO9F2DcPbxXSNuZoRw&#10;hOc9Mrk/jivYI/ghcaG93GiN9uJC7/LCsFzgk44HpWTP8Bta1q7jtYYUja5Ybd8oXgqG3bRkgDn8&#10;qyljKUU1fTzOCo40229PU5zSPGF98PdQ+122oyzTlBkyuXYDqygdMH0qpefGXVC7y/bJku2L7wDg&#10;AE56Djv/ADr2m6/YId4zPda9EHC/LGLc7QcYyCG7ZPavP/Ff7GXjO5uok0Gxt9aW8uUshLayZeEE&#10;8O6tgopA+8eBzz0rz6WZ4KUn76ut76fmcEcVCraDkcVo3xNex0y5haZ4vMj3PIqBmU4IVeo47Yzw&#10;MnrxVjRvizdR3NvezyTy2drG6JDI+I5WznaR3XPUe/vXpfjX/gnT8RvAk8CaR4d1LxNZ3brA8lva&#10;NMEmIAKcDkcHB/PHePSv2GvFl94kXTNa0y40O8sk23EMq+V5BZdx+V8Hdhs5HGD1NbrMMLOCqKSc&#10;WTVVNRu9iDw38f8AWvt095e37xSXkeyF1jCxWyqMkDBVh8wTHOOpxnGOs8Pftc614S0Oye3stH1Z&#10;LCEWcsckSqrxqrne2OTuJzk5OBjIq3ZfBHwb4WsdNsNYv3lsLKeWe/uixWKIICrIHGM/vADx2RvS&#10;tKx/Z5+Hvj7WopPDOqm4t7hfLkVJS7h+OQeoBBPDDPI9cV5dWrhpqzj7vppb5HLHGQjFq34HIfDv&#10;4l6dfeJNR1u48SXSX8wa4givrx5y7EktEMDYvJQBiAMbvl6V6db+H4viJ4WstVm0yN9MvdVdL+5e&#10;7dYredVUhQ6ZyNrE8n5SRjrXl/xY/Zy0TQPiRdaHoUt7eSafFuuhBIv2WNySChcg5kGMlRg4qv4F&#10;8N+K/D+nT6XpdrqdxJqs4sFsbZXLXETBQ3yoPmYkoOh6AdKU8PRqpWbXby7EKcW00j6Shs9UtvC+&#10;Lm5TVtMju5httYMJYxCRmYseuATgsR3JJySa7L4j6DH4e+F2mWNvdWdr9ugislubuMNJHGV24TGC&#10;zcZ5yBnJzjFeO/CDStX+K3huTRr3X9R0vT7NZootHt9ScRxws+XW4VSBIw2ruO0dxwDitT4q6l4x&#10;8e+LNDtLXTJbDw5YpDFBJNLbukkUS7NvILxyuCpByAQWz6V89Xp041OXm2ve9kr+XdmUaMpT5bnT&#10;Xkeo+H9Xs9EkWSWzni8m2NrGzOpCYaR2+6i9QPfv2r0tII7SNIiwYooGfXj6V5t4kutYs9FiuLa1&#10;ea4ilSC9nllBfeF+bYg5CBgwG7GMiuwsfEUUdjAtw0JmEa78HjOBXblcITcnHyNpUJwSTPzs8e/t&#10;KwabqcNlorXFppBv57i4MQWL7XK2E+1JjD7l2h1VmxkD1IHjXxE+I+ta5BLcXNxc3U17MZ7m6nn8&#10;2S6kJBDEkbgcdsnnnsKLn4eazpemQ3k1s4dAcLO+0nBOcdie+M561z8skuqXkE3lwotvkiMksM55&#10;J71+m4bD04LTU+jnOV3fS5qR/EzX7jw5aWs2ratHa2Eoms4zcO0cDjjci5wp7ZHbNPhvL/xNfob3&#10;ULu/dzlnnkaQknjPOSf8cVQk0ae9j+03Jj2x4XByqpnkDHbjmupvfBVlFoenz2l5cT3Em9LuLbgo&#10;cjZtOeQfX1rolCK20CMpS3PQvhd8X9S8GeH0tbSxsLBY+DJHbITcKCB+8ZiS2QWyowMHnNZPj74v&#10;674lkdVuYQ8sRsFXCopiaQuUVEACqMAYUDIHJJJrChjktNNSAPHGzhdgUnI3Dvno3XisDWrtI9QC&#10;tNMHiLKY4SCwPHDenP5fXpzwoQ53K2p0TqtRSNvxd8UL06JBZLYRxXEqMLtRCqxyEvuARDkD6+2O&#10;OlcrHZ3N2HvJbJ7eyZvLG87fMfGdgA78E/hV+SO9ktIlkMzwhg6BpDtz+Pp7Yq9a6ffhXkaJoYXY&#10;t+8AKZ6bvmzzzjj0q5SjFGLn1kzNs9fhWJbSUrG6K4ZArI8o/uEj+HIrqNNudB8TaTbPduivp6+a&#10;1nbhiz+uMgEgfnXO/Frw7B4c1u0gjmWe+miSZbiynDW8sbD5WBXv1GB6c11vwYu7TTZba6TT5dd1&#10;v7QrmKeMNEiqRkHHLFhnntxUVaiUFUWo4TjbdW7kWpanpaWiDRtKGy5JXzZ1JKE9guaraf4UuJLy&#10;yt2RAb87YmK4JP098ivpDw14GvPjB4btrzTdK8M6FrUesrarazxiSIRrHvYBGzlx5ikYweDXo+h+&#10;C/BV+t3Yx3tjFPoXypFFGsa+cHLo4JUjcFLZ2Hb26YryK+cqKaitV0vsefVxa5mqetvkfMfgvxJ4&#10;e+FviXTxdwxX6QOZZpzExBPACr7rljzjkDr0r27T/wBt/wAJz6dCbiyvri5hYxRwwZIIz8oy6rgn&#10;6YrgPiP8ILH4geOJYdGt5jFpeYHZUCqoYvIJOD1I3HJA+6eoFY+s6H4N8ODUrjS44dZuRD9hWwEq&#10;vbWUphUSTlw2cK5yuOC3HQVjTlSxCU53cjvwmKqQhzbJm/8AE39uzW9Vkkt9E0qPSRBlGa4/eynB&#10;PVeFBxj8q8j8SfEzW/HOpQvq+q3l2ZDu+XHlxD2AwM4qO41TT7XUYZNStpGll2+bGz7A4x97JB4O&#10;BzjnP41Sutc0+9RVtLFoI5XZliMhBjGeMMAMYr0aVCEbcsbeZjXxlSa95tLt/Wh099qHhnRfDLW9&#10;hrHiA6nNySunxwxjufn3lzSeB/H1pYC5TUH1bWnUxy2nmTyIltKr7g5Azu5xwen41heHf2bvGPxj&#10;8Q2dv4d0TxHrN0n3PIheZE+rAEAe59ea+ofgX/wS88aeGZBeeONa0Lw9a3BV5dPaY3l44DAbWih3&#10;YGSB99SDjvgVniatCFN88tfuf4BSwU6yvBN/13Pn348eKE+KmpnW7aSZRp9tb2Dx3N0ZridhvLSA&#10;HOFz2BwPbNdR8Ff2Pta+KmpaTPNFJJpMtu3Fria4dxvcxiPOd2cjvwM19teEf2Tfgx8L7x7260b/&#10;AISK8dcMbn/RLOM99sUZLEH0dm59Oa72z+Oln4IgudN8P6XpmgQ2zNbtHYW0cJJRm+bcPvqwwQWz&#10;kEHjNfP4riGnThyUXa2ndnu4Ph/Ezgov3T5M8P8A/BHzxd4qup5tPlh0i1uJ2WJ9VnW0FrDuJG5f&#10;mkclOm1MZ61674R/4J/6D8INCtnuPEWueL3sJVtprTRIt9tDMxdgrSsMxsQjHDIOBnHSvRfGvxWt&#10;NV8FaRfSIkuoR3M9jeLO5kWYEebDN5ZOxSQZUJVR91PWsC4+Or2nhXW7O4kmHnWyTQLFkFJYpUfO&#10;BxjyvOXOOA3YZrx6/EWImlCCbPfoZBR5V7Szt3L/AIN+Amn6p4imk1mxi0TTiir59xc/art16Hak&#10;TorEDH3ynPXNfQ3jbwh8JfCfi69kTwN4e1SO7ew1WBbqzQrauLKNcENuZgSzOVLEbnJ5wCPBvBHw&#10;6+IvxDjifS9B1SaK7gE8EsyfZ4p0boVeQqrZH91jXumofsteMfip8WdUmnkh0PSUSxtYTIfPnIjt&#10;I4nbYpACr5RySwzkYB4ry54/FSTSdjthl2FhJOydj0z4gftUT6Lc6HqOnyq0HiXSbe6lQASrHLGZ&#10;LZlUsCVGIEPXuKuxftA3GvfBjU7+7lZ1XXbGCBXIdVY2t6XIB6Hbxx2OK0tH/Yd0/WdK8J2+r65N&#10;eaX4Qs70TPFEYZb0TTJLH1LBEQtN6sTkcCvS/Bf7JHhJtN0bTDpUstnbXY1WSCa4kAabyWQs4yNw&#10;VZEQKfl+ckgkA1zyp4iUruW6t17WKdShGNlHZ/qeV+A/jDbz/CfxnMpUPFc6X0QL1mlXjjvurZ+G&#10;vxecavfXM/mmDTdLvJlDkESP5DxxA/WR0H1r6G0v9nzwnomnRomg6NBI0yXEojtAmZEkEsZbghzG&#10;yrtJ6bcjGa66x0CO9uYYriPT7u0tz5qCWFXkiOMAoykbep7d+1EcDU928vh8vP8A4JlPFU7S5Y7+&#10;fkkfIVx8Sr+8gZEttQkkBACqjMWJ6DA6kkiu/wDiz4+1Cb4lapb6bZ6lf2+nRW1uJbaGR0BS1izy&#10;oxwSa908TuZo9FtrSAKmp3KSJJnIUIrzgY64IiA5/vil8M+CB4b0xrGBWa2WNYST8zAlneRs9Ccy&#10;kAf7A/Co4KcYuKlvb8P+HJeKg2pOO1/xt/keAz+PNTt/DWi2SWOrJcy+fdyx+TIXRmcRhGGMghYl&#10;bB7Sg9GFdB4P8dX+leBvE95d299Bdu1lY2qSQujyF5TI4APJ+SImver7UbIqwlspZAThjsTgdyct&#10;nt9eKSDwrpNqq3S2EaBZFABAwHZ9pYgEgkcY647dTWsMHUUrqXS34WMp4qDjyuPW/wCNzwrwz8Q7&#10;2DVJLm7t7m1j0+3lk3SIyBZViYxrk9GL7OOuDmrGk/GOS71O10u3upobmeaO2RBkEM+0KMduGB57&#10;GvbdN0Bru1V5lAjlvmmdMghkR9qjHoVRTiptTt7CGYpJodq9spUqxSIiNgT82CTjB24wM96dPDVY&#10;q3PYU8XDm0je55XrHx9t7vU7qRGS5iSZzAZFWT5QcKRnP8IFbd78TbS58HaCt7a213Jqsst2Ipow&#10;Qqo/lxnA9fmI+v0roV0Xw5eWl8z6JpZa3hEi74I+QVLEjCjkYqtc/BLQdS1NJrmKaRbOH7Nbjz3j&#10;WCNGyAoUgffMpyckjGTwK3hPEx5nzXv/AJkSqUXyxcWrf5f5nG6fceEfjD4vh8OXmhxo8smJXe2d&#10;IyiqzttLrsYbVbpkVw3jP9mr4SfFi1u7OXStNnlkzEkUERt54EYkLEXiZXwAcYOCTnpnFex6V8G4&#10;9DvbqXSr+ZbuW2kt0MsgnWESLtMm0KpJGehbBz1rIuPgI3hnxXbaqs2mXs+mBpGlNmUn4C/Km3cS&#10;SzLxkZA79K1jXrcq931en/A8yZOk5u8tLaL+vkfJHj//AII/eCLyxm0jw79v0OCFNkc1vdrdRsGc&#10;sylJRv4zuPz9TgEjOPnH4u/8EcPG3gvULPUND1TRdb0+JhbOzXD2NxcLgkRKjAplgpHysT9AM1+j&#10;Hjrwr4u06ynuvs9/pt0+6VnULcRKSDlWZW+XBPUnjb0PQ3Pi94yl8C+GdK0tLOTU30axiillDqDH&#10;MUDyOzbg679wGVyfXjrNLFN/Fve1v+HOXEZbQqWXKnfqj8XPiF4U1n9nHbpfiPQdVsrq5ckI28rn&#10;OCcvk7RwPlyOCc1J8JfG8Xw90/UbvV7eDTb7VEma1ngBmWGNXbMsrE+WAGPTAPGD2r9krrwXonxR&#10;+Fj6vrFpaXB1cpDb2V5bxTwR4RXlckpl9obaPmHzZ5Gcj58+K3/BPfw78WNBkvPD0EWnNKGuY7WO&#10;2U6fcDH3ViQKVDE8ryp3cZrixOFjJWgrt769D57E8N+63h3d31vp93Q+DLX/AIKoap4D8Ian4It4&#10;dN8Z6pHbLcxahbsLYW4KB27EEJ0DKchiPqPBfEP7XniL4+apa3OnvLpcN9qsVpq7wzRyXt6zFGES&#10;iTklsEZ6YDZOFIr0/wDac/4Jg/FbwN8U9U8S6xawGYCKO1m0eMfZ4TsK7JEXDIgXZ8zKMg9+lcl8&#10;Af8Aglx4w8YfHPTINCurKPVYIWuGgcb3mGBvZOVAYZJySMHaMHOK9/D0MNGEILWVlZavW21jxMVh&#10;HRSjWVn0vqc74q+FS+I/GutWmr6dd/bryeGJjdXCID56/LGoDbFCsmwLkkbMjOc1X8Ofs9RfESa5&#10;vdAubbS7uCE21rJpV4Eijl3AAsFYtu2qWdc87VADbuPq746+AdX+Dniyy8PeNPDt3catcyJFbrLb&#10;+XLMxHHpn5TkOOM8fTH+Ev7HF/d/EmLS/BSx3TeIE862tp50t7mIqjO0Yd3VGIZuNw3Z78Fq54Ym&#10;pG9NxaleyVnq+1jx4Vvs2s+iPOf2Yv2ZvFnxm+Jc/gHRon8Pa34iN1PHc3+IbCF0jZBc87nO0BXI&#10;yfuEY3Nk/ZVl8D/EX7CXwm8K3ujfEXwX45v4xHHd29ppcFtqZnZdhBMZJMIKAlpDkMSx2naV8l+I&#10;vhzW/hZqU/hjxiknhPxhYMl1OolUzeSecFlzhZFBGeQQTjNfO/iH4jeKviV4qXTYPHaTyXIkhZNM&#10;mjibTLeF12KNqIWL7nVpHAYkxDJAJOlLMnTpzjyOM007vpbpY2oOUrpqzPpr9oHR4/CM1xq/ibUf&#10;D6TarZvK91pMR3xwyhNvnoiLiRQdrMOTknODmvknTP2mP+FlfFtdEsJl1TR7SBore8lb99GoARBF&#10;GhAbBBGXGV8wnJGAeg8a2/ibwn/ZmjeGLvT9V1a/s4rfUtPuLhSkkU0GEZnkU/MBhiQQQp6Evmub&#10;8LfAvUvghfywXeo+HY7uSxlWCxs2U3IQsPLkknIVidxIACqvXuMjz4vDy5qtRN8y0V3dvq3pff5G&#10;9JpSbb1Wxvapq9zeWF9MZLuxtYC2yIN5d15YQhmwhOcnJCtgjg+1e5eGNFivPDWnSi3Ewe2jO+Vd&#10;zt8g5J7mvk698SznxJdw3FqyS21wLP8AiIkl2oxBXALFn43Y45PUqD9hfCthrnw10G98hAt3YQzL&#10;gbhtZARzu54Ir0cqpWuoq2iNqsW0mz85PGP7Pnib4Lara2PjOeJ7yyhM5ilZ5rS6w5PzYGRlfQ9f&#10;qa8y8X2eh/EfxPHcQadbeHhFCzv9nyY5SCcHYzEg46n26dTXZ/ta/Hm8+JnjK4C6o+p26MyHMjug&#10;JGPlDMVyBxlQPXrXk32szgGQKqqoUgkKo49PXFfoeHpT5eeTs2evOCi+VO5uDwrotkrWsGsRSS3U&#10;ZzHtGTweN38PH0qbR1m8L+IEW3hhuYonErlwNsibgfvE8Dt1x/Ksnw5pUNz4js7axjku55lBUD5Q&#10;CeoOeuBWj4n1q18KRTaTaeabqU5uJ0XKlckALnr1NaTnpy7tiUeuxe1nw7ca1r5855ZNMgkVHmZQ&#10;sKBjj+EehwSAWPbtmvaacuveKLO3gtSlvM5En2WEtsYEZLIBk/TP4dq9f8A6lN8T4NL8FgRrHc26&#10;XTsUVQjxfu2d2BAC7IieP4gPXFfR37Kfwo+HFnf+JdR1yVbfwR4JDXfiC+dhHLcFm2wWaHOcFfmb&#10;b8zF9o6YbzXmDg3Tcfe6Ly7s46uL9neL1l28u55r8OP2S38K/Dyy8c+JLSC60vWZTDpdt5Ku7ybi&#10;u50A+flSAoDA7eRyMbPxGh8VeEhqa6hpelW9rp0YujaajpUZWCLAXamcNtBIwM5zjr0rpPiP/wAF&#10;Ij8Tbu5i8J+GJ7PSdPUw6baxRAR2UajarEDIUkDJ2jjpXzn45+LsHjQai5m1S4uJcpIiTlWdnB8x&#10;iXDEJk4XHzcEjHFebUoVqk+aTu/TRLy7EUsDUqS9pWla+y/rY9HuvghoPxg0Oze10C0i1MIDaQ6d&#10;KN15lQ7eWhOWQDLYBBAzjPfzoWd38IrbXNCtkV9R1RBdfaItkJSOPJEOMFhuOQVUjJC5yBzmeA38&#10;XeItUh1Wz1SXTX8OxebZSiaRVjEYAVIsgkNj1znJqH4zeJ28ba3BrcenxWaW3lrdRxh1t/PEaLuU&#10;sSWDnLsMDBzjjmqp0KkZ+z5+aP5PoXLDOL0vy+bOuuPE2ifDLwZ4e8THV5ZdTlmd2gjk3GOVwcNI&#10;jZGxCHBOec9ea5bwX+0tdeGxJPp8wtrq8mid59oaGIxrkSFTuJfeoPGBywwcgDyHWNVurvUy/lym&#10;NhhgoJV+eflJOPzxU/lfb7BontoljRQxcZTHt1wT7V3UsthGL59b9/yJjRjTd4o1Nb8Z3/jDx0+u&#10;XmrpaX7kAoo/dy4yOVzgnk8AY56daZc6ve3l5Mj3DTeewXyokVF2444XjBFejfAP9ibxJ8fbc6jp&#10;VsmnaZE2Gvb0lIwFxu2jksVByQFzj6V9o/Ar9lT4Zfss2NjrGsW0Gs6vFiZLzVIg6y98wWxOCPR5&#10;Dg8MCTxSr4zD4eNn0PUw+X1sRZW07nxl8E/+CcnxP/aLe1vNP019M0Yud2oagTBD9EBBZ8D+6D0r&#10;6++EH/BPL4Rfs2tZ3XjFL3x9rE0S3SLNm104IWKggKxMgDKwzuOdpyvauq/aA+P1vaa5PB4buNQv&#10;fDutBL+0nuyqzup/5YybcAiF1ZNqhVO0MVY4I858W+P5/Hvwx0/7bdzf2l4auJIohvIT7LMQVVR0&#10;wsu8n/fFfMY/Pqs/cp6LyPrsv4dpqKlU19f8j27xl8Z7a7+Hd9N4XC6BZeG72MTaXpIWztXtJQUD&#10;4T5mZZAgb5gMODjJNcX4H+M7Q+ITbxTx21lrUUmn3rIcCRJ1KEu38WCQ2Tk8A9RXlnw8vNau768s&#10;9M0691RNYtJLOZI14YcOpGeuHRG4zwD0r6q/Zw/4JV3+qeIrO5+JWqrp2kyReY1jYuyzeZ2V5MYU&#10;dywJ4BHGc14lSNaprVdj2Ixw1D3Y6nzhB44uru8isiLm61EyeUI4kLvM2cA7RknPXAFe4fDb9gr4&#10;p/FPxPaxDQrnw3HeIDdXOrsYUBVDtdIwC5Xy1VTwPmHUZr7b8FfskeG/ghZzSeHtDtbhLwgzXgVJ&#10;p5gABlmOG6KDkHlucZJr0Twfdare6lb2iSC4ijGZFuVKywqB95XHP03AkkjkVjHDw7GNXHyfwaHy&#10;voX/AASP0t9LCeJPEOo3l6k8cipAyQxSlQeRncxzuZQQ3uV5AHtvhP4BeEPBENvZW3g/StLu7SA2&#10;yztZpM0qYIO93BdiRnJbrnrzXoWt6/J/bGn2iMt5FdTFW3DLMiglyCOuEVmywJ+XHem6XBdX0moP&#10;cS4hgVLeONOVMh/eOQvoAUVcdcNTjB9NLHK60pfE9yHw54dg1SWC2mt4XjuHMIVBuiAC5bIOQAMA&#10;de4GKsfDSK51Pw3PfytM02r6lc29qmSTbwCcxKw9vKjRz2yGPc15R8ab740fD7xLoFt4H8OWWpR3&#10;CxQXbzYFrGJizXDtIDlTEyoASCGQDqeKu/Hn9tHw1+yvYLFrtu9hHYWwMBtJFZY+CvCtjKDnlcnH&#10;UDNXKmtPMqFObdoq59Ew2Bhg1ARtmO6KReWx2nyYycj23M0nPowql4h+Jdn4Sgmv9Su4tKtbdfnu&#10;pLhUjjBI4LHGMnHH0r5H/Ze/4KLav8YfiN4m0DxLpdtZaVpM6W9trLzqsc8khURR7QuDuDE5BOQh&#10;IABrgP2tPhx4r+MPx807w94Xu9VuvDfiaVodaaDdJY2EW/ZFMdx2bkIJIB2srlRj5QCrNQ5Yx1ct&#10;vuudGHwTlKXtXypb/fY+6/Bn7Umh+NvGyeFtM16G515T5lxZOw8+OIFd0m1uSoUn5hxnv2r0ix1Z&#10;jHrLh2iaUpaQsOoO3JkB9A8mD/1yNfmb+054huf2FfFyeN7DT7TWfEMctstjqUU7w2traMTE8UyA&#10;gEuFc4ywU7DxkV7N46/4KLah8PfhF4gu4dGk1jV/Dlot3ctYlGt5UckmRcndtyejDgnGTThNqClN&#10;PW/9IKmXNytS1Wmp9Z/GD9oLw/8AAfwnJr2pS+bbWEJjWGGMyPsyuTgcgDA5JA/E1X8KftT+HPH3&#10;gqDxHpN9Deadd2q3cUUCv57ozYDeXjcATkcqDn618e/Bv9qyP46eJtS8JfEbRdG1nTdAt47q51C4&#10;h8q3gmdJJI0lLYB3JsTgYJbJGDWLqfxY8MaP4o1XWk1G30Y+GxalomR4pRbOXbasOQDF5kaDhc8d&#10;wAKUsS+Vcq089C4ZWtVK90/VdLHof7T/AO3ZZ+LLLTvD3hiS4v73X4ZLi3XTrqSS6UKRtO1MMrbu&#10;ijJOV4BxX1j8Kb258E/Bjw1pevanPrOpWFpEb2+ucRy3UmzLMQPuncR1yeOSTzX5U/s+eMovgVa6&#10;N8ZteQXN3aXes2egpcTLbxXFuPNLgAEu2xFlTcwABCjaxww9r8Tf8FOLfU/hZrV7PJpmlySWEd1p&#10;zvHJENVjmid0VAxG0gxujAEnceMHFNT9n727YV8A5tKK0R9/aX8QdM1a0eOwuLea1tlKsY7tpHXH&#10;Y8emep7UajqElxr0FqzNGsNo7yo7k7XJUKD69X/Kvydbxt4r0L4j+OYNB8QJp8v2Wxv7w2K5W1uZ&#10;BIDF5xyNxRMkEkeow3P6VfDL4m6B8Q/ht4e162v7vU4dU023P2hk3NMQvLEqACxZmzgBc5wAK0jX&#10;Ule1mc+IwTota3TPQ/DFrbNpF08z2zPc3DMN68oAgiIGTnkBxn0b87rak95I4jvLNIwcH92XOfTh&#10;hzk1yKy6ZZ30dukyRzzJ5kcTMQ7DIBPXsTzxVmTxBPH4c0yQojRX7B9q5J27HkQ889Qg+pqJVlu0&#10;YKhrodd4T8Rziy1CeVYmWNUKAKQSpD5zknsF/WtGOSGe6dpywcs56gbssMf+gCuR0HxRb2OmvG7S&#10;AvLkERlty7VAHA6ZDfmasQ/EGHVL+K3iluIRPKIgRCVbJ6Y3D364reFRcsY3OSph3zSlY6xhbalM&#10;IjBczEnodyqOp5PAPT3rk/HPgDRNfmlS502JZJNmXTCPknb82OGwOzZHAruodPAFxGskjELwSR1+&#10;cEcDp0rmrxJo9VvLmWRGieUrGDwAAxwcnr2qsZRtBaa3McJU992eiR5x4p+GOpr4f0fStKhM+n6K&#10;LlSJJFjlm8yRdoA6HCrgklegx14wPCeq3Hw503Wb27haxnsVSysIGXaY3l3ZcA+katgjOcmvX7q9&#10;N5FJzMViXeyqCgxzznr2PQ1zHjDw9p3ijxHo1tqUKXFq5mfy3JC7ljOGyOcgMRnPc+teBWbcvclZ&#10;q3+X4Hr0mnFxktP+Dd/eeW+HdO07x9qdpbRyvZShHkaZgGEMYBZ2LH5scdzkk8nmuF8ZfA3wb4k8&#10;TQazo1pPp+paJcq1vNby+XKjRuGDMEKhlc4O0EkqSCe1el/EX4bHwXY6sfDbzX1xqlqLNIMqWhQy&#10;K0xLdCvlqQMjOSByTXmfwktZ/Evjm009pnsoIUaW8mb7sEKKWlZumPlBx74q8Pms6FSCnG7vo+z0&#10;szSvl1HEQlKSTSV7NHxJ+1N8M/iN8Pru21zx34p1rx5b6QJP7K1C+dJIog7tuUKqAo6jszHAXhiB&#10;mvDfiB5moaz4IudMPiLT4PDUsd3emzlWN4ScOJCgIkBZTgFQNoYtjpX63ar8V9J8YtcaZaWlvp+m&#10;S5itUlQOZ0wVJkbJO5h2wAM4w2M18w/Hz9g691LXrrxd4Qt76GRLYQnSp2QW8x6l0kblwueFBBGB&#10;1Br1KteVZPEUJ80r7vXpb710Pz3OOGZ0pOtRi7/yvf5HyZ+1Fptt8btPuvFl6uu69rs8SxRBZ2N/&#10;dxKoMUC7iWYbnbkZY7ioABJrxXwz4AvtA0TUL3xBoWq6Sl3bKt44tGjmjJwTbqWwXYtGm4KMcqM+&#10;vqvhixj8SePbfVF1K8Gu+Gp5ZrrSpjsBERVBKUOCpVmwCRjg49T6CfEHjX9qa28SwGHw14D8D/DD&#10;ym1HXNQn+0TyTzLwsdsADM2xy2FLZ3d2GKeEpzqxdJu8t2329WfP0fd+N6roeD6N4Aj8L/EifxNd&#10;6pbatLqGmpeaZFLLubT3O0btrdSqLGQ3TDAdeB6Z8B/gnc/GXwr4z1eXxJYXFlYw/aFu7mDbIMfw&#10;lyxGxQjEuFxk9B28y/a2/Yg0C71O0j+HnxL1rxXoFtYmfUNauInik1GVlJdEQuMIhAAVfl2vyflr&#10;t/BviibSPgZdeDtKNvDf61Z/2NvuARHNE0TR4GMkucDjockZBxnlxMKdOov3ia1TS6Jba/5BTaUr&#10;t3PK38UrZaTCumRwXr3ch8uQ4UZEmQyl+XIY8ADlsjIJFfQnw48UyWXgDRbcXqZtbKKA5G3lECng&#10;cDkdq5H4gaZfN8NNH8OabLpniHUfDPn3l/PapHHPCgiEot1Cks5UBQi88yZ4HBh+H9tqEvg+xa+m&#10;+y3bK3mwxqWWJtx+XPcjv75rpwddU5v2bsmr679DSrUu/ddz4J8Rfs9TeFbef+1r+ys7u22Ga3jl&#10;82RAwZlBwMA4Unk59u9chr+k6ZapA+n3M80bxjzBLHsKvgZHJORnPPtW38ZJ7ifXEuD4w0zxBdzY&#10;DvExwBjABJABAHHBOKzNJkivXgm1SF3tIJFaVINodlGAwXseOh6A9ff9Yp8yV5M9mpWh9lCaRGdI&#10;Nhe6dEy3EMgDhMs4bJ+YD0I4IPFdh4Z8F6TrmuJqOq39taW93dpDtlA3oMDB2gkkAd+nNYPg7xQv&#10;hXxBBf2yiWG0kBEbqrBlzyGByDkGtK90FLvVYFgu0mjnVXLcZOUDYHOBg7h1z8p6Vy1229HbzMFi&#10;EnY9q8NfCFviJ42tNQ0e9gtPDmlxJFMTMI5rwGWSWVeDnG5nTBIHy9+p9i+LOgeGNe8K22h2FncL&#10;4f8A3V1eNauBHqV3vmyHwcu0YJPtkY7Y8R0zxV4S8D+II9Fa6urzSoY5Jorp2WJnuGCbw2CSVATA&#10;AySSRkc1s6D8ftK+G/hSyjluJxbXdyW8uR1lWKBTsIXkkMMg44OO5I5+fxOHxE6qmnbSy019fU6K&#10;eFUqntpyVkdb4q8E2vhrwBLo2k2el6daaiDAt5MxhkCFsdDgMww3JPYkCuIv/Fvwt+EtlNHptpc6&#10;/dyxLFcyEKYsnlguOME8ZJPGM14B40+OWteO7+MXF5M9tpw8uBS5ACjI3cnOcE/nXMyeK5ZMr5ju&#10;rn5gTgdep9a9HDZfPl9+T8yY4uUZt79FfovTY9l1z9qoW+mx6Xo/hqw00RBo7aZ5NxhQrhuPus3f&#10;LH8Cea87k8Qah4kt7tLq/vJImPmyK8h8pmAwCAPlyM44qpqOv+Gh4MeOW5uLrWhINgVCoRcHqSMe&#10;nOfwr0n9lr4ZS/GTV/IuYZ7bQ7FBLqV3gLbRopGFds5y3TC/MxOADkA9MowoQlJK3mymqtVqmt2e&#10;beCvhprPj/xDaaPo+nXl1eT4SNzGwDHuenTgj8K+v/gn+wCPDXhLT/FXiP7Lrumvef2Y0iyFdNsr&#10;hQrFJJAcyORzxtU8gEkEV6/a+EtAt/hFPq2hXFtY6RpVyLO9sAhi1G7gIBSZOP8AUbsqVUk8cggV&#10;yWr/ALQuoXWkz6HAI7DwjdR+RNp6DETKrAiU8n50IyGJJGSMkHA8LH51KyUVb8z6XLciTd5a2+7/&#10;AIJ3WjftVW/wG8SWVz4UgtdV1CwAUNNCBYQL8wMccQAGCrOMkcbsgKc58p+NHiga74sutWa7mlst&#10;SZrqATN/q1ZjhMdBjGMDgcCuH17Wk0fVJtOjBluI3ZDt56EjJ9BweansfCuo+K/sFveN56QFwkSA&#10;jO5gwXH8RHr9eK8RUq2IactEfSqWHw3w6sevjptW06HT7aOaYQTjyZCpMahwcqPqwU8ccnnrXtP7&#10;JP7Ieq/tHeNxpdxM9jp0EP229u2DKgiRlLBQOrZIwD1PXjNey/sA/wDBOLUPHniNvEnjDR54PDOk&#10;7hFaOpWS9uFONpXqEXnJA7YyOo+8fh/8HoPBum6hLDFbD+32Qx2kKLCLa3RSRAMYAy2WY8YzjBK5&#10;MSjTpvlgrvuzjrY2pV8l2Rxvwd+BHhv4Y/D+Ox8PabvsmcjM8X+kSnvM0g6YXBBBAIboAQa3tO8R&#10;S6bogWyilu7W7cxQwy4DTOzGOMRtzjcRkZGNu3j5gT6wfC2j2fhR9Pe9iSK5by5nkYQSncfnVQfu&#10;lh8o64AHXHOd4Sg8Ha7qNjJY3lhqFvprlYIYpV/dyIQFPBySgAGDgfd545IQTeurOaTkRaTpMuna&#10;1bWYklikmVrhkU5XYmNzHjB5ZVzjqwq9JDpvhfwfql5d6nbaRqGu7rK0mmKqsakkF1yRkkgkDuqJ&#10;jrXR+JfGuj+A9CvtUuGt0gRd07T/ACsoHO1TggnPO0dT+GPiX/god+0Ba/HP4P6FB8Oddjng1K4T&#10;TClnslkEk8gRVwQWXaI3DAYK5Gfu4rKrJU1Zbm2FwrqyUW7J9T6x07TdNgvRqESLdiCHybYwSCRU&#10;UkbuAcbsKoz1wOvzGvKfHf7S3hnwf8VLHwRcXVxa6jqEUtxbJMpQylcuVJbGOMkHGMDr0z8K6b8d&#10;/Evwe8baLpWjx6jB4e8MaN/Y95f2kpjit7lmRnubpT1PRiFyRyeQTWT8b/HnjDxZ4n1K/wDjAmna&#10;lp2kaEZ2m0k7L1Y0URRYdCQhJ2My4BPlqRnBBwahzKEna+2q1+R6FPLJ3utUe52X7ePijxNNrNjE&#10;6WWnazfXmneHtaN4savLHJ5QRoyTwrBjuAywUgDqa8W+L3xy8VftA3+m3/iRLC98M6l4flvIJJ41&#10;HlXNqHkDbMnMLPG2RktjGCDweY/Ze1kXGo3Fr4jks9ItodEgsNH22ebRWmlVvMmZsKk2zyxngsd3&#10;Prd+C3xssPgxqtjceJPDtpqXw/t9QvLGC4W3MuoWroGi82MDgRZ/hIOCWx1wcai5ZPlV+3mepRoK&#10;FNu1mt9NVt+Bp+HJdP8AilqsY+IGuXHhw+PPsL2+k6FamW3nkBchZJMHypRym0g445PIr6b8MftL&#10;X2jeGrTRvDXgm/0r4caZcx6IuqvcpE9vPGGWWPa5y7FlG1gcFyRwVIOR4b/Z38KePPB2uXOlJcPq&#10;Daw2rIuoRYMl6bcgKrKAVC5jwBklhgeg+edQtvFPwk1PUtCtfFaXui+A7q5vCDcGD7RdXUcwWNUO&#10;Q7I5Mm45OZBjBOBhh6yqrktov17ehU8PCfvqV35+X+Z9H2vwu1v46eH/ABNpHxC13w7YTSx+VpcR&#10;jSe6toWcsjlgwR5XPZeAAucE16BrPwO8J/DD4B6zYy+IrzTH8RWUVlqV9fOlw32aJGwi4wU+VsMR&#10;yCxPTAr4L+CPijWPAus2F/8AFHTtZ8Uajpdrd6tYRRMpbRnWRZQz4wrMjYOCCAGPHp9UfBj9ojTf&#10;2hP2YTrXxauLCx03xXevFYw2zNazfZjL5YEhBIDM6c4OPl7VcsPJLfRPf/L5bnNOc1JQltvZf13P&#10;F7PQ7jUL3xl4ospPtVlqOkINLtbaN7u21Gd2kEW+RQoklSOLBUgZDA46V6N8Q9CstJ8a/DLw/amy&#10;ttT8QWRl8QanM3224mt0hz5UhJJUNI4QEHALAegpf2rNcsruDwR8L/hxo1nfaRq0EVpZW1rIFS1j&#10;Gf37uQcoFJJLH+LJJORWn8R/2LvEHiuTStP02/stETWfDSaZ4gu7u4EtxbSRNHKj26Lg7+ZRzgYA&#10;JIOMqM4yctUk1162/W52Sm1GPM7Pf0OVNppHxC8e+G5dGOnajotv4jvNIlmvLd/sRto7USPFDEcq&#10;PMKYMqqNoBBJGRUXgb4XeJP2y7P+0NM8P6YtrY2t1pj67qmHhtRCweFrUEAsqIgUAAqCzEkEk12c&#10;X7N1xpE3hzRfAd/ZWWiaU/mXeqXl8rT3cBcxTER53M8iRlWIAGd2CBzXoPxZ8Y6bomu+Gbnw7c6a&#10;rapfLYXQe58jRrGwzuk3ojDEihAoABYsRjg4pKXNyqTd12drrbVmMrxcnSV+uurXUwfEvhvwh8I9&#10;OvJLuC8kk+KF1YbZ3disz7GyjJGRtjJ3BSDk7uoAAqf4BftKXXxQ8MeK4fCeo6N4ai+G8kFpFpdt&#10;OGWO1SFDIQjYJBcuAx+705wSev8AiB8bfAqWX9mJ4YZddhs5JdHEiF1gtEhVXZcErGw3uATghWGM&#10;nIrw39n6xn/Zn8UaT40TQLDT5/iXJcG+bUIluZ7jzC0lrFgYEa+XFu3EAYAJx1HXQhTklo76WXT5&#10;nPUcnfmWvn59vM9h1fxRrvxS+F954s1mXXrfVrCaw1Xw45iexnu1JUrESByjFsHAICtyCTivT/iF&#10;/wAFB9O+F+nXaajZSSx6CtsLmSykSdbZJSEVQCQzNu2DaBnDZGeleUeNv2wdX+JXwn8O6ld29pE+&#10;r6ldWksmn3okhV7cSqY9/GAxjJOAcZGCcjPiOk/D2zvLS4+JnxG0ebU/Dd3oi6ZEn2hhJPcxXSql&#10;wiR4GXXLAt0JXgZzWEqck3Fq1n8zWnRhKKlNb6H09bf8FQNI1XwZ4iupdE1W11XwxqLWNzBLL5IU&#10;bkRX5I5YyDCAE5B54zVfwz+2L4i8M/Hrwpfa1aXtr4XuNO/tO5tnKvPI6EYAViCDuOcKDwCuDjI8&#10;0179kfXptF8MWN5o97Dpltrn9sSWoi8+K3SF/NQTOpLMzOnIJzzg9c1gfC99Q1m08Xa14t0O+bUd&#10;DlkgsJrwtFE9sISd8eRhQpDLySPmzgEcSqiU+ZbaWXX1+8csJRdNxSu+rv8Akfpj4J/a18I/FXw7&#10;b67oOr2V9YXwwjCYI3ykhlKnBBViwIIBHetP/hZLXzJLaPD5MgJyBvB47EHHp2r8sfghJqfiLwdo&#10;Ph/TrOe2k1G0l1rS009xHDapM0hQXBbAAKyKME4Y9zgA+3fs+fGzxD+z94S0TQdcjhv57z7TCZp7&#10;zcq3e8tsVgCojJUoqgnDcAngVvWqSlHmTueR/ZijLlij7ssdTbUvDd7cu6szRygkcDKtIv8ASs/X&#10;7ODWpLadiyLah8HpuyMde1eQfAn9oCTxzY3ujalZS6RrOmyMsls8o2XSMSxljPBZSzMOmQRgjpn0&#10;SO3n1CUBxCIV54kZyT2GCAB+dfP1Izk5JLUqFH2UrSLdvf2E7mKNkcRkFo0bIBOeuOecHgnBrlvH&#10;3w8hbw5rV/o1vDb6hqWnpaysBtDxSSLvAAB+YqNvvnmt6CZTqDwq8bLEiNjBByS4PUnjCj9fw39C&#10;t3l06ArEZA1vENvQMVwfp+tb4bDTqRUJ6l1Kyhqj5K8A/D+50j4oLZ61HNbaNZRyX9+HBGIYlLkj&#10;6nCgjuwro9K+M95448XqLq3lltdSkSK2s7XKm0BOERVXrjIyQMsfUYA908ZeALbxrp15Z3s8Vi1z&#10;F5RaACSfyy6FkYjgAlVyATxXznJ4D1L4FS+I9amkKLZRLb6dKOpmuGKBl90QSN7HHtXP7OvgJx9l&#10;rC7b9PP9DohUpYtSlP4kkl/XmzI/aO/Y58OfEvWLjWLCTTbPxJPGYtQa0Kjzxtwom2/x5yCM5xyQ&#10;K/NrWG8deGfjjH4d1nwfpNpZiaU3FveShpHSIGMStxyvJA4Od2emM/pL8LL/AFXUNfh0uwhkvZLz&#10;ISPcQEJBO8HsnUt2AyeMc9B8YP2cvDHxT0q4Et7ZJ4imhWCO5twH+xNtLeWZMEMM8EAnHB55FfQY&#10;etRxdJ1oLVq1n0fyPjs84fTbcEuf8GflR8SPAeqavLpfg/SvFVvprXUBjli0i3Zmiid8MQxwY1Uc&#10;ZxnjPoK3Phn8IPDnhvwTeQ67dareWWgTTJAt7MWlnl37lYkAM3zLuAGDg85rnpf2cvEfhL4ga3oF&#10;3Pqdjqel64zahPMAkgiVsKqttAZWADAgdzjHBrP/AGjfirqcPxP0mfTbaa+0GKzliuRE67FdBueQ&#10;KOSx24Y9MFcdSa56VGXN7JNaNvVW6b36voj86qQnGbpbNbm78DPgNafBKxm1myh8vU7jzDNfs5kE&#10;kcjKwQA8DovbJxjJGc81rX7X/hjRdavbSVL+6ltriSOSSK3cozhjuAwMYByOPSuD+J37YevfHexv&#10;fCXg/Sp9IsrdPskM90SkiqcI0jEcKxJAGTxlRyevLW+mXfwxtotDsdU1jU7eyQH7RDHCI3dx5kgG&#10;7JO12ZcnrjNejDD04ScsTKzeyb6FRoN6t/ifO2jppeoJIZrKaCeQP5bKm+NWyNuTkcHnPXGBwecS&#10;x6ekVxAwuGickYXBC9emOSR1qHWNfjsZpLKG9jngb5UkACkDru4x29c1iXniGa21BI1DMqYG7qx4&#10;657Cv1NpnrSk9lsdzBouhwIZjNJJFcxyKF5AVsfKe5IBI6496zdM8fr4Pa3kitUuWtg2QWyspKOo&#10;7AhQHwQDzXJeIPE0sIiS2UL5gxlSQc9MD+Vei/s2/s0a7+0Z49ttKsopFgEQe7uQpZYE4BPH8XIA&#10;HJJrlqU1FOdR6HPUqKC5paWPOdc8UTahdu5jEMcjsyJ1Ee45259vwrOk1SaUNGS0hC7Vc5IH09q+&#10;o/2lPAnwp/ZSNt4Zu7S68T+J5CpnHngJaIf75UYDsMnaCccZrwD4oeH7PQ/HWpaZpzqbWCbdEOQR&#10;HIA6Hn1VlPPIzWmHqKauk7dL9SqGI9otmjlpp2s3khhkLsy5Y7S34VUtJlu8sGb92OcgitWHwnd2&#10;1pHdvKIbfux5356DjJz7dq9b/Y0/ZRj+OPxHW81maWy8EaAwu9evH+QC3DDMKMQf3rj5VGM5I4xm&#10;talWMIOcnojro03OSjHVsd+yT+yTc/HvUptY1Gd9H8H6Q6vqGozKQH5H7iLj55WGQAM4PsK+4bWw&#10;8Fv8LNQsdE0+bwrFptyLjQtOEimK/iDAP5xPLykHcG6AKQAARTLTWPBGteB763Nle+FPCelR+X4V&#10;0612mOVt5zJOThmLg53YP0xgHx3x34iuIdQnS8cxzQAoqqcbcE4C+2MnPcnJJJJr5DNMwlOSS0fR&#10;dvXzPuMoyuKV5ff/AJeRf134hXNtqwv7pzFHaNhos4XZ0aPHfK8fl0AAHI+Jr6bVdQmtbR5E09pX&#10;iW4UAh8EgY9Cffj61m+J9Qfxr4kjleR0t3CvPF0Ly7BuT2G4kk/QetdV4E0FrSwmvJyxgckxR4+X&#10;Azll9vT6Z71xUME7KrPVvoejicfGC5Kegvg/TptPula+ia5Mh3C5A3An3wMjp0IwPft9vf8ABOH9&#10;mOw+IHiV/F+sosGn6S4Gnl490V3dbh8pGedo+b0ztyccH58+CXwb1D4seLbTQ9JtJJbi5beyqpco&#10;vc4HYCv1d+E/7Plp8L/hvoHhbQlMgsVYPM3yscuDcTkHv8xCj0AFGMr8sVCOjZ5VNub5mbd3qcml&#10;wz30tymmmKMubiKTCMBxk5GCRwMEH2Jwavx+KLjR/IOoFJJ5lG2eIBZJPQYBwx4HTqeAOxdd+DtC&#10;8fa1plg1/YLpmlSedLaecAbx1BCx+4Vhkg9R7kmvNv2/PgxrXiHwLf8AiHQPEF14e1bQoG1CGdZG&#10;DGaNUKoi8qcsvfJyPbNee4xgryOmjTdSXLexjf8ABRfWbKD4J3kOoXdzayWv70XEURkkgZo3TcAO&#10;cqXJDDG3bnNfJn7Hln8P/gX8RvC+uWXjLxJ4onMlrG2mEGwjDyoqLdyRs3zqMKScYJHJ7Hs/2UvG&#10;i/tTeHv7N1jxJqHiO1sppbDVodRZY5rtWglJCIvznbKynqOG56CvMvBH7N/iTxf8XvHiS6fBonha&#10;dIrLT73Uj5Elr5G7YIepZOx75Ckkkc8lTFxoznySV0vw9Pme9hMKqtGNOq2kn5dX33PWP2wf+Chm&#10;j+Ifh5LrGgtetYaLqcmma3b3Em2FWKD5uAThVkVgRwSCMnkV5Z/wSwTWPEumavbHSToGixa5/bOn&#10;63JamVQhBjkt1Ln5i4b73JGCeMYOr8KvhZ8PPgh8ONc+D/j3xPDHe+MtZW+nvDYu0gVwqMsbP94F&#10;VUgnAHUcGvSPhbZ698G9U8JeBtM0q2XwDrF60eiareXym7mhIeVTtPcnKgcAgjgVxTrOpTkoJuT1&#10;u9FZdkd06UKKjBaJfN6/8A+Uf2gPgdc/Bj4ianrkV9rl4fiNdSJp2jW1x5s97bEAtuIBMZJVwMjK&#10;9favqD4S/B3RPHH7POupqunXul+I/EUVvZTWi34vCGjkKxrJkcZ37iAoJ5zgAAefSftJX/wj/bTu&#10;LzxBo+n3nhKCd9MtdWjsjdTWsjLJmIOuQHIzxxwQM8kHE+Onxpt/2UPjDo2ueCYp9dvfG03malBv&#10;MrDLDc6RKSEYKWVc9N2T2rKcK1Tl5tJW0vrfo1f8dTVzSXuvRPW2lvM5v4lfF62sfiR4qu/E+lQv&#10;4X1VrW1iisYfOnsb1AwDInqBjBUE4VcDGQN/QvizdWf7J+peJ/DmlRt41jeeLXv7XiAje3ikKq4Q&#10;8ISpTJUAlupOAB6/8RtN02+0seP5tCM2oaCi6tagQKxtZxF3VcZYHPDZww6jv8v/ALLHxM0jxX8a&#10;NS/4SC3u/El/8RVk3TRMxstNjL5EU6dEJWMEnk9j1OeihWVSheEdYb63vb8h4in715S0l20+/ufS&#10;n7PPi9fhl8F313Qtd1HxVdahbC/k+2GRref94S0cSrkphg2Cck8YA6HgP2+vAFhffCDwl8SfE1lc&#10;add6nrFtdano1ogkuo3mO4RrIeA24gAkDaB0yOfQ/C3xX0u9+DeqrpdkNKbRr37DfSvamGGJhhtk&#10;WBh0GVUlecHjmuA+Knxp1H4ufD34f6Xqzxafc+Igb+Cc5kVJLdROtwUx8u4QLtB6LMec8HjwdSTr&#10;NzjZa+qsr9PIVTD8tNOG70fZnQfFuSz8RWejeG9M1K88Oap4pMsdhcW6CZdVmn/dLA+chUjQszMx&#10;H+r4IAJriP2j9A1f4Ofto6nbeOLiHSfhutk8WnWiN/os0gR/JkWMZ5R2YNgAAtzziuU+GGh6z+1d&#10;qjaHZ+VaWPw3u5bi+1S2mIm1Ge58wLGpyChBldic4AC8HpW/8YIfFf7Qvgbwpc3OlrPf6TdnwZbz&#10;X6g2s2GWEzF+ecEFmHO9Tg84r0KDVGDi5avS/VX2evVozqUnOSlFqy3+Vv8AgnQfs6+Bb7xfrFj4&#10;c1ptSt9As9QudVj1pZ208pBEsTRW0Lso3AncTtORhsgDBPcfs7/GnWviX8bfiJ8Rbtlj0PQLubQN&#10;LtZ4S0zzkiSR8DkpgEI3TB6kDI+aPA3jnxb8UNQ074Tatqia3qWnzztpkdohRLSW2mmL/aGGCQCk&#10;ZHQFXGcjr9AfDL4t+BvgP8P9T1rxn4lm8UeMta1Ex642nRMLa1kijVQgjAG0or/M2BkyEdMVOLp2&#10;p8kY+9dbbva7XrbcmmrVOZu8WrenWxqaVPL8Wfjb8N4ra71DVLLRNUvtQv3igaL+zgBPKIsHGUZ5&#10;FCr3446ivbPAukWHgTwmbO90zw6+qeIJNQuDb30TRTxIzlwWLEguQi4HAwcDHOfKPA2geHvDX7RH&#10;hH4q6pf3Wo6VrESf2bb28fl27m4A/eTFThV2NxuAAJB54FdJ+0fo+sfGWTxNY2WL+30W+j1R9Cgf&#10;ybm1tVimUMZ8j70qKwAJGFPXOBz0U5VIrmtay1XW/X/M1ryS5ko3T6p2+Ry9t4/8RfEnxhJ4O8Aa&#10;UPDFxHayt4gnuolW8thv3IsMsgIaOVlUbcH14A44Xxn4x8bfBXxX4Um+ImqW+sQR3F1b3sYKTyMk&#10;8LRwyxogI+QOpJXAJDDAAxVX4ba540+AnhHxf4j8ZeIbPUviOmmspsr1MSxWUSfKiEY81zK456YQ&#10;EknNdf4K+O1vp6fDfXtXsYdU8XeIvDh0a0ub+zzFpSrAZg7AZAkkeNBnOR7c571V5anLK3Le10tb&#10;23u+hjGlaDlCN21s36HpHw20/Sfg74b1rTdC8MWniWDw5JND4ftZrUhrk6g+6WVSQQXVmK7iDtVs&#10;cA8dj45+EHh3wTDdeKL3WbLWF8LiNLTQLCXzIftrvEFklUkAlSpCggqC5JxjB8y+GNtcJ8HvC+tX&#10;GvzS/EEXjyasqrslksTcNJPBsPG3YCo6Y2DuRmLQP2i9DvvA2tnw7pej3reONZOlXsurgRzaWqSN&#10;G+SQNqb13Y/2sjORUzUHLmT0XW5koVFdW3tdHV/CD9vrVPF51fTL3V72a9t9ShjFhcII5GinGAyS&#10;gAFUPJJxnGM+suhfGS0+K/wP8X6T468WLpyw6ld2t1P9jd5beOPISESABCfLwu4nG49yDWppmi23&#10;jP4ueIzNZ6doHhm10JbTS7tLYxWTyi4/eAScDcCeMZzvJyMc9l4Y/ZK8J2nw0sfBEn2y506WUz3+&#10;5yo1KQyM8hkbng7iOCCFI5yM1zV6qjNJJ9LAnC0k9H+RN8PvEen/ALSngu/8LWNha+GrfwnBpkVt&#10;dtIWs9Vt0jkiSMuAHfCoGOeRlMHHT5w+NnhC8+EXxV8LRatcHUdI0nUzYRW8Cu0eoyyFW84KzDCw&#10;szPxgfu2JyDg+1ftk+B73xBYJbeHLm6s5be0SLSbexVt9xcAsVEYU4AwqqSeMA4xjJ9Et/hCde0X&#10;T9X1pJdQ1zwvpfkWMUyK0dvPLBLHLIQOJGwzpzxhm68EZOai+eS3vpe/3jpVIxSSej2XVfM8Rh+I&#10;DeAPHmuSXt1JqmqJZ2k8TJIJ7uK1YSK6RhRhBkRlhnJzgZGBXvP7OH7Qj6N4RsZ/Fjy6SY47uKyS&#10;8JF3cW++AxSOh+YPgSDnqAD3rwT4F/sFafJ8VrbxRrWorp6+H7llWGLzPN1CVQFLSO2N0QbnaAcl&#10;QOOTX0Rq3wYXxd4wu9c1DXBPcy2SWEKxRBRbw5O8qSPvNleegxnknjSpKKl+7fN+Fr7k1VRm1zOy&#10;7/ke2+DNd0PX7T+17a8ivrW9U7JI5AUbDPwMH/a7Vsv4nhnmjtrWWFEC5KjLkqBwAOgzxzn8683+&#10;H2jWHw20O30jTba1isrNWdF8re+WdndmYnlmck+nPQAADZ8MXcl9qSykKJ3SPeBwMfLkD04zW0JW&#10;SS6nkVKd27bHW2GoMUd7mXaxTYvYZIz3+lY3j7wTpvxB0G50/UUknhc+YhUkbCFwrccHGTwfU1sr&#10;dW1jauZ3gMZwSCN20gD1+hrGvtbs7/TNRuJmkW2soWkPmZRMAcbcYBBOAM5GcdKzqwU3Z63JpScd&#10;VofPWo6Pc/s++CdcWS4V9S1i8XS7SZD80NqE8yRgexYhE9RyKi+EOi6p4q068CzQR6RYbWkubmUR&#10;RW+TgJnPOevGSuDjjg+n/ED4WWnxK0KLTCFS43O8UpzmP5CQTz0JAH4+wrxf4hzDwdpWkeBrtjGL&#10;K3N5fhGwJ7qUkDcR12RhVGOOc9ea8ROeErKpH4Utu56d1Xg4/abLP7Sf7Mdp8WvCeu3Wn6jDd601&#10;gtxY3lsm9r9VVyIWxy2SAoI5zxzkAfin8N/hhqPj/wAZ6xB4vu9a8KmGUhYIoisDRtJueLJJKEug&#10;3EHnAHTg/u5+z+dQOgxxancW0EU84j0+W4lAMrZ5UDOSCM9BwQRzXzD+3f8As430fi3UI/DNzpVv&#10;4e8Y38Ta0GtVMsAiU/aJoWIyMRsWIyOSW9TX1+HnGcHNaOSVnufA59k93KpRXvbM+E9Y0K38A+JX&#10;1eLQo08LJHCtxFE2xrjc5Zk9OGVD2ySDycV6j4d/ad+HV9o0ErWeg2JOV8l7aPcmGI59zjP411dv&#10;8K9E8A+FbiWfVH1Hw8J5v7McgyuqoA4RyOCyrn/vk9K+YtSi0S+1a9nn8Fi6kmuppPOacqZQZGIY&#10;gDAyMHHvXl08L7aclNvS2vc+J9jKMnCorNHw1Y3UWJGS3RIFADMxHXHOT2qK+UTTxvHGyifLA7Th&#10;ucYGe1dz4U+C2oeOdt/dNFo+hfxzzfKGJ/hRf4mPYDNep/E/StG+EXgBtB06yt5PE1s8VzBLdRCS&#10;aFHCrgr/AAkr8wByRyT2r9bq4xJqMdX5dPU7qtdRkktX2/zPDPB/wc8V+PvE0GnaTo1zctMEzKyE&#10;JGrAEuT0AGRz2r7LT4lw/sdeANM8P+Cbu31nxRf6bcLqQtVzIlwzKFkzjgKobHXG7PqDyPwL8ISe&#10;Bvg3rHjzxxrl9aHUbM2+mwCYoWLj5cKMdWAI46DtXjWpfH3VtA0NrXQBFYG/jIub2Nd11MWJyu85&#10;Kgg44x71wzm8TO26i9Un19fI4pOVery20X4v1Ouj/ZTvvilp1h4p+JXjDw94RsL/AG3UclxcCS5m&#10;Rvm3CMEsxbOct1z26DN+LVv8IdIn1C40LVda8V6oFG+6lg+zW4IAVVAJyRgAA+3avLE0vUL6MTP9&#10;rmSOPZuYliMdgeeB2FR+J9Dtv7Vmh0yO5+y3ao0cb/f3lQCvvtckZ7gZr0IqySb+49GGFknyt27W&#10;Ox+CngbWf2mPijpXhjQNLQXGoOI3IYmOCNfvSuegVRlie2K+4NS0nwVZ3b+C/DqXNl8PPDKtJdXS&#10;MDLq1+F/1z4A3JlcKo5GeOuap/BP4V6Z+xl+z34f08WjL8UPH1p9o1nLZewsGZisK45QujLnvkn0&#10;5574xa34e0qR9L8LG8ttOtisk8FywaUykYY7hwyq46/7X0rwMdj00+XZbeb7n2OUZWotJrV7+S/4&#10;Jznj7xc90olkAW2RNtvGv3AuQMD3OOfwHAAA5SHVJPEM9ncX1u7W1vD5JlX5g21mCMR14TAJPpk1&#10;S1a7n8Q6mljECsEMnmGTONueo59SM4+provDmlzDUIbW0wYojvnbHygHnH+8T0/EmvOoYfmftJ7s&#10;9vF4mNOPsqfQ1NL8L2EkaT7Flib5xIvoecn6+tdXbwxW8cKsAsSY2sOR7Cs3TxHZM8UCqkUHyHbw&#10;ueuPqM5P1FemSfAK+XXvCiaTqMGvReJrEXiR2J8x4zt3SIy9ig5wPT2retXp0uWNR2b2PKp051b8&#10;ivY+2/8Agmb8Kbfwh8JZPE8lpCviPW5nOnXfUQwY8vnHQbi+euRjvVH9rP42eILv4s6dc2/iKfwh&#10;H4Wgmne6TK29z5chYpID8rFvkBBzlenOas/ss/tO+CbbUL/wxFft4e0/wtb/AGVbW/QwtJsIEjkn&#10;ozSEnHYZPevL/wBuvX/iRda3ZaJJ4T03xP4I1+6ju4roR7RNHlB5ZYcMCoIB4PzH0FfL5hTq1KkZ&#10;RdtdfNH0WUxhDm9pFOy+75HnHijwJ438U/FvwN4v00apYDxVbvr19ZXGoiC3G3a5MW0/L5qFXxjP&#10;Jz0OO5v/APgpf4v+PHxs1P4Y6Tpy3diI3+03civFJbIFYOh3ZVtq5IbPP4V618ev2StV/aG+NngP&#10;xHbSWfg/w94Vlgu5dFgvPMYKuCkRCHChU3IR3B5zXl/jf9gjWbj9qXUfGOha7aaL4Yn2efFZuBcX&#10;e18tHgcAFQBz3zmsauPgounWklZOz1XXT1Z2Rowb9vCOt1p/WhyHwe/Zj174OeBb7VdL0G7m+Ini&#10;DxHixmEioq6eUR3fd/CozIOev5Vx3w5+NHi2w8UeN/BXi7xHYWGg+JpMaZBdZnvRI8hA8nqQjB88&#10;99tfoPpHjXRbTUHeCNUvYwUkO8FI8kErzwAePyrze/8Ag74C1n4tWPi248LWM1/a3C7JpCxw2VA8&#10;tScbsqMdR6cV4kMW23KavdWv91vyPYpzi4Si42d01t3PBPil8GbW7uPHOoeIdcsdc8SeDPAltf6c&#10;10TGyyD5JDjJLMuFXtgnoOMeZ/sl/FWy+M39s6xql1NrWnfD/TLOTRbO58yJ4pdo3lMHHmJsGev3&#10;s5GK9S/aI/ZQ8S/EbVPGUhurXQLnVdVlOnTJP5rLp8iZmSUAcqGVWxzy6j0rB179g3xh/wAJ14X8&#10;Q6R9n8M6LpyvNqU8EuyW+i67jED991B6jgH2xXZhq0HB0pTvKW3RLr+Ow61Ny/eJaK2nV7L8B2tf&#10;EO+0b9nubX9Y8PwaJoXijXLfXv7KWNvMsGSQiSRm4YmeJF4HTOSDnA6H9mT9mIXfxTuviZe6izWG&#10;sQCLRdNmhaNokmKs0jFhlQvPA9PTg0dd+Leq6p4Fvn8YWOlw6ZreoWcuks0ge7NpGXE0ot8ZDOGQ&#10;gemDwM15t+1J+2X4r8P+GNQ07wtb32rW+o3GyxhfK3dhB5QjTy1TkZYEndjkd6p4Cs5KMXrK/XS2&#10;m1xRrx9m7LRb97o+hPEH7LOsWHxB8T63da69z4Z1qNoRoFlOEhkQIcM5J+8SSMDHUE5xXEfs++Ho&#10;P2MfG2oeDfC2kweIdN1yxbXbi98kIbBmQBbYuc7sOdq9+D3FeeeEvEHxK8G/CXQPBl3Y65eeK5oJ&#10;dduLl5gHtMKkmyRm/hVcDHOWJ4xwPVv2CPidq3xS8ES+H9V1aPV9fbUFkvpTCUS2jLAtCXwAWREc&#10;8fxP+NYVqdShTk5NSi7J209HoJSVTlb0e/n00ZraN8Q/Bv7TXwN8Wya+t14TtdAM0MyBlgnMgX5m&#10;HoAWIzjt75ryU3k/jrxzH4esr7U9M8bnT7K00O0uWVIYbVLYC7JO3nAwnHZcjrz698df2WfA/gLw&#10;T401rWr2+utJ1y++0azdROPMUHrDx91AiouO4ye9Y37Ro8M+LX0G28F6WT4s0/SGWB4ZSL1o3WPD&#10;sx5CgtHkn1x7EpTpw1SfK9rrTp19S6KbfJLe+mu3V/ecZ+yvFb/sofAPxh4hk0tvEGo6t4obStSu&#10;Ldi7yMs6ovHA2gPzjnqfYR+KfBvjG9+HcreGzGtt4cvrvV7+Myb/ALJI1uxS18s8ly4MuVBwWzxX&#10;kWs/CXxV4J8Da38JtS13UNR8RyapHqelSWc5i0xriZg5g3nBMol3N1Oc57V7T8P/ANpa9sPjJ8Nf&#10;BEfh+aDxJA0h8QaoJUb+0JIIXF2xB4CZDxrx90Aj39Z0k5c8bStq+1klZnFeS2W7dvx3PJv2K/Gv&#10;g/8AZ9s9U+I+ntN4r8TXujXFpq8ToyGG7muvMDcjKyrFHhgSMA9T0r2X4PfAvUfiX4putK0fwYsP&#10;gXxnaW2tNq2u7kkXUZ0DSrzgt8wwAOBsHXNWrDwfa+CPG/jfx/HpNpY2HizUU0o6Ax2Q2YllMa3j&#10;MeBlXdjwAQT0xW/+zx+1TqcXww8R2era0PF2oWmtC20wXi7bYqUMSRJKBjqpOc8bhzzxnisTUnKV&#10;WnZpWW9nbT+kZ06KSSaafXtf0OC8Ma+9h8dfir4H16XV9T8L6V4ej027NjCiWkF0iW+xomUYX5PM&#10;GByCMHoK+hYfCeieGfG/gvSvDNref8IZ470GXT77VNRv2N3qotbd3UFywON7uS3GQSM9K5vxH4u0&#10;DVviBdfD3ULS38MXt7aT3148QRY1GAPnlHV33MBnJynHar118NYofCngbw7dai9xcaZqGLfUpstF&#10;Yac1u6CFAefnzz3+T2xXEsar8tRWvb528/N3Op4dTcWpXte//DeR4XovxbuPjP8AtPXF7omif2xp&#10;mg2t5oWqaheRmSGWPJ2yRHHzfP5Y47Kc8V6nqfhy50D9j7U7K2L+J9R8QS/ZfDeoSoi29hdvct5f&#10;lsR0ibuck7ffBxNY1Hw78M9H1nxFqOsXPhTT/Dd2/hvSraxtDCuswvHEWd8jr526MEDJKZ78+peG&#10;JBoX7Mvhu68XeEliTTJRJFaC4klTT5FdijYHVzkO3YM/tSxdW0oVIptLZLW/qbwmuVwlZN/I+bv2&#10;Rrn4xfFb9oPXPD9mbC3l8K6J/Z+ofaSsv2ySVWKuuMEFmQktzgLg9cjoG8G6P8Gfg94huNctrjU7&#10;+STbqMDL5dq2qvL5TbmPSNSAxI4zuI7EfR1n4Osf2b/HkWoPpf8AYd7qf+lXixsQLhFXBSSTkqSg&#10;2jJHJOOpNcNP4j8Jaz4l1/S9Rt7OceK4pJrb5vtNrbbLbzHx1Qylg7fkT1reWKniJLnpuK00Stda&#10;frc5404wk3GXNf8AP/hih4e+Nd3+1LrKeFfENtc+HvBXgGALrNpKyvbazeeXmNVkQYVVcB2AIyMD&#10;jt0lt+0f4g8YfEXU/AaeJbbSbRNOk1HTNUKNGY1LxgZVQdzbJFIzgDyiCPX4i+CfxV8Uw/tTaD4X&#10;sPFMt5oXiW5ubfU0mcBJ1txcYVsDq2xeRnIP0x6XF4vs/Cvj3xxqenrObm1gfRNTaFGkj0W1j8uW&#10;OdCepfaq4+p7Yr1MXh1Ca1+ymkvPY5aFGMk4W1va76dz9IPhv4r0vxJY6aul61H4js7BhaXd4CAx&#10;liiAckAcMSQcDpuql+0V8ZtQ+Cul26aZow1CTUTKPNnkKRIqAMckDliH4HfB59fHv+CeXxe0+y+D&#10;Op6JqOmWukala6hLPb7ZfJm1SIxxu9y5Y/eJ+XJ9AKn/AGkPj54R+Mvw41PVrXWNY0+TwJei0nhR&#10;FaO7lJTAXcCjlTtJPIAznrXnUsNKpUakt+nqcqiqU9VdJtHtvwK8Rat8V/hN/atzpkvh69mmkit1&#10;miJE6IA3mqTg7DkgZxyn59loeqvc6fHHGTdFFwSAM/w859M/0r5hT9vaf9ofRtTOjwWvhibwnK8N&#10;4Ly4AimR1IjZCvPGCMdifpWH8Of2l/H3gnX9I8KJaSax4mvVkvpkuRttVgLoxAl/uKpUA8k4z3on&#10;gp0pWa5QdNzi5J/LsfaOnaZI+ourozRPGoAXqPvZBOa3Fu9O8M3tnaCNWubxCse5iA2xRuyR04wf&#10;xryr4sftATeDdPL+HdDn124ktpJ/3b5UFCFAOM8Z3E45wOK8e8L/ALVvi/Ub0nxBDb6bZaja/abC&#10;6it3dmLEFY0U8MxXJzx+VNR5Y8727nLGjOb5Uj67gl2XcKtLCiSMdypHg9CfvZOelTanoMHiWz1C&#10;0mTEMkaKeezFs/mFrxH9n/8Aac03xl4P8Mp4iu4tP1bVdQnhQGPy1uP38yQr7O67Bj1YCvfGsZ8O&#10;8cRAlVV+fIBwSfz5qItuatsRUpygmpKzKOjaBHolhaXWo3EKXKRLuCfMTuXkV5F+0x8IYfiPf6dq&#10;em2T2d3DKkVzO/ymSJ3UE47lAd2e4B9K9n1GCSOzLm5trURRkBiNx6fdFZ17Zs1vFLcKrIWjVgRn&#10;752EH2+bvRXpRlHlktGZUZyhK6Z8Z6145l8Y+L2vdKEkLWtyI7CKPloY1OI9vuAFJPc59a9X+PHh&#10;u/8AGfwJ1cyRR2F5r2lzRhcAy2lw9sVcAdcZLg542kd8V5x8UPh1P8B/irqF3p90YMuy6cuBlo5E&#10;be3PQoMLnqC2R0rsP2etWuNe0CW2kmeeeGY3HmTEsXDJtOSTk4aLOfWSpyipJKVJu7Tv6LsbY+nG&#10;aUrabHxB4N0e7Nx8Qvh1cWaW1xLo7a/pMatvV7u3i3SrH3w9vLIR1yVU1873sSR3LKVBIx29q+0f&#10;Fvwtf4b/APBSTwH4itbhZ9KW4Ol3EROEDymOFCR3H2Z4SR3O418X+Kf3HiG8RcgLIRjGMV70Kaj7&#10;z6n5ZnND2U0pdG0vTRnyHpnxdu/HXxV0HUNWISy0i8iaGyjTbbwojA7Qo9e5PJzU3iXxdc638WvF&#10;GoXyG8k1XURcbQeQBLuVAew2jaPwrmtMtk0fxJNbapbSxPDKVkBO0oy9f5YrsbPwGdF+DHiLxJfz&#10;NDqVlc29laIOTK8qmUv/AN+o2/76FfdThTi1FeX53OGoopq3a34lf4pfE7V/iTJp9rfyxW9ra7RD&#10;ZKSVCgEIoX2DNz33ewrl7XxDp3g/VrKSWwF0bMstxDNwp5BBGO45/Sux8C/sy6tqfw9n8fateHTt&#10;Ot7s2pj3AXW4EfOEPVQSKp+L/gnYaNqdlFBr0XiCe7Yef9lUsN5/gDdz16UKdO3KtLdjalFU4XT+&#10;F3/ruaXib9oZtR0a207RtFsbFfs20kR5dmYtk/Ukg89BXun/AATT/Ze0n4heJNV8a+PJGh0D4Yw/&#10;2rJB5e5b6Uk+XAT0GW2nnrnHeol+A+m/Aj4e6fLf6JHf+JrmDz47IjfMmUOC+egz/OvpWx8Aar4Y&#10;+APg/wCHBhjsda8cQx+JvExjXaltEW/cQse20KAQf7qmvPxGIThyQ6u1/wA2etlNSWJm5yWkdb7a&#10;9jy3xV4rHjl9d8aaneFPEmsXW20tGQ4EJV8bG6DYqphe5Za8H1zXJRfsUjaZ2DbgOCQwx39Dg49q&#10;7340eI7X+15YdNYx2dlIRb+vBGGI9cAD/gIrgbKKXUfEEksCKyXJPmo33Y1PPXsR0968aS9pVVvh&#10;joj7qm3QoOb3kb+k2ttaRRR3GIg4wknQE9evr1PPvXU2OnDSLcsEIhbnzE5yfWsTTNOFu0NiSZ4y&#10;vz7+Sqj1984GK0IrpdNuo7W1dvKj+Z1JJCL079P616tGmmjwsRWbZ0/hfw3c6/cWlrYWzXzXsghh&#10;VOGlc4woPcn8zmvRPCXih/gD8YdT1nw34fk1ex0HTUjnmuy8b6RcTghlwON+EcdMc55rivhzJ4j+&#10;LGgJ4V0Cey0268Ou/iLTryFf9JuHWSPKgjrsZAee1dx8D4bjxR8L/FnxE8VeKo7zUb3UhbX/AIas&#10;9qy3TWzEqdvJz+8JHGMZFeFmtfRrR8vR+Z9DlGFUbOV/e6rp5HbfFHVPhdb+HtastU1GPw74x8XW&#10;q6k11dP5kRmEQbbG46bm7HB/OvLtQ+Per3v7C0bf8Jhb6zfaZeXGlx25fM1pHtAj2AYJBLZBHQ5r&#10;qvFv7Kfg39rbxnrPifVfGbaLoGhWkiWts0apJORbrxzw3zHbxyNprxTwB4vg+NHx0+HXgCTRdM8O&#10;+GtPv4P+Jlb2oiaWNCMy7jwxOMnOeRxXmUqHPTim3dO7XRJf5ntTjGnOUo7Wsr7ttH0J8HD4z8M/&#10;smaJqvhe112Dx9JPMLrUNTum8u5QtuDLGx+6I/x3CvefAHxim+HGh6Y/xE1uB7mxMSy3P2cpBeTu&#10;25FHGD8mAfUmvif9sj45+NtO1O98Na/q0XhvT/CjlbBzKy3WqQM7GPG3GSE4J+leo/Bz9pPRP2lY&#10;/CfwaivNQvtGjtpdZt3QAXf2qGNZQZZDyVXDhQf9kdjWOMwvtlzzSS1ei6JdwwlFwVlvpvtr5Gl4&#10;i/Zw8QftAfFu617T/iNp2gaJr8yyQ6XBqBW5Y4ZkDKD8rckc+o7ivop/jQYf2f8AWPFV54R1W0i8&#10;Dxmxs5oJFmFzdQjaCR1IHByercdq/PX9n7WdZuv25bmVNMbVdasL+V4LZwVWfyWLDAX+IhfpkV9w&#10;/Fv9pC//AGcPB+hRfEPw5HY2/iAC5itbEi4UXRYtGjRr1OCCcjrmuXF0ZUqcFFcystvMujUjOq25&#10;Wd7PtoeZaJ471H43/DfSfjLd+MI/CC6NNDYa1oSy+adRYMpmO3+ANGMkdjt9KX/hrfVfip+1N4X1&#10;XR9J1RtAhsZotDuUMn9n6lMqsXmm/veXg4HIJY+nHA/tffs2eJIJdITw2L7U9T16/a8XT7TKwzLK&#10;ocxGPg4HVj/QV9Ifs9eN7XT/AAP8KPB3iG+0PwX4w8Fs1vFpM0G17+J42TC54w/nSDPcqTWUJ0XS&#10;VXlvulbp/nY76lH2c4xk731fRNf8E+d828GhaJf6xpGrXMOk+PrSTUdZMpeOC0jWJZ41JOEQRbwV&#10;45YUvhnxn4b079v43+i6pbeG/DjLbpNBdIGm1iRy6x7Qc4AJVmbjt61sfFz9lvxRrngL4xWA1W50&#10;/wD4Se5TUbTRRJlXaHfukRR/BIrRgnjla8I+DnhDW9X1W00KKFdU8R+J44IBrWolo20JljjMmG6E&#10;xsxQ453L7V6VJ0pUJK93a3pdK5hVhzVLp2V7rtv1+R+gv7Snxy8M/BnwFPJq1rDe3ALvfukyxytk&#10;I3GeSCm0DHULXJfs1fGvw3rvwA0vVfBljHoelai87LFJABPPIrkMSf4izDrn8gMV84ftXeIJPj/o&#10;Wh/DeDTb/WvHehy2Wma5qdrGGS8twEi3bugKqGyOvzZ6V13wH06+/Zo+ONp4F1TU2svBWlafdX2k&#10;WstkZbm7uh0iJHRWO5xXkSyykqTjCT5m72b0aS7fkbKrLmTa91b97vt5FXx3b6h4w+MJ0LUPFCKu&#10;ryHWda8MtPtjvrdS5WMZxjcOMgjIU9a9t+F/xo8H+IdOtNdayTw9d6oz6daJdRbpdQjiJCxxtz/y&#10;0GT/ALi+1eOfDH4eSftSfGy11bxOkPhvxVc3qajpdj957u1to8mGTpsQqIjg8/OfXnyLW9W8cL+1&#10;Nq1xG8Gj6X8Pbszf2RJMFt5Ll1dd8I75Dg4HfFdjy9V6fs7u8Y69Fft5hCraV0t38+1z6v8A2sfE&#10;PhHw/H4A05b6yh1ObVrCew1BEE0On3ayqBLNj7oJ7N9a818PhfCPx48f/GSbQFvtWmM1npdqg2QX&#10;NgsiJJdJnqBuCs3QcjnNcfrHifQtC8SWGp63aT2tz8QLyGw1fS9RiPnwRCd447uGMfdIVgcDrgV6&#10;B4W8Ha5beLtY8B69DqU+jaF4PHhnRdZhfEXlLJ586tj7zzIqr7bfxpKnGlS5E3tZrr0uVySlK7tf&#10;o+66He/FnxNqXx6m13wlpEtvrb61pC6pG9psW2KQh8oXHUoGB/4Gvoa85+CPidPhv+zBYfDy80OH&#10;VLXW7G61IT3MJtl0aXYAI97dcu5OQcncT6Y5z4LfEjQPhr4B0jwfb3Vz4Vul8X3NsniMQ747OwdY&#10;2ktj6kspHPZlqD4ty6/8b9Gm8PeIb2a08H6TcnSNDnikAuNQkjUOGYj7q7QDnv06VpGlGyhG7vZ7&#10;fL9SIRb+Kyt+L/pHo/hg+CvijY39z4Ymn1GXw3baVY3r3ETT3F7qCyl2EjseB8hUkcYkJruPj98Z&#10;dJ8f+M/FWm6zoFzBrfhbTLeK0urOV1ttPL7xLJMVIAKnywCeilulePa78KrG6jSX4NXmtaHp3w4l&#10;gi8b21zMI0mhVHDSc/embY2B3Oax/wBnPwfca98Q/iF4M8UarqMOt+PHKjSJZjHd3FoqCRmlY9FY&#10;beB2U+tTVjGmpzeyS0tqu9/zQ6MYTaX2r/I9C+H3iDVfi545vfAPjyYa1d+Hbg+IY43gVbbVJfPU&#10;R27t1GZWX6j05rS8RxePrr9s/wATPq99BF4bsNC+06hoVpeAQLODsHlKTktwx46hfpXoX7OPjfRd&#10;P8a+KbRvCslu3htorC+1SQeZGzlSch+p2Ag/l3rjP2jdT+GK65rWi+H5H8SQ6vZy315qtvOWks5T&#10;cKFjLg5AMbTsq/7A965sK5tN8vKntfpfqhYmpBVVBav8NH1LPgbxZ4t1qDwVoGpXmra/qHxFW71D&#10;xHNrABjS0VXW3t4yB8r+V5LnH/TQ1N4StJPCn7MsvhVvCFvJZ2XjGSxuby1uPMnS0AV1RRncAwZV&#10;bGMrn3qt+zL8T7b4d/sA69eeMbfUb7xHc3d7ZeEroRl5WjSBYYVjYc/K29Sevyt6V6h+xP8ADi18&#10;Lfs+WmmjWrXWfEunAX2qXZlErLcyKxDt77QACeymt69WdGDkndt2/wCCc9OpGpJXVkn6f0j58+Cv&#10;hOXwNoF340v/AA5Emm+FL+5tvD8kFir3AjkUIEYdXcEvjOSflr0fwR4G13TvBWoSarDp90ni64ii&#10;8WSi2CT6UpA3RMo6FEx/31n0ritW1zX/AAx8SLzwxHcavf3HjLWZb/RpDhbWC7j8x2VY+oQGNmJP&#10;UrnpivR/gl468U6d8fG8FTR3Oo6rrCy6n4ktbtAtuzCII8yt/dD+SAO4wKpVZSjz1L+Vu2+p116f&#10;K/caXr+hcn8CeH/AHxa17xJ4h1KOKC7077H4Ut5IhK0kcdtukJC9XZV3AEZwhPek+F3wEun+GFlB&#10;r17YXtvc3D61qdjs8mKaUqv+ignoNsWCepJrJ/an+AA+GnxytLnS9efxHqOoW8moDTpJtkFoyw+W&#10;GiOeCQ6g46/nSfAf41axo37PjReLLbV9c1Cy1O7vLszR/utKVpfKVN/V0ABI92PtSjXu1JWRyui5&#10;JOF5J9vI5b4g+PPB/iLwR4j1e2m07w7Fps88WoWsVuo+0OuYvJiOMnaAp3+ufWrfhf8AaKl8L+BN&#10;NMOnTX+t61p1tpuiwagm26hRI2c5IGD8q4Of7oNYnxh+F9tp3hbw1p1npNzf2viHUreW+ltiskcd&#10;vJOZJhkfdDIWO7+8RXW+OtOsvEHxHXSZROmo21uZNPjG0mB42VSCydCqFTz1ORzmqnVcnzJ825dO&#10;ELck9Ox1HgX426p4M1a1sfDl9P4c0y0ieLU9U1Vd0ZjfzSwhz96QMxPXjOOMcdfb6SPib8QPAPhz&#10;VNamfTxpreS0S+XJZCNFVSSOGd1G3HYMTXg/xM0fxLa+IPCfgkW2oa9dwzR3gtoMNDcWsThpkfA4&#10;wJAxz1rtG+KOpwfG6w1q9vLGfT/BFvJKZHPkRed5bxjBH3mU7vl9etY15OKs3o7adLmMcOm24rVb&#10;PqfQnwv/AGP7WPxbZ3ep6nqc+g+EdQhl0K0dRvm8nZKHdup/fFj77cV9Fal41lkLCWO8jVFLBsFV&#10;JHb68/zrxH4NftEP8R/AB1LUNQl0DUipa0splIN0dxVCM8ktgEAc/MK77wlPq+u2eiya6Db393p+&#10;67iU5SGby1d1+gIYZ+lKjHl92+p5OLnUnK8+mhcvbiXxR4b1OKJJY0EUjRqWzn73I/Ece2K7PRZZ&#10;tX8PxzXJSSK4WOePA52lUbB9w2T7jFYehafBpmmzK00UMcryYBJyVZi36FunoKX/AIStbTS4bO2a&#10;4uVtY1gCxpj7qheT6nFbum73Zxt9EeWftl+DD4itvD15aqFvIbn7JsBzlZcEMfQZXkn1Fc38JPin&#10;pVnqTeHNPsLWOCOF4Y74kmW6kPzM59APmxjsRXpvxGt5NW+F+s3Bt2hnj06a4wfmeJljLdfVSM+2&#10;K8L+Bfhbw7pWpafqHiTULu0u7otJZ2tvHvZo2Hl739AxJA9QM1z0Y8uJi4/a3+R1N81FqXTY8T/4&#10;KJeMvE3w703xNd6UlkbyGxgv45BGGlstpWIyKezbShH/AFzJ/hFfnzpmoeOfH9p/bFrpBvIb53fz&#10;kjJVmDkNj6MCPwr9UP2ovAPhb4heO/EVprGtXOnWl/4U1IpczR/I4Dx7iV/2FweOeDX5V/C3/gob&#10;4h+BXgWy8KWGl6fd2ukmVUlcfMxeV5Dn6M5H4V97k8Kc1JVOh8NxHhnKUGlff9D5P8V6nJeX8U4k&#10;mkUoq+Y5yXfaM/rkc/WtmX4xajdeEr3RpzHPZ3AEn70AtC6Kqhh/tBVC/nWdYa6+p2DPPp6Na2qI&#10;8jqMAEnB/I1mzppHiC5cpK9vMnBQ8DoB+Oa+jdBSafY+aT5Xdo7LW/HU+r6Fpt5f61LcDVp5HmtV&#10;cgwBNqh2A4GcHA/2c1SsfGkngDxVpepWgEslpKLmBm5UFX3A46ZOAcVxXiKO8gv5bhVjNvK27MQ4&#10;QEnj2FV9L8RLfQyW0pIQMSnOfLY/0NDo2TVty5Q5tW7n1l+y78SfEf7S/wC3z8P9Yv2j1CTUL6FZ&#10;7CTJia2hUlkdRxtbax+pr7j/AGgf2i7vTPFfxD8SWi2M1n4uvDpNpEsQKxwWioj7e6AhmIA/u18u&#10;f8EMLTwp4c8Z/FPxxrsF3f6l4H8NPPpYVsQwSsrku3qw8sKo77q9D+MXxe0jX/hf4N0+/wBBhsLt&#10;9K+0yTWjEEs0rxySMD1Ztqsfqa8DGStVlbaKt89z63KMNFUoq3xP8EeAfECeHV54JoD5Md1II5l7&#10;Rv14PowOR7girmh6cunIsSIEbHyknhm9TWZqmkTQeKp7QtDc2ahd3dZVKko4Prhh+vpWxalLKOGw&#10;k33KyDC5P7yMAdSfyrkwcPdV+p7OPq68q2RoQRmyjKr/AK9/myx4Y/X0HauYuvHI0G+ube5tgiyz&#10;Mu3OXbIADfqMD0rqo7Z4bOOKVTMq8Lu+8f8AI71j6l4YWS4jKASTs42bwGIP17AYr14xSjoeJGS5&#10;vePTv2H7NPhX8ffD2sC/ubfTtRV7W5ti4P2m1Ygyxpu75UHjuMV0i+GdKvvjx4j8Q+BtOvdKt9Is&#10;bk3UjoMQ3MnyplGPPGT+AryDQ9N1rX/EKhYpri48G2smraF9nTJFxHMku2QDqhAf+Vew/AjxHffH&#10;/wCH/iW71WDTdE8Y+PNWs9K0mG1m8sxqPM82Rl/hDMY+vZfevkMyoP2jrS6aNdGr6ep91lVWCpRS&#10;e9rN9+p9F3HxE8B+Ff2XPhxP8TtC0uDU77wsJ4pg2YZJ5H+84XpKykZz0LEV81+H/wBm7xD8Qf2k&#10;7Tw54/1q28AeFNAt11DQYm2RXLBEcW6J6hjC2SSckjuatabYR+E/COs/ArxH4fv/ABp4rtruTUrT&#10;V03Tx6ZaFowwK/wxoxJ+rAV63+0R8PfEH7Vfx60+70HT9L8datdeGhpWlwWT/Z47JoyS9y5PoS3y&#10;nkbq56E/Zy5oyVpqy7W/zNq1N8rU09G231/4Y+ePHVrafGb9rvwRpeteHr3xZNp+sR6bLOJSw1dC&#10;XVCAeDtTaeP+eZrifjHoWq/sq/twaoNJu1so4Llm0+7iwu2IqRtIHorYIr6I+OWgeMNX8K+GtMs7&#10;PT/BfxG+Bdlbz34twC0rIXVJEYff3xxszZ7yH1rX+DXwo+H/AMa/ht4h+NevatFq+r+Fr17JNPv/&#10;AN0l2/lxu0qg/eB+ZVHYqa3hXVNcklzRs0/Xf8TOo3KPNF2k2rff/kfQn7Bn7NHhrRtGi+Imm6eL&#10;zxB4jtzcPqdyT+8JQhti9UDMGOP9oCuM8SW/if8Aal+LGkjQdKjsPE/ha7vILu81e2MmnwoynE0Q&#10;bhmABAHY1Z/YB/au8T/HfT9XEGixeHbLQ2CWMBlGybbuby9pxyAoxjqKzPGP/BSPw5b+PbPw2YdW&#10;bUXnEMttb2x3pI52NkDqc5+oNfOVZ1qdRx5btdL7LSy+SPQoUoNOcnZPr5st+FPjPrfgC6jk17TY&#10;9W8U+G5DZ2usmIxR37zOyrFH2OQ6pn3ryn4R/G3wB43+Pur/ABC+Jb/ZtfsNRXS9Js3YSm1WH5mZ&#10;UXuHYEMe78dK9x+N3xs8JfCn4heAdD8ZpfW2hWM8N7fMlvuiDqA0Me4cjbIwbd/0zwetfOviL9kz&#10;VNS+Lut+D7G107+0vGety69oGqxSLJ/Z9qsjPJ5x7EKIwF9Wq8CqToym7x5vy62N8SqmkUrtWtft&#10;0+Z6X/wUF1bxr8J/igviDwNNBJe68p067V8eRFbBkdEUHG35SMnv+Fb3xI/Z6bxf+yJ4Y0a41Wz1&#10;HU9OhW8v57BdkkheQySiNl9C5Ge4SvH/ABr4n0vxn4Lj8DeJtXufE19omuJo9zcwzrHcGWZ4WjYs&#10;f+WRMhXPbaRXq3jf45az8HvgH4jXw54fsEtPBVzHp9kozKt8m0FkB6sxkYqSPr0pSpT5aav7yl6J&#10;9vkaOTjUvy6cv/DnxtoPxo+Mn7L/AI48OweHLBntdSub1Y4prMS3Ev7+XbLJn5iRERyegJr7aj/b&#10;Hj8N+Bm1rf4c8W6/a6hb2CvLCqM8rpDG67iPk2tJ2PG01wnw+/azuPib+3Z4FvtH8DWMWpa9olzp&#10;d7pMzKXsZCqPLKM8Ls8ojPcOR1rzH44+Hb7xD8Jvip4Si0WC28O6R43+0Ra1CQosyVie5TI5IVGB&#10;/wB7ivXxcYTcVOKUlZtrtex59GPNKUrtxa287bXOI+Nfjk/AHx/4iudSvtWufGHiGN72G8siWsrW&#10;8n2i4hhYekcSL1/g7V0X/BQWXwz8Nfj38IfFOmXV1JBeWOl6kzN+8iuJlkEpkYDl+AMg5yeK763+&#10;DdnrP7Sfwz+HFj4h8O22l6FJc3we7XzlZJVmmeMk8sd0pUE9selea/F7wFpnw08W+IbLTp5fEvjv&#10;wZqIh06S6iMumw20wDIFVuFCKWz6HFarEL2kZLtZ/lt06G08N7ihGXvb212336ntf7dXhJ/jH/wU&#10;H+F+peCmXWntreI+b5YjtLaSZl8ty3Ygnv3WuY0HSfGPwV+Pvijw9N4sv0i0Szl1bUE8rz7aA/Zm&#10;WOUMcnDEspHQkCtNrXxB8btT8O6v4MvreztLdEe8eCcf6XqERjmRdo6Km0kDp09a9a/b/wDhO/gL&#10;4PaH8Q/BupiTxrrFnbeHNT06NfP/ALTEinzFfH8SHc2fQGuJYmnKXJdNpNea1uOMJU7NX5W+u7aX&#10;5Hzn8INI0T4+XHjD4Rapqtrf6UyN4iuvEFkpZFeObcI1YD5C/Kj1RT6VP4c+GX/C+dC8JeH7kXmg&#10;xaMH1qO7tTuJtIW8pTgfxSbgcnnrXd/B3wNoX7NH7FupXul3MOjfEjVoR5+nFBLLcLGG8rI6sH3s&#10;/HTzMdq5f/gn9o2u/DvUvFuha/ax3utRQRK0ltMZWt4rqVpHQEcLGG2Ejtyat4iMYynSTfK9u7fX&#10;0FPD1Jzi5e7zde1juP2UfhbafGX4YfETw9oN7PpeoXXiBY7+e9uDJBOUjJiklHBKkb8DuVNXrTwX&#10;o/w/8b3/AMR/FWtnWfGGnW0thPdtII2+yRskL3MUfU/I+Me3uK4/4BxWGvfFDXvD8V5d+HLG4trj&#10;W/ElpBOBcokEgjhUk9SzSqOOgZvStfx78C3/AGmtV+FWr+Fp/wDhIb6xa6W3sJG8lGt/tTKWuMcn&#10;aqJkdDgDvXGqN7yqtqMt9ddrL5HRN8ukdWrbLz3v36ntPxZ0xbf4c+KvE3wr1yKfwkbPdf25QCe7&#10;vmCsJPm5A8sgH1IHpXzD/wAE8p9M0688beFtJ0q21rUNX8PnxAdVuZcta7VyE2/3iZsccmuj1/XN&#10;Q+Gv7VWm3+oWt9D8ObO9n07UVDMba+migZNm1eGTc6Dd1DL7V3fwx8E2/wADv27/AA5r/wANtCtf&#10;Etp4v0s22vw2/wC8ttOQrFIjN2UBsgjuAa7VXp04eyns4pprZW1scSoSleb3TafRvZX+88616y8T&#10;fAn9l/4T6bfXlzdeINRM0miWEyZj+0Xdw7LGWHdhKzD64PSvrX9l79nOz+Clj4hW4aW81nxnMkmp&#10;skgRcKjJGi49FLc9ya4nx1+y/qtj46174neKZ7i7t7G9h/4RjQLeLzY7e4WJYgyL3YvubA4G7Pav&#10;jzx38WPiVqDav4k1jxdqWj+KtJv18zw9bymMSxbi0aqBztKqFyO5NcSpzxLUaUly7vzu1p8i3Bcr&#10;vHVbf8OfoX8eNL8HXnwp8X+LLHw/cWniXwz50y3qybJrffCV3R9ssGkP4ml/ZK8TaTH+zx4c+KWo&#10;6Zc6n4s8X6VHFftL8s0smGUhf7qF1D++B7V45+0X8TD4r8D+FtXv/D2p+FNF8T6ObXULNJCZZZyg&#10;ZBIvUnnH/Aq6D/gnr4O8Y694c8Qadrt6G8LJBBD4ftLwgXEUcakFgnBVAQq++Ca1bSp2W8d1+HzO&#10;aULNObfLLz/rTQ5LwlbaZ+1D4J8QpqfiM6RrumazLNdYDG6023kIaOJGHVQEGO2a+vNL+DfgH4um&#10;W60p0n0bV3dJhazFI7rZG7qHHru2E/X3r5I+I8Hh79nLV/E2tyaPBE/iq4t7RYbNzh5JBsRAM55k&#10;dcf71e/fskQRfspfsxTp4nae71Gzv7rUrpoHD/Zg7Dy4d38RWIRrn2xWDp78qbXTp01KxM5R5XGV&#10;vR+eh1Pjz4Yp4e8Eanp+m22kWZudJaxghk+RIQq4Tb+Axj6V816XD4w+BmpeGfB+i2Fhrv8AadmL&#10;e81C7gBnnK4DOXPLSGRlbA/u89BXo/7aXxF8Pz+FtI8WT3erWFrqCxw3MUmRJDCyswdUByWDOnA7&#10;ZNeWeCvH8Xjv4BDSbAXA8WaFq0y2tzcT+W0sEbo4kXcdwB3EHHp7VjRpyp2j0e/9fM6KcuaHPLc6&#10;P4ZePWt/iR8QtMsZ9QPiXQbawVpEtszCaZX3oG5+T9yOOhNeUX9trPxY+IOm+C5oLi80CBBPrDxw&#10;bbiCYr5m8t1bMo59Bmq37K/iLUfB/wC0uVufGc1s+sWy3+vyT2x3XDIpRYvYBjIAf9kmvpb4T+N/&#10;D/xS8X65rlnZWljpvhPVjFLqKt5Sakwh+ZB3Y7nTP4V6DoRp6SaezvuctSu4t2juYXhXxRfan43h&#10;ub+6/tTRPDzqunXv2fy1gvohuRMdWYgH2zzXcJ+1r490uwmmk0PTp00i72PLcZjlkR48j5R0/j56&#10;HH1qz8NtU0P4tfGuea0vNNtZfDyvcLomSPMywHmsOhA2gZ9/euW1n42zaX8QfEOptpOn6rqF5rqa&#10;VZ2U6kRztG7RR+X22HLMGP8Ae56Vy1JcsuWK67+pKjCWsley2Pqf4c/EGHx58PtJ1ia0h0+e+tkn&#10;eCRSzQsf4fpgZHtitmG8uriBXikjeFy0e8KF5DYJHpWTbaxDrM80aQxQRmOJVWJcFT84BIHGAABX&#10;SeCtIMfhmSEo0kkNxcEsx45lZxg/RhXXNt6RPDsr3ZlQtaTeGXtrpi8d5byQyZ5LDBVgfc5NfNvw&#10;4+F2ufFX4qalqthDHFpGnXK28c08gjQCMfIi56lVCjjqcmvqHUdMtNER9zLcSAsVSMZxuOc+3Wvl&#10;KLxDceMPis+l6dcTWuiaHclY4kYqrhdzNI2OpeRep6A47VnTpJVYOXf9Dppzbpyt+Jzv7aHw61W/&#10;uNUks4GvV0LwxrUE5hO4bmCEkeq4kX8q/DLU9dtbW/mjdULI2DnGa/ZL/gob8cNS+B/gJpbR5be+&#10;srWNC0b481bpn3qfUYswpz/z09xX4q6hosOoX887QszSyMxPPPNfd5RCyl8j5DPatnBN9/0OPl1l&#10;tOuhZpKzWNxuXrgYYcE/Q8VhTOY3kO4rITtb1FSxXa6lYyQuAsqKNrDocHIxUfii3dIILpFAWcfP&#10;6Bscivp1FHzSWtmTWGu3VsyxurmBuFI+bB9fpU0M9q0UpmVILhvlDAfKSe/tWFE7hVlQvGQTnn+l&#10;X7PVYJiRdR+ZGTg44I96bVwlC2x+lP8AwS0+DV74W/4Jo/Hfx1PDGLfWZ7fSoLjeN03kvFvAHXpc&#10;cn2rH+MehWdydIfT9Whvmt9HtEkgClWidoUZhz15Vjx711n/AATGDa3/AMEtfjRYabNPcxWtzJcL&#10;ESSIgBZs304VifpXn3xA8Jat4fu457vT7qySWzt5beV1K70CsVYfhg/Q18viouUKsuz/AMkfY5bK&#10;zpry/wAzkvClnLe3LiZgkKy+XGT3UdfyJxXY2fgBrAS3EbG5aQ5Yn77Y7Cuf8OSxXGnvPbFROCfN&#10;gcYVjnnHp9a7LQtV+x6czJN5RhGdknIz6ZowlOPKrk4+tL2jsZUWkPFcySz72lOVVcYEa+g+vrV2&#10;y0xIpzOSC7jGD2HoP6/St2w8Q6brlsi30QgmfgMOhNY17PHFdSCMNPADhSeDXa42Wh50Ztuxv/C3&#10;xTffDvxpDcWDot1rLf2WgMe9HEvy7PbJ719I/tffCTwV8H/iLpHhHTYIfCMGj6X/AGnJqww09zer&#10;t+RmHQ7uR7Cvl3SrWQ30TWzSmQyKYowMsZAflx7g46V7l4KurH406Lrng74i61JZajfTC8e5v2Bl&#10;jUIFb5j6BU49TXyOc4ebmpx0T0fp0066n12TYpKHLPRL8+559+xf8Vtc+BXxI8T/ABVtnTxJpyl/&#10;D97eXb+YzRO0cpbHphV69wa9h8MeLoNJ/ZFu/iH8LNSTSPEOi6xeBr1xtbUJnk89ownUo6uq49va&#10;tW6/ZY8JfBL4F3GneG45r/QtWiErX9wxaHUDgntxkDr9a8aRdN+G3wP8B+M/h9aXWp6roGpFNV0D&#10;DSQ3V6jlSxToQyYwfQ+1eBUrRlUtfZpJWsn/AJXPq6VO9FVI6qV7310R6z8CPBeteI9e0/4veONL&#10;k8R+I/Hlu8GrWFq5I0u1ldUEjxDkbAuee2fWvLf2wfg7rPwT8WaOfhNqkXjXw7bXya5faXBCHS2k&#10;RvM8sgdEJG0g9ga9I+GPxR+Ivw++NVv8T9cjsfAXhfW7QadqenXaea1zESDwg+6Q3AP515j+2n41&#10;ufhj470PWPg1qH9meHfEMk/27W34s79kmaNwR/Eu5WXjvXZRdSpVjZXW7T6HIlGMXzSW2jX6ehm/&#10;CD4P+MdV8P638fdZbUfBXg6x1BLu20y3dg14ysPNAxwqdVyegLeleoWXxb+EthN4R+MPh3Sp9Suv&#10;EPiBYbwRxZksIyxjf5m4DLvV/rxWLfeMfH/iv9kmPwj8ONVfxYmuXEsuviS3AjsWnUFkTPAH3iF9&#10;8960v2af2cbT4q/smaX8HovENjB4oN1eLFZ2ir58CR3Ks7SHrw0ZYHuCBWGMdKo1PVO6Vl263OnD&#10;SlCLjUas9b+mx3H7Vl7rnwQ/aS8NarrmmN418D6gv7/TGiV7m2XhFkU44PIIB6mvPviZpjaJ+01p&#10;fjjwXNrN/cT6bLv0BA0ZjgkTDM7HgAEg5H90V5r+0/8AGzxb8MPixqvh661t9Rt/Br2huJJ7gSSX&#10;LQMJFUt1wR1A759K6z9p3xv4r/ZU8UeF/ETSeVd/EbRWsBbyOHFu58o+X9FO1cilChUpqCaVne3n&#10;3LiteaMr7eh5J4z+FGt/Eb4keC/EPhXRLrS4vHl5JDBp0cubid7R3aSR2P3SNjMM9NtfUWmfHGL4&#10;7aQuo+IfDdj4a8CeGtQutFu5VmBurm4ZIwJVXgZVJByehOe1eZftoahrn7EXwb8H+GdSsZD8Tkma&#10;50/UrSXclqZnZ5imP7wkxj39KxfgJ8KL3xL+xrrGm+ML+5gTxHrEmvXd5KCsluvliOQoP4ifKB49&#10;a7ZTj7OFSSV72XXr+iJUeabipdLv+vM5/wCBfwv1T/hujxHf+HvFrW+n+CYzBpl5f4F29vLvGx8f&#10;eYDdk+gFdn4W+PtprPijxv8ACefw+9vpy3FzqTXsMjTw3F0wRwzseDvVenYqBXk3wA8TeE/AHxiu&#10;YokvvFej2isl/rjzMkkMJ+UAdiRweeTg1dtf2jZPB/xEn8JfDiytPGEHiwtJOsafvFk2kt83VQAe&#10;vtVYiEqtTWN9FZ7LTqRSgqVPmg9nqn5/qbn7L/wX8Va/+03p/ijXrwvb2t4f7MilYG6uMkKu8Dog&#10;bnnsK+oPGHwqsYPijrejXdn56eJpTPfyxuN5hhibGf7v3kTjqGHpXnXwO+DN7+x78ILz4t63qNrq&#10;viKC3l3WE0hdLYyYJjHq4Hy59zXR/Crxjf8Axr8V+HPE2p6LrFhpuqaJe/2xKWKMJJlUxog6lQyo&#10;FPoM15WNhKrUc+ZJWSutNV/wTqwsuXW1tW+7/qx0OkfDTUvhZqxb4Wvo2o6D4ctnjvYZM4jmkMbD&#10;HcuEjOSfU1ifFP49ql14V8L6fqGl6O3iS2uLjU5bmUpdaHcJDM8jsD0BaMqOn3lHevn34G+ONb+B&#10;GkeIY9R1O807xGniS2FpHdzkWt5ZoytKZB3baHH/AAMVY/bw+Ed/8cfjVpniTwLdzX0+o2P2XUdQ&#10;gAFuUZg/lsemQ/B78Yrow+CoqqnUa1vrvfTqRWq1Ywk4R16Lt0uj1j4g2Wt6t4z0TxC1lZWmo+GL&#10;Szfw9DKu6HxJbzW6xyMG9MZYZ5BArOn/AGmNe/Yz+El14l0nwtompaz47uIdckuIjmOxjeGFPsh7&#10;k5Dcf7dd1+zn8aj4m+N3wy8J6wY4NE8BaG2nT6hqlqBCjxWeyNN56OW2sM9vrWJDebtN+KI106DD&#10;p03i+GbQtRnj/wBEuxbCE7F7KpaPZxwSGFdCilNe78ttLmEa02nGbs7ep5x498AQfFE614v0Nrtt&#10;Q8e6dZDzY3NtP4bDXEyGOYdSjO53E9oVPevXvhN4fu9F/ax+H+jP4li0HxHomiy2uqWNtGYX1RFh&#10;Dsq9gG2Fs9fkJ61hfGuDTPEnwW1/xtaadqGn+JfElmhmg0iUS2+m2YkLKWC9G25YZ6bhXIftn6vI&#10;3x58OfEPQtcmuJfDWi2sl0/mgSX1pKH3GMjqfLaQH2PvSrU51o8jdtGlp5aJjpy5W+XW+/4Xsez/&#10;AB0+OfgD4YaNpPhzT7S58QWfhuC4lu/JnWeZZriYtO4B5Zg7FgemSBXj9r8ULr9nf4RaXHoQ8R+G&#10;fEvjbUzFDPK+yOVJJXEDSZ+7sjMQbHTmvQfh38E/CHj/AOPOneN9A1aEWdl4Slu/tscIe08/fCBG&#10;c8FzH5pPXBU1ifGf4h6d8QdI8OWHxld9P8P+DfEapDNZ24El7AjoytIw6EhmyP7ornpUIOPsruTV&#10;r9+33GjrON2l33273PRf2wfHXjb9n3w/8KtRt9TuvFfi7T9Qht4rRSQJboqys0idGBBbJ7YBqn4+&#10;+GVr4m8QeJfFNp4a1bUvHl5pTwaXcJEvkQsD8j4PT51PJ/ukVq/tcft6aH4P1Lw5rWleCtQ1c3u+&#10;+gvbmHyQZJI5AsMZI5fDEjHtVH41+OPEXwU8K6R4y8D6xZSa9bRRtqugGXz57lANzwqvZvmYgj1r&#10;noQq03BzjZO6v3v0JvTnGSi9rOxo+OvDXh74ufGrw9fX/iPUtCt9P1JUS1mfd/pkEcTeVKp4VSjK&#10;wPfPvVH4leIfHvxd/a0g8P8Aw7uNMe40TQr5LvUdOYoLbzYZI0EnbeTtK/7ZHpXKfAfRbjxd8Zj4&#10;lae/1nS9Ws3n8RzvCAmm3MkUG3g/dkCIgwOlct8M/H3/AAgPiDxh4p8Ca1eP4g8P6g1jqjLH+6vr&#10;RpS0QfsHILqCehTNehSqU07Rd7La3fa/zOXE0Z2Sa2+47fxd8EfFepaDo1rP4evtY8QeD7yG9kN3&#10;Lg3UUM4kiZz2ZlG38Aa9T8W6XN4o8SeEvF0Is7zw5rFqmjLoH2vEMsjOd803OC6iN0wf4mxXJa9+&#10;05eeE/FU19aeI7CXw9fp9n1qSWZGdZNowiEHP38Y9hVD4fPaeJ/2fPE3hmxspJPDLXUWpJrqsV8g&#10;STusoD9d+8h8jsWNYU3JQm5LRt28r9vQdWmpuDXSydup0OqfC21+P9t4qj1bWLHw/wCKPCOoJe2U&#10;c7+Ys8QIdWKk8KzB0x22/Ssibw/NqXxk+Gmt6HaRa7HrU8LXdvFbGJbe2aF/NYt6qQCB3LV41+zN&#10;4FHjb9tq80zxNqeoS+ErO2ButXNy37whmMduzdCPvNzXuVlpvxT+GHx41y6hvxbfCe31v/iVX80K&#10;swikhWOBY8fw+c5T0wc1UMNaLjFp6b9de3oTXqu+rsr7L9Sj8R76Gw8SeMfEWjWml6bq9mG0Y2lz&#10;GHCKN75PuVm3cdyPStHWdQ174f8Awy8NeCLWLT5bWfUftmo31tCfMiJBnEjEdBvVRz2PtXoXhLXv&#10;BWgeOBpKeHtM8Q63qrzX88l3dbpJpf3Y3lfQYQccDA9a4Hxn8Qb/AOL+mapqGh2Z8P6pZXottQ02&#10;2GRDEc+Wwx97dgn8K5Iwkrc7sn950KUZ2fK9NfK5wGuaJ42s/wBoHXPFPgbU3S0g0MaVPeJEJlmb&#10;zCZivoSVQbvUGvZ/2RPA+r/HX4RaBrPi65lubE3dwkH2WLFwiwuyK7993nRuOO2K9P8A2P8A9lWQ&#10;fs1aWuqy3Gn6t4hhuJ71MACUPdTSRvj+HdGUbHbNez/CL4Zw/CrR7HTdKsYbeysLURxKWGMnkt7n&#10;cS3uSaudSq2oTjaz0fdHFXxFKz9m7t7/AHD/AIEaXqElprE+rx3Em+5SOzd4tkksShjyO2GdufSu&#10;6ES2qSpDazsE/wCej7Bnjn3HA/KqGqeNL8F4jPaQseVAbBP0rkbnxFfXn2pV1FJ5RhhgY2g5/wAK&#10;6pzjGN2/uPEd5y0Rf8X+KrrSIrhbmS0hjgTzGaLgKnXk+vWvD/g3490pdJuNLstCthPqDArqUmfO&#10;b5+WPpu+bA9CK67xBp1x4gs9b0t5FZ9WENu8kj7ViWTMbtk9MKpOPb3rj9O+FGp/CzwfDdQSadqu&#10;rNapFYxwS7le6VysYPtkbz/sirwkHOp7TojaTjGm4t6s+If+CvHxa8NeJ/hjqenxrdL4q0nxEsBl&#10;EmYZbUpKPLwOMhrcEem8+tflHrWr6lDqkyQKwiU4X6Yr6U/bj8fT6p8VfEWnrJMbexm8hhLkO7oG&#10;QOw7OVIJ9ya8DSNCoL7tx68V93gaTVJHw2a1VOu/LQ8tkngtJokjBct/Hnj6VqQTw3ejXdszN5kA&#10;Eq56Eeo/A1j6hpo0bU3t598TxtyTyCfatfSbSBdXBcFoLpGRSOnI719FbU8iS6mQmj3d+8cUCtKS&#10;3JH3VUDOT7YpU0M+e0DXVusinBGcjPpmrz6xdR6bJZyOsUDHy32ja3A74+mawLixmtLhlyR3U9mF&#10;JXbN4JWP2S/4IQ6vHrH7E3xV+FT6RaW2savPeXMuon5nninsVS3jQ+glikz7nHavIvirquqpH4ci&#10;vL66u57XSzb3EUzllR45pEKc9CFX8sVV/wCDbrxh4g8S/tL6z4RhAuLJNMXVmLvhYVhnjU5J6LmX&#10;OPr617B+1b8KNC8CfGzx/o2rX93a39hqUcmmxJFujkgmiGGJ+v6mvmMTF+1qU5LfVfcfTYSUVCE/&#10;l+P+R846Q1nZxPM0gERJX1cZPC/geK0jfx3pEhAit4/uKev1NcXrMC6D4yli85pre8XzUBGASAQc&#10;e4PUe9Xf7fgs5Y4rpikbHKMfunH8qywcNE2ysYvedjqIpnkRZXjbBYYUDtng10mj+ELy9iW5VQY3&#10;HyofvH1J9OnFcpba/HFCsmDKjDHykHHvWxoHxytVEMcVyrJLzGZBjfx0FenBKx5c1Podb4f0fVPD&#10;usWWs2j+Te6dOstsCAyo6nIZgeoyOleyfsjeGNJ/aE/a3s7v4jRxzrJaki3tl2R3MiHOWHuM8D0r&#10;xmX4jxLpUk9zEFSJS24Hjiu3MOpfs+eO/CPieyurbWopYF1fFrMAAiqrMpPoQyqfqa8rMaCtd6Nb&#10;M9PLJ1pXpxV4vc/T/wAQaH4WbQ4tJsJ9MttHsozH9gngHkRrycDsBz/Ovjn9qH9t/wACfsxalfaF&#10;B4f0+3urWbzE8m28uNxjO9Tjqx4B7Ve+C/7deh/H7wJqF7rGnTWMOJ7ORoT+580KMEnqAN36V8qf&#10;GPQtT+JXgc33i/T7m903W9Om/wCEZ1N4yrwuXTyfM7lNoKD3YV8PDCfvW6mmuuu3Zn3OApP2bUr6&#10;LRdGz3v/AIKL+DfE3jn4IWfiDwFcQ3+kapZx30UT/MLtJBnMZ7/eP4gV8/8A7Hvwjt9H+Dmq6Z8X&#10;xqt1p/grU/t8WnKcR6eZxnMncoWUEgd93rXa+B/2gdc+C3jDwZ8PPiZrgsvCfg+zt0igsoN8sph+&#10;5Hk9VLgbvbIFamlfA/XPjB4P+JfxGv5dXSXxXdG1traOEr5tqhDI4Qezkn8u9bzqunQlCL0drNeu&#10;x0Yeip1FCs7W6W79T1X4M/tZfCfwV4jsvDPgey1O4sdUuRNPdxwAxozFR5jDsq/L9AMVu3Hgvwn+&#10;yHrWu/ETwzNDrXibxIdsTpMPPbz5NggiA4BLA5/D1r5s/bN+Aa/BHwv4etfhpe3T3kcMdo8NmuZ7&#10;lCqbt+OevJ9xX01+xV+zpJ8DPgLBc/Fcwvq97ei7jglHnS6TCWX5u/zgAt7EiuWcY8qqUOrs7736&#10;mUU6dRQrO8d9NrdD8+v20/2cLrQviF4e1LxK5TTmmEF+lszfadRbOTI2eS75LH0JNfa3gD4XWX7R&#10;nwd8O+KfFfhC/W58PL9j0aHUy0jvERGiyEHu7gcn0Bryz/gpH8bvBsfxo8P6b8OdUt9cnIjefULq&#10;Pzo7QLt2kZ/j3Kc47fWve/EX7QfiH9g34e2mmeMJ4/GFvqskNwNX+8lkZBGDGF/uJ1H412ZhRrYi&#10;lCVWWqbtbtbW1vuIp4jkqOFFaNJ69yx8RfCGkeO/EvhfSPGNvb3/AImkgwk7/vXh+VpJEiJ7hFfZ&#10;/uA18zf8FHP2p/DGnfB6P4XeFNIudP1e1nijS82MjWsa53ZPc4GPcNXU/EX4ceLviRfWHx/03xNK&#10;/g/wtqX22N4W2i7iiEizKo7fL5q/TcK8u8aeGrX45fHDxHr/AIxuZD8PLDQprjSfEEEIEck5MRCu&#10;w6jhxnsQRWGX4WFOUW23a7tfbXY68QpyTaaT0Xlsdn8F/gZ4O8EfsIaxZ22txalq+uFNQfEA+0Kz&#10;RsoB7gAjp3yK8P8A2BPhJf8Awu8eW/ivVZ7HSY2Nxb24n+Wa53bkB2nkKRyfwFan/BOT4q67cfFm&#10;TSNCtLPV9IRi2oG9UshiB+TBP8X3iB9a9KvtBGrftyJpFlNpM1/q2kTeXbXi+XbWgV0kdsHq+1cD&#10;Hqa2qKtGpUoTekle/ZE05QqUoz/levroexeNfEtlL4Pv9M1nULeSxmi3zSRqrgN1QHspJyM14p4n&#10;0Lxv4U/aj8KaK/iC9tfDGqaZDrNrEswBeBVQyISOM43Y7YNW/iR4RufCP7Pnxf1TUhcwLLqGbGa2&#10;iMlpMqJjardsOSD2GDWj8SU07wX8S/hf4T8aSLJf+EfCRuo77T2M8l4ViSBoGAPCMGYnPpXNgcKq&#10;MHrzJ3tfW2l7ndXj7aKSunvp18jlv2nrbSf2w4PEOp6NZ2vhWT4c35a8h88PLfGRNysPUE56dwa6&#10;n4P+B7r9oz4G+H4tKiv/AAC3hKJb29tp5/Lh1TZK7kqOpycE5/vV4F4B+HNn48j8XeKdP1yKygk1&#10;CWKz09HLXjPHyhdOu0np7c11vwk+NWo+Jpri08W6gdKEjlbgy5SWV3GFQAcKpVVGPevQxUGqKVNJ&#10;tWfo+uh5tKp7Op+9vrda9UttTR8W/Cz4i+OfD2ieNIwIPAnibVn0fVItOn82a7AuRCXx2YOCAeu3&#10;Fe8fFPw1Jr/7L+ueGvC0ujXfhj4b38V/NYzAi4ljgKzlSTzhpGxnvhqNG8NQ/Da+0vQNP1aKOxMx&#10;1EWKS5WJodp8zaOhMmw+5Nee/tU3/h7xVDqr6B4kFp4qurcR3ggkMUEchYFI5R0ZGfrnt9K5KOKq&#10;YivFSjy8q3+ejN1h4qnKUJXbe2/qcR+xF+0vrWq+KviXoE9pYaLD8ULJvsyzgldNESOcKD6oeg/u&#10;UvxX+Fr/AB3/AGivC2jvb6jpWiI3kw/2fEzSXsKptKqB0j2jv0Fcn4a+IngGDx5e6r4w1SCx8Y+H&#10;VdLa102MyafcNsKltw5JJy2OnOK+jv8Agnzc+IfiNra+O/EWsRG4ZPsWjtbAL9hUoxYso/iYeWMf&#10;WuvGwlRk66dtlbz2Vgo1KfJKlF3b1v8Ac2dNp+kn4c+IbPQPDMxstK8LgPqcbwlLS3ZoZD5Dj1Yy&#10;Bjn+6K8d+DvhKw+Lf7SniLwn8VL67m0y7eLUNHhtmLW94CjNLPj+8QBx0wa93/ahvda/Zd+FfjW9&#10;1rUJv7S8UXKNNebFeHfI6xW7SL/dEflqSOcjNcj8DvhZ4s+G/wC3v8H9J1OfSruPS7CXSHvHiHlX&#10;qm0Yqw+oC4/3qxoNOEtUnJbrdtWbM5xcY8zbdunSx3Pxb+IVt8V9Zh0Ga6srfwz4XubE2V3PZHeL&#10;yC6WcRZxhcxrtLdlkryNvHdr8RPC3xA1BbCDRvjVpviLyLNIJN8X2UIoQoTwUyr59QfevoXxFrY+&#10;Fv7Q/ibR/E+mR6z4SvLKW7S8towVsbolNoZR97cmPy9681+EHw0s/CXxTu/GviKTTdI8I/FG1t7P&#10;Q7m4XLR3IDbAc/d3qQPwFVRk7eyl5NfqjOqlF+0i9Ho/zO2ufGegWPwi1TQ/CST3/iNETU/EMkkg&#10;t4HmECl9g7oxUgDtiuI/4J5678KvFMfxJudet20bw9rE8Ie2u5AEF+qyLJg9WAypHbJFeTadqx/Z&#10;z1KxtvEMD63pvifxA0N9qELkzpbCV0ijVOvlLuc++4eldx8NvhpoXjDxp47sXeI+E7e1juDY2oAu&#10;4380oLkE9EKnB9wM9Kunh40k6sWtX99miqzc4ezdz0L4P/8ABM/wxpXhTXtU8aPLDJda3c3ujeTI&#10;GE1htRbZWXoSVVmyOcMK9A8e6T4G+IyW+i+AIXttN03ULS38R2qKY4bSPZIEyg7u6hc9CGasfxF+&#10;1R4fH7Iuk2vhpr3TfFmhXMOiRPqSExWvllI97OeGTYTyOxrc+CPjvRP2dvjZd+E9Q0oRan8SiHTV&#10;rqUSRXskETOsZHYEM+3H96uSvPEOTk3db2tp/VjlpuEYpu6aex5947+Hb/DD4k2vgbwmLTVdF8Z3&#10;T2WqlV3fYjtYtdK45+XZjHT5q+tPjN8Orvxz8CdD0W2vIYNOsI4ZlbygXma2k/dhh3UvFurJ8Q+F&#10;rXTrK21K2tLG0M6y5khQAHLkcHvlea9R+H2q29z8MtDtrlBNcwxTA+jKbqYxkevygfnXNGrKd9eV&#10;r8h1qtpRkldfqfHHj/8AZz1HT/ix4R8RaFvudTk1CG3vNowrWUssZuEOOgUKHB9Ux3r7L+C3w+8J&#10;/DnQ7m203REhu9SxJdTzKGMpQYXJPbkkfU1fstGsNNmlSS1iJlcn5cBjlQpA/EfrU1xDprXRcG7R&#10;woVYi3y8dP51tTlN2u07HJiMTzXWqT/Mhh0+eztYYllRTBGI1CyYVVCgDH0AqjLDdX7sheNY1+7h&#10;ie3X6U651K0thO4imT7IDvVuTxjOPzrO8K20t9Le3CGYQtNKFDN0AkIAH4CtK0+VLmOGmuZuxn3t&#10;5LLf21nIEVJpD855Z/3ZYgH3wfyq74P01YvElwAoaJoDg9so/T/x8/lTrfwqt7caJNFFM8cJSXeo&#10;JxuiKkn/AIC+aX4peMtO+FXhC41BLSaadm8i3DHb5sjkbQPbv9Aaym+b0NYS6Lc8y+Mt03iH4uQ6&#10;Pp8zNb6cgnvjGflaUoxRPfCsTivC/wBpb4xT+DZ9P0rSL2SC7sWjtLTy2I338pRCc9tiE4/3xXvH&#10;iH49DQfAtwk2iaNHqmoEQpLFGRI0z4+Yn8CSewxX52/8FVdfgHivSrjwbfzPY3VlFfT/AD/Pb3LT&#10;SRvgjvuiU59CK9XBUYxdr7nLj8YqNNzqKyX5nxB+0t4xb4i/GXxbrJII1zWbq9Uj7pDzOVA9sEVy&#10;Fjp8M9nE5nYllBrqdC+GGr+PdXmSztd62syxlyecspOMflzXb+HP2VNcOiwBrUFlBUn6Eivqnjqd&#10;CnGN0fndbEKUnJ9Xc+O9RjuL/WZpLlzJIPmfPHAHTHbpUttI9xoZnQkNYy/OvQ7W/wADVq3d7+6u&#10;XnlR7mVTvY8cnrz7Vo6bb6b4d0mRLqOY3l+q+WgIMWw5O4/XGMe5r6hvuXKKtoUNato75YXiBAuY&#10;w2e27v8A596yZtJlaBWkdlI+VQ3U4/8A11Zur+UQywkhGikyoHUdefzFQPctcFGdm3qAOelUkyoK&#10;x7H/AME+P2jL/wDZZ/aZ0TXba6kt7C/caXqgDELJayuofOPRlR8f7Ir9d/8Agor8O5/HWm+AvHdp&#10;D5w1e1/sC9eP++oVoHJ7nYcZPUn2r8LtNtVeQOXA2HGM4P1r96v2ePjV4d/bL/YL8B+E7WeC30xd&#10;Ht9H1GYtuurbWVQIbl26hfNG0DsJlNfP5vH2VWFbo9H+h7mWTc4SpdVqj4F+JPge/wBF1w2d7bpA&#10;75E27BMZ6HGOhPH6VmWPhiExMk26eBAAgkGSff6V1fxZ8L6n4a8SX9nqfnLq1lcyWt6shJxcRnaf&#10;qGVc+9cdZeJ47pXgugYXU4YH1z/KuWnT9nNrvqvmdVSTqU018/VDDolvYyy3CO8cKjGwHIyRgAD6&#10;/rWZpXwhgsb2K+mnnlaE+ZBb7sAEdBXXWcEFwVljZJ1AwoHIXjOPrmppL2HzNjLJDIB1Ixj8a9KD&#10;VrnnXadk9yrrniiPwxDbG4t3ubblZgBkHIxk/wCzz+leifELwt4e+HnjTw14Q8G65dX2o+MLm30i&#10;5uNRB2WQm2sCg/hBY449BXnl7YXF3Gw8yGWJxtwV5x9a67x18K9E1r4U/CzxAw1rTJLLUt+qazuL&#10;vGIZiDIPUKwAHpxXi5hG9SEpXSbtbfXpc+jyWaUZJLVK/wDn+Bc+Hfws+Jvw9+NurfBnww1tq76o&#10;XuVBiy0RC7pHPpyBmvoj4+6Y/j34J6X4CuNRuJPH3h6xis49PCEHdERtkXHAUhec9CDXkH/BMH4k&#10;ad49/ar8dJL4g1q78TXYaPw7q9vGWMhDkMsn90YIOenBr2bxR8JPiL8NbbxZf+ISwa5f7Pb3ivH9&#10;s1BJi5Jz970HHSvmMzo8tW1ve3duvY+mwWKbaSdknpfzWpQ/Zg/YQ1u4+HF18UPjJdS6h4quMjw7&#10;ZzAOVh+YiZl/iZssRn+H61xGoftJXfxN+KnhjwXpviLVPCviW2eazv4pj5VrMuHb7vQblKAE9K9Y&#10;+Gd98T/AfibRda8dauuq+LLxWt9G0RpMw2oIHl+ao43FduF9DXn0GoeHbKz8fx6v4MuH+J2orNq9&#10;3qDYaC1t1ZYE8vuoBZDgdya5m1UqNTaWjaS7+h34aE+TnceZydvl5HK+F9R+JNh+0vd+GvCuo2l7&#10;4j1greSanOA5t4oyrBAG45bBwP7or6l8E/tIzeHvinbfD/4gNcy6tqelNGmpW0fntJdBApDgcIrZ&#10;Y57YFfAP7OmreN9I+NFx4qW2vNZawvfs8OpzhltIGZgAHbuACMjtX6U+Dvjt8L9Z8XXVhY3GmXeu&#10;wWv2m7ukjGZSQnyLIf8AbYAgejGs8fTqUlF0430vdd2csKlP2kue6a0sz4u+N/7Ek/gfxDq3i+zu&#10;JVltrlpLeORfkbaNwOPQ/wBazfhFqvxK/wCChPji103XozY/DzRJxNqFyYzGsixDlVJ67gB+pr7z&#10;+Lninwb4a+Fc8WreItGnvLm3Dbi4ZgN2JJMfwgkNjPQgV5R8JfjL4U8Z+G73S/BckE8enDyWjhj2&#10;IFYfICPQqDz7GuCljMQqX7yN7KyfRHVOdFtez0fW/UbbeAfDPgj9nGbwf4q1yz8P+EJJ5W0/S0uT&#10;HttG3N82erSbnYjtuArzVNZ8I/Hv4EwfCvR9VSDTI5pPJsdOhHz2wlZljaXsGyMn3NZf7YulTeMr&#10;Tw1d+OoI08MS3VrDKY28too2kSNpVPc9fyNeLePPDur/ALGn7Xkel/D6K41HQ75YWhtyf3VyrcvD&#10;uPUHBOR616OBoKpFzUm5brtp+pGJdWk1G14vfvqXz8Xj+yd8V/Cuj6D4UttAgsrv7fceZll1B2ia&#10;Bcueyhi3pk1R0jwdB+0H+1A/ijVvEUMVnYz7QLeYwnLltuX/ALoA5Ars/GH7Tfgi++Ms2pfFHRbu&#10;5mtbLyxZwwhW01yCeh+8CNuT7V5z4X+Bdx8YD4g8e6FFfaP4Cs5pAkWwmecqBkgdlJbb9RXZTT5f&#10;aVrxlZp9V/VjKc+X3admrp2XT+me+ftBftNXvwxGlfDKy0ax1jwraXDyXSIwaC9WQfd3Hplix/3l&#10;qh8HNF8CeMPij4w8TX2oxs2oeH0gtbZbgyNp4B8yQbj2wV6d1NeCfE7XtPj+AXhxm8T2UUF9PDZ3&#10;lueLmGNnXzXJPPV3Ge2K6vwn8F/D/g74aePNWtfEd3pjWGr3NjpF6y5tdQslKEEN33MGUn2NVXwk&#10;aVJSg7X0NKVWaq8qV+u5x9r8JNX+DnibUvH2k2koVtSki0+O6UgTQhQu4qeqld3PtXufwm106b8P&#10;/EFp428CW+sHWbaHUvttrD+8sHZE2Jk9yDu9iDXI6Z431j41/sYDxm2o3l7rejXt7ZzxJHuVUjIK&#10;MB0wY5APzrq/2O/HPibwv4E8NXF1aP4y0bxveJcRWjS/vWuBG0RiyeijBGD3pVaklFtr3o6b79B8&#10;tKdlK6UtfJdTzj9k/wDaJ0X4HeLfEHiXxDcPcXdwrWclndgyT20e8sJMN3JODj0Fdr+zdcW/7ZPj&#10;jx3Zyw6RpEV0TfWktzth82PyyiQ89SMbs/X1qb9on9mr4deK/EOvWvjS9bwr4/8AEC2kGk2aDatq&#10;dwA3MOGJZjnsMCuX8PfB3WYJPGFrqfh8G08F6WbO21jT3KM97FCgAO3rmMMxPqwraVSHJzr3Z2Xy&#10;2+85sNTmptUneKdr9/Msax/wTQ0uP4H+KPG0GqxjxZY381pbWFpIJ4NkOw8jqWYPmun/AGevEnjD&#10;9n34S2GtzXWjjwqs/wBmvBGMSaPcuVAklHXGDtJ7ZB7V5R/wT4/aF1Lw78YriS8W7udDW3vIpY7x&#10;isSOUULK2eC+So/Ee1dX40+EOpanpXjpLrXP7Nu9Tf7VeaRMxW0uIA2Yih7syKA3uwrnrTxEpOlX&#10;aa0d/wALL03LhhKaftKT1u7rud94Z1vx/wDtrfFDXbbxRLa6p4I0+4ZbeZh5dpdyQyIFjVv4hnK/&#10;jVb4ceHfF2n/ALcPiDUxaa7PpHg+JIrVbe6NysN00SnCeoEZfI7ZX1rpta+IOifDH/gmlZ6P470u&#10;/wBO1XVdNkfw/d6ZwjXJYyRDK9HJZD75rh5/iof2YPiL4U8RaBcaw1j4tET6hHqCPGELbQ8h9GUj&#10;H0qlH2aaUbp7eun42NaLU4+87Wd3f8DqrD4qa6nxc8R6Bc60bPw94taKyZr1CLjSrplAidy33EdQ&#10;Vz/e21SvvGVn+0B8JfDvwp1q8vNQ1DQdalgsLhfktwlsgmX5h32IU9yBXTftX/sda54+0DRvH1lq&#10;dvc3XiOK1SPRoiAdUiW5jkQZHOfnDA+2K5r4faHpnwr/AG2oPD3jKM2Fh4hhmt7KCG2ZVjugIokl&#10;Rv7zAMh92B70UYppVG7afla1zWpKLvFNO3X8NDV8b+BdX+Pnx/i8SeFNEjt7/wAAahFFf6ddTDyb&#10;u0aL90yjo25WYqfVT3Fer/sOeEvCPx+8aeLfFGuNN4Yl8KZ0rU7VJAsLxyjcHY5+YbkPHY81wX7G&#10;+mr8JfH3jK8+IaaodNn1P+ydLvGVh51rCzeUGx1xvIB+tdX4l/ZTk024u/h9pMEugar46vrm/huj&#10;c4E8YR3WJxnltjDb/umplVVnGOtv1OOtJt2vb/gdTuNQ+HmgeKNb1b4fi70mHwZq6IlpJcyL589x&#10;LJuMcZ7rgbs9i2K9Q/aY8MeAte+JPgzWtcuLLSrD4dBdRjt7TEs0rqhijztORHnJ56kCvBD4Gsvi&#10;78ULb4Y3OkJZeK/B8lrqhvIXKwG3WdMncOVchWGP/r1xv7dU9/8AAz4oy+LvDummewm01tHvLa4d&#10;nWdi8b7+O6sCR7Gs1BuVm91sYOmp2d9v6ufob8FvHXwx+MfwX0nU7a6Oo6fbxeSzYKiGfAMiH0IY&#10;4x6Guu8OeL/CGqKbbQr5TFpZEe2NQ4QZY4z7knP0r4q+B3hvw7ZfBO08M+HPEVpd3OoWb65qCLc+&#10;WLW7lCPKso9QpWNV9IzXknwC+Oni39mHx14w8Rw6OdX0W9tzZWtpFMfJnmjkBM3+yQoZffrWTo0v&#10;aOEnqc7w1WUeaGq8vzP0i8X+MrO3uoYrJUuLxbiKJw7FBGjHJf8AAfzq3JdTT3TyxyRPDFkIepIB&#10;wPxrwX4BftDQ/tM+AE8aCxNjbXzCAQYyySphWXPfnn6EV7r4Ss7Wx0K1dpRELhWEgY8qQx/qCKyk&#10;kpuC6HPKPuJsaNKOqWFuZEMgu7RTIehJKqc/iR+tTeEfDuq288kqhJLKaeeRAFJO1pXwPrj9azYb&#10;97GARtcTCGF2Vc8gAE46dsYqNPFT2kTxwarJawxDkISQBnJBz05z+VazhGWkjli5K/Kdnf6lfaP4&#10;ZijZ7TToYIwpllKpwq4/pXgHxa8Ka34l8S2097dpd2olxZRLMG5AyWwO+M/yrk/ih8ZR4t1i9tLS&#10;6km06zYNNcOSBN649hjPuRXA6t8W5fBEs3irUrmZYdOybGEkgvITndj1OelbQpR0di4Qcd92ea/t&#10;YfGH/hA/ClxNPK8er3PmW8cBODaQq+3J/wBtsde2AO1fL8HjTT/iT4Zi1G0239jBbrtdlyZXj3ID&#10;+L5OPXNa/wC1R+0db/Hz9prXbae3giOn6HGbuKHp5ph+bj+/ktn3Ncd8BNFf4SeFfDvhe4tmvr4R&#10;PfXwByLQSOTGG+m5mx7V1YlKFO6+LTTya/Q+K4gzJz/cx6NXKX7OXh0WPibxbM8iyI16d4AwiOAA&#10;w+vf8hXp8viiOxleJcgKSfz5/rVrwr8G7i28JahqFpbyW+mfaWmllbhrmaV+FHqSxAA9K3dI+BGs&#10;avYLcLeaVarIzbY5AWYAMQCT7gZ/GvHxFZ4h8ydktD5iScndH5Ialo7WmnmRxsed1HPoc/1FZ11I&#10;9wI7dS8hUkr3Py5HHsK0tXSe4kaZn3xSMSpPY5OAR+NR6XbBbp5WcIE5/wBog9a/aktNT2+XoMXT&#10;HuDGzJiRh83rx3rY8O6Lb6nA0AEX75QzStxsx2H14p8usQ30bkQlr133GfOBxwBiqz3TR5ijKsZM&#10;hivTJ7ikmxRXRmfe2ke8JDgkcg+tfaX/AARb+M83gH9pPSvh9eSCTTPiPPHp21n2xw3THbDknoSx&#10;2kjvtPavja2toXiYtkspPfGK0vDnifUPBfiKy1XS7uW2v9JuI721mjba8UkbAq6n1BANc2NwyrUp&#10;QfX8+h0YXEOjVU0ftb/wU8/Z4sImm8YeFby08QalZRQWHimaCMhEuViQrcgdw3zKT32n0Nfn9qVk&#10;niG5jnKpb3rKDMsf+rzjnI/Pmvu7/gnn+27pX7VvgeSS+tYJNYgtVsvE2looJu4DuHmIO53DevoS&#10;y/xV5T+2j+wncfs3fFEzkzx+FdXT7RY3ZjOHR1BVCPqRjPuK+Ww9Zx/c1NJR01Po5xilzxd4y1uj&#10;5r06K3tpDb2DNvJy8gbABzyfet4SPcypAMO3fJ6eprJtzp2luIrOYyRTfNGzpsJ9AR2PbFEt2dPJ&#10;klk2Fv4xyK9KhVUt2eZXp8r0I/if4vm8D+F5ri1tzNcRr8iLzjJxuPt/jXmHhzxn43+JcMXh+HWd&#10;RTQfmaSN8iJNxy23PQMeT7166sUGqxGTck4kGCThgff6Vqad4dWHTmKpbwyZPKDB+laV4Jx2uXhK&#10;7g/derPTvhz8OdT/AGFPAXh/xLpFvp2sf8J3bpZQypPtkhklZAdzD7rHOPzr1X9nP9krxd8Xv2jd&#10;QGveMp73w94Kthe3tvc3RkRnaRzHEhJ+7uV8n0HvXzPcaZc6jp1npd3fXc1ukonhh8w7IWVslwO2&#10;O1fd37B37QegeMfHHhjwJqdhaaXNKDLe6iuN2qNDzb27nuckuT32gfxGvjcXh68ZupdPfXytofY0&#10;cfhpUPZ8tpaffc474mWfxe+LHxabwha6bp9le6rq0mu6Hr33JIvs0O8rtHXcIsAehrP8Fat4a+I/&#10;jfxdpXiNbh/Gz6eNLurdFIkmLoruYlXqnmo59tgr60/ao/Zw8S/FD4y+FPEWg+ILfwtp/gdlv2a0&#10;Qm5uiI2TylHTDLndn+9Xyb+0t8cF/Y++OVx458OeCtOh8V+INlvb390TO8Su20osZ43MT1HOGNeN&#10;h4c1WKmrOzS/CzPXeLmqLlH4Ult08vuPbf2Z/hH4h0j9kC38P3fw9t9M/shb37BDcHddatulYxSu&#10;p6EgknPPyivOP+CfP/BNzXvBHibUfG/jiFoRaGQWOkPy9wSvzSuegALHC+q59K+yP2dfH/jrxZ8I&#10;fCt14ssre08QXVuJL3dDjyQWYqPZ9m3I9c12usbde0e+gjLwCT907q3OcZI9sgVc3Up86vurHC8X&#10;7RRTj1vdn5t/HT9gTXtU/aE8T+J9NU2HhjUtKaN7W5fMY8wv8wycDDbTx3Jrwb9mDwz4r+Enww8T&#10;3fhfUNKlkjnl+1ISHupY4m278dkDEkD3PY19j/t4/tb+EPCHgvUPDt/falFawWkyiaEEieRYyFQn&#10;rgua/Orxd4Q1j4L/ABK0Txfda1f6X4S8VR2/2+O0OA1lKfnK9i3lsce4FdGV+0qQdOrqrdt2v1O/&#10;FULRVWKs7/h1Z9YeJLeT9sX9l1PFlxZRRab4YvXiitZpC0DGE9H9eQzY+lZ37OX7THhj9sC31keK&#10;vCCWPiHw3axWWjT24K28heQo0oP94OQAPR/auo+ItvoHwK1jQF0+TUr34SxWU0tzbWy7YzK6DYzr&#10;/GQSQT34NfNPx5h1r4beJ9K8Z+HbabTfBOtQ22o6X5PyhF+VwzKOh3Nuwe9TRoxVOUIPW767HRKc&#10;5qM3FvTXpoc3+3Z+xv4o+BfxOXX9Z10ana6zsXYxJaLgkJk9Rlj+FfQmh+ItT079g63v/DesWcMx&#10;tmP9l2trkqFdldWzyXJG70+c1ieL/ivc/tgeAG8WeL9FS68PaLOGSO2lZGnZFywLdt5B4/2fQV2G&#10;g3Wr+L/gZ4c1/wCFw0ZpLvTzczaWyK8dom3DxydwQ+/k8ng08RipTowp1Vdp2fTpbUywuE5Krn0k&#10;rr8z47+MeqfDz4+fEzwFJqSS+HIb0/8AE+giiKCyKQnIx/tSY/CvTPGfxU1nWfhHc/DjSdMsNY8J&#10;adZm20bVEAjdYlY58zu/O4575rM/Z50/wl8Sviv8T7Hx9YIvjzVoTaeGrGL/AFAnkJDAH1A2Eeg3&#10;etS/tZ6brf7Pei+DdLfRlttctkitku7fPk3UuArB0PZhz9SfWvTnGKjToxeu6T+85VWc6lSpJWtZ&#10;N+mh3XwG+PXhr4TeArL4XeF0udZi1a6jt7me5jCmSWQKjMi9gOOD6V9FfFa2Twh+zhoXgfwnY2en&#10;+LNFNoyXbkQx220xnzwexYo5x7mvmX9jCLwd4D+Jjan4/s7vS/E95Og0ktEWt4zIyASAf3k+Yf8A&#10;AvavSP2u/DI+M/xm0/w14VvNQGoW+ny3+pXW4qksKS7VUDvgvk+mfevIxWHcql+bs32vc1hOTVuW&#10;6Wi80bXjX4Y2/wC058Vtc1vxNeaa1xo0dtaQtE4C+aY2d9rZ6K0kJz/smiTw74w/ZR/Z6ntdJ1Ky&#10;8V6B4o1SKW/NwA0llvdIsI45KgHkn+7Xzr8LdeX4hfAHXPBtnperReMtF1S4li1G3ZhBqCNITl36&#10;ZX7uPRRXtn7HvwX8S6D8GfGEHiPV4rs3entDbW9zPmHTpCCwPPUkbjx020qsKkJOLlzbaf5HTRrR&#10;5Ff3fy+Z5/8AFbwhqviHStf+G/hC00XUYtK06G5vtYswqzKWIRAcHGSIQSfYetYvgH43XGn/ALP3&#10;jB/F2k3eu6vFcizsNUjbJV47aFWiYdNvlrGRjvur0b9l34LeCvjJ8I9c8A+Dr5rPx7d2Mtx4lv5J&#10;m82Dy5gpww6x/OpUen0rx/xd4/8ADXw5+Lmh/DuOFtO0Ztet11sQzefa3VowETTZOSsnAz7CvWlK&#10;EounGLck7v06nPSr8s05aW0+fQ+g1+DHxC1jwJ8HvAsV1Y+ItP1nWo9e0i+ePfFBFFGt4sBHcHym&#10;XP8Ad4rT/aZ+GnxC/aa+K2p+C4vCWnWGn+GIodQmubdssB8wXaD6ugDfWs79rTXW+AfxK+HmoeBt&#10;e1jQdL0FmltJ33NaRp5TRoBngL5bOtY/wh/aM+JDfGy8+IGsG8l8MajMNOvtUtYGeEQBtx246gOe&#10;vqK5Iz5480E+rSKnGUXea0eh0eka78Qf+Enhh1G5eHQdDtY7YXVpBgaNLEY9iAHuQwwR1qx+wa11&#10;+1f+3ymt674kGqaB8N4ZrhZtQgCF5nyvlj3DgHPbZmsz4w+H7228aaJH4a8X3Gu+EPGWrp9uWwfz&#10;RKMlQ2ByCpWHPTgGuG+F3wc8RfDn9r+9s/BB1FdN0S9i1DVLdgYjc2/mcnn7wdA456UYem1CXM9b&#10;bf11JxnLOmvZd9/I+mP23vHnhPSdd0Dwhq0+tWOi6u8zWjxQZVrkAmKIY5+8Sv41xHizw3r+gfBz&#10;UrTxjDqmo+MtPne+0O/trgi406MxgJvbsS24Y9K2fhp+0Lpf7YXxPm0TU/D1tpes6HNKmjXOoy/u&#10;47gO6t7eYO2O4NZ3i9dQ1S515LeC6tvGPhma3a/8y68221S3YSbV2nkjKde1ccE42paprX/JIunU&#10;5mk7Nfj2OP0j9onwxo3xV8F/FMnX9PaK6WDxdFES7OoDoQT/ABKHcN9M17B8c/jZ4N8W/GPSbzRt&#10;D1DWvDmszDTvNlfy4ZZJSqrcKD/dOcn+6T7V4r8G/D9l8fvEPiLWLG3tvD3hi20t9M8Qacw3iXUg&#10;xCPCPUDaSe+4Cuy8eeOPCvgC+8KeChoOvanp0Uq2+nEsFbeyhN3qeEyc+9XUqK8aSu5foZqNOLlV&#10;b2002ub3xC+AOmfs7eL5216JrWx+IjLa2N3bOwaC4SOXy42A6rLuK7h0cqK7T9nj9nHxdo3wdv8A&#10;R9WMUeh31wJ9HzEJLlYJIwfNLHsxJ4r6M+JPwe0DxVf6NPfmfVTpMwltFl+ZbZlB2lQehHb0xV/S&#10;da07StF061cXjLZ20VvHGUwY1SNVC5/CuapzS93t1e/3mUcc4r3Vq+2xS+Anw4tPgZ8PDoun20B0&#10;+3kV4g/3hiKJCW9WZkZs+prr9G1q/ChhDA9rmQgMuDkuT/WuUv8AVtPvvNAmdAxO7JIHX0rL1Pxr&#10;FaSxRteGK1Xcu/eQQApPA/DrVRvzu2/XzPOmrqx3Oo+KdTtIpN0Fhaxp0cjgL6k9q82l+NNzqGuP&#10;Etva3unwzIkuU2rKM9M9eefzqp4i1KH4geHLax03Uro3cVwoMZTcLnLElCT6ZIz64rkvGd5B8Mrz&#10;U9L1QvZz2MiJIjpgkmMOpB7rg8e4Oeld9Cg5O8jkcuW+mv8AWp1Hg/4Vab8XrTXr+zurLSo9Ldrh&#10;LFvlF58zMwBPUJuHHevgH9t39r/SJfEyWts7Np1vk28B4e7kXPzH0BPH0zXpP7Qn7azeGNFvrvTj&#10;9i0nQrSVIljbY15cyxmJBx155A9FJr8xPEXiPUviV4yaWVy87K+HY/LCijA+nJ/Q17WCwfPLmkrJ&#10;HhZlmDpR5Yu7Z6/+yZ4Hm+I/7RWp65eXLyQ3QNzc7mx9paQ7vL+mRz6A19BeDFs9Y/aV0/wJ4dCa&#10;54g8SXDXeq3SMGisoFUkjjsAAoHb8a+MbX4k3PgGJIdKvDGCpiuJkOCwIwRx0r1b9ivxxofgrxXc&#10;+JW1LWNLuNZjez+059wdqnqASMZrLMsvnNzrPa1kl38z4qvFyk5zZ9x/tOfELTPBWqeFvCtoD9k0&#10;OBb68iiAYmYRErux2DbTz3YV45a/EXSvFUC302t6wkkn7tlgkCRrs+TCgdvl/HrXM/GTxKkOr2+k&#10;aPcNqXiTxCLbTkDPubMxDzMx67VQDntX0P4L/YGWz8J6fHBcPaQiBWSLyA21SMjnvkHP414VSFLC&#10;UYqutW2YLmfwo/FbVZXmVlYgqThSo44qGCBpEbzAqsoz8p6ipG+4uSxQZOO9OBjMLABhIBuWv2NI&#10;9m4y33wBZIyrY4OfqDTpY2iZSwG9vmJ6CiIO08abRHuJJz6Dqat2aifc7qZAE3AY9z/hUyZDb2Kt&#10;tp0fmZJfDckE8GpdV8mCyVHUgg4DDsMdK0yP+JNEWhDzs5y+cAJtAAx9c1X0tdJl1lP7akvksQpD&#10;fZNvmgj7uNwIxzRFlpHon/BP39qLUf2O/wBp7wt47t42urPSb1H1GyJ+S/tQwMkR9cr69Dj0r9+P&#10;CHxp8J/tz+Ebm68R3sOueDfHsQW2uCBnRZtoChQPuKOAV7EA9Ca/n70CT4c2VlIYtP1/UrgAqhuZ&#10;liRQR/sDOa9z/Yw/4KRXv7Lfju30aXS4ovAOqTAX1rDlpwCNvnKzfxL1x35FeDm+Xzq2rUl7y3Xe&#10;x62AxUIfu6j0f4Hun7bf7CPiX9l74hz6fc2813pd/I39n38S5jukGSpB7SADp3GDXkw8I32hyCHV&#10;AEiKgnf1f1/Cv2z8ba58OfHX7OPw38Iaof8AhLNI8c6eurnXI3z/AGRbyRM8Einru3gJgdFWTPpX&#10;5a/t7/sKeKP2RPGss1+8+seGdVAfT9ZjYyRTrksqORwrYIGehxn6edhsUpWUlaS3R21qLa8ujPFr&#10;f7MlzG8USRRw8LgYB7Vag8TRXMUk+4i3jPynoZCPT8eBXJ6jPcixRolKxv8AMw6Ej0+v+HvVaHxV&#10;bp5cdy3l7GG1ZF2gYP5da9JPnR56i4Ox6Fpd+tk11cSzF5rnoSOIlABVB7ZyT7k1s+CtXurHWra5&#10;s5zHciZBDMsmwxZb7xPbnkmvP49WiuIQkZU5/iU5rV0yQzadKZH2AghSpyWHv754rjr0m01Y6sPV&#10;SabZ9yS/8FGPE+jfHrwd8PtR1SG8sPEMYsbmeCIPceYYWEbkjoGfAP1qf4bf8E5fF3x3/a70zxl4&#10;okvbbwT4auVuoYLyTc11MjAgKvZcKMn04r4c8OW48Jaxa6layynV/MT7PMWJdGBGGBPIAAJ/4DX6&#10;hfs6/wDBRrSfiT8OvD3g3WZl0vxTfXtvpZuc7Y5YC2ZZ8/wsI1I92ZexNfLYnAzpSVSGu/y8/uPq&#10;HmUZxdOCsnb/AIJ9Z6xLa6T4VudYndvs9vE9wSAT+7UEk4HXIHbmvJP2p9a8VaN8I9KsfCNzFpuv&#10;ahDJqN3IQDLGWxthU9AQSFJPZR616/feKdN1G8tLOOSL7HF+9cEEDCYCIfbcVPvtrP1zSdG8V2wM&#10;kdvNLHIXGXUtuJ64+pzXlOqpe7Hdm2Dl7OanNXt0/I/G7VfDvi/46fH/AMLeDvijBpltaX9mzrNH&#10;+6F+4AIEh6bmHLepGK5P9qv9mG+1b4kaf4b0GfUrnTtLS2isbY7ms44wZi5LHgBPLQAdTur7e/an&#10;/YD0T4ieO9OuvEnjiPQdK0y8a8SNJBDcqgBIjVs5ALdxziuU+KX7eXhD4R6pp1jeadZ634ctYcSJ&#10;C2bm3Koyo+/+M8jIPXFelSdSLjKkr26fqejicZGcXC/zXbseEfED47aboHwG8PfD3V7+4vNajiZL&#10;wxpsjEYf5RuPJO3aM+1e/fCv9g+z8Q/s3aLol9qOqajpGoQx3VrbXEhMlrHIokKE9sZBx0GMV87+&#10;ArTwL+0n+2Hp3iHV4ru08IkRR2cDIAbqRnz+8HZCfTtX6jeDPD8t9oCXyxxLp3lk27Jwrx/wlfYq&#10;Mj2aivhIxinFNNu7XmcdPMqidk7pKx4L4U/Yi8LW/hdvCGn2U9locFsJ7uC3kIEjtvCbvViSx/4C&#10;a8J+Lvw78B/B/wAN+KfC3hPxGfB2o2HlR6dFb5K6i5RWYlh33HkHr0r7j8IapDpfws8SaxqwmsLj&#10;UZLq6hQghxbRoY4CCOzKnmY7GU18b/tG/sv6p8S/jFo7aRa2lvpVpfQ3lzPcNlF2MHwMcvxjHPf0&#10;rgrR9nUtve7fqd2Axkpq9R2S29ND488WfDN/gp8KvD/i/XrO+sfHAeWee+8tg6XPnv5RLDoWj28f&#10;hXrHhH9ovRf2i/gVe33xXlsYPGFjKYrZJV8mYKELCVVI+8SMkj1FfUf7b/wkuPjb4CstL0yCxgd7&#10;21mumfhYooZA5k46sSg/Ovk79tzxt4F0r43eCXOg3SNpYNreXt1bqscsgieFZHUDkbhkkdwTXoYe&#10;qqyjzL3ltbpZfkKq9+R37/N7s5T9m/XtU+OfiHwjrHiHVNKtIPCF6g0tWwbjUfLkwgkB6KMAEnrn&#10;2qv+13feJLP4zaYNH8Sww6vqjzWQFm4jPlOwVgT/AHMgHn2rC+B/wA1z4/8Ax0EvhuB7TSLKYS38&#10;wcGG1DnciqRjOduB9K9g/wCCnR+HVhp3h628MxbfE6TLHc3EcRCW8Q++C3fnHTrRUgliIRTWqenr&#10;3CNeXsJL8T1Wz/Zr0nR/+Cf2n6ba+IJ4vEkcck16bL52aTexADr1AyPrXjHjb4J61rHwS8IQ6Dc6&#10;2dPuNMiuvEMizlZSTCrui+rFyR7AV6R+z1pGvwfsv6rqfgvWYLq0hkZZJ7hd80sqxAMqxnO0DBA7&#10;kjPeusTwja+HP2HNF8RxeIrvS9eutO/0+O5k8t453KNhkb+FSOB/dGK82nVmqzjdNp7/AIGuGpwV&#10;N86bvt+Z8/8A/BOP9pv4cfsvftFajbFpm8NeKdM8u7uriImVJ4ZPlj3dfm3OD7qtbn7SP7IPhW58&#10;SjxDNpt3Y6v8Utfii0xDG0cenpKqpErehZvnI7F8da8z+EP7P2s/Fr9ljT/FNtZWEV1oev3rDUIY&#10;wRcuswmIYHjGXAx6YPevp39prVtV/aW/4J+aZ8Q9T8QW9l4v8LXsk81vYuI/sNxaTfuAV6g+WI3H&#10;rmvVrTlDEJwe+j/CxzypxUV1T1X+Rh/tFfs7eLfDsvh/4YeMdctdRtE0u4jsrpE2yXFxEm4xH1Hl&#10;rIR3+WsL9gX4+p4f8QXXwG8b65bad4Btra4uLG4miMU0dwZcm2LnqpDMwJ9Peuc+KH7ZVzpXj34a&#10;+PZ9Ui8eXkU63lzbNgSRvMslvLbr6AxuSM4xn2rvPiF8CPBn7a/xJtbnTdTm8B6lcJFLAt3BtW6a&#10;QEhQSBnYcAkc81tKDpVlFfDJfcx1qsnSSnuvuaJfg98JrH4JftiWEPgvVdPn8PWtjLutJp/MRrhx&#10;8ojUnkkBGJ/xrt7DWvFniP4n/EzxvaeIfCejaq6yaBDYXAVEkiW3SUuuf4j5xX2Ir52vf2cPEHiL&#10;TtWuZfENn4W8U+ENSbT7NYXZZNUMSo6TJns24Lx3BFezfsx+BF/a3/Z7TSNS0S8GtaO8ulane52r&#10;eXGN0TA9S2yNi/uV9a5cTC0ufmul+BVJ0oxvZ3/A53wNDefFbS9I1rwra2ltqXgxl1XW4J3CyX9y&#10;JgzOo6lGkUEEf1r2r4k+Hz+3b4Z07xDoNvB4M8ReHLd2lNu2JL/bGwdXI+9HuGef51Q1b9gfxT8Q&#10;fjP4SisZJ/DemWUX2TWri0bY81sgYlEA+9uO1cnpya+3vGvwg8I3HhWC30/Rn0e8giEEBtsRZiLZ&#10;KtjrkE9a86rNv3qTv+djavi6MJpT103Xy3PzC/Ya+Ceu6z+0ysGmwPBp2h3uPEsLuTbsGwVYZ6s4&#10;Kkd+D6V9w+O/2fdG8SfEKDXp2tBq1kgW0LldtsSByo7E9M9wSK9U+Fnwx8H/AAx064stO05Ld7yU&#10;T3MnlAvcOABuZs5JAAHtTPEXg7wvbXk2ozLEN7fvCRwuBwxGeMDik4OrKM5aOyPHrY1czjD4X+Jh&#10;mW/srMG7khmeMFmdMKB/k/pWbr0Fy9hGWlaJ1fzGLOM4x0P+e9Pv/G/hvVNC1OXR7S516OwVjMtj&#10;EZR05BYHA54rzT/hILr4iXEl7agmyvR5gj+YJGANo3Ejlu+K2jhpO2m5zwrN7Ho+k+EpPFWg381l&#10;LpE95aq0ypLMImkXA+76gHPI9a8o0rwZrvjSWM6rC1q9+zqlu8gRI0Xrz368hegrT8H2ltpt++s3&#10;t+LSytt6zzlgrHjGyNT2BAHvzxW58ev2gPCQ/ZguJLZbm11jw1qkZ0iTP/H4k5hlEqt3xCZUYe1e&#10;hhcNTi7yepNWrOO2tznviF8SNE+A3hqKT7QtzqhYNG0f3i23oo/hAJ6nk8Yr5y/4KPfttvqlh4bX&#10;VWt4NRh02Pzo4DmS6eRVZM9/l+fr2Y14t8XP2pdKsPESjWb6aZ03zC3iO5nIx8mf4cnjP1r5K+Lf&#10;xZvvjJ8Tb3X9Rcl7hQIogfkhG3AVR6ACvYwmC9pNX0S3f6Hg5hmMacXGLuyz8Tfi9q3xEuTb3Uxj&#10;s7d2McK8JuJPPvhcdelcH4l8QCw02TTtLBzN8s9yOpIOSPpUmr6FqOs2SiCZEf8AiYjGfb2rJfwp&#10;qGgaY8s3lsyNvznduXuK9+FGFrR2R8m63O7yldjfDMKanFcWLg+WWRFc9Sw4Jr1nxhq9p4a0zR9F&#10;t3iCW4FxLtwANvOfxzXA/DTSIdT1bzVZZLVQdsb8BHzyM/TmrehaHL8SvGE1pbowhdirMCSEj7kG&#10;sa0Iyl7z0WpE5ansv7F/jG30Dx/ffEfxRA1zZxEw2wmYnEeQJGGegKgDP1r1H4g/8FsPiRqvjPUJ&#10;/DGkWttoDSbbGN05EagLn8SCfxr5k+JnjiHwxpsfh77XGtnARGAowshHY+w/wriv+Eo1E8xR25j/&#10;AIdsuBivPnlNLETdWor9l2RNOLbbscEbUTLGVBPmdq0Le3W0tSXjV2BBAb+QqtbwMrBHIQDqw9at&#10;2chS4UyL5i993+fXFfZHbZEs1pFDpMl2SrTsu2JMfKvPX8RVS01hVheRYwu5doJHI9cfjmo9Tuw4&#10;8lVOFBPH8qoRsp3IpZQOoNLlQy+2oG9d1EvlID0PQVDp9vapqUEtzIs0Kvyg/i561C6qxK7iCR2q&#10;5pvhC+1Dw3qesRhBa6ayJISfmDMcD8utO4Nm7qOtWGlXEMFuXcS4JZlwsYI6CuZvb5ri9knBICki&#10;PPSopZmnjUSyHeowpPp6fnmlupZfktmA/djsOTnn+X86TiCfU+3/APgnj/wVhk+AXh6z8CfEK3ud&#10;Z8Gwp9ntZkObjToWdm2r6orM7AZGNzdia/YL4DarYftJ+FNG8H+TZ/ED4a+NlKW9wP3gtVK53Z6x&#10;un3iO2G6Eiv5p00VsRS3TeTHGh3DqxAJ7emK+uP+CTP/AAVY8Tf8E+vjTprx3Fze+CLy626pp7tv&#10;EUbgqZYwfusgO7A+8BivmsxyaLk69HR7tHs4LMpcvspq66P8rn2l+3R/wTU1z9nzT9e1L4Zx2XjD&#10;wtY30tnfXS/6Tc6PKhJeGVR12njPUd6+ILrQpJYndlWTaCWhK5dWHUAdwf0r9sv2dPHVndaKviPw&#10;ZqtprOi+Iibu6XPmRXhkbdKXU/eLNk8/MpyM9q85/ad/4Jn/AA//AGo9O1DXPBs9v4L8WWwaeeDG&#10;bScZAZuOAMkDIwcjHvXk4XNI83s6mj7npVcDJe9FXR+Q9jZx32oLGU8togPM2kjbzwPrW1Za0lxq&#10;LxxIwtbQhVY5HmSYzkeoHT6k+le9fEr9lOP4ceEBY6mbOTV5W82S5h4ZTjG0HuOO/wDWvMvC/gaB&#10;9XltVlWNowQjYyCR/wDX6V6CxUJX12JhlFZ2b0TMzwzZahrmufbLe0urpFXy4FSIlRySzZ9+B/wH&#10;3rvNQ+DXjfQrQa9daReW1qir5TZwyDAOeOhJyfwFfQn7E3hm11KCWxvRHJf2sxRwQAcL049xmvq3&#10;4v8AhzStF+AmqtdiEeTbFhvxkccY/HFVXoNx50rqx1Qy7ksm9b2Pkz9lL/gqBdfDS9ttD8cLe6to&#10;IUQi6VN89pgjBz/EoGeD0xXqn7Uv/BVDw94OhXSvh69vqmo3UQL6g0eEt9w6KD1fp9CK/ODxNraD&#10;xZeLA6G3ad3X1A3cD8qq/wBtifU0iYA7FMjHHT+7+oP5V5ayik5qpa3kZ1MXUhem9lpc9R8f/F/W&#10;viBez6nreo3d/eTsSzySEklsgAc8ZbiuF1XwjFq8kTXDzT72ACE5DH1/Emqh1iS41O2gRC8MYMsh&#10;6jcAAo/M5/4DXXfCzT7DxZ8Q9Js9Y1EaZpwmzPdYz5K8gnHchc8eprtdGMLNq1jGNaWqT3PYP2Yv&#10;2b9b+L+pINJH9nw280drFdkfJHM3zDb6lEV5CP7sZ9RX6p65qdnoHw7i0mOwlhtIYY7FPJO4QxfK&#10;oPrwmfyryb4a/wDCG/Djwb4ctvBWu+H7mw0tJikU0yZupJQN0jchvMABGfR2Heux1z4igzxxz6fK&#10;IlALtBIGBPsp9/fpXzuNxlWU/djoelQpRUdXqWvFnj7S9Wjkso7iweKRWQxyMEVeMFTuAHA7ZryX&#10;xNqh8J6nE8afYre7w3mceVIAPf2A6Vt+NbGy1a0iuI7bzIXLTCORNrls4yRzwDz7iuCutDbUIbwx&#10;PIllbygXMcse9JmUYCrnOMBmBx6juK82pWcpWa1R3UYqK30O00TwvFrWl39zcXAMVzhlcDCgclh7&#10;jBHWvE/j9+w/o/7WGqWCNrC2tppWIneCIea+X3MCT35Yn2Ir6M03QB4X+GGjywwPcC4hErpnorDd&#10;+e3A9KzL/VbP4b/AnU/FkkIQQ2U+rsi8M4YHylx/eMQRfrxWtJWkpbWKjiZRUox1voedfCL4C+Gf&#10;2avgl4judJsJxZK0jb1G+a48oeQD7t5pkI9iK+Bf2v8A9pTS/Hwu9B/4Q59JvpWEcUxYHGMBmPGQ&#10;eCcevtX6jweKtI0/4IWMMdzBeO0Vtp7bGBkuXG1WkCnHJcsRnuM96/Nv9qrx7p/hj9qa21iXwcNt&#10;tcrJAl9JvXenyn5RgdQPfpmtIQjUxHM9WtfuO3Cz5cNO+h9h/wDBPD4O2Pwc/Z8t9Wt9NuLtNcht&#10;Jrm2mwZDKImLuc8AbpAuOwj5rl/2wfhjD4+OuW8Gl3sl1fQLa6ZCTi3B25Jb3BZvwxXt3wy+J1rB&#10;8FNFvDZtCNbtoJUjVQktu1y4IGPu/I0uT7Ka1dQsbW7sUt3a4E4bzIrh0VlVsckt64B7d656+Hcp&#10;+0hvv8zPBY32b97VbH5//se/C/xdpvwe+Ifwzu9UbRpmnfWbeCPgKwRUZkPX5vLAx/sD1qb/AIJX&#10;/C2DxzH8SdH8T/2lqF2kwypiaSC6K5Ujn5c+vtivqL4gfDfw38KI9R8XXssw1nVvK02O6QFthlkU&#10;JHtHCguV6dxXsn7Ifw20/wCHek6pY2NvbRW9iMsVQLvaZ3kz7nbCRkn+Kuhyq1LxktXZ3XkXWxlO&#10;mly6pHlnwN/4J1fDyT9mTxN4e8S+G7XTNbW+vbmwuBgTsjSnynB6gqmFwP7g9az9Y8Naf8Xv2LvD&#10;b2Xh671DxNotu2n3s8y/ZdjQyNF5ikc4KR+ZxgnPFfReseILG+8QajY3M6Rvp9rbOXYhRukaR2U/&#10;98J+BFcnf/Hfwf4Ti1fw3P4i0eztpkS4MbSBm80q4IG3jgDkH1rKf1iMl18/xOSGIpz1m7a6LyPm&#10;L9rqDwv+2X488EaB8OJ7fR9c0u6dPEEjqSNK8tism8qPmIZcL/exX1H4d8K6B8E/h5oeg+Gb21SW&#10;wWa4eYLhru4k2h5JOPvNuJ9uRXy94K+M/wAIP2UL3UV0rUxq+p6xeSXWo3ltCzPcu+47QTgKAT/P&#10;1rN8ef8ABTSa6tpLfwv4aRbjkCS6cuNvqFHQ8jrXTDC1Jp2T1MK+JgmkpXUfxPrnSfiBrOkXMF8m&#10;o2sV4oeMxkq4cEg9D3wB+dS/EP8Aaek8K+GJdV1S80WxeOL597IXUDONoHJyG7etfCUHxe+Mfxml&#10;kvLNY9Ks5G8tJFQQxbTggh2xnk44z0rqfh1+yPPq+v2954j1S78S3aTJLJbR7vs3BBKsTyecDA6j&#10;NEcJGnG02tfvMnOVR3iv8j1mH/gqBBqbyW2k6Jc6zeOoCCK2EaAkgKd390kEZ9qz7/VfiD+0BGtt&#10;r14ukaTdnL6ZpK4lZcZ2yS9hjn9K+iNO/Zjj+O72N3F4d0jQLTw/aLut7OMQK5xwT3OSCQOlcH4k&#10;+MXgzwd4athZ3MltNcSFBCIhEyOSoMbL13BgyH3yPeolCMf4av59Qpq7u9+xa+Efw9ufht4aOmaK&#10;4tILjAeBWMcTr3LueWJ4J6A5P0rY/aLktfht8MtK17w5JZ3dlNP9mnYShVhcoWOAO4ZHXHcMDXzz&#10;4o+O2qpDdw3+oyG3gk2RKjYLxk8Bj/eHfFeGftq/twWHwb+HWgeDJrh7i7tzJrd3ZRnLxzzDZEjH&#10;sBEM46jOK2owq1JKMU9ehFerTppzbWm52vjL4saVqT3p1m+1CBrmZpY5YrnEULMflXYx27QOK+Yf&#10;24f21/7A8G6J8PPDesDVLnSmuLu6vc5jWaQbRHH7KmM/7TNjivnvx38eNc+MtpBe3Mj21usjGO3i&#10;JC4B4z69+vtXH61pCa5AzyRM0pzh8/Mp7c+5r6XDZVGLjKr62/zPlsdnrd6dPbuO0TW28QWQe8uX&#10;e6SQlpZGyxzyM+9SAxPIjIAWjG3IPDY71yumJcWDz2dwojlmTaGJ79j+prpvAvheDUtZsrN7kyhM&#10;Myp0YDk5P0r2FQVrbHz9Z3blcpan44uLKcW0EaNIuMNnjPP+IqvqWqXK3tu8sxnjnO2UdkOOfyou&#10;bP7N59wqFgzmMF8FQ2cHP6UzSfCErJdLLdszOOg5XpgGqjGMUVF04q73On0trTw14Nto7aMyXFxO&#10;SB3kVhwQfYfyrrQ0HwV+Gj3shX+079QEHcsR8o+gOc1zfwKurC2+JOkR+JCsukWKy+d3HRvLOO/z&#10;EV9fWPgb4e+PbG2mtrTTdUgAyjJiQrnnn+6SPWu7BZNLF3akrX1/yOavW5JJW31Pzp1qSbxCYLma&#10;YvM4ZmZj1JNPtdEna3QrKNpHHNfT37TH7Elho2i6j4k8MSizgsY2uGsG4THU7D2ODnb04r5qNxex&#10;YRbUgKAMZHpWmKwM6MvZy0sb0sRCSuiO8vYTeOI4yCq/Ko9R/PH60wpLqNgtxGpFvGwQtnAViGOP&#10;boaq6hZvZ6iFLuJYgGAIwVB5X815q3ZTE2zwLiPzzub5vvHB5/I/pWiZ2EDTGdyVGCTtJIqG50qV&#10;ESbymWKQbt3qPWrMj+XCrqAyvvXJGMY70n2pp7Uh5SiRtyAOG6n8+enNJMDOEW8gKCGbpjmtfSfE&#10;V1puganpcbEw6jtBB6ZXcM/kxNNikSyxcurOXX5VUfMynuDVW1v1hhkiMak7id2BvGRgc+ntS3Gk&#10;yq9pL5iRqu+RlGMc9v511l/4Uj07SI55HUXb8FMj5eOh9OR+VWPBdnYanqMtwkciFIVWLK4CS8At&#10;n0BO6odd0G4srmSeV3lt43yBydzt2/Egn2q1HS4nvYwZYWmJidg8hY7i5H4DH+NX47Kz0i0gDyGO&#10;XdvkZQCwGeg/lWWzQwwTSHc7owRARgEk81Poej3njfxPaWVnA9zf6ncJb28KDlndtqov/Aiv51jO&#10;0VdmkI80rRP3e/4IIeHtR8Sf8E9TqdxC8ajW706b3LRBkBz6gS+Z7YFfSNx4hn1O3vLOCwisbu9Z&#10;Yrx4j81wEcgAH0JOcfT0FXfgJ8JNM/ZP/Yd8D+DrMtbX+k6bDboInKNLckB5pePWQu57ZbHetv4U&#10;eATfQ3OsXbbYLUZUnPzc8D6k1+e4jDxq4lzh1bf/AAT9EoOEMPGM90l+HT7z57/aD+Amlp4YefUI&#10;1E84/dfLg4Ocj6g4/A18Xap8BpF8TTnTgSm4lT0GM8198ftb+N11K2uJPvLECemDx3x3/wA/WviD&#10;xH+2J4b+HFvLNqsbGCIHLRDLbhwBg+ta0o2laDudyk1S55I9D+DOgWnggT6vd3MlnqFsmNythZRg&#10;Hn3yT+deB/tuft/S67qp8LW+pTus4KSeXyFUdAx6Ann9aqeEf2k9R/ah+Mmi6HpenSx+G9SZmnSG&#10;Ui5a3BCuwI6MpbeQMnaD65r7G8M/si/C20+Gtt4Z1/w+9xfWVxlbtoFdrlWIBdwR98cqwxyVzkjk&#10;9NXFcloVNEef7aVm0rt/h5n5qeLvgX438DTyTatoGorCU8/7RDH58JRgSGLpuA4AHJyDkGuZ0eO4&#10;geeaT/W3Lbtp+UquMKP0z+Jr9S/C37AOq23xGk8W/D7xTPf6e8/2lbHzcINrt5kDg5wudwxtGATz&#10;muY+Nf7MvjDxz8QodUm+GvhLVNLWzltY7GM+SJHLK5lDAhgwWMqAMYLN61cMfF2T6o8apg3fRn54&#10;aVeS2rbplkRHfc5XnpwB69APzrc07xVC1/BAHg8t433MzbHLZXAAPqM/lX1ZN+xFFete3P8Awrnx&#10;bpECQbGisrsXcUcjY2sPMBY478+teYa9+xdfWWnahd3kWp6abUBoobyw/eTdT94MBkjFaRxEJvVm&#10;M6E4o89/tC4to1e0vLu128/uZioPHXg102nfGnxpYadbGHxTq6SRfc/fkd8DPqen51wUnhXUtHvI&#10;jLaXlqm8b98bquME46Y5JGatW00+r67aWNqnnPK2VAIJZyQqpj15J/CqdGDd73+Rkqk0rJntE/7a&#10;3xC0vRZGXxDdXDxRBI2lw5zt2qOfwH1NaOrftreOvC3w+TSpbu3uf7XgCI7RASJvkKmTjvkM2fTB&#10;rxHxH4X1qHW7WwksLqJ4T580ZjYuRyE6DoWyfqMVqeIINe17WLa+v9Hv7VILOC3RfsjqAI4khU4x&#10;12pk+uT3rknhKLknY2hiKqjufSfiT/gp14tu/Bmo6cbLTUlvYTawSICpty67d64PVfvDtxWL8Wv+&#10;CguvfFLTNH0+TTbC30rT7lLia0jLbLjywDGrA9VDKOOnPSvDPDWlXOqXV1bzaRe3SPBJ5JWFw8Eo&#10;wysoxkkldv0Y98Vn3vw88QyagfIsNS3RrkxNaOxH14zUQwlDZrYFXqb3sfSll/wUOiu9HgS/8N6V&#10;DKAGyHZSrYxnPQdO2MGvMfjP8fovjj8QdP1rWNA025j0+5a5MKsStw+9Wy+DhhkAEd+9eaf8K18V&#10;XCbn8N6tKT1aO0l28H/drqPB37KPxB8f/vtI8Ha3MqrufMGwqPU5PHXt61jHL8PGXPe1j0IY+vyu&#10;DW57Nrv/AAUg17Wns4YtB0a2htPmyiHGduFwvQAdMf4VGP8AgpF4pM08EVjpyoApxszhzxn69a8p&#10;8Ifs4eJtaIUrYWYc7Qby/jjIwcEbckgg8cjrXWeE/wBiHUrjVryTU/FXhy0ZXMkqRSNcMiKoHQAd&#10;h+f1q5Qw6VkjGPt5al/4hftseMPiR4PvNJvo9OFlqLeZGv2cB9yHaHQ9irpkEHqB9aZ8O/21/iFo&#10;Flq9uPE1/C1zJHHJhsHCJgD8C7Cvc/Fn/BNjwToes6A0Hi7WvEdpe2UklyljaKotXXyTEhyPlVg0&#10;nOcgqOBmtrwz+xPoUQFzZeEo3m2De2sXRlRjjAOBjnAB6U1Vo09lcTo1asFd2PkbWPiR4z+Lnjy5&#10;aK91jU9R1OZVEcLu7zEAKgwPb+daGl/s6+OtZ1jU4LywfS7jT1R719RnWDylfhSxJzg884PIx619&#10;8eHPhufBtkha50jw+lsVEbaXbRwtncMtvPOfoRj9K1v2hrHw78ONM0fxx4osRrtn4zu7fRHmY71t&#10;Y9zSxBwPlIDpJ9DxzWDxjk/cibwwfLZSkfGPgX9hy21dYbjVPESXXmkuYdOQsRhiMliMYJA54IzX&#10;0z+z58CrP4PXpi8OeHtD1H+0YNjzajH59xHJgAEMTtABLZPHHasf4gfF288PiGfw9p1re6FcSFZP&#10;LtfLlsi8hKn5PvBFwDjsGPWtbT/irruq+HA/9oRafYT7QWiZV3hRjhgdwz6BsZriq4mpLrZHdHDw&#10;irtFqT4SaJ8HtcsPCHi3Ubizu4bZ7yxhkR5htR87EwMbkJXIxwGXnmtQ/tLeFvhvpskdrCounyd7&#10;4lmX5R91AcAqQfvMfpVX9tr9oDQ9T0j4dx3sME3iBbP7Xc3sn32i+zqrD/gbtEx/3BXw38b/ANtX&#10;wT8P9Xlui6XV5Dkpb243hpOcOwHGcnnnp2NGGw/t56a3Mq+JjTiuZ2P0Y/Z4/aS1PRfizqGoXGsf&#10;abVdGuLi+tbo5MUK7TGwwAqhZCvHv9a/PT9pT9qfRbz4oa/4m1S9gtU1TVJ9RgtYj+9KvKXUKo6c&#10;EHJ7kmvnb4n/APBUvxNq3w91fw54dtW0iXxIdmpaiZN9xNGCcQqRjaueTjv7YA+YrjVbvWtWimu7&#10;ia5u3fGXYsSc9c+g9K+gy/J56urolt3PAx2aRi26erf3H0J8Q/299f8AHGtO+kFtIiglJjDcyEjv&#10;n8O3evEPHviS+8a6tJqGoXj3N7OzNPNO5LEkDkk/iaytXjlmvx9niaV0bMhUjPt1pkd8usPNaXlu&#10;9sxQhWx930P9a9ujgqdN3gvmeBWxNWprN69i/oOpHRdOcQyidImyCegJ7fSt7wj4tivHMdwipK5y&#10;RgbDXOaPotvY6U66nPHGhP3VYknnNZmua3F9oWO0jdLZOVb+I/T0rodPmOGdJTuup3PxF02O0l0/&#10;UAqNGs3lvkY+U9P60nwwvrLw58TZ4pp4o4Ut2KMxwCWxj9DXKyeN5rnwybC4ia5iR8hz1UDtj15p&#10;/wDYS3F5ZyoTLE4BfnnA6UlFomFJxg4yJtbvI4Vv7RmaRGmWaNlPy7vN2/kVb9KuaX4jtXuJImjk&#10;Eq4V2GcL7+9Y8qRzztJExeGaQbfX5eT+oq1d2iaFpkaNKjXd9liD/CtS4prUc4JpI6k+FhHZvPBM&#10;yCVSBIpzg9v1rD+HvjrU/hjdX62Wo3Uc94gify3KhcMDke/b6Gn+F/GB8PxmO6kZ7dztKdStVfiZ&#10;p0Vrc2t9bSKIrv5R6Ejv+X8q0oVJQ1jK3mZRTT5Xr2NfWfjX4g8TRS2V5fXUsMhyQ0hOc+o9MVli&#10;wuHAbenP+xWJYatCJY1uGAcDCyDhhXUW+shYECvCwA4ORzSm5yfvXfqxShbSKOh+IvwR8SeB9V0k&#10;eJdLF1eazZ/booozvkSFX2Es4+Xd8uduTjj6VxPlaBfNNaRre6VdTMuyWQCRFGck+qjHUjmum8ae&#10;MNbtvh7pNhc6qbl7ZTJaSiTBtoXw0kZHXlthxxgs3rmvM7q+lm1JmBbCsCM8EnHJ+lb0ee3vaHs1&#10;YxT93UXWtCvdAljW6UNbSk+RIrZSUZzuHuCQcHr9Kf8AuF0sEQHZGxZpBIQASBzyTk+uK2fD+vzS&#10;siXIhu7OMPuhnbC9NzHPbtx745qXWvhrLZafc6jp09vqekIw8x1O3yGAz0PYZ461spa2MbGZqV9b&#10;6oto0lu6LtVDJGuAeD0znPb1rMgtFZFllDiLcOUU5NSabqh066jmWPdEjkqrcLz6Y9M/pWgutTpF&#10;IAsRExJxjAQH0q9EI6HwfPBqvh17eV5rYA7YTGg3SorYLe5LEZ4/xroZ9Qs9C054po1mURmKMyAH&#10;awzubPr+XWuN8KXaXnim2kKiKaCP9wivtUDAA7Hk/wBfaqXia6+26g6xvuiZVJD/AC7dwyR+BOM9&#10;6UqjaSITfMWtah0bWp5JI5pUeUFxtOFz2zn2xX1V/wAEevgXpvxD/aFtfEeoWQFh4FZNTjuCmRcS&#10;sGWFSDkEqy7/APgFfKHhuCxCG1EMl5fTPwi4Ck4K45yMdyf5V+zP/BL39nVPhR8DdAtry0ii1XWY&#10;1v8AUNijKSMvyRn/AHFYfiTXi5xivZUXFPWWiPdyXC+0rKTWi1Z9c+GbvUPij4iiubt5Ft7cCO3j&#10;Y/6pQ3PHqc5x6mvXfiBrcXhP4cjTbVxE8ufOKsCXAGAp/GuKm0oeBdGjlWKXIX7yjJ9c5PXtXj/x&#10;l+PE5t5LdI7li2QCyAD65r5aEnBNdWfYKl7SSfRM8V/a2+MkPhixvGmuPMLqw2dzxX5PftIePB4x&#10;8YXNrBuWJXMjqOhYnr+Ax+dfWv7Z/j6bXdWaOSRkjXJwTkmvjL4k+HzY6ja3mMtMMuPXk/8A1q9L&#10;L6SU1zG2OclQfL10+RX+B3xm1z4M+L7LVtKuXh1DRbjz7VyOEB5YEd1YZDDv0r9WPgL/AMFXPh78&#10;dvDVjY+MzF4d1pmQ3CzqXtpGUZBR8EjJ4wegOMmvyWXSSf8ASoV3Mpyy46r6V0nhnQ1nnR1bI4x6&#10;j/69dmOyyjiFd6PueNhJyT5dz+if9irxX4Q0zw943k8K31vq19qsJvbZY70TICFOVXk4BOCRj16A&#10;VwngbR9Vi0SM2WsWeohz56reo0Tu7EEuxBIBJA/h4x61+SnwG8Sa/wDDXWrTU9C1bUNKv7RvMhlt&#10;5mQoSMZ49c46dK+0P2O/EXxM+LHiw302tNJo0eoW66ioiUhUlkwzD0wAzZGM4PrmvAxOV1aSTTTX&#10;c9WlhW+Z3t6n1zpfjTxJ4PeeO/0v7SZHDb7eRJFibH3hgqSOOmD3+h9F/aOvbX4W+Dfhx9vsoLq5&#10;8STBtXkWNcJbpbmSQ4Ib5t/lIO4DtyDgjoPFP7EsieHrS+0nxUIEuIhLIt1CJQzMBgKVKnA5657V&#10;8u/tffE/Vfgz4v0jUPEGrLNoOiW91HcSPOFjgMhjbeAWyeYgNvo3U4rmlQxFK/NC99jkgo1WpRei&#10;3O78R2Hwp8RQG6jttJuZ5QYvLnt4SQpbJBAyeFAx+PBp+kfsYfCb4wX0U0Gi+Hljji87fawtGeCN&#10;pBOMDJzx6+1cJ4Sv7j4t/DnS/Fmk6dHrWgaxALu1urVI50kQDuEO5WGcFWAINa/7NPx+8KeEtf1y&#10;HTG0l702yg2kG0yl45MbNo5HU8Y4A571zqvUvaV0ROnScW46nnmufsN/Cfxv4y8QRwJ9gl8P376R&#10;PcnUxE0sqE8YYglRuU5Bxk47EVlf8MB+ELS9tYk8YatbLO3lKIdVSUDuOMngnI9vxyNpNb0PXvFf&#10;iYaiZ7a9Gu33nRx3rwkM1xI4JAP8SsrA4/i9MU2+0vw7HBgXmqiEg8f2hI27dnnJPb8at4uourLh&#10;Qglax0HhX9jqx0bUorjTddurspIFR1MTyKw+Q/w5HzHg++ayfiN+y94dtvF9+mveMdR03V50haVD&#10;dLG4j+bysgKeMq/IwODmt/8AZ7ttA0P4saFLFfanMDdY8q4u2kicsrKNwJ+YAHv3xWj+06dAH7Qu&#10;pK6y+ZNpdozSLLgkbpgucHr8rfmPSs3itHqJUlzpWPLU/ZB0VmMS/EPUDFMM7JNTUA9SR1xjvz61&#10;7F+yz+y/ZjxRqNhoXidrhZLNxKWuTMJIyRuXg9MhTxzx2615mw8MWMrP5+oOygndJfvkDGPX6V6Z&#10;+yV8SNB8G/EyW/ikjgSz024aSTzyzFPlBPfJyRRSxEuZKSLrRjyvlOJf4Y/CfwN4w1ywuvDlot3o&#10;2pXFnM00TESyRsVLrkbTuznOc5z3639H8c/D7w5aJBp/h6KK4O8hbWxR8846qScdDyO1cP8AEP8A&#10;aY8I6r8RPE+tG60uIXWrXW2aQKDIqSvGCSevC9e/8uD8Z/t8+C/DUbs/iLSo5FHWKVScD2XmtJOt&#10;KT5IsVOcFFczPtvx9cqP2RLXxz4VsIba9+1W6yWk8ZAljN19nkRs7SCUbcOmCBj1ryOfxd4w1yyt&#10;W+0aHoMd3G7RoCJXjjVVJk243DnAGG6tivn74gf8FgPh9bfsc32gW+vRX+r3t6ClrCkhlVFuIX3H&#10;ICnhWPXnFfK3j7/gsrPCv2XTdHklJATfKQo2rnAI5J6k9c/lXVRwOIqbQ/4c45YylBO8lv8Agfc3&#10;izwFo+sXn9peJ9cu768QhlKsQITx90kkjtxn8K7j4zfF/SPBf7GehWpmjmsbrV4Fs4rp97MsF2Jp&#10;Gy2f+Wayrn3Pvn8hfiL/AMFJ/HPi2NGsY7TTgwO0xxhmIBxnnOOMn8K8y+M37V/jz45aHpFj4h8Q&#10;XtxYaJCIrO1QiOOLggnavBJHJPfJz612UMgxMmud2RyVs5pWXLq0z9Ivid/wUi8MeD4LmOTUrF2f&#10;cTDF856khcLwD0HNfNXiH/gpKL3XbZNI0mWSwncTzb38oSJu2twPukkY6/8A1vjAFr64VYHYyMOS&#10;3IA9TXTpcQeHtORgpkdVPkx93PJ/r+Vevh+H6EPjvI8nF5/Vfu01ZnrX7XP7a3iT46eKZdSvZ10/&#10;/RUtbWztiVitoVGFUDPQAd/avnN/EE7XpmIZgxywf5g5PPOfemahf3Os3jzSLKxkbkYOB7fSr1r4&#10;a1C8s1WK38vgYYkAoc8mvYo4WlSiowjY8uWInLWpK7ZMjadrECLKTp9yXPbKMevSprLQZdKnur2S&#10;WKZYkxEyHIkOOv1zms+bwJesuZ5beFlIOWkFXtPjeHRL5I50eSBxJGVyRgdTWklYwk9LJ3K3g6aS&#10;TUZoTOHjvMlZARujce30qvqF4kOoTR6jADLA2wSxnD+mR6/SpgINehDB47S8I+V42wHPoQf/AK9T&#10;3c8jaU8l7ZCa7txgllOJ1HcH1ojuJPUsah4em8UeG57iydZZ7aLftAw8sanB49R39cVzWk3p05ws&#10;gVnZgWBO4L7fX3rsfCGvx2ulw3unq1tLZyeXKn3g8ZOTkf3e1V/GuiW9k8V5pVoJLfUJWkSQqG+z&#10;nglcdsc1EXZuLCnO3umOiSahZm7sTHMsHM9u3ULnnHqOa31treHRtOuhI6w3atAuP4RksT7lSyiu&#10;Q0C2v7HWFNlPHHKxKDJ5k5xjH+NdXq2mTS2tta3E0MNyqFhHH0BLKTgfXJoqRtYKkHdJmbZQHS7U&#10;CVC0ccjCMDguBwfxz/OqmpeJIr2WeSW0L3DgAOTkoMY4H1zWnrniLTptcWKO3a5aHKLk4RAR1x3J&#10;PzGsu3+1anrIaSO3is4sgtFx1GQB75xx7VMY9WEYNq5WgHm27t5kjRuPu45Hv6/zqSzsrq7jW3WK&#10;6uUhffFHncASMcAjj6VrafHbaJqCXE7fb2jHEYIGxj046Hr1/wD11c1H4gXX9miHToo7GEgruWPb&#10;KhyW/I88jpTV1pFDcdLrUxn+E9wtut3qlxFp1uOArMGc47YHSpbUaBZ26RF9QlMY2lkUBW+lZi6l&#10;ezRvc3N80g+6d5J3n2FXbHV9N+ypvkiD85wpx1+tPlmZty7GfqurGe6jinnuDEykl2JYqeDnHTGQ&#10;v5VBMsNvdyxRsGjhdtrEEGQAj8vWtLxRYWsOrobV475GjZ32ZAjxIQAenGFHPvVzS9G0vQNH1m21&#10;m21JvEikQ2VrGoWODuXc9T3wAMYP0x2Qidbl3MSO8byEiUlUXcfm6Lu/XHTv1rZ8F6/d+F9SQqWk&#10;tbhT9oiJyhQnG4j6EVRtrW1gSVrjzJ7tm4t4eFQZ/iYfyH51JoPiNrdLq2uYVmiucAnGWjxgcfTr&#10;74pNJiLfjXwzC1rHrGjxSPpcrBHBGfsrsTgeykevp71j2Fnc3rxRQuw3feJbaAvuew+ldp8NvEUP&#10;hq2urPUIUl0bUmWO6iZiU3YwpTnGc456gZ54wbeu+C9UOtPHKLOxDXawW9qihMqWwvAGCSOeMkj2&#10;4qJz5VqKTsrmTYXltHqlpH5aveJA6NdFjhThl2sPowwfSuT1IRXusyjMhCt5WY2zvVeM8j2r2/4h&#10;6TpyeHLrQrO6i06OWRrn5MP5xO3kNgEYYAYOcAEDivOdE0KCCzklu3BvWABWMEsDjheuMA+g5rmo&#10;4tSj2OelW57vseh/sG/BqL4rftCaNpRjN9bSFpbjt5MaEFtwOchvu/Uiv6Bv2Y/hH9njtHaJWVAC&#10;u4YA6ZP5gfhX5Zf8EQPgE1xq3iLxXPb5E80em2jH+4mJJPwJKfitftx8JdM/saxt3aFmkVQAsYAb&#10;8+D+X518rmdf22MUE9I/mz77KqXscGqltZfkjjf2gtQuLKzlsk8qMqowc+YRx12gV8O/HO11aYy2&#10;8FzdT3L/ADeWgAP/AALsB9a++vi74PuL6V7q9uItPtnPEcBLyyD1Ltnr/s9PWvlL44WEBgubfSoF&#10;tLMZM9ywy0h+vdv85NOGH9/U9ChXtCy3Pzj+N/hkw+IhLqF015dqdpjTPlw/4n/PFeIfGHTUezgc&#10;KBtLL+mRX01+0Fo0VhPJIEMaBiELfec+tfO/xHT7ZHawhQTIxP6D/Gu/lUJRsdDnzwcWedWNk1nJ&#10;BKqhlddki9hnvXaeHfCE/npewIrjGHjJ4b3pdK8Nq1y0ZVWWTqvr/hXf+DdAe20+OIgbQcHHXFdU&#10;al9DihR5Xc2PAXkXcA8klXGNyEYcH/Cvvz/gmP8AEWy+GfhDxLJrKKlheNEgkI5RgDyPpkZHXBr4&#10;a0r4e3bzpe6YkhnQbmKglSv+19f0r1bWf2nfD2g/stah4fl86w8QQF5JRt+WTuHVgc5xWOId1bqj&#10;udRKna+7V32Puj9qv/grZ4W/Zf8AhjdadqmpC4vrSAtpcMMm5rtCP3aj/gI6+lfh7+2L+3b44/bJ&#10;8ZXV3rmoPBpEchaCwic+WozwW/vMPU9O1eUfFH4kar8TtegvL2/nvpVfyod7FlSIZ4GfQf4ViwLI&#10;ruFdVJHIJ/wrvweBUUpzd327Hx+Y5lKbdOlou66nrPwU/a98f/BDw5d6Z4X8Y69oVjcqUltra8eO&#10;LBI5C54JIHIx0Nc6Pipr0fiSXV7PW9Ri1KRtxuROwlZjuJPB6knvXGXdmotWJbdKVxgY5IqzBLb2&#10;liqo4eZ8cL2GO9dUsNTbba330PIVeolq2jvYfjv44+1y3z+Jtalu5+TIbp97YAGc/wDfI7dK3tI/&#10;ax+IGjIWfxTrssSrt2m6YgHt3rzCwnMdiXyxVDt552+36/pVmTUUaB0aQN5vGSOBWUsFRenKjSOK&#10;qrXmZ7J4f/bs+IXhO5tdQ07xVqa3lmySxGV94WVSDyDkEZB4PHNM+IH/AAUG+KvxI1WbVdW8TXcu&#10;pTQR2wmixEVjR2YAqvHVm7d68SiLSF2jIc9u/bP8qltL0JJJ5igq2ckCoWX4dO/IhxxtXfnZ3V/+&#10;1X8RbxXZ/F2tkEYOLhh/UVHo/wC1T8Q/CqXlzp/jPXrWe6hME7JeOpkjJBKE55HC1xGqQCCGAlt0&#10;kimTA6LzgfyFUruMeUgRZFkx8ytzkZzxWqwVG3woh4qq38TOji8W3wtJ7037yzX3mwzxTSF2fcVY&#10;tz3yevXIzWXqCyC4jjUl5FUZKnOOMn9KzEY/Z0TDI2ScseO3P6Vt+G7o6XryX0F5apJCSIxKxOSV&#10;PUfQn8q1jTitkkZSqv7TZW0u2dXlnYFIbcZLZx2zj61kR3Q1PWJZgpEUpKgE8gHvXTays2qxvbNd&#10;WBS4LSu8IAMjFixye/09KqWXhmx+RHvQS/ACtmtIxMXVW9yTwhpj6tqLx7o40YEr5nyqD6ZP1rM1&#10;E7r6Uu2NmUIIwMAn9NvFdHMkGkWywafDNfyMMsobcF/2sZyR+FczqMc2oXAnnKrv5Qe3b6Ee9Sot&#10;SCNRvVEx1lba3MdmhJzlnI5c/wCA7VWjuZ7+IXUr7jE2Dk/MuT1+vaktnkUIyrknoAOtS3Ebwl0a&#10;CWOUt8yspU469PxFPlGoLd7mz4e1DyIpmvIzskBWKREHz+hqt4judRtg85lkjs5WCRAuQfu5Lfoa&#10;f4LZ5rl9PmVlhdWdZQwBVsDH/wCqrN1JBaaG6lJbu33bIopOAMnqMY5BPBqUtTl5f3hyzM9x5wLG&#10;QIu7JPP3gP6mtfw4TZSROxCq2I2UsSCc8g+4qC60u3hgF2plNtEd2/qyfN/q2HqQ3BPofpVnUJxH&#10;cGJFeKUAPGfvBlbHI9D7dKclfQ6pKyaSKmu+FGsb1dziEMSUByB17VY0PVNT0qcwQAXVowBeKbDx&#10;SDpn2Pv1Har/AIi1SDW9Kh3xOZ7PloweCe4z6d6w7Q3d7HZ4nj8ppjA6bjsVe3Hr96lGN0ZQk3G1&#10;tToh9id5HhkNvLckpJAw3xkDoVbr2Iw351Wu7yN5Y4mmeJZXDdfuuBxg/r74qHVJ7PX9QhW2laBY&#10;5AiL94PgYGB6k5p17NFbX9z56xZdCCoHIPduc8cn6YqXTe7KjQe5k6uGsLuJ2AW6uB5bOnynrgkY&#10;74/Suj10yeEY7e6uRHLI6xW8C7eiAAsffjjNQ6d4fm1g3KSRqyWOCzkjcoIz8p65x+tZ/ii6fxGq&#10;fab2EtaEiASOTgY6ZPHXjmlJptI1cdLssapp0Wl+IzIkMUkdywKgjkgpnNUdG1e31CWaOKNreeJi&#10;21jujOG25+uR+nvW1E8Vx4Ts7ycg3GmL5LODuDgqcAY74NY1r4Uu7fTBLDayS3E53KqjDbs8Ek9h&#10;1qpJWJg+5o/8I+kEBmFi585Sd0JwWwD09xycHr+FYs+oWlxbuLe8kikiPCTRMMcY5x069etauinV&#10;9OWA3Mc0KHAOcAOMjAPrjoO3StuOU3vmNGnl3K4zJGAfMPYMMf8Aj35+tYqTT1M5JPVHGzQC9t/M&#10;YRCdxh/LcMsnuRxz71iPJbROVaJUK9Rt6V1OvQX+5pooba6PTOzZMh/P+oNcnNqMrSsXtZdxPP7s&#10;f4VrGaexmpXNE6hGb+d5bUmV23BGOCpBz0GOgAHp65zWrZ3f9ppJdXl1LJdyMNsKrhSMcucepHPc&#10;/gDWRHexhWKJvkeQsFkY4jHPA/Mf56vglRY3dXxMeAN+Sx/LPf1rqu7WR1JLcsXN+BO94JLo3O4n&#10;zHkwCcHcAMe/r39qNLtpJ5I5biKVrXfmSTZuA56c8E/WrXj22trTXIIIT5dqltDsKMDv3Rglvc5Y&#10;k/TFU4dSurywhtDPdNZ2jZiidiUjZieQDnHXkjJNNruK+lyWy0qbUJWSMMtsrZBPI556njPX2Ar1&#10;LXtVgbwfoRXU4LzVdPhMEtxGVZY4ySEOc53AZXJ65PFcml7dabpEsWuPIbOeEGG2QD7RgMAGAHKA&#10;YxjjPt1GRotsfEMkb3Si306JtkdsH8ps9AzDHJx83PbIySa3qQpKmmtbnOnKTfNojrW1B73To5Y7&#10;sMy7isvRn+Y7iB/COM5rK0G1/wCEg1SZkWKNVfyklL4VVJyD9eOvvXYeHfAEEUtu06PqNtekJa4m&#10;EcIDDd+8yN2AuSATto8HfD2x8d/FDw7pGlWZFrr2rC3zGxKupl2hh/sjOM9McdSc+PWhGEXLoXSw&#10;96iiuux+xX/BKT4NxfDP9mvwjA6D7VdWwvpnIOWeU7xn/gJA/Cv0D8HMzTQJuRlIHy4DA/Ud6+ev&#10;gT4RTw94bsLOGPZFbwokeBgKFxgfpivoz4fquYnZ1iKYOQOSR3r4rCNyquo+rP0ivTVKhGC6KwfH&#10;HRTLE8ty8bBVBKqTzxjJz+Xb+p+Q/jnpBuopXnJS2jJKRr8vSvtz4g3FreaUrqHdlyinGOR1A/T0&#10;+lfHX7SbpHpl2XQNMSQq9l+tfQSppPmPOwk21Y/NT9q7V2uPEbQqAq7ioUf3fT2FfP2v2z3viG3V&#10;cERxNz6HI/wr2b9oV2uPHE5dyzhiMdhzXktlA2o+Jr2RSAkSiMH3yaiT5pI9emrRsXvDGlltacFQ&#10;wVM4x+Fe6fs//s3ax8V9ejt7GBvswJeWVlwseBuJJ6ZIUiuJ+Efw81Hxt4utLLT7drieYhFUKSWy&#10;fav2Q+Gv7L1p+zd+yzaWgt431VI/tF7NjlmKnIB64wcfhW7mltuKrPkVmt9j88fizp2k/BPwpc2W&#10;jzpK0se2QvgSg45PHY+nQV8D/tMfE6F7K4tiQtxd7lDKcMgIwTXt37ZPxVk0fx9rQjlLw/apRGFJ&#10;O0k5wPY9M9RXw5488Sz694gnnuQwBJCg5AH51thKftJKT2PKzfE/V6bpp+8zJEt7bTpDJM8sSx79&#10;vQk5yM+vHrmr2n3UNxZtdARqOrc1lR6oLKOVjFHIWAGWOSBTdPsZLlwkUTuZz90A7fpjpXsHx3Mz&#10;ea6jV5JZImRguEYkg/WqyTi7lXCBJDwSCefrXV/8IDPZaVFczRxrfxq00kUmAsIKfJ174G7HuB1F&#10;cdFCLacABty9j0NAOXc0nd7AbQdqYwVByG9TTI2hublB5hiDnBJ7f1qNneaRlhLMjtnlMbvy7VXn&#10;tJBK5LAuD0btSSsF2acN+kaywBEeNuADyAQcn/Ci0ZDcRidiqvnJTnoKzbWeM3BMhkVyfmwcDmtG&#10;eIRMql/NBGQp9PeiyCTJlj+3SzqWVGjwV3j73PT255rb8Z+HH8HXVnBLdLdG6sobjBQgx741back&#10;/MBjnoeKPBg0rUI7qG7wZZOcEfKMEtwe3FYviC5F5dvIHmZ0YsC7ZbAbHPrz09AKSld2BJoZeqnk&#10;RuGRWUYCYzxj+dOksIRbg7g8ifeHX0459gagtbpmMhDKwBABA2e+f6VK02GOA+H65bNCiwaRDMqx&#10;gNlcqMbVzyMYJNTQSWrxKwjkWVWAyhyG9+c81HbeXGG3KrHoMkCktVWJ1kRw4O75euMduO1N7Ca0&#10;2Og0G7t751tGe18q4baPOTItyQVyGAyOD64PGRVTWtKkS8mnEkEtnFIYwiA7kG0jGMccc/j61ns8&#10;8uixvE7spkZSdvX5QBg/rWz4F0+S4jmt3khjhxukNwMiPAC5bjBGXXg9MjFRyvciGo/S7FvDsEmq&#10;xXEaG3dBDvGWilzvDbW7bo+vqc1m6vrN94s1eS+u5ZJrydR5k3AWQgADgcDgAVD4gs59Le6ExLLc&#10;yCSOQH5cBW4yOMfMOOnHvSaWBZTASO1tKV5l2knyyM8DjnHuOaq+gS21KUF49nfiSZRB5bhsKmOn&#10;BHT6VqGCSAv9oCM6yFg27Kkk88Y/T61X1jXjqrRJNJEWtTsWYH53Trlm65/i+lT2Wk/ZEn1KTE9l&#10;FIqxMxEfnyE52L7BfvGk1bUEraoiuYLjRYZJUhV4rrKkcETjBUKB3GRkH2+hqOfT7ieweaFrjZEF&#10;Yrlt0OBypHYemMdKivdUXW5UuJ3lM1uVjiVBny8kjCj07cY6itGze7ttTNw8stiI12lmKxiUgY2q&#10;p4Ix7YOOwNSkwk22kjEtpERQsTtDIw2k8gMQOe9SzCSIywxBAkxD72bjIU8j3GT9auyaPH4qNxPb&#10;IkF/BtMkJYGNlOAGDDgHJ5HQ9sVFHpV1p8oFw0Maxt1YfKfyBGAPTrTj5DdN3INOtDNbK0bnYpAk&#10;KqcqPXrjPTiuo+3RJdtHaW9vcXk0SLHJLGCeR1z68ng9OM9KyUuEu7cROkpBcszRIVE/5ZJHUduK&#10;veFbazSaYGKZQc4VvlEjEjjAO4nA6556EYJpORansd1odzYeGPgnr7idn1bUUaMyu3D/ADhf3Y6g&#10;Aseepwe3FeK3CNeRoHbdK5AwTyw7AjPHrnvXoHj3V0bSbO3dUZxJsliRNqxR7VwBjjGM9f7uMVxd&#10;5dWVvcxT2DmCaID5FJZYyR94Z6HHpjHtWdKOrb6inO8rE3hmaTSJLmG+cxxXgCmNuMMOQcduKl06&#10;fUVu5pZdTuPstqxJVZCqbfU44A9qp2lrLqmpCTzDPHISZDMoG0HI3bumDjqemfxqlaafL4l8R/2f&#10;EVRi5AbzCyIo/wDQhjjtVuOpGiu2Hi3xJLrd4k0UsgjtyFQ5J3dPm55ODnGavWfiZm0qCa4uHgJl&#10;CpMhIZW/qvqK7Hw38LNN0oRl0e7lAyfNbKk+uOn6VkfFywsbLQrZbWCK3InwvlrjjaT2xSbjJ2Oe&#10;GJjKSgiteeIZbiyFzMYorkyGOWSMDymO3IY+zDoeoKms+TWEDkNGdw64bIrn9J1SayeRXk8y1mG1&#10;gWyq8fKcegI/zmle2uVYiKdfLH3eSaFTtsXOlroQLdl2kC7HB43e2OlTRs0IViMEnI5PNWdI0SfX&#10;LqO2hjeaaXChYkJIX+9gV1U3hrQ/hzETrTm/vlyRZxHaDx8pJHUZxyfSuu5uYeh+FL7xAWmjKpBG&#10;wR5ZXKrGRzj39QB2xV06/a+FFFlpjmWc4aa6kTKLj+4o6Hn/AOvVDVPGGqeKoEtGlW1sImJS1iyq&#10;DI4PXg4A7dz+Na2sBO629sVaU9QWyAP5mj1AIZo7u8865mubm4Zsb3+Y9c85zn+Xsa04tduo0LJI&#10;BFFnyQCFII/iwMEnGfzrK1CJtOvEiYxvuTlhx3xj/wCvR5Es5RigYzDIx94/4UNsEkd7ZfES3+02&#10;D6lNLJaiSH7RFGCMqOSOOg46e2fevrH/AIJi+FLP4pftbafPFHcNbaLE960cqKoaTIRXXBIIw4OR&#10;gZGa+K4/Dq29ipldQC2WUJnJxxk/nX6Rf8EAfCD3vizxXNc7He0W1hRhnBDFzjHYAKAPXGa8TOZc&#10;mHlJPpb79D1sope0xMIyXW/3a/ofsL8KPBqLoKzSAMwUbQ3r6V6HFo1xYWImNqzRjpjB6e59frWd&#10;8M7C3ntIbYhBjjkgZP41H8YdYsvDLRKks9yoOds8jiIg8nKg4HJ4wOuSc8Y8DA0lGmpH0+KqudTk&#10;Rr61rc+oaSI5pmRFjwIwV3HgY6foO1fKn7UOkSx6LdSKWjIUjLDBYe3r+Ne96L42tL/S5Jle3gKc&#10;rGnzLk8n5V4wOPvEnpXjf7TGr28XhPUb/UJtkMaM21sB2GM5PoO3FehKrdIwo0XGVmfkf+0VO2ne&#10;KLuUBgpYonqST1/CuX+F/wAONQ8R3ZWK2kMtwxfaq8Ae/wCFetXnwb1b45/FnS7+4tZLbTNXumSz&#10;Up9+IHBkA9D2r60T9mex+DuiWN9Dai3ia32Slhghic8/gcUqcup60eWKXcb/AMEvfhJp/gT4+6BH&#10;dxxalJq9o+wgDdC6ruK89wB19elfoX+1vq0MHwf1KG2KM/2diQykMAB3zX58fsoX0vhz9rbwzLby&#10;O1hFLPKnzdCI2J/A9fzFe4/t+ftG3Pw58M+IHEyyxNbmWCNiVDllOVyOozzz9KtTtCTMXC9eL3sr&#10;2+Z+G37VerXniL4larbIAZElkklcAsqAsQCcdK+ftf0H+z7xFImR3XhXY78fjX0HHqb+J9Z8Sapc&#10;2kJsNT5eVgGDYnCYDj7oUMTt65UknoK8s+Lti15rs4ZFVIgwdxghTtGFyOckdR7n0rtwE+VKD3Pk&#10;s6xPtK85edl8jzee3aa2eRZAgQglmzhRn9a09D1WTwzeJdxThtQVfNi6EIMYy3945P3T+vSqlisd&#10;5YiGVJAtsWkYqwC4IwT055GB9RWl40sotAstBns4wLbU7MSTZAOZlJVz9ASv+ea9ZM8RSZDPrNzq&#10;N1LNPO0k9y26WQnl+MY9MY44pq2jkoihZA2BggZyen/16pWwVkaRQHK9F9av6fK6wSSKAJR8yFzg&#10;pzy2PpkCmVHUmgZ9OkeNV5k+UHsR6j1qQTJJK6yElVHJXrn0qvBKlvAqxs0krff3fd6/rVyeHdbx&#10;3TlYduQd2192OgQdSP0oG/Igj3W9wzoASoyMrmoIY2vo97YcLyCq9qs3Wo2t5pUQLD7SkxLsQQ5G&#10;1QvPTGQeKhiuZreKMIzKA24gHB6dKBFlIWjUgNtYZxn+EEY/DpV7TtLl1y5eMIqkxnac/LgLnv1P&#10;071DBd/u1lE0hcPyGOSw44B/PrTY9UCTrI4SRlbO4pnb1yAO46H9KVhpEDQotw0bYDI21iDkH3oC&#10;7NyKrlVOcmpnjW4UzMEBdjg5wc55OPSop1zh0LKrDBC0xNjrVkMgRkVgwwB/EavWXg/UViSZbKZF&#10;bLr8+3d7nPTAP5ms2GWOZiN4WeNgyA/dB5PHoeRW/wCIvF17rsSWaxmGCIHcI2+ZzwSSfrUyT6CS&#10;TWrsZEN6sNslpKjW8ltIxwhAO49e3PHFaGi3ky2xsYjE4u5Uc7tySsFBP1AAJY4POM9MViT71Ql2&#10;MvmDnIyee+au2l1c6ejPBIIjMDHzhmZcYZc9QMHB9uORTa0GnbUfqs92umRQyXLXVkv+qdX4XOWA&#10;98Hd+RHQ1X03VJZLllh3ssSjaF4xj5juxjIwAPzqrMsbWxWIyOWfJwcheByB68fovvXTfDvw/AgO&#10;q3EsMkEchEECkCS4IA5/2QCy89yCOwpPRAouRV0TwzNqOoyyahL9j06FttxLI29pWJ3eWgJOWPfH&#10;TrU3iO9/4St4JLWyb+y7FPJt40k2pCvUk88tnOSfxq7qlxpmu3EFzJqEwezZsWvlhIYyf4R95iST&#10;yWPzHkkVmaz4lXQJ0kjtZXgfKxlbkqq8YdWG3hu360LV66Dk0iFrW6wIpRDAIx8oVkARc4GSrA++&#10;aiu7JLy3S5mjZIISiSEDBk6nGcEnKruyc9Khkvba7eE2kVmgf5nVPnaP/ZyTnPPXI6VatJLyC5cQ&#10;ywC0nIE8Uoz5wHPPqQ3IPUE5BFCauZyqNdBl7NHdWMqW8F1G8w8skvt2oDkjHYE/ljpUGh20unTe&#10;b9rmQSH7iklSPUDvWyfDdtexGS1Eh8ld8tvLIDIoXnemRkoBydoyB1yOaxpfGMF1O1vYxy3E33FP&#10;IUe2c9PpihpMzlVfQ2U1TbA5u7OCGILnzYm8tyPUj7p/EH64qiXZ7iNIBJMWYFwRgjn7p9WFVpJ2&#10;sWEkzvcTyD5UUbSx9F9D/tHn3pBq1zpokmVFSSKJwoH3FOOcf0+tZzVlZGTqS6oe2oS31m80EcbX&#10;MLkYOG8xGOCF9MHHTHFVBodtJdrPfzpC0gyUjYyO4HYgdDz1OKq+FtWW8hkhwsQQHeoXA2njB9ie&#10;/UVkNAmkyzQlc3CFgX6jGfT8KcItGt2zau49PmluCk88Ftu3RiVQWYnqD3P0J79a3PDHh+Hw/NFd&#10;IA88oByzZKDsvvjH45riUuA4SURqDHzwcZ5rudG8QxajJbiKSKWaFQwVsAEgcD8Dz79KVROxjXUr&#10;JHZahq8Wm2YjL7JZQrSA8EDHAPpwT07/AErgfHmvw6jc20ESLNGgaQv95SSOP0NWtX1Wyjgke7nQ&#10;ufmILbnyeeg7EE/SuQfT5Ld5YHkikSEfKVbeqn0Uj7wx3FZUqbvdmeHp2fM+hG6GO2nlcKAxygx2&#10;9K19K0iY6dCRYTkFR1DZ/lXOS3Mk5IkYgr0967/RbuXT9Kt4CwcxIBk4ya6GrHTObW50elxJpvhS&#10;CW2RbeWaJvMeMbGfgdSOv4149FM9zqkjyu0jfaByxyaKKuPxnQaso2wOQMHcOfwrpYY1S1gKqqko&#10;Ogx3ooq31HHc5TxmSutRAZA2f+zGtjwmA5jyAcJ35/ioophHc15eWIPI3dK/TL/ggXGom8WMFUEy&#10;R8454Bx+WaKK8TPv90l8vzR7uQ/71H0f5H6+fC9iyMSSSr8Z7cGsf4n3cs2mXBeWRyAuCWJPQUUV&#10;4WH/AIKPen/GPMvBczrqUqhmC4PGeOgrkP2555P+FU3vzvzgdT0z0oorWGx0S/iI4tdLtYP2jNGh&#10;S2t0it9Hi8pFjAWPJXO0dvwr2H9qWFB8BiwRQ288456iiitl1HD4onzr8AQF+IeguAA4im+YdfuN&#10;XG/8Fd7qVfAMBEkgLJg4Y88UUVcvgD/mIXoflV8BdUupdR8R2j3Nw1ra6PcTwwmQmOGTzI/nVegb&#10;3HNcZ4yUN4bslIBV1QsOzHJ5NFFdtD42fB474zmtZATw9flQFPnIOOOMnip/ExLfDjweSSTm6HP/&#10;AF1FFFezHockNjPn+T7PgYznp9aZZMX1GQEkjy+9FFOO5RouACSAAc1FqDEzYJJCjgdhRRSCO4WC&#10;hr+IEAgsO1Xr0ARZAAP/ANeiinLcqJDJxYwEcEyH+Qp4AITIHNFFIUtyzcEiJgOAI2qupOwcnqaK&#10;KCZEMoCsSAAc1KrEWMpBIPy80UUErYmvP+PaM99n/sxpluSbS2JJJ8x/5CiigciTW1EOq3AQBAHP&#10;TjvWXpztc6tEJCZAOm45x84oopS2NYblqZiNWbBIygJ9+a0IgJdRv1cBlIJweRnb1ooqZbkVCS7i&#10;SC1gEaKgYtnaMZqxCBFosTIArEnkcGiirOSrujz66vJk8QJIssqyRysysGIZSr4Ug9iBwPSu08Pw&#10;oLKBgiBpXO84GW69fWiilLYqfwlbwcTN4tvw5LgKSM845FX9VUf2dPwP9S3/AKDRRWM/jMp7o5Dw&#10;ZzqMoPIMR/lVnxaANdfAAzHRRWkdzZfH8jFdiI3AJAArRtVDaZGxALc896KKchz2KkKh4nLAMfLH&#10;XntU+gk/Yj160UUugl8I7UVA8Q4AAHHH4V6dbxJ5K/IvT0oookZV+h//2VBLAwQUAAYACAAAACEA&#10;yhxLteAAAAAJAQAADwAAAGRycy9kb3ducmV2LnhtbEyPQUvDQBSE74L/YXmCN7tZY5sasymlqKci&#10;2ArF22vymoRmd0N2m6T/3udJj8MMM99kq8m0YqDeN85qULMIBNnClY2tNHzt3x6WIHxAW2LrLGm4&#10;kodVfnuTYVq60X7SsAuV4BLrU9RQh9ClUvqiJoN+5jqy7J1cbzCw7CtZ9jhyuWnlYxQtpMHG8kKN&#10;HW1qKs67i9HwPuK4jtXrsD2fNtfv/fzjsFWk9f3dtH4BEWgKf2H4xWd0yJnp6C629KJlrZ44qSGO&#10;+BL7iZonII4aFs9xAjLP5P8H+Q8AAAD//wMAUEsDBBQABgAIAAAAIQBMPVna3gAAADQDAAAZAAAA&#10;ZHJzL19yZWxzL2Uyb0RvYy54bWwucmVsc7ySwUoDMRCG74LvEObuZnfbipRmexGhV6kPMCSz2ehm&#10;EpIo9u0NiGCh1tseZ4Z8/8dMdvtPP4sPStkFVtA1LQhiHYxjq+Dl+HT3ACIXZINzYFJwogz74fZm&#10;90wzlvooTy5mUSmcFUylxK2UWU/kMTchEtfJGJLHUstkZUT9hpZk37b3Mv1mwHDGFAejIB3MCsTx&#10;FGvy/+wwjk7TY9DvnrhciJDO1+wKxGSpKPBkHH43V81rJAvyskS/jETfRP7ToVvGobu6iM0yEpur&#10;EutlJNY/15Bnf334AgAA//8DAFBLAQItABQABgAIAAAAIQDQ4HPPFAEAAEcCAAATAAAAAAAAAAAA&#10;AAAAAAAAAABbQ29udGVudF9UeXBlc10ueG1sUEsBAi0AFAAGAAgAAAAhADj9If/WAAAAlAEAAAsA&#10;AAAAAAAAAAAAAAAARQEAAF9yZWxzLy5yZWxzUEsBAi0AFAAGAAgAAAAhAIf/n9IGBwAADykAAA4A&#10;AAAAAAAAAAAAAAAARAIAAGRycy9lMm9Eb2MueG1sUEsBAi0ACgAAAAAAAAAhAECHjkV8/gAAfP4A&#10;ABUAAAAAAAAAAAAAAAAAdgkAAGRycy9tZWRpYS9pbWFnZTEuanBlZ1BLAQItAAoAAAAAAAAAIQAC&#10;dujV9dYDAPXWAwAUAAAAAAAAAAAAAAAAACUIAQBkcnMvbWVkaWEvaW1hZ2UyLnBuZ1BLAQItAAoA&#10;AAAAAAAAIQAu8zXVnOoAAJzqAAAVAAAAAAAAAAAAAAAAAEzfBABkcnMvbWVkaWEvaW1hZ2UzLmpw&#10;ZWdQSwECLQAKAAAAAAAAACEA0SHpbrUsBgC1LAYAFAAAAAAAAAAAAAAAAAAbygUAZHJzL21lZGlh&#10;L2ltYWdlNC5wbmdQSwECLQAKAAAAAAAAACEAP/ZWb3YPAQB2DwEAFQAAAAAAAAAAAAAAAAAC9wsA&#10;ZHJzL21lZGlhL2ltYWdlNS5qcGVnUEsBAi0AFAAGAAgAAAAhAMocS7XgAAAACQEAAA8AAAAAAAAA&#10;AAAAAAAAqwYNAGRycy9kb3ducmV2LnhtbFBLAQItABQABgAIAAAAIQBMPVna3gAAADQDAAAZAAAA&#10;AAAAAAAAAAAAALgHDQBkcnMvX3JlbHMvZTJvRG9jLnhtbC5yZWxzUEsFBgAAAAAKAAoAhwIAAM0I&#10;DQAAAA==&#10;">
                <v:group id="Group 13" o:spid="_x0000_s1027" style="position:absolute;width:17294;height:42141" coordsize="17294,4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8" type="#_x0000_t75" style="position:absolute;left:198;width:17096;height:12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h0jwwAAANsAAAAPAAAAZHJzL2Rvd25yZXYueG1sRI/RisIw&#10;FETfBf8hXGFfRFNlFa1GWRbFRZ9a/YBrc7ct29yUJmr79xtB8HGYmTPMetuaStypcaVlBZNxBII4&#10;s7rkXMHlvB8tQDiPrLGyTAo6crDd9HtrjLV9cEL31OciQNjFqKDwvo6ldFlBBt3Y1sTB+7WNQR9k&#10;k0vd4CPATSWnUTSXBksOCwXW9F1Q9pfejIKzXkbpMTl0h46HM5dOrrv96aTUx6D9WoHw1Pp3+NX+&#10;0Qqmn/D8En6A3PwDAAD//wMAUEsBAi0AFAAGAAgAAAAhANvh9svuAAAAhQEAABMAAAAAAAAAAAAA&#10;AAAAAAAAAFtDb250ZW50X1R5cGVzXS54bWxQSwECLQAUAAYACAAAACEAWvQsW78AAAAVAQAACwAA&#10;AAAAAAAAAAAAAAAfAQAAX3JlbHMvLnJlbHNQSwECLQAUAAYACAAAACEALYodI8MAAADbAAAADwAA&#10;AAAAAAAAAAAAAAAHAgAAZHJzL2Rvd25yZXYueG1sUEsFBgAAAAADAAMAtwAAAPcCAAAAAA==&#10;">
                    <v:imagedata r:id="rId17" o:title="IMG_20200904_100124"/>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5" o:spid="_x0000_s1029" type="#_x0000_t67" style="position:absolute;left:5963;top:12920;width:5627;height:1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x0EwwAAANsAAAAPAAAAZHJzL2Rvd25yZXYueG1sRI9BawIx&#10;FITvgv8hPKE3TSoq7WoUEbdIwYPa3h+b5+7SzcuSRHf77xuh4HGYmW+Y1aa3jbiTD7VjDa8TBYK4&#10;cKbmUsPXJR+/gQgR2WDjmDT8UoDNejhYYWZcxye6n2MpEoRDhhqqGNtMylBUZDFMXEucvKvzFmOS&#10;vpTGY5fgtpFTpRbSYs1pocKWdhUVP+eb1WBmx3BZlN8fJvcqn3Wn/fz9U2n9Muq3SxCR+vgM/7cP&#10;RsN0Do8v6QfI9R8AAAD//wMAUEsBAi0AFAAGAAgAAAAhANvh9svuAAAAhQEAABMAAAAAAAAAAAAA&#10;AAAAAAAAAFtDb250ZW50X1R5cGVzXS54bWxQSwECLQAUAAYACAAAACEAWvQsW78AAAAVAQAACwAA&#10;AAAAAAAAAAAAAAAfAQAAX3JlbHMvLnJlbHNQSwECLQAUAAYACAAAACEAloMdBMMAAADbAAAADwAA&#10;AAAAAAAAAAAAAAAHAgAAZHJzL2Rvd25yZXYueG1sUEsFBgAAAAADAAMAtwAAAPcCAAAAAA==&#10;" adj="10800" fillcolor="white [3212]" strokecolor="#243f60 [1604]" strokeweight="2pt">
                    <v:textbox>
                      <w:txbxContent>
                        <w:p w14:paraId="01109C8A" w14:textId="77777777" w:rsidR="001E03BE" w:rsidRDefault="001E03BE" w:rsidP="001E03BE"/>
                      </w:txbxContent>
                    </v:textbox>
                  </v:shape>
                  <v:shape id="Picture 26" o:spid="_x0000_s1030" type="#_x0000_t75" style="position:absolute;top:14709;width:16498;height:13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YOwgAAANsAAAAPAAAAZHJzL2Rvd25yZXYueG1sRI9Ba8JA&#10;FITvBf/D8gRvdaMUaaOriCBI8VLbg8dn9pmsZt8L2TXGf+8WCj0OM/MNs1j1vlYdtcEJG5iMM1DE&#10;hVjHpYGf7+3rO6gQkS3WwmTgQQFWy8HLAnMrd/6i7hBLlSAccjRQxdjkWoeiIo9hLA1x8s7SeoxJ&#10;tqW2Ld4T3Nd6mmUz7dFxWqiwoU1FxfVw8wZum2NdfJw+pdu+BcGLOzZ7J8aMhv16DipSH//Df+2d&#10;NTCdwe+X9AP08gkAAP//AwBQSwECLQAUAAYACAAAACEA2+H2y+4AAACFAQAAEwAAAAAAAAAAAAAA&#10;AAAAAAAAW0NvbnRlbnRfVHlwZXNdLnhtbFBLAQItABQABgAIAAAAIQBa9CxbvwAAABUBAAALAAAA&#10;AAAAAAAAAAAAAB8BAABfcmVscy8ucmVsc1BLAQItABQABgAIAAAAIQB/j2YOwgAAANsAAAAPAAAA&#10;AAAAAAAAAAAAAAcCAABkcnMvZG93bnJldi54bWxQSwUGAAAAAAMAAwC3AAAA9gIAAAAA&#10;">
                    <v:imagedata r:id="rId18" o:title="" croptop="15048f" cropbottom="8754f" cropleft="24139f" cropright="11844f"/>
                  </v:shape>
                  <v:shape id="Down Arrow 27" o:spid="_x0000_s1031" type="#_x0000_t67" style="position:absolute;left:5963;top:28028;width:5626;height:1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boxAAAANsAAAAPAAAAZHJzL2Rvd25yZXYueG1sRI/NasMw&#10;EITvgbyD2EBvidSQn8aNEkqpQwnk4KS5L9bWNrVWRlJj9+2rQiHHYWa+Ybb7wbbiRj40jjU8zhQI&#10;4tKZhisNH5d8+gQiRGSDrWPS8EMB9rvxaIuZcT0XdDvHSiQIhww11DF2mZShrMlimLmOOHmfzluM&#10;SfpKGo99gttWzpVaSYsNp4UaO3qtqfw6f1sNZnEKl1V1PZjcq3zRF2/LzVFp/TAZXp5BRBriPfzf&#10;fjca5mv4+5J+gNz9AgAA//8DAFBLAQItABQABgAIAAAAIQDb4fbL7gAAAIUBAAATAAAAAAAAAAAA&#10;AAAAAAAAAABbQ29udGVudF9UeXBlc10ueG1sUEsBAi0AFAAGAAgAAAAhAFr0LFu/AAAAFQEAAAsA&#10;AAAAAAAAAAAAAAAAHwEAAF9yZWxzLy5yZWxzUEsBAi0AFAAGAAgAAAAhAAkdJujEAAAA2wAAAA8A&#10;AAAAAAAAAAAAAAAABwIAAGRycy9kb3ducmV2LnhtbFBLBQYAAAAAAwADALcAAAD4AgAAAAA=&#10;" adj="10800" fillcolor="white [3212]" strokecolor="#243f60 [1604]" strokeweight="2pt">
                    <v:textbox>
                      <w:txbxContent>
                        <w:p w14:paraId="6A36D071" w14:textId="77777777" w:rsidR="001E03BE" w:rsidRDefault="001E03BE" w:rsidP="001E03BE"/>
                      </w:txbxContent>
                    </v:textbox>
                  </v:shape>
                  <v:shape id="Picture 28" o:spid="_x0000_s1032" type="#_x0000_t75" style="position:absolute;left:397;top:30016;width:16101;height:12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iMQwgAAANsAAAAPAAAAZHJzL2Rvd25yZXYueG1sRE/Pa8Iw&#10;FL4L/g/hCV6GplOQUo0iYwOHMDetB2/P5tkWm5eSZNr99+Yw8Pjx/V6sOtOIGzlfW1bwOk5AEBdW&#10;11wqyA8foxSED8gaG8uk4I88rJb93gIzbe/8Q7d9KEUMYZ+hgiqENpPSFxUZ9GPbEkfuYp3BEKEr&#10;pXZ4j+GmkZMkmUmDNceGClt6q6i47n+NgvPxs/1Opqc8dfZ99pLXF7v92ik1HHTrOYhAXXiK/90b&#10;rWASx8Yv8QfI5QMAAP//AwBQSwECLQAUAAYACAAAACEA2+H2y+4AAACFAQAAEwAAAAAAAAAAAAAA&#10;AAAAAAAAW0NvbnRlbnRfVHlwZXNdLnhtbFBLAQItABQABgAIAAAAIQBa9CxbvwAAABUBAAALAAAA&#10;AAAAAAAAAAAAAB8BAABfcmVscy8ucmVsc1BLAQItABQABgAIAAAAIQBoAiMQwgAAANsAAAAPAAAA&#10;AAAAAAAAAAAAAAcCAABkcnMvZG93bnJldi54bWxQSwUGAAAAAAMAAwC3AAAA9gIAAAAA&#10;">
                    <v:imagedata r:id="rId19" o:title="IMG_20200903_154928"/>
                  </v:shape>
                </v:group>
                <v:group id="Group 14" o:spid="_x0000_s1033" style="position:absolute;left:20275;width:24451;height:36734" coordorigin="20275" coordsize="24450,36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6" o:spid="_x0000_s1034" type="#_x0000_t75" style="position:absolute;left:27630;top:15505;width:17096;height:1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gihwAAAANsAAAAPAAAAZHJzL2Rvd25yZXYueG1sRE/NisIw&#10;EL4L+w5hFrxpuoIi1Siy7IquF6s+wNCMTWkzKU3U9u03guBtPr7fWa47W4s7tb50rOBrnIAgzp0u&#10;uVBwOf+O5iB8QNZYOyYFPXlYrz4GS0y1e3BG91MoRAxhn6ICE0KTSulzQxb92DXEkbu61mKIsC2k&#10;bvERw20tJ0kykxZLjg0GG/o2lFenm1UwzX66uj/s+8NxOy19dfwzpkKlhp/dZgEiUBfe4pd7p+P8&#10;GTx/iQfI1T8AAAD//wMAUEsBAi0AFAAGAAgAAAAhANvh9svuAAAAhQEAABMAAAAAAAAAAAAAAAAA&#10;AAAAAFtDb250ZW50X1R5cGVzXS54bWxQSwECLQAUAAYACAAAACEAWvQsW78AAAAVAQAACwAAAAAA&#10;AAAAAAAAAAAfAQAAX3JlbHMvLnJlbHNQSwECLQAUAAYACAAAACEA0/IIocAAAADbAAAADwAAAAAA&#10;AAAAAAAAAAAHAgAAZHJzL2Rvd25yZXYueG1sUEsFBgAAAAADAAMAtwAAAPQCAAAAAA==&#10;">
                    <v:imagedata r:id="rId20" o:title="" croptop="20265f" cropbottom="10158f" cropleft="26282f" cropright="11731f"/>
                  </v:shape>
                  <v:shape id="Down Arrow 19" o:spid="_x0000_s1035" type="#_x0000_t67" style="position:absolute;left:20275;top:5168;width:2832;height:31566;rotation:-1048271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iCtwgAAANsAAAAPAAAAZHJzL2Rvd25yZXYueG1sRE9Na8JA&#10;EL0L/Q/LCL1IszGHUlNXEavQSwtV8TzJjslidjbsrjH9991Cobd5vM9ZrkfbiYF8MI4VzLMcBHHt&#10;tOFGwem4f3oBESKyxs4xKfimAOvVw2SJpXZ3/qLhEBuRQjiUqKCNsS+lDHVLFkPmeuLEXZy3GBP0&#10;jdQe7yncdrLI82dp0XBqaLGnbUv19XCzCir6/Kj0YN52+ex4NngqzltfKPU4HTevICKN8V/8537X&#10;af4Cfn9JB8jVDwAAAP//AwBQSwECLQAUAAYACAAAACEA2+H2y+4AAACFAQAAEwAAAAAAAAAAAAAA&#10;AAAAAAAAW0NvbnRlbnRfVHlwZXNdLnhtbFBLAQItABQABgAIAAAAIQBa9CxbvwAAABUBAAALAAAA&#10;AAAAAAAAAAAAAB8BAABfcmVscy8ucmVsc1BLAQItABQABgAIAAAAIQDwdiCtwgAAANsAAAAPAAAA&#10;AAAAAAAAAAAAAAcCAABkcnMvZG93bnJldi54bWxQSwUGAAAAAAMAAwC3AAAA9gIAAAAA&#10;" adj="20631" fillcolor="white [3212]" strokecolor="#243f60 [1604]" strokeweight="2pt">
                    <v:textbox>
                      <w:txbxContent>
                        <w:p w14:paraId="72B935E7" w14:textId="77777777" w:rsidR="001E03BE" w:rsidRDefault="001E03BE" w:rsidP="001E03BE"/>
                      </w:txbxContent>
                    </v:textbox>
                  </v:shape>
                  <v:shape id="Picture 21" o:spid="_x0000_s1036" type="#_x0000_t75" style="position:absolute;left:27630;width:17096;height:12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oqKxAAAANsAAAAPAAAAZHJzL2Rvd25yZXYueG1sRI/NqsIw&#10;FIT3gu8QjnB3mupCtBpFK4ULLuT6s3B3aI5tsTmpTdT69uaC4HKYmW+Y+bI1lXhQ40rLCoaDCARx&#10;ZnXJuYLjIe1PQDiPrLGyTApe5GC56HbmGGv75D967H0uAoRdjAoK7+tYSpcVZNANbE0cvIttDPog&#10;m1zqBp8Bbio5iqKxNFhyWCiwpqSg7Lq/GwW3LN9Nk/S0set0et7stq/xbZIo9dNrVzMQnlr/DX/a&#10;v1rBaAj/X8IPkIs3AAAA//8DAFBLAQItABQABgAIAAAAIQDb4fbL7gAAAIUBAAATAAAAAAAAAAAA&#10;AAAAAAAAAABbQ29udGVudF9UeXBlc10ueG1sUEsBAi0AFAAGAAgAAAAhAFr0LFu/AAAAFQEAAAsA&#10;AAAAAAAAAAAAAAAAHwEAAF9yZWxzLy5yZWxzUEsBAi0AFAAGAAgAAAAhAOBOiorEAAAA2wAAAA8A&#10;AAAAAAAAAAAAAAAABwIAAGRycy9kb3ducmV2LnhtbFBLBQYAAAAAAwADALcAAAD4AgAAAAA=&#10;">
                    <v:imagedata r:id="rId21" o:title="IMG_20200903_155039"/>
                  </v:shape>
                  <v:shape id="Down Arrow 22" o:spid="_x0000_s1037" type="#_x0000_t67" style="position:absolute;left:33395;top:13119;width:5627;height:1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oVwwwAAANsAAAAPAAAAZHJzL2Rvd25yZXYueG1sRI/NasMw&#10;EITvhbyD2EBujRSThsSJEkKpSyn0kL/7Ym1sE2tlJCV2374qFHocZuYbZrMbbCse5EPjWMNsqkAQ&#10;l840XGk4n4rnJYgQkQ22jknDNwXYbUdPG8yN6/lAj2OsRIJwyFFDHWOXSxnKmiyGqeuIk3d13mJM&#10;0lfSeOwT3LYyU2ohLTacFmrs6LWm8na8Ww1m/hVOi+rybgqvinl/eHtZfSqtJ+NhvwYRaYj/4b/2&#10;h9GQZfD7Jf0Auf0BAAD//wMAUEsBAi0AFAAGAAgAAAAhANvh9svuAAAAhQEAABMAAAAAAAAAAAAA&#10;AAAAAAAAAFtDb250ZW50X1R5cGVzXS54bWxQSwECLQAUAAYACAAAACEAWvQsW78AAAAVAQAACwAA&#10;AAAAAAAAAAAAAAAfAQAAX3JlbHMvLnJlbHNQSwECLQAUAAYACAAAACEAGWqFcMMAAADbAAAADwAA&#10;AAAAAAAAAAAAAAAHAgAAZHJzL2Rvd25yZXYueG1sUEsFBgAAAAADAAMAtwAAAPcCAAAAAA==&#10;" adj="10800" fillcolor="white [3212]" strokecolor="#243f60 [1604]" strokeweight="2pt">
                    <v:textbox>
                      <w:txbxContent>
                        <w:p w14:paraId="6757BA44" w14:textId="77777777" w:rsidR="001E03BE" w:rsidRDefault="001E03BE" w:rsidP="001E03BE"/>
                      </w:txbxContent>
                    </v:textbox>
                  </v:shape>
                  <v:shape id="Down Arrow 23" o:spid="_x0000_s1038" type="#_x0000_t67" style="position:absolute;left:33395;top:29221;width:5626;height:1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iDrwwAAANsAAAAPAAAAZHJzL2Rvd25yZXYueG1sRI9BawIx&#10;FITvgv8hPKE3TWpV6tYoIt1SBA9qvT82r7tLNy9Lkrrbf98IgsdhZr5hVpveNuJKPtSONTxPFAji&#10;wpmaSw1f53z8CiJEZIONY9LwRwE26+FghZlxHR/peoqlSBAOGWqoYmwzKUNRkcUwcS1x8r6dtxiT&#10;9KU0HrsEt42cKrWQFmtOCxW2tKuo+Dn9Wg1mdgjnRXn5MLlX+aw7vs+Xe6X106jfvoGI1MdH+N7+&#10;NBqmL3D7kn6AXP8DAAD//wMAUEsBAi0AFAAGAAgAAAAhANvh9svuAAAAhQEAABMAAAAAAAAAAAAA&#10;AAAAAAAAAFtDb250ZW50X1R5cGVzXS54bWxQSwECLQAUAAYACAAAACEAWvQsW78AAAAVAQAACwAA&#10;AAAAAAAAAAAAAAAfAQAAX3JlbHMvLnJlbHNQSwECLQAUAAYACAAAACEAdiYg68MAAADbAAAADwAA&#10;AAAAAAAAAAAAAAAHAgAAZHJzL2Rvd25yZXYueG1sUEsFBgAAAAADAAMAtwAAAPcCAAAAAA==&#10;" adj="10800" fillcolor="white [3212]" strokecolor="#243f60 [1604]" strokeweight="2pt">
                    <v:textbox>
                      <w:txbxContent>
                        <w:p w14:paraId="0E6598B2" w14:textId="77777777" w:rsidR="001E03BE" w:rsidRDefault="001E03BE" w:rsidP="001E03BE"/>
                      </w:txbxContent>
                    </v:textbox>
                  </v:shape>
                </v:group>
              </v:group>
            </w:pict>
          </mc:Fallback>
        </mc:AlternateContent>
      </w:r>
    </w:p>
    <w:p w14:paraId="1F579731" w14:textId="77777777" w:rsidR="001E03BE" w:rsidRPr="004B5214" w:rsidRDefault="001E03BE" w:rsidP="001E03BE">
      <w:pPr>
        <w:pStyle w:val="ListParagraph"/>
        <w:ind w:left="0" w:firstLine="709"/>
        <w:jc w:val="both"/>
        <w:rPr>
          <w:rFonts w:asciiTheme="majorHAnsi" w:hAnsiTheme="majorHAnsi" w:cs="Times New Roman"/>
          <w:i/>
        </w:rPr>
      </w:pPr>
    </w:p>
    <w:p w14:paraId="7E4FE72C" w14:textId="77777777" w:rsidR="001E03BE" w:rsidRPr="004B5214" w:rsidRDefault="001E03BE" w:rsidP="001E03BE">
      <w:pPr>
        <w:pStyle w:val="ListParagraph"/>
        <w:ind w:left="0" w:firstLine="709"/>
        <w:jc w:val="both"/>
        <w:rPr>
          <w:rFonts w:asciiTheme="majorHAnsi" w:hAnsiTheme="majorHAnsi" w:cs="Times New Roman"/>
          <w:i/>
        </w:rPr>
      </w:pPr>
    </w:p>
    <w:p w14:paraId="5A6481E9" w14:textId="77777777" w:rsidR="001E03BE" w:rsidRPr="004B5214" w:rsidRDefault="001E03BE" w:rsidP="001E03BE">
      <w:pPr>
        <w:pStyle w:val="ListParagraph"/>
        <w:ind w:left="0" w:firstLine="709"/>
        <w:jc w:val="both"/>
        <w:rPr>
          <w:rFonts w:asciiTheme="majorHAnsi" w:hAnsiTheme="majorHAnsi" w:cs="Times New Roman"/>
          <w:i/>
        </w:rPr>
      </w:pPr>
    </w:p>
    <w:p w14:paraId="5CD8BC75" w14:textId="77777777" w:rsidR="001E03BE" w:rsidRPr="004B5214" w:rsidRDefault="001E03BE" w:rsidP="001E03BE">
      <w:pPr>
        <w:pStyle w:val="ListParagraph"/>
        <w:ind w:left="0" w:firstLine="709"/>
        <w:jc w:val="both"/>
        <w:rPr>
          <w:rFonts w:asciiTheme="majorHAnsi" w:hAnsiTheme="majorHAnsi" w:cs="Times New Roman"/>
          <w:i/>
        </w:rPr>
      </w:pPr>
    </w:p>
    <w:p w14:paraId="01C2B52A" w14:textId="77777777" w:rsidR="001E03BE" w:rsidRPr="004B5214" w:rsidRDefault="001E03BE" w:rsidP="001E03BE">
      <w:pPr>
        <w:pStyle w:val="ListParagraph"/>
        <w:ind w:left="0" w:firstLine="709"/>
        <w:jc w:val="both"/>
        <w:rPr>
          <w:rFonts w:asciiTheme="majorHAnsi" w:hAnsiTheme="majorHAnsi" w:cs="Times New Roman"/>
          <w:i/>
        </w:rPr>
      </w:pPr>
    </w:p>
    <w:p w14:paraId="25ACCBE0" w14:textId="77777777" w:rsidR="001E03BE" w:rsidRPr="004B5214" w:rsidRDefault="001E03BE" w:rsidP="001E03BE">
      <w:pPr>
        <w:pStyle w:val="ListParagraph"/>
        <w:ind w:left="0" w:firstLine="709"/>
        <w:jc w:val="both"/>
        <w:rPr>
          <w:rFonts w:asciiTheme="majorHAnsi" w:hAnsiTheme="majorHAnsi" w:cs="Times New Roman"/>
          <w:i/>
        </w:rPr>
      </w:pPr>
    </w:p>
    <w:p w14:paraId="71160C05" w14:textId="77777777" w:rsidR="001E03BE" w:rsidRPr="004B5214" w:rsidRDefault="001E03BE" w:rsidP="001E03BE">
      <w:pPr>
        <w:pStyle w:val="ListParagraph"/>
        <w:ind w:left="0" w:firstLine="709"/>
        <w:jc w:val="both"/>
        <w:rPr>
          <w:rFonts w:asciiTheme="majorHAnsi" w:hAnsiTheme="majorHAnsi" w:cs="Times New Roman"/>
          <w:i/>
        </w:rPr>
      </w:pPr>
    </w:p>
    <w:p w14:paraId="75D7FCC5" w14:textId="77777777" w:rsidR="001E03BE" w:rsidRPr="004B5214" w:rsidRDefault="001E03BE" w:rsidP="001E03BE">
      <w:pPr>
        <w:pStyle w:val="ListParagraph"/>
        <w:ind w:left="0" w:firstLine="709"/>
        <w:jc w:val="both"/>
        <w:rPr>
          <w:rFonts w:asciiTheme="majorHAnsi" w:hAnsiTheme="majorHAnsi" w:cs="Times New Roman"/>
          <w:i/>
        </w:rPr>
      </w:pPr>
    </w:p>
    <w:p w14:paraId="7A091390" w14:textId="77777777" w:rsidR="001E03BE" w:rsidRPr="004B5214" w:rsidRDefault="001E03BE" w:rsidP="001E03BE">
      <w:pPr>
        <w:pStyle w:val="ListParagraph"/>
        <w:ind w:left="0" w:firstLine="709"/>
        <w:jc w:val="both"/>
        <w:rPr>
          <w:rFonts w:asciiTheme="majorHAnsi" w:hAnsiTheme="majorHAnsi" w:cs="Times New Roman"/>
          <w:i/>
        </w:rPr>
      </w:pPr>
    </w:p>
    <w:p w14:paraId="49408136" w14:textId="77777777" w:rsidR="001E03BE" w:rsidRPr="004B5214" w:rsidRDefault="001E03BE" w:rsidP="001E03BE">
      <w:pPr>
        <w:pStyle w:val="ListParagraph"/>
        <w:ind w:left="0" w:firstLine="709"/>
        <w:jc w:val="both"/>
        <w:rPr>
          <w:rFonts w:asciiTheme="majorHAnsi" w:hAnsiTheme="majorHAnsi" w:cs="Times New Roman"/>
          <w:i/>
        </w:rPr>
      </w:pPr>
    </w:p>
    <w:p w14:paraId="4AA9BEDF" w14:textId="77777777" w:rsidR="001E03BE" w:rsidRPr="004B5214" w:rsidRDefault="001E03BE" w:rsidP="001E03BE">
      <w:pPr>
        <w:pStyle w:val="ListParagraph"/>
        <w:ind w:left="0" w:firstLine="709"/>
        <w:jc w:val="both"/>
        <w:rPr>
          <w:rFonts w:asciiTheme="majorHAnsi" w:hAnsiTheme="majorHAnsi" w:cs="Times New Roman"/>
          <w:i/>
        </w:rPr>
      </w:pPr>
    </w:p>
    <w:p w14:paraId="6D0C4B13" w14:textId="77777777" w:rsidR="001E03BE" w:rsidRPr="004B5214" w:rsidRDefault="001E03BE" w:rsidP="001E03BE">
      <w:pPr>
        <w:pStyle w:val="ListParagraph"/>
        <w:ind w:left="0" w:firstLine="709"/>
        <w:jc w:val="both"/>
        <w:rPr>
          <w:rFonts w:asciiTheme="majorHAnsi" w:hAnsiTheme="majorHAnsi" w:cs="Times New Roman"/>
          <w:i/>
        </w:rPr>
      </w:pPr>
    </w:p>
    <w:p w14:paraId="0BA8FE7C" w14:textId="77777777" w:rsidR="001E03BE" w:rsidRPr="004B5214" w:rsidRDefault="001E03BE" w:rsidP="001E03BE">
      <w:pPr>
        <w:pStyle w:val="ListParagraph"/>
        <w:ind w:left="0" w:firstLine="709"/>
        <w:jc w:val="both"/>
        <w:rPr>
          <w:rFonts w:asciiTheme="majorHAnsi" w:hAnsiTheme="majorHAnsi" w:cs="Times New Roman"/>
          <w:i/>
        </w:rPr>
      </w:pPr>
    </w:p>
    <w:p w14:paraId="6D3781C8" w14:textId="77777777" w:rsidR="001E03BE" w:rsidRPr="004B5214" w:rsidRDefault="001E03BE" w:rsidP="001E03BE">
      <w:pPr>
        <w:pStyle w:val="ListParagraph"/>
        <w:ind w:left="0" w:firstLine="709"/>
        <w:jc w:val="both"/>
        <w:rPr>
          <w:rFonts w:asciiTheme="majorHAnsi" w:hAnsiTheme="majorHAnsi" w:cs="Times New Roman"/>
          <w:i/>
        </w:rPr>
      </w:pPr>
    </w:p>
    <w:p w14:paraId="057AD257" w14:textId="77777777" w:rsidR="001E03BE" w:rsidRPr="004B5214" w:rsidRDefault="001E03BE" w:rsidP="001E03BE">
      <w:pPr>
        <w:pStyle w:val="ListParagraph"/>
        <w:ind w:left="0" w:firstLine="709"/>
        <w:jc w:val="both"/>
        <w:rPr>
          <w:rFonts w:asciiTheme="majorHAnsi" w:hAnsiTheme="majorHAnsi" w:cs="Times New Roman"/>
          <w:i/>
        </w:rPr>
      </w:pPr>
    </w:p>
    <w:p w14:paraId="53E410AC" w14:textId="77777777" w:rsidR="001E03BE" w:rsidRPr="004B5214" w:rsidRDefault="001E03BE" w:rsidP="001E03BE">
      <w:pPr>
        <w:pStyle w:val="ListParagraph"/>
        <w:ind w:left="0" w:firstLine="709"/>
        <w:jc w:val="both"/>
        <w:rPr>
          <w:rFonts w:asciiTheme="majorHAnsi" w:hAnsiTheme="majorHAnsi" w:cs="Times New Roman"/>
          <w:i/>
        </w:rPr>
      </w:pPr>
    </w:p>
    <w:p w14:paraId="6F6071BF" w14:textId="77777777" w:rsidR="001E03BE" w:rsidRPr="004B5214" w:rsidRDefault="001E03BE" w:rsidP="001E03BE">
      <w:pPr>
        <w:pStyle w:val="ListParagraph"/>
        <w:ind w:left="0" w:firstLine="709"/>
        <w:jc w:val="both"/>
        <w:rPr>
          <w:rFonts w:asciiTheme="majorHAnsi" w:hAnsiTheme="majorHAnsi" w:cs="Times New Roman"/>
          <w:i/>
        </w:rPr>
      </w:pPr>
    </w:p>
    <w:p w14:paraId="61F88F5E" w14:textId="77777777" w:rsidR="001E03BE" w:rsidRPr="004B5214" w:rsidRDefault="001E03BE" w:rsidP="001E03BE">
      <w:pPr>
        <w:pStyle w:val="ListParagraph"/>
        <w:ind w:left="0" w:firstLine="709"/>
        <w:jc w:val="both"/>
        <w:rPr>
          <w:rFonts w:asciiTheme="majorHAnsi" w:hAnsiTheme="majorHAnsi" w:cs="Times New Roman"/>
          <w:noProof/>
          <w:lang w:eastAsia="id-ID"/>
        </w:rPr>
      </w:pPr>
    </w:p>
    <w:p w14:paraId="17A0E10B" w14:textId="15D000F7" w:rsidR="001E03BE" w:rsidRPr="004B5214" w:rsidRDefault="001E03BE" w:rsidP="001E03BE">
      <w:pPr>
        <w:pStyle w:val="ListParagraph"/>
        <w:tabs>
          <w:tab w:val="left" w:pos="4663"/>
          <w:tab w:val="left" w:pos="5229"/>
        </w:tabs>
        <w:ind w:left="0" w:firstLine="709"/>
        <w:jc w:val="both"/>
        <w:rPr>
          <w:rFonts w:asciiTheme="majorHAnsi" w:hAnsiTheme="majorHAnsi" w:cs="Times New Roman"/>
          <w:b/>
        </w:rPr>
      </w:pPr>
      <w:r w:rsidRPr="004B5214">
        <w:rPr>
          <w:rFonts w:asciiTheme="majorHAnsi" w:hAnsiTheme="majorHAnsi" w:cs="Times New Roman"/>
          <w:i/>
        </w:rPr>
        <w:tab/>
        <w:t xml:space="preserve">     </w:t>
      </w:r>
      <w:r w:rsidRPr="004B5214">
        <w:rPr>
          <w:rFonts w:asciiTheme="majorHAnsi" w:hAnsiTheme="majorHAnsi" w:cs="Times New Roman"/>
          <w:i/>
          <w:lang w:val="en-US"/>
        </w:rPr>
        <w:t xml:space="preserve">         </w:t>
      </w:r>
      <w:r w:rsidRPr="004B5214">
        <w:rPr>
          <w:rFonts w:asciiTheme="majorHAnsi" w:hAnsiTheme="majorHAnsi" w:cs="Times New Roman"/>
          <w:b/>
        </w:rPr>
        <w:t>DIAYAK</w:t>
      </w:r>
    </w:p>
    <w:p w14:paraId="11E618F3" w14:textId="77777777" w:rsidR="001E03BE" w:rsidRPr="004B5214" w:rsidRDefault="001E03BE" w:rsidP="001E03BE">
      <w:pPr>
        <w:pStyle w:val="ListParagraph"/>
        <w:ind w:left="0" w:firstLine="709"/>
        <w:jc w:val="both"/>
        <w:rPr>
          <w:rFonts w:asciiTheme="majorHAnsi" w:hAnsiTheme="majorHAnsi" w:cs="Times New Roman"/>
          <w:i/>
        </w:rPr>
      </w:pPr>
    </w:p>
    <w:p w14:paraId="4357CD5C" w14:textId="77777777" w:rsidR="001E03BE" w:rsidRPr="004B5214" w:rsidRDefault="001E03BE" w:rsidP="001E03BE">
      <w:pPr>
        <w:pStyle w:val="ListParagraph"/>
        <w:ind w:left="0" w:firstLine="709"/>
        <w:jc w:val="both"/>
        <w:rPr>
          <w:rFonts w:asciiTheme="majorHAnsi" w:hAnsiTheme="majorHAnsi" w:cs="Times New Roman"/>
          <w:i/>
        </w:rPr>
      </w:pPr>
    </w:p>
    <w:p w14:paraId="1A6E2D46" w14:textId="77777777" w:rsidR="001E03BE" w:rsidRPr="004B5214" w:rsidRDefault="001E03BE" w:rsidP="001E03BE">
      <w:pPr>
        <w:pStyle w:val="ListParagraph"/>
        <w:ind w:left="0" w:firstLine="709"/>
        <w:jc w:val="both"/>
        <w:rPr>
          <w:rFonts w:asciiTheme="majorHAnsi" w:hAnsiTheme="majorHAnsi" w:cs="Times New Roman"/>
        </w:rPr>
      </w:pPr>
    </w:p>
    <w:p w14:paraId="0FCB8AA8" w14:textId="77777777" w:rsidR="001E03BE" w:rsidRPr="004B5214" w:rsidRDefault="001E03BE" w:rsidP="001E03BE">
      <w:pPr>
        <w:pStyle w:val="ListParagraph"/>
        <w:ind w:left="0" w:firstLine="709"/>
        <w:jc w:val="both"/>
        <w:rPr>
          <w:rFonts w:asciiTheme="majorHAnsi" w:hAnsiTheme="majorHAnsi" w:cs="Times New Roman"/>
        </w:rPr>
      </w:pPr>
    </w:p>
    <w:p w14:paraId="0E9319AA" w14:textId="77777777" w:rsidR="001E03BE" w:rsidRPr="004B5214" w:rsidRDefault="001E03BE" w:rsidP="001E03BE">
      <w:pPr>
        <w:pStyle w:val="ListParagraph"/>
        <w:tabs>
          <w:tab w:val="left" w:pos="5791"/>
        </w:tabs>
        <w:ind w:left="0" w:firstLine="709"/>
        <w:jc w:val="both"/>
        <w:rPr>
          <w:rFonts w:asciiTheme="majorHAnsi" w:hAnsiTheme="majorHAnsi" w:cs="Times New Roman"/>
        </w:rPr>
      </w:pPr>
      <w:r w:rsidRPr="004B5214">
        <w:rPr>
          <w:rFonts w:asciiTheme="majorHAnsi" w:hAnsiTheme="majorHAnsi" w:cs="Times New Roman"/>
        </w:rPr>
        <w:tab/>
      </w:r>
    </w:p>
    <w:p w14:paraId="7FCDD6BD" w14:textId="27DFBAA2" w:rsidR="001E03BE" w:rsidRPr="004B5214" w:rsidRDefault="001E03BE" w:rsidP="001E03BE">
      <w:pPr>
        <w:pStyle w:val="ListParagraph"/>
        <w:ind w:left="0" w:firstLine="709"/>
        <w:jc w:val="both"/>
        <w:rPr>
          <w:rFonts w:asciiTheme="majorHAnsi" w:hAnsiTheme="majorHAnsi" w:cs="Times New Roman"/>
        </w:rPr>
      </w:pPr>
      <w:r w:rsidRPr="004B5214">
        <w:rPr>
          <w:rFonts w:asciiTheme="majorHAnsi" w:hAnsiTheme="majorHAnsi" w:cs="Times New Roman"/>
          <w:noProof/>
          <w:lang w:val="en-US"/>
        </w:rPr>
        <mc:AlternateContent>
          <mc:Choice Requires="wps">
            <w:drawing>
              <wp:anchor distT="0" distB="0" distL="114300" distR="114300" simplePos="0" relativeHeight="251638272" behindDoc="0" locked="0" layoutInCell="1" allowOverlap="1" wp14:anchorId="7C6B6476" wp14:editId="3EF9F8E1">
                <wp:simplePos x="0" y="0"/>
                <wp:positionH relativeFrom="column">
                  <wp:posOffset>1066165</wp:posOffset>
                </wp:positionH>
                <wp:positionV relativeFrom="paragraph">
                  <wp:posOffset>17559</wp:posOffset>
                </wp:positionV>
                <wp:extent cx="3199765" cy="238125"/>
                <wp:effectExtent l="0" t="0" r="635" b="9525"/>
                <wp:wrapNone/>
                <wp:docPr id="15" name="Text Box 15"/>
                <wp:cNvGraphicFramePr/>
                <a:graphic xmlns:a="http://schemas.openxmlformats.org/drawingml/2006/main">
                  <a:graphicData uri="http://schemas.microsoft.com/office/word/2010/wordprocessingShape">
                    <wps:wsp>
                      <wps:cNvSpPr txBox="1"/>
                      <wps:spPr>
                        <a:xfrm>
                          <a:off x="0" y="0"/>
                          <a:ext cx="319976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9C9A44" w14:textId="54C754D4" w:rsidR="001E03BE" w:rsidRPr="00570C07" w:rsidRDefault="004B5214" w:rsidP="001E03BE">
                            <w:pPr>
                              <w:jc w:val="center"/>
                              <w:rPr>
                                <w:i/>
                                <w:sz w:val="18"/>
                              </w:rPr>
                            </w:pPr>
                            <w:r>
                              <w:rPr>
                                <w:sz w:val="18"/>
                              </w:rPr>
                              <w:t xml:space="preserve">Gambar </w:t>
                            </w:r>
                            <w:r w:rsidR="001E03BE" w:rsidRPr="00570C07">
                              <w:rPr>
                                <w:sz w:val="18"/>
                              </w:rPr>
                              <w:t>1</w:t>
                            </w:r>
                            <w:r>
                              <w:rPr>
                                <w:sz w:val="18"/>
                                <w:lang w:val="en-US"/>
                              </w:rPr>
                              <w:t>.</w:t>
                            </w:r>
                            <w:r w:rsidR="001E03BE" w:rsidRPr="00570C07">
                              <w:rPr>
                                <w:sz w:val="18"/>
                              </w:rPr>
                              <w:t xml:space="preserve"> Proses Pembuatan Tepung </w:t>
                            </w:r>
                            <w:r w:rsidR="001E03BE" w:rsidRPr="00570C07">
                              <w:rPr>
                                <w:i/>
                                <w:sz w:val="18"/>
                              </w:rPr>
                              <w:t>Binto’ Toe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C6B6476" id="_x0000_t202" coordsize="21600,21600" o:spt="202" path="m,l,21600r21600,l21600,xe">
                <v:stroke joinstyle="miter"/>
                <v:path gradientshapeok="t" o:connecttype="rect"/>
              </v:shapetype>
              <v:shape id="Text Box 15" o:spid="_x0000_s1039" type="#_x0000_t202" style="position:absolute;left:0;text-align:left;margin-left:83.95pt;margin-top:1.4pt;width:251.95pt;height:18.7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p2yjQIAAJMFAAAOAAAAZHJzL2Uyb0RvYy54bWysVE1vGyEQvVfqf0Dcm7WdbyvryE2UqlKU&#10;RE2qnDEL8aosQwHb6/76Ptj1R9NcUvWyC8ybGebxZi4u28awpfKhJlvy4cGAM2UlVbV9Kfn3p5tP&#10;Z5yFKGwlDFlV8rUK/HLy8cPFyo3ViOZkKuUZgtgwXrmSz2N046IIcq4aEQ7IKQujJt+IiK1/KSov&#10;VojemGI0GJwUK/KV8yRVCDi97ox8kuNrrWS81zqoyEzJcbeYvz5/Z+lbTC7E+MULN69lfw3xD7do&#10;RG2RdBvqWkTBFr7+K1RTS0+BdDyQ1BSkdS1VrgHVDAevqnmcC6dyLSAnuC1N4f+FlXfLB8/qCm93&#10;zJkVDd7oSbWRfaaW4Qj8rFwYA/boAIwtzoHdnAccprJb7Zv0R0EMdjC93rKbokkcHg7Pz09PkEXC&#10;Njo8G45y+GLn7XyIXxQ1LC1K7vF6mVSxvA0RNwF0A0nJApm6uqmNyZukGHVlPFsKvLWJ+Y7w+ANl&#10;LFuV/OTweJADW0ruXWRjUxiVNdOnS5V3FeZVXBuVMMZ+Uxqc5ULfyC2kVHabP6MTSiPVexx7/O5W&#10;73Hu6oBHzkw2bp2b2pLP1ecm21FW/dhQpjs8CN+rOy1jO2uzWLbCmFG1hi48dZ0VnLyp8Xi3IsQH&#10;4dFKkALGQ7zHRxsC+dSvOJuT//XWecJD4bBytkJrljz8XAivODNfLbR/Pjw6Sr2cN0fHpyNs/L5l&#10;tm+xi+aKoIghBpGTeZnw0WyW2lPzjCkyTVlhElYid8njZnkVu4GBKSTVdJpB6F4n4q19dDKFTiwn&#10;aT61z8K7Xr8Ryr+jTROL8SsZd9jkaWm6iKTrrPHEc8dqzz86P0u/n1JptOzvM2o3Sye/AQAA//8D&#10;AFBLAwQUAAYACAAAACEAY4U5098AAAAIAQAADwAAAGRycy9kb3ducmV2LnhtbEyPQU+DQBCF7yb+&#10;h82YeDHt0qKgyNIYozbxZqkab1t2BCI7S9gt4L93POltXt7Lm+/lm9l2YsTBt44UrJYRCKTKmZZq&#10;BfvycXENwgdNRneOUME3etgUpye5zoyb6AXHXagFl5DPtIImhD6T0lcNWu2Xrkdi79MNVgeWQy3N&#10;oCcut51cR1EirW6JPzS6x/sGq6/d0Sr4uKjfn/389DrFV3H/sB3L9M2USp2fzXe3IALO4S8Mv/iM&#10;DgUzHdyRjBcd6yS94aiCNS9gP0lXfBwUXEYxyCKX/wcUPwAAAP//AwBQSwECLQAUAAYACAAAACEA&#10;toM4kv4AAADhAQAAEwAAAAAAAAAAAAAAAAAAAAAAW0NvbnRlbnRfVHlwZXNdLnhtbFBLAQItABQA&#10;BgAIAAAAIQA4/SH/1gAAAJQBAAALAAAAAAAAAAAAAAAAAC8BAABfcmVscy8ucmVsc1BLAQItABQA&#10;BgAIAAAAIQCadp2yjQIAAJMFAAAOAAAAAAAAAAAAAAAAAC4CAABkcnMvZTJvRG9jLnhtbFBLAQIt&#10;ABQABgAIAAAAIQBjhTnT3wAAAAgBAAAPAAAAAAAAAAAAAAAAAOcEAABkcnMvZG93bnJldi54bWxQ&#10;SwUGAAAAAAQABADzAAAA8wUAAAAA&#10;" fillcolor="white [3201]" stroked="f" strokeweight=".5pt">
                <v:textbox>
                  <w:txbxContent>
                    <w:p w14:paraId="069C9A44" w14:textId="54C754D4" w:rsidR="001E03BE" w:rsidRPr="00570C07" w:rsidRDefault="004B5214" w:rsidP="001E03BE">
                      <w:pPr>
                        <w:jc w:val="center"/>
                        <w:rPr>
                          <w:i/>
                          <w:sz w:val="18"/>
                        </w:rPr>
                      </w:pPr>
                      <w:r>
                        <w:rPr>
                          <w:sz w:val="18"/>
                        </w:rPr>
                        <w:t xml:space="preserve">Gambar </w:t>
                      </w:r>
                      <w:r w:rsidR="001E03BE" w:rsidRPr="00570C07">
                        <w:rPr>
                          <w:sz w:val="18"/>
                        </w:rPr>
                        <w:t>1</w:t>
                      </w:r>
                      <w:r>
                        <w:rPr>
                          <w:sz w:val="18"/>
                          <w:lang w:val="en-US"/>
                        </w:rPr>
                        <w:t>.</w:t>
                      </w:r>
                      <w:r w:rsidR="001E03BE" w:rsidRPr="00570C07">
                        <w:rPr>
                          <w:sz w:val="18"/>
                        </w:rPr>
                        <w:t xml:space="preserve"> Proses Pembuatan Tepung </w:t>
                      </w:r>
                      <w:r w:rsidR="001E03BE" w:rsidRPr="00570C07">
                        <w:rPr>
                          <w:i/>
                          <w:sz w:val="18"/>
                        </w:rPr>
                        <w:t>Binto’ Toeng</w:t>
                      </w:r>
                    </w:p>
                  </w:txbxContent>
                </v:textbox>
              </v:shape>
            </w:pict>
          </mc:Fallback>
        </mc:AlternateContent>
      </w:r>
    </w:p>
    <w:p w14:paraId="16B41942" w14:textId="77777777" w:rsidR="001E03BE" w:rsidRPr="004B5214" w:rsidRDefault="001E03BE" w:rsidP="001E03BE">
      <w:pPr>
        <w:pStyle w:val="ListParagraph"/>
        <w:ind w:left="0" w:firstLine="709"/>
        <w:jc w:val="both"/>
        <w:rPr>
          <w:rFonts w:asciiTheme="majorHAnsi" w:hAnsiTheme="majorHAnsi" w:cs="Times New Roman"/>
        </w:rPr>
      </w:pPr>
    </w:p>
    <w:p w14:paraId="1639B18D" w14:textId="77777777" w:rsidR="001E03BE" w:rsidRPr="004B5214" w:rsidRDefault="001E03BE" w:rsidP="001E03BE">
      <w:pPr>
        <w:pStyle w:val="ListParagraph"/>
        <w:ind w:left="0" w:firstLine="709"/>
        <w:jc w:val="both"/>
        <w:rPr>
          <w:rFonts w:asciiTheme="majorHAnsi" w:hAnsiTheme="majorHAnsi" w:cs="Times New Roman"/>
        </w:rPr>
      </w:pPr>
      <w:r w:rsidRPr="004B5214">
        <w:rPr>
          <w:rFonts w:asciiTheme="majorHAnsi" w:hAnsiTheme="majorHAnsi" w:cs="Times New Roman"/>
        </w:rPr>
        <w:t xml:space="preserve">Pembuatan tepung </w:t>
      </w:r>
      <w:r w:rsidRPr="004B5214">
        <w:rPr>
          <w:rFonts w:asciiTheme="majorHAnsi" w:hAnsiTheme="majorHAnsi" w:cs="Times New Roman"/>
          <w:i/>
        </w:rPr>
        <w:t xml:space="preserve">binto’ toeng </w:t>
      </w:r>
      <w:r w:rsidRPr="004B5214">
        <w:rPr>
          <w:rFonts w:asciiTheme="majorHAnsi" w:hAnsiTheme="majorHAnsi" w:cs="Times New Roman"/>
        </w:rPr>
        <w:t xml:space="preserve">dimulai dengan melakukan perendaman </w:t>
      </w:r>
      <w:r w:rsidRPr="004B5214">
        <w:rPr>
          <w:rFonts w:asciiTheme="majorHAnsi" w:hAnsiTheme="majorHAnsi" w:cs="Times New Roman"/>
          <w:i/>
        </w:rPr>
        <w:t xml:space="preserve">binto’ toeng </w:t>
      </w:r>
      <w:r w:rsidRPr="004B5214">
        <w:rPr>
          <w:rFonts w:asciiTheme="majorHAnsi" w:hAnsiTheme="majorHAnsi" w:cs="Times New Roman"/>
        </w:rPr>
        <w:t xml:space="preserve">selama 24 jam. Pada proses perendaman ini, konten fitat menurun sebesar 50%  hingga sekitar 90%.. Asam fitat banyak terkandung pada sereal dan kacang-kacangan. Asam fitat merupakan salah satu zat gizi yang dapat menyebabkan terhambatnya penyerapan zat besi dalam tubuh. danya kandungan asam fitat pada makanan jenis kacang-kacangan ini yang </w:t>
      </w:r>
      <w:r w:rsidRPr="004B5214">
        <w:rPr>
          <w:rFonts w:asciiTheme="majorHAnsi" w:hAnsiTheme="majorHAnsi" w:cs="Times New Roman"/>
        </w:rPr>
        <w:lastRenderedPageBreak/>
        <w:t xml:space="preserve">terkadang mengakibatkan terhambatnya penyerapan kandungan zat besi yang terkandung di dalamnya. Serat pangan sendiri tidak menghambat absorbsi zat besi, efek penghambatan semata-mata disebabkan oleh keberadaan asam fitat </w:t>
      </w:r>
      <w:r w:rsidRPr="004B5214">
        <w:rPr>
          <w:rFonts w:asciiTheme="majorHAnsi" w:hAnsiTheme="majorHAnsi" w:cs="Times New Roman"/>
        </w:rPr>
        <w:fldChar w:fldCharType="begin"/>
      </w:r>
      <w:r w:rsidRPr="004B5214">
        <w:rPr>
          <w:rFonts w:asciiTheme="majorHAnsi" w:hAnsiTheme="majorHAnsi" w:cs="Times New Roman"/>
        </w:rPr>
        <w:instrText xml:space="preserve"> ADDIN EN.CITE &lt;EndNote&gt;&lt;Cite&gt;&lt;Author&gt;Ohizua&lt;/Author&gt;&lt;Year&gt;2017&lt;/Year&gt;&lt;RecNum&gt;18&lt;/RecNum&gt;&lt;DisplayText&gt;[5]&lt;/DisplayText&gt;&lt;record&gt;&lt;rec-number&gt;18&lt;/rec-number&gt;&lt;foreign-keys&gt;&lt;key app="EN" db-id="29p2s95xurrtzzes5szxprr60rrrfst5frfe" timestamp="1571775828"&gt;18&lt;/key&gt;&lt;/foreign-keys&gt;&lt;ref-type name="Journal Article"&gt;17&lt;/ref-type&gt;&lt;contributors&gt;&lt;authors&gt;&lt;author&gt;Ohizua, Ehimen R.&lt;/author&gt;&lt;author&gt;Adeola, Abiodun A.&lt;/author&gt;&lt;author&gt;Idowu, Micheal A.&lt;/author&gt;&lt;author&gt;Sobukola, Olajide P.&lt;/author&gt;&lt;author&gt;Afolabi, T. Adeniyi&lt;/author&gt;&lt;author&gt;Ishola, Raphael O.&lt;/author&gt;&lt;author&gt;Ayansina, Simeon O.&lt;/author&gt;&lt;author&gt;Oyekale, Tolulope O.&lt;/author&gt;&lt;author&gt;Falomo, Ayorinde&lt;/author&gt;&lt;/authors&gt;&lt;/contributors&gt;&lt;titles&gt;&lt;title&gt;Nutrient composition, functional, and pasting properties of unripe cooking banana, pigeon pea, and sweetpotato flour blends&lt;/title&gt;&lt;secondary-title&gt;Food science &amp;amp; nutrition&lt;/secondary-title&gt;&lt;alt-title&gt;Food Sci Nutr&lt;/alt-title&gt;&lt;/titles&gt;&lt;periodical&gt;&lt;full-title&gt;Food science &amp;amp; nutrition&lt;/full-title&gt;&lt;abbr-1&gt;Food Sci Nutr&lt;/abbr-1&gt;&lt;/periodical&gt;&lt;alt-periodical&gt;&lt;full-title&gt;Food science &amp;amp; nutrition&lt;/full-title&gt;&lt;abbr-1&gt;Food Sci Nutr&lt;/abbr-1&gt;&lt;/alt-periodical&gt;&lt;pages&gt;750-762&lt;/pages&gt;&lt;volume&gt;5&lt;/volume&gt;&lt;number&gt;3&lt;/number&gt;&lt;keywords&gt;&lt;keyword&gt;*Functional properties&lt;/keyword&gt;&lt;keyword&gt;*nutrient composition&lt;/keyword&gt;&lt;keyword&gt;*pigeon pea&lt;/keyword&gt;&lt;keyword&gt;*sweetpotato&lt;/keyword&gt;&lt;keyword&gt;*unripe cooking banana&lt;/keyword&gt;&lt;/keywords&gt;&lt;dates&gt;&lt;year&gt;2017&lt;/year&gt;&lt;/dates&gt;&lt;publisher&gt;John Wiley and Sons Inc.&lt;/publisher&gt;&lt;isbn&gt;2048-7177&lt;/isbn&gt;&lt;accession-num&gt;28572965&lt;/accession-num&gt;&lt;urls&gt;&lt;related-urls&gt;&lt;url&gt;https://www.ncbi.nlm.nih.gov/pubmed/28572965&lt;/url&gt;&lt;url&gt;https://www.ncbi.nlm.nih.gov/pmc/articles/PMC5448366/&lt;/url&gt;&lt;/related-urls&gt;&lt;/urls&gt;&lt;electronic-resource-num&gt;10.1002/fsn3.455&lt;/electronic-resource-num&gt;&lt;remote-database-name&gt;PubMed&lt;/remote-database-name&gt;&lt;language&gt;eng&lt;/language&gt;&lt;/record&gt;&lt;/Cite&gt;&lt;/EndNote&gt;</w:instrText>
      </w:r>
      <w:r w:rsidRPr="004B5214">
        <w:rPr>
          <w:rFonts w:asciiTheme="majorHAnsi" w:hAnsiTheme="majorHAnsi" w:cs="Times New Roman"/>
        </w:rPr>
        <w:fldChar w:fldCharType="separate"/>
      </w:r>
      <w:r w:rsidRPr="004B5214">
        <w:rPr>
          <w:rFonts w:asciiTheme="majorHAnsi" w:hAnsiTheme="majorHAnsi" w:cs="Times New Roman"/>
          <w:noProof/>
        </w:rPr>
        <w:t>[</w:t>
      </w:r>
      <w:hyperlink w:anchor="_ENREF_5" w:tooltip="Ohizua, 2017 #18" w:history="1">
        <w:r w:rsidRPr="004B5214">
          <w:rPr>
            <w:rFonts w:asciiTheme="majorHAnsi" w:hAnsiTheme="majorHAnsi" w:cs="Times New Roman"/>
            <w:noProof/>
          </w:rPr>
          <w:t>5</w:t>
        </w:r>
      </w:hyperlink>
      <w:r w:rsidRPr="004B5214">
        <w:rPr>
          <w:rFonts w:asciiTheme="majorHAnsi" w:hAnsiTheme="majorHAnsi" w:cs="Times New Roman"/>
          <w:noProof/>
        </w:rPr>
        <w:t>]</w:t>
      </w:r>
      <w:r w:rsidRPr="004B5214">
        <w:rPr>
          <w:rFonts w:asciiTheme="majorHAnsi" w:hAnsiTheme="majorHAnsi" w:cs="Times New Roman"/>
        </w:rPr>
        <w:fldChar w:fldCharType="end"/>
      </w:r>
      <w:r w:rsidRPr="004B5214">
        <w:rPr>
          <w:rFonts w:asciiTheme="majorHAnsi" w:hAnsiTheme="majorHAnsi" w:cs="Times New Roman"/>
        </w:rPr>
        <w:t xml:space="preserve">. Oleh karena itu, proses perendaman merupakan salah satu metode untuk meningkatkan kualitas pangan </w:t>
      </w:r>
      <w:r w:rsidRPr="004B5214">
        <w:rPr>
          <w:rFonts w:asciiTheme="majorHAnsi" w:hAnsiTheme="majorHAnsi" w:cs="Times New Roman"/>
          <w:i/>
        </w:rPr>
        <w:t xml:space="preserve">binto’ toeng.  </w:t>
      </w:r>
      <w:r w:rsidRPr="004B5214">
        <w:rPr>
          <w:rFonts w:asciiTheme="majorHAnsi" w:hAnsiTheme="majorHAnsi" w:cs="Times New Roman"/>
        </w:rPr>
        <w:t xml:space="preserve">Selain itu, perendaman ini juga membantu untuk melunakkan tekstur </w:t>
      </w:r>
      <w:r w:rsidRPr="004B5214">
        <w:rPr>
          <w:rFonts w:asciiTheme="majorHAnsi" w:hAnsiTheme="majorHAnsi" w:cs="Times New Roman"/>
          <w:i/>
        </w:rPr>
        <w:t xml:space="preserve">binto’ toeng </w:t>
      </w:r>
      <w:r w:rsidRPr="004B5214">
        <w:rPr>
          <w:rFonts w:asciiTheme="majorHAnsi" w:hAnsiTheme="majorHAnsi" w:cs="Times New Roman"/>
        </w:rPr>
        <w:t>cenderung keras, sehingga mudah untuk ditepungkan.</w:t>
      </w:r>
    </w:p>
    <w:p w14:paraId="3E5D2705" w14:textId="77777777" w:rsidR="001E03BE" w:rsidRPr="004B5214" w:rsidRDefault="001E03BE" w:rsidP="001E03BE">
      <w:pPr>
        <w:pStyle w:val="ListParagraph"/>
        <w:ind w:left="0" w:firstLine="709"/>
        <w:jc w:val="both"/>
        <w:rPr>
          <w:rFonts w:asciiTheme="majorHAnsi" w:hAnsiTheme="majorHAnsi" w:cs="Times New Roman"/>
        </w:rPr>
      </w:pPr>
      <w:r w:rsidRPr="004B5214">
        <w:rPr>
          <w:rFonts w:asciiTheme="majorHAnsi" w:hAnsiTheme="majorHAnsi" w:cs="Times New Roman"/>
        </w:rPr>
        <w:t xml:space="preserve">Selanjutnya </w:t>
      </w:r>
      <w:r w:rsidRPr="004B5214">
        <w:rPr>
          <w:rFonts w:asciiTheme="majorHAnsi" w:hAnsiTheme="majorHAnsi" w:cs="Times New Roman"/>
          <w:i/>
        </w:rPr>
        <w:t xml:space="preserve">binto’ toeng </w:t>
      </w:r>
      <w:r w:rsidRPr="004B5214">
        <w:rPr>
          <w:rFonts w:asciiTheme="majorHAnsi" w:hAnsiTheme="majorHAnsi" w:cs="Times New Roman"/>
        </w:rPr>
        <w:t xml:space="preserve">di kukus selama ±15 menggunakan presto. Diamkan terlebih dahulu selama ±15 menit sebelum membuka tutup presto. Hal ini sebagai upaya menjaga keamanan saat membuka tutup presto dengan tekanan yang besar. Kemudian tiriskan </w:t>
      </w:r>
      <w:r w:rsidRPr="004B5214">
        <w:rPr>
          <w:rFonts w:asciiTheme="majorHAnsi" w:hAnsiTheme="majorHAnsi" w:cs="Times New Roman"/>
          <w:i/>
        </w:rPr>
        <w:t>binto’ toeng</w:t>
      </w:r>
      <w:r w:rsidRPr="004B5214">
        <w:rPr>
          <w:rFonts w:asciiTheme="majorHAnsi" w:hAnsiTheme="majorHAnsi" w:cs="Times New Roman"/>
        </w:rPr>
        <w:t xml:space="preserve"> yang telah dikukus hingga kandungan airnya berkurang. Kandungan air yang tinggi dapat menyebabkan suatu bahan pangan mudah rusak. Untuk mengurangi kadar airnya dapat pula dijemur di bawah sinar matahari. Semakin sedikit kadar airnya, maka akan semakin baik hasil tepung yang dihasilkan. Selain itu, umur simpannya juga akan lebih panjang. </w:t>
      </w:r>
    </w:p>
    <w:p w14:paraId="16AEB885" w14:textId="77777777" w:rsidR="001E03BE" w:rsidRPr="004B5214" w:rsidRDefault="001E03BE" w:rsidP="001E03BE">
      <w:pPr>
        <w:pStyle w:val="ListParagraph"/>
        <w:ind w:left="0" w:firstLine="709"/>
        <w:jc w:val="both"/>
        <w:rPr>
          <w:rFonts w:asciiTheme="majorHAnsi" w:hAnsiTheme="majorHAnsi" w:cs="Times New Roman"/>
        </w:rPr>
      </w:pPr>
      <w:r w:rsidRPr="004B5214">
        <w:rPr>
          <w:rFonts w:asciiTheme="majorHAnsi" w:hAnsiTheme="majorHAnsi" w:cs="Times New Roman"/>
        </w:rPr>
        <w:t xml:space="preserve">Kemudian </w:t>
      </w:r>
      <w:r w:rsidRPr="004B5214">
        <w:rPr>
          <w:rFonts w:asciiTheme="majorHAnsi" w:hAnsiTheme="majorHAnsi" w:cs="Times New Roman"/>
          <w:i/>
        </w:rPr>
        <w:t xml:space="preserve">binto’ toeng </w:t>
      </w:r>
      <w:r w:rsidRPr="004B5214">
        <w:rPr>
          <w:rFonts w:asciiTheme="majorHAnsi" w:hAnsiTheme="majorHAnsi" w:cs="Times New Roman"/>
        </w:rPr>
        <w:t xml:space="preserve">digiling hingga halus kemudian diayak. Bagian yang lolos pada proses pengayakanlah yang disebut dengan tepung </w:t>
      </w:r>
      <w:r w:rsidRPr="004B5214">
        <w:rPr>
          <w:rFonts w:asciiTheme="majorHAnsi" w:hAnsiTheme="majorHAnsi" w:cs="Times New Roman"/>
          <w:i/>
        </w:rPr>
        <w:t xml:space="preserve">binto’ toeng. </w:t>
      </w:r>
      <w:r w:rsidRPr="004B5214">
        <w:rPr>
          <w:rFonts w:asciiTheme="majorHAnsi" w:hAnsiTheme="majorHAnsi" w:cs="Times New Roman"/>
        </w:rPr>
        <w:t xml:space="preserve">Dalam bentuk tepung, </w:t>
      </w:r>
      <w:r w:rsidRPr="004B5214">
        <w:rPr>
          <w:rFonts w:asciiTheme="majorHAnsi" w:hAnsiTheme="majorHAnsi" w:cs="Times New Roman"/>
          <w:i/>
        </w:rPr>
        <w:t xml:space="preserve">binto’ toeng </w:t>
      </w:r>
      <w:r w:rsidRPr="004B5214">
        <w:rPr>
          <w:rFonts w:asciiTheme="majorHAnsi" w:hAnsiTheme="majorHAnsi" w:cs="Times New Roman"/>
        </w:rPr>
        <w:t xml:space="preserve">menjadi mudah untuk dibuat menjadi berbagai variasi makanan. </w:t>
      </w:r>
    </w:p>
    <w:p w14:paraId="47E987A7" w14:textId="77777777" w:rsidR="001E03BE" w:rsidRPr="004B5214" w:rsidRDefault="001E03BE" w:rsidP="001E03BE">
      <w:pPr>
        <w:pStyle w:val="ListParagraph"/>
        <w:ind w:left="0" w:firstLine="709"/>
        <w:jc w:val="both"/>
        <w:rPr>
          <w:rFonts w:asciiTheme="majorHAnsi" w:hAnsiTheme="majorHAnsi" w:cs="Times New Roman"/>
        </w:rPr>
      </w:pPr>
    </w:p>
    <w:p w14:paraId="6505FA7E" w14:textId="77777777" w:rsidR="001E03BE" w:rsidRPr="004B5214" w:rsidRDefault="001E03BE" w:rsidP="001E03BE">
      <w:pPr>
        <w:pStyle w:val="ListParagraph"/>
        <w:numPr>
          <w:ilvl w:val="3"/>
          <w:numId w:val="8"/>
        </w:numPr>
        <w:ind w:left="360"/>
        <w:rPr>
          <w:rFonts w:asciiTheme="majorHAnsi" w:hAnsiTheme="majorHAnsi" w:cs="Times New Roman"/>
          <w:b/>
        </w:rPr>
      </w:pPr>
      <w:r w:rsidRPr="004B5214">
        <w:rPr>
          <w:rFonts w:asciiTheme="majorHAnsi" w:hAnsiTheme="majorHAnsi" w:cs="Times New Roman"/>
          <w:b/>
        </w:rPr>
        <w:t>Persiapan Pelatihan</w:t>
      </w:r>
    </w:p>
    <w:p w14:paraId="31679209" w14:textId="77777777" w:rsidR="001E03BE" w:rsidRPr="004B5214" w:rsidRDefault="001E03BE" w:rsidP="001E03BE">
      <w:pPr>
        <w:ind w:firstLine="709"/>
        <w:jc w:val="both"/>
        <w:rPr>
          <w:rFonts w:asciiTheme="majorHAnsi" w:hAnsiTheme="majorHAnsi"/>
        </w:rPr>
      </w:pPr>
      <w:r w:rsidRPr="004B5214">
        <w:rPr>
          <w:rFonts w:asciiTheme="majorHAnsi" w:hAnsiTheme="majorHAnsi"/>
        </w:rPr>
        <w:t>Berdasarkan Focus Group Discussion (FGD) bersama peserta pelatihan dan pihak perangkat desa Rappoala, maka dicapai kesepakatan untuk membuat produk berupa putu. Alasan pemilihan produk ini antara lain :</w:t>
      </w:r>
    </w:p>
    <w:p w14:paraId="6D5A2A13" w14:textId="77777777" w:rsidR="001E03BE" w:rsidRPr="004B5214" w:rsidRDefault="001E03BE" w:rsidP="001E03BE">
      <w:pPr>
        <w:pStyle w:val="ListParagraph"/>
        <w:numPr>
          <w:ilvl w:val="1"/>
          <w:numId w:val="9"/>
        </w:numPr>
        <w:ind w:left="1080"/>
        <w:rPr>
          <w:rFonts w:asciiTheme="majorHAnsi" w:hAnsiTheme="majorHAnsi" w:cs="Times New Roman"/>
        </w:rPr>
      </w:pPr>
      <w:r w:rsidRPr="004B5214">
        <w:rPr>
          <w:rFonts w:asciiTheme="majorHAnsi" w:hAnsiTheme="majorHAnsi" w:cs="Times New Roman"/>
        </w:rPr>
        <w:t>Mudah dibuat</w:t>
      </w:r>
    </w:p>
    <w:p w14:paraId="370D0DB1" w14:textId="77777777" w:rsidR="001E03BE" w:rsidRPr="004B5214" w:rsidRDefault="001E03BE" w:rsidP="001E03BE">
      <w:pPr>
        <w:pStyle w:val="ListParagraph"/>
        <w:numPr>
          <w:ilvl w:val="1"/>
          <w:numId w:val="9"/>
        </w:numPr>
        <w:ind w:left="1080"/>
        <w:rPr>
          <w:rFonts w:asciiTheme="majorHAnsi" w:hAnsiTheme="majorHAnsi" w:cs="Times New Roman"/>
        </w:rPr>
      </w:pPr>
      <w:r w:rsidRPr="004B5214">
        <w:rPr>
          <w:rFonts w:asciiTheme="majorHAnsi" w:hAnsiTheme="majorHAnsi" w:cs="Times New Roman"/>
        </w:rPr>
        <w:t>Membutuhkan waktu yang lebih efisien</w:t>
      </w:r>
    </w:p>
    <w:p w14:paraId="0AD323A2" w14:textId="77777777" w:rsidR="001E03BE" w:rsidRPr="004B5214" w:rsidRDefault="001E03BE" w:rsidP="001E03BE">
      <w:pPr>
        <w:pStyle w:val="ListParagraph"/>
        <w:numPr>
          <w:ilvl w:val="1"/>
          <w:numId w:val="9"/>
        </w:numPr>
        <w:ind w:left="1080"/>
        <w:rPr>
          <w:rFonts w:asciiTheme="majorHAnsi" w:hAnsiTheme="majorHAnsi" w:cs="Times New Roman"/>
        </w:rPr>
      </w:pPr>
      <w:r w:rsidRPr="004B5214">
        <w:rPr>
          <w:rFonts w:asciiTheme="majorHAnsi" w:hAnsiTheme="majorHAnsi" w:cs="Times New Roman"/>
        </w:rPr>
        <w:t>Membutuhkan jenis bahan yang lebih sedikit</w:t>
      </w:r>
    </w:p>
    <w:p w14:paraId="610AB9A5" w14:textId="77777777" w:rsidR="001E03BE" w:rsidRPr="004B5214" w:rsidRDefault="001E03BE" w:rsidP="001E03BE">
      <w:pPr>
        <w:pStyle w:val="ListParagraph"/>
        <w:numPr>
          <w:ilvl w:val="1"/>
          <w:numId w:val="9"/>
        </w:numPr>
        <w:ind w:left="1080"/>
        <w:rPr>
          <w:rFonts w:asciiTheme="majorHAnsi" w:hAnsiTheme="majorHAnsi" w:cs="Times New Roman"/>
        </w:rPr>
      </w:pPr>
      <w:r w:rsidRPr="004B5214">
        <w:rPr>
          <w:rFonts w:asciiTheme="majorHAnsi" w:hAnsiTheme="majorHAnsi" w:cs="Times New Roman"/>
        </w:rPr>
        <w:t>Tidak membutuhkan proses pemasakan dan alat masak</w:t>
      </w:r>
    </w:p>
    <w:p w14:paraId="7380C6D4" w14:textId="77777777" w:rsidR="001E03BE" w:rsidRPr="004B5214" w:rsidRDefault="001E03BE" w:rsidP="001E03BE">
      <w:pPr>
        <w:pStyle w:val="ListParagraph"/>
        <w:numPr>
          <w:ilvl w:val="1"/>
          <w:numId w:val="9"/>
        </w:numPr>
        <w:ind w:left="1080"/>
        <w:rPr>
          <w:rFonts w:asciiTheme="majorHAnsi" w:hAnsiTheme="majorHAnsi" w:cs="Times New Roman"/>
        </w:rPr>
      </w:pPr>
      <w:r w:rsidRPr="004B5214">
        <w:rPr>
          <w:rFonts w:asciiTheme="majorHAnsi" w:hAnsiTheme="majorHAnsi" w:cs="Times New Roman"/>
        </w:rPr>
        <w:t>Model putu cukup familiar bagi masyarakat setempat</w:t>
      </w:r>
    </w:p>
    <w:p w14:paraId="2E58B5B1" w14:textId="6A703024" w:rsidR="00B67ADB" w:rsidRDefault="001E03BE" w:rsidP="001E03BE">
      <w:pPr>
        <w:ind w:firstLine="709"/>
        <w:jc w:val="both"/>
        <w:rPr>
          <w:rFonts w:asciiTheme="majorHAnsi" w:hAnsiTheme="majorHAnsi"/>
          <w:i/>
        </w:rPr>
      </w:pPr>
      <w:r w:rsidRPr="004B5214">
        <w:rPr>
          <w:rFonts w:asciiTheme="majorHAnsi" w:hAnsiTheme="majorHAnsi"/>
        </w:rPr>
        <w:t xml:space="preserve">Dalam pembuatan putu, dibutuhkan tiga bahan, yaitu  tepung </w:t>
      </w:r>
      <w:r w:rsidRPr="004B5214">
        <w:rPr>
          <w:rFonts w:asciiTheme="majorHAnsi" w:hAnsiTheme="majorHAnsi"/>
          <w:i/>
        </w:rPr>
        <w:t xml:space="preserve">binto’ toeng, </w:t>
      </w:r>
      <w:r w:rsidRPr="004B5214">
        <w:rPr>
          <w:rFonts w:asciiTheme="majorHAnsi" w:hAnsiTheme="majorHAnsi"/>
        </w:rPr>
        <w:t xml:space="preserve">kelapa parut, dan gula aren. </w:t>
      </w:r>
      <w:r w:rsidRPr="004B5214">
        <w:rPr>
          <w:rFonts w:asciiTheme="majorHAnsi" w:hAnsiTheme="majorHAnsi"/>
          <w:i/>
        </w:rPr>
        <w:t xml:space="preserve"> </w:t>
      </w:r>
    </w:p>
    <w:p w14:paraId="6CF3D4E7" w14:textId="77777777" w:rsidR="00B67ADB" w:rsidRDefault="00B67ADB">
      <w:pPr>
        <w:rPr>
          <w:rFonts w:asciiTheme="majorHAnsi" w:hAnsiTheme="majorHAnsi"/>
          <w:i/>
        </w:rPr>
      </w:pPr>
      <w:r>
        <w:rPr>
          <w:rFonts w:asciiTheme="majorHAnsi" w:hAnsiTheme="majorHAnsi"/>
          <w:i/>
        </w:rPr>
        <w:br w:type="page"/>
      </w:r>
    </w:p>
    <w:p w14:paraId="292ACFBC" w14:textId="77777777" w:rsidR="001E03BE" w:rsidRPr="004B5214" w:rsidRDefault="001E03BE" w:rsidP="001E03BE">
      <w:pPr>
        <w:ind w:firstLine="709"/>
        <w:jc w:val="both"/>
        <w:rPr>
          <w:rFonts w:asciiTheme="majorHAnsi" w:hAnsiTheme="majorHAnsi"/>
          <w:i/>
        </w:rPr>
      </w:pPr>
    </w:p>
    <w:p w14:paraId="4495EA98" w14:textId="66802198" w:rsidR="001E03BE" w:rsidRDefault="001E03BE" w:rsidP="001E03BE">
      <w:pPr>
        <w:ind w:firstLine="709"/>
        <w:jc w:val="both"/>
        <w:rPr>
          <w:rFonts w:asciiTheme="majorHAnsi" w:hAnsiTheme="majorHAnsi"/>
          <w:i/>
        </w:rPr>
      </w:pPr>
      <w:r w:rsidRPr="004B5214">
        <w:rPr>
          <w:rFonts w:asciiTheme="majorHAnsi" w:hAnsiTheme="majorHAnsi"/>
          <w:noProof/>
          <w:lang w:val="en-US"/>
        </w:rPr>
        <w:drawing>
          <wp:anchor distT="0" distB="0" distL="114300" distR="114300" simplePos="0" relativeHeight="251644416" behindDoc="1" locked="0" layoutInCell="1" allowOverlap="1" wp14:anchorId="16CDACE1" wp14:editId="6B6DDEBF">
            <wp:simplePos x="0" y="0"/>
            <wp:positionH relativeFrom="column">
              <wp:posOffset>221891</wp:posOffset>
            </wp:positionH>
            <wp:positionV relativeFrom="paragraph">
              <wp:posOffset>152842</wp:posOffset>
            </wp:positionV>
            <wp:extent cx="4276094" cy="2464904"/>
            <wp:effectExtent l="0" t="0" r="0" b="0"/>
            <wp:wrapNone/>
            <wp:docPr id="8" name="Picture 8" descr="Description: E:\I LOVE MY JOB\LITAPDIMAS-2020\1. Azriful 2020\Dokumentasi Kegiatan\IMG_20200903_1544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E:\I LOVE MY JOB\LITAPDIMAS-2020\1. Azriful 2020\Dokumentasi Kegiatan\IMG_20200903_154412.jpg"/>
                    <pic:cNvPicPr>
                      <a:picLocks noChangeAspect="1" noChangeArrowheads="1"/>
                    </pic:cNvPicPr>
                  </pic:nvPicPr>
                  <pic:blipFill>
                    <a:blip r:embed="rId22" cstate="print">
                      <a:extLst>
                        <a:ext uri="{28A0092B-C50C-407E-A947-70E740481C1C}">
                          <a14:useLocalDpi xmlns:a14="http://schemas.microsoft.com/office/drawing/2010/main" val="0"/>
                        </a:ext>
                      </a:extLst>
                    </a:blip>
                    <a:srcRect t="8109" b="15015"/>
                    <a:stretch>
                      <a:fillRect/>
                    </a:stretch>
                  </pic:blipFill>
                  <pic:spPr bwMode="auto">
                    <a:xfrm>
                      <a:off x="0" y="0"/>
                      <a:ext cx="4282331" cy="2468499"/>
                    </a:xfrm>
                    <a:prstGeom prst="rect">
                      <a:avLst/>
                    </a:prstGeom>
                    <a:noFill/>
                  </pic:spPr>
                </pic:pic>
              </a:graphicData>
            </a:graphic>
            <wp14:sizeRelH relativeFrom="page">
              <wp14:pctWidth>0</wp14:pctWidth>
            </wp14:sizeRelH>
            <wp14:sizeRelV relativeFrom="page">
              <wp14:pctHeight>0</wp14:pctHeight>
            </wp14:sizeRelV>
          </wp:anchor>
        </w:drawing>
      </w:r>
    </w:p>
    <w:p w14:paraId="5C95A639" w14:textId="77777777" w:rsidR="00B67ADB" w:rsidRPr="004B5214" w:rsidRDefault="00B67ADB" w:rsidP="001E03BE">
      <w:pPr>
        <w:ind w:firstLine="709"/>
        <w:jc w:val="both"/>
        <w:rPr>
          <w:rFonts w:asciiTheme="majorHAnsi" w:hAnsiTheme="majorHAnsi"/>
          <w:i/>
        </w:rPr>
      </w:pPr>
    </w:p>
    <w:p w14:paraId="46559FC3" w14:textId="77777777" w:rsidR="001E03BE" w:rsidRPr="004B5214" w:rsidRDefault="001E03BE" w:rsidP="001E03BE">
      <w:pPr>
        <w:ind w:firstLine="709"/>
        <w:jc w:val="both"/>
        <w:rPr>
          <w:rFonts w:asciiTheme="majorHAnsi" w:hAnsiTheme="majorHAnsi"/>
          <w:i/>
        </w:rPr>
      </w:pPr>
    </w:p>
    <w:p w14:paraId="5DDECDCF" w14:textId="77777777" w:rsidR="001E03BE" w:rsidRPr="004B5214" w:rsidRDefault="001E03BE" w:rsidP="001E03BE">
      <w:pPr>
        <w:ind w:firstLine="709"/>
        <w:jc w:val="both"/>
        <w:rPr>
          <w:rFonts w:asciiTheme="majorHAnsi" w:hAnsiTheme="majorHAnsi"/>
          <w:i/>
        </w:rPr>
      </w:pPr>
    </w:p>
    <w:p w14:paraId="478A7376" w14:textId="77777777" w:rsidR="001E03BE" w:rsidRPr="004B5214" w:rsidRDefault="001E03BE" w:rsidP="001E03BE">
      <w:pPr>
        <w:ind w:firstLine="709"/>
        <w:jc w:val="both"/>
        <w:rPr>
          <w:rFonts w:asciiTheme="majorHAnsi" w:hAnsiTheme="majorHAnsi"/>
          <w:i/>
        </w:rPr>
      </w:pPr>
    </w:p>
    <w:p w14:paraId="257C59F9" w14:textId="77777777" w:rsidR="001E03BE" w:rsidRPr="004B5214" w:rsidRDefault="001E03BE" w:rsidP="001E03BE">
      <w:pPr>
        <w:ind w:firstLine="709"/>
        <w:jc w:val="both"/>
        <w:rPr>
          <w:rFonts w:asciiTheme="majorHAnsi" w:hAnsiTheme="majorHAnsi"/>
          <w:i/>
        </w:rPr>
      </w:pPr>
    </w:p>
    <w:p w14:paraId="613B9D79" w14:textId="77777777" w:rsidR="00B67ADB" w:rsidRDefault="001E03BE" w:rsidP="001E03BE">
      <w:pPr>
        <w:jc w:val="both"/>
        <w:rPr>
          <w:rFonts w:asciiTheme="majorHAnsi" w:hAnsiTheme="majorHAnsi"/>
          <w:b/>
        </w:rPr>
      </w:pPr>
      <w:r w:rsidRPr="004B5214">
        <w:rPr>
          <w:rFonts w:asciiTheme="majorHAnsi" w:hAnsiTheme="majorHAnsi"/>
          <w:b/>
        </w:rPr>
        <w:t xml:space="preserve">         </w:t>
      </w:r>
    </w:p>
    <w:p w14:paraId="2E9472B6" w14:textId="5CCD10A4" w:rsidR="001E03BE" w:rsidRPr="004B5214" w:rsidRDefault="00B67ADB" w:rsidP="001E03BE">
      <w:pPr>
        <w:jc w:val="both"/>
        <w:rPr>
          <w:rFonts w:asciiTheme="majorHAnsi" w:hAnsiTheme="majorHAnsi"/>
          <w:b/>
        </w:rPr>
      </w:pPr>
      <w:r>
        <w:rPr>
          <w:rFonts w:asciiTheme="majorHAnsi" w:hAnsiTheme="majorHAnsi"/>
          <w:b/>
          <w:lang w:val="en-US"/>
        </w:rPr>
        <w:t xml:space="preserve">        </w:t>
      </w:r>
      <w:r w:rsidR="001E03BE" w:rsidRPr="004B5214">
        <w:rPr>
          <w:rFonts w:asciiTheme="majorHAnsi" w:hAnsiTheme="majorHAnsi"/>
          <w:b/>
        </w:rPr>
        <w:t xml:space="preserve"> </w:t>
      </w:r>
      <w:r>
        <w:rPr>
          <w:rFonts w:asciiTheme="majorHAnsi" w:hAnsiTheme="majorHAnsi"/>
          <w:b/>
        </w:rPr>
        <w:t xml:space="preserve">Gula Aren Serut     </w:t>
      </w:r>
      <w:r w:rsidR="001E03BE" w:rsidRPr="004B5214">
        <w:rPr>
          <w:rFonts w:asciiTheme="majorHAnsi" w:hAnsiTheme="majorHAnsi"/>
          <w:b/>
        </w:rPr>
        <w:t xml:space="preserve">Tepung </w:t>
      </w:r>
      <w:r w:rsidR="001E03BE" w:rsidRPr="004B5214">
        <w:rPr>
          <w:rFonts w:asciiTheme="majorHAnsi" w:hAnsiTheme="majorHAnsi"/>
          <w:b/>
          <w:i/>
        </w:rPr>
        <w:t>Binto’ Toeng</w:t>
      </w:r>
      <w:r w:rsidR="001E03BE" w:rsidRPr="004B5214">
        <w:rPr>
          <w:rFonts w:asciiTheme="majorHAnsi" w:hAnsiTheme="majorHAnsi"/>
          <w:b/>
        </w:rPr>
        <w:t xml:space="preserve">               Kelapa Parut</w:t>
      </w:r>
    </w:p>
    <w:p w14:paraId="10016E03" w14:textId="77777777" w:rsidR="001E03BE" w:rsidRPr="004B5214" w:rsidRDefault="001E03BE" w:rsidP="001E03BE">
      <w:pPr>
        <w:ind w:firstLine="709"/>
        <w:jc w:val="both"/>
        <w:rPr>
          <w:rFonts w:asciiTheme="majorHAnsi" w:hAnsiTheme="majorHAnsi"/>
          <w:i/>
        </w:rPr>
      </w:pPr>
      <w:r w:rsidRPr="004B5214">
        <w:rPr>
          <w:rFonts w:asciiTheme="majorHAnsi" w:hAnsiTheme="majorHAnsi"/>
          <w:noProof/>
          <w:lang w:val="en-US"/>
        </w:rPr>
        <mc:AlternateContent>
          <mc:Choice Requires="wps">
            <w:drawing>
              <wp:anchor distT="0" distB="0" distL="114300" distR="114300" simplePos="0" relativeHeight="251649536" behindDoc="0" locked="0" layoutInCell="1" allowOverlap="1" wp14:anchorId="71072943" wp14:editId="3AC6F47D">
                <wp:simplePos x="0" y="0"/>
                <wp:positionH relativeFrom="column">
                  <wp:posOffset>223520</wp:posOffset>
                </wp:positionH>
                <wp:positionV relativeFrom="paragraph">
                  <wp:posOffset>238539</wp:posOffset>
                </wp:positionV>
                <wp:extent cx="4776470" cy="402590"/>
                <wp:effectExtent l="0" t="0" r="5080" b="0"/>
                <wp:wrapNone/>
                <wp:docPr id="17" name="Text Box 17"/>
                <wp:cNvGraphicFramePr/>
                <a:graphic xmlns:a="http://schemas.openxmlformats.org/drawingml/2006/main">
                  <a:graphicData uri="http://schemas.microsoft.com/office/word/2010/wordprocessingShape">
                    <wps:wsp>
                      <wps:cNvSpPr txBox="1"/>
                      <wps:spPr>
                        <a:xfrm>
                          <a:off x="0" y="0"/>
                          <a:ext cx="4776470" cy="402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4B7243" w14:textId="00AC8E22" w:rsidR="001E03BE" w:rsidRPr="00CA5BC1" w:rsidRDefault="00B67ADB" w:rsidP="001E03BE">
                            <w:pPr>
                              <w:rPr>
                                <w:i/>
                                <w:sz w:val="18"/>
                              </w:rPr>
                            </w:pPr>
                            <w:r>
                              <w:rPr>
                                <w:sz w:val="18"/>
                              </w:rPr>
                              <w:t xml:space="preserve">Gambar </w:t>
                            </w:r>
                            <w:r w:rsidR="001E03BE" w:rsidRPr="00CA5BC1">
                              <w:rPr>
                                <w:sz w:val="18"/>
                              </w:rPr>
                              <w:t>2</w:t>
                            </w:r>
                            <w:r>
                              <w:rPr>
                                <w:sz w:val="18"/>
                                <w:lang w:val="en-US"/>
                              </w:rPr>
                              <w:t>.</w:t>
                            </w:r>
                            <w:r w:rsidR="001E03BE" w:rsidRPr="00CA5BC1">
                              <w:rPr>
                                <w:sz w:val="18"/>
                              </w:rPr>
                              <w:t xml:space="preserve">  Bahan-Bahan yang dibutuhkan dalam Pembuatan Putu </w:t>
                            </w:r>
                            <w:r w:rsidR="001E03BE" w:rsidRPr="00CA5BC1">
                              <w:rPr>
                                <w:i/>
                                <w:sz w:val="18"/>
                              </w:rPr>
                              <w:t>Binto’ Toe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072943" id="Text Box 17" o:spid="_x0000_s1040" type="#_x0000_t202" style="position:absolute;left:0;text-align:left;margin-left:17.6pt;margin-top:18.8pt;width:376.1pt;height:31.7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Q6DjgIAAJMFAAAOAAAAZHJzL2Uyb0RvYy54bWysVE1v2zAMvQ/YfxB0X51kabIGdYqsRYcB&#10;RVusHXpWZKkxJouapCTOfv2e5Hyt66XDLjZFPpLiE8nzi7YxbKV8qMmWvH/S40xZSVVtn0v+/fH6&#10;wyfOQhS2EoasKvlGBX4xff/ufO0makALMpXyDEFsmKxdyRcxuklRBLlQjQgn5JSFUZNvRMTRPxeV&#10;F2tEb0wx6PVGxZp85TxJFQK0V52RT3N8rZWMd1oHFZkpOe4W89fn7zx9i+m5mDx74Ra13F5D/MMt&#10;GlFbJN2HuhJRsKWv/wrV1NJTIB1PJDUFaV1LlWtANf3ei2oeFsKpXAvICW5PU/h/YeXt6t6zusLb&#10;jTmzosEbPao2ss/UMqjAz9qFCWAPDsDYQg/sTh+gTGW32jfpj4IY7GB6s2c3RZNQDsfj0XAMk4Rt&#10;2BucnmX6i4O38yF+UdSwJJTc4/UyqWJ1EyJuAugOkpIFMnV1XRuTD6lj1KXxbCXw1ibmO8LjD5Sx&#10;bF3y0cfTXg5sKbl3kY1NYVTumW26VHlXYZbixqiEMfab0uAsF/pKbiGlsvv8GZ1QGqne4rjFH271&#10;FueuDnjkzGTj3rmpLflcfR6yA2XVjx1lusOD8KO6kxjbeZubZbRrgDlVG/SFp26ygpPXNR7vRoR4&#10;LzxGCe+N9RDv8NGGQD5tJc4W5H+9pk94dDisnK0xmiUPP5fCK87MV4veP+sPh2mW82F4Oh7g4I8t&#10;82OLXTaXhI7oYxE5mcWEj2Ynak/NE7bILGWFSViJ3CWPO/EydgsDW0iq2SyDML1OxBv74GQKnVhO&#10;rfnYPgnvtv0b0fm3tBtiMXnRxh02eVqaLSPpOvd44rljdcs/Jj+3/nZLpdVyfM6owy6d/gYAAP//&#10;AwBQSwMEFAAGAAgAAAAhALkF2ofhAAAACQEAAA8AAABkcnMvZG93bnJldi54bWxMj8tOwzAQRfdI&#10;/IM1SGwQtdvQpgpxKoR4SOxoeIidGw9JRDyOYjcJf8+wgtVodI/unMl3s+vEiENoPWlYLhQIpMrb&#10;lmoNL+X95RZEiIas6Tyhhm8MsCtOT3KTWT/RM477WAsuoZAZDU2MfSZlqBp0Jix8j8TZpx+cibwO&#10;tbSDmbjcdXKl1EY60xJfaEyPtw1WX/uj0/BxUb8/hfnhdUrWSX/3OJbpmy21Pj+bb65BRJzjHwy/&#10;+qwOBTsd/JFsEJ2GZL1ikme6AcF5uk2vQBwYVEsFssjl/w+KHwAAAP//AwBQSwECLQAUAAYACAAA&#10;ACEAtoM4kv4AAADhAQAAEwAAAAAAAAAAAAAAAAAAAAAAW0NvbnRlbnRfVHlwZXNdLnhtbFBLAQIt&#10;ABQABgAIAAAAIQA4/SH/1gAAAJQBAAALAAAAAAAAAAAAAAAAAC8BAABfcmVscy8ucmVsc1BLAQIt&#10;ABQABgAIAAAAIQAXaQ6DjgIAAJMFAAAOAAAAAAAAAAAAAAAAAC4CAABkcnMvZTJvRG9jLnhtbFBL&#10;AQItABQABgAIAAAAIQC5BdqH4QAAAAkBAAAPAAAAAAAAAAAAAAAAAOgEAABkcnMvZG93bnJldi54&#10;bWxQSwUGAAAAAAQABADzAAAA9gUAAAAA&#10;" fillcolor="white [3201]" stroked="f" strokeweight=".5pt">
                <v:textbox>
                  <w:txbxContent>
                    <w:p w14:paraId="0A4B7243" w14:textId="00AC8E22" w:rsidR="001E03BE" w:rsidRPr="00CA5BC1" w:rsidRDefault="00B67ADB" w:rsidP="001E03BE">
                      <w:pPr>
                        <w:rPr>
                          <w:i/>
                          <w:sz w:val="18"/>
                        </w:rPr>
                      </w:pPr>
                      <w:r>
                        <w:rPr>
                          <w:sz w:val="18"/>
                        </w:rPr>
                        <w:t xml:space="preserve">Gambar </w:t>
                      </w:r>
                      <w:r w:rsidR="001E03BE" w:rsidRPr="00CA5BC1">
                        <w:rPr>
                          <w:sz w:val="18"/>
                        </w:rPr>
                        <w:t>2</w:t>
                      </w:r>
                      <w:r>
                        <w:rPr>
                          <w:sz w:val="18"/>
                          <w:lang w:val="en-US"/>
                        </w:rPr>
                        <w:t>.</w:t>
                      </w:r>
                      <w:r w:rsidR="001E03BE" w:rsidRPr="00CA5BC1">
                        <w:rPr>
                          <w:sz w:val="18"/>
                        </w:rPr>
                        <w:t xml:space="preserve">  Bahan-Bahan yang dibutuhkan dalam Pembuatan Putu </w:t>
                      </w:r>
                      <w:r w:rsidR="001E03BE" w:rsidRPr="00CA5BC1">
                        <w:rPr>
                          <w:i/>
                          <w:sz w:val="18"/>
                        </w:rPr>
                        <w:t>Binto’ Toeng</w:t>
                      </w:r>
                    </w:p>
                  </w:txbxContent>
                </v:textbox>
              </v:shape>
            </w:pict>
          </mc:Fallback>
        </mc:AlternateContent>
      </w:r>
    </w:p>
    <w:p w14:paraId="21E61DEB" w14:textId="77777777" w:rsidR="001E03BE" w:rsidRPr="004B5214" w:rsidRDefault="001E03BE" w:rsidP="001E03BE">
      <w:pPr>
        <w:ind w:firstLine="709"/>
        <w:jc w:val="both"/>
        <w:rPr>
          <w:rFonts w:asciiTheme="majorHAnsi" w:hAnsiTheme="majorHAnsi"/>
          <w:i/>
        </w:rPr>
      </w:pPr>
    </w:p>
    <w:p w14:paraId="3CBA79C1" w14:textId="77777777" w:rsidR="001E03BE" w:rsidRPr="004B5214" w:rsidRDefault="001E03BE" w:rsidP="001E03BE">
      <w:pPr>
        <w:ind w:firstLine="709"/>
        <w:jc w:val="both"/>
        <w:rPr>
          <w:rFonts w:asciiTheme="majorHAnsi" w:hAnsiTheme="majorHAnsi"/>
        </w:rPr>
      </w:pPr>
      <w:r w:rsidRPr="004B5214">
        <w:rPr>
          <w:rFonts w:asciiTheme="majorHAnsi" w:hAnsiTheme="majorHAnsi"/>
        </w:rPr>
        <w:t xml:space="preserve">Tepung </w:t>
      </w:r>
      <w:r w:rsidRPr="004B5214">
        <w:rPr>
          <w:rFonts w:asciiTheme="majorHAnsi" w:hAnsiTheme="majorHAnsi"/>
          <w:i/>
        </w:rPr>
        <w:t xml:space="preserve">binto’ toeng </w:t>
      </w:r>
      <w:r w:rsidRPr="004B5214">
        <w:rPr>
          <w:rFonts w:asciiTheme="majorHAnsi" w:hAnsiTheme="majorHAnsi"/>
        </w:rPr>
        <w:t xml:space="preserve">terlebih dahulu disangrai sekitar ±15 menit untuk mendapatkan tekstur yang baik dan aroma yang lebih wangi. Kemudian gula aren diserut agar memudahkan dalam pencampuran semua bahan. Dan kelapa diparut. Kemudian pelatihan pembuatan putu </w:t>
      </w:r>
      <w:r w:rsidRPr="004B5214">
        <w:rPr>
          <w:rFonts w:asciiTheme="majorHAnsi" w:hAnsiTheme="majorHAnsi"/>
          <w:i/>
        </w:rPr>
        <w:t xml:space="preserve">binto’ toeng </w:t>
      </w:r>
      <w:r w:rsidRPr="004B5214">
        <w:rPr>
          <w:rFonts w:asciiTheme="majorHAnsi" w:hAnsiTheme="majorHAnsi"/>
        </w:rPr>
        <w:t>siap untuk dilaksanakan.</w:t>
      </w:r>
    </w:p>
    <w:p w14:paraId="58DDB615" w14:textId="77777777" w:rsidR="001E03BE" w:rsidRPr="004B5214" w:rsidRDefault="001E03BE" w:rsidP="001E03BE">
      <w:pPr>
        <w:pStyle w:val="ListParagraph"/>
        <w:ind w:left="0"/>
        <w:rPr>
          <w:rFonts w:asciiTheme="majorHAnsi" w:hAnsiTheme="majorHAnsi" w:cs="Times New Roman"/>
          <w:b/>
        </w:rPr>
      </w:pPr>
      <w:r w:rsidRPr="004B5214">
        <w:rPr>
          <w:rFonts w:asciiTheme="majorHAnsi" w:hAnsiTheme="majorHAnsi" w:cs="Times New Roman"/>
          <w:b/>
        </w:rPr>
        <w:t>3. Penyuluhan Kesehatan &amp; Pelatihan Pembuatan Produk</w:t>
      </w:r>
    </w:p>
    <w:p w14:paraId="4C9F1CB8" w14:textId="77777777" w:rsidR="001E03BE" w:rsidRPr="004B5214" w:rsidRDefault="001E03BE" w:rsidP="001E03BE">
      <w:pPr>
        <w:pStyle w:val="ListParagraph"/>
        <w:ind w:left="0"/>
        <w:rPr>
          <w:rFonts w:asciiTheme="majorHAnsi" w:hAnsiTheme="majorHAnsi" w:cs="Times New Roman"/>
          <w:b/>
        </w:rPr>
      </w:pPr>
    </w:p>
    <w:p w14:paraId="0F1D9790" w14:textId="77777777" w:rsidR="001E03BE" w:rsidRPr="004B5214" w:rsidRDefault="001E03BE" w:rsidP="001E03BE">
      <w:pPr>
        <w:pStyle w:val="ListParagraph"/>
        <w:ind w:left="0" w:firstLine="709"/>
        <w:jc w:val="both"/>
        <w:rPr>
          <w:rFonts w:asciiTheme="majorHAnsi" w:hAnsiTheme="majorHAnsi" w:cs="Times New Roman"/>
        </w:rPr>
      </w:pPr>
      <w:r w:rsidRPr="004B5214">
        <w:rPr>
          <w:rFonts w:asciiTheme="majorHAnsi" w:hAnsiTheme="majorHAnsi" w:cs="Times New Roman"/>
        </w:rPr>
        <w:t>Penyelenggaraan kegiatan penyuluhan dan pelatihan pembuatan produk diselenggarakan dengan menerapkan prokol kesehatan pencegahan penularan Covid 19 antara lain penyediaan sarana mencuci tangan, penyediaan masker, dan pengaturan jarak (</w:t>
      </w:r>
      <w:r w:rsidRPr="004B5214">
        <w:rPr>
          <w:rFonts w:asciiTheme="majorHAnsi" w:hAnsiTheme="majorHAnsi" w:cs="Times New Roman"/>
          <w:i/>
        </w:rPr>
        <w:t xml:space="preserve">physical distancing). </w:t>
      </w:r>
      <w:r w:rsidRPr="004B5214">
        <w:rPr>
          <w:rFonts w:asciiTheme="majorHAnsi" w:hAnsiTheme="majorHAnsi" w:cs="Times New Roman"/>
        </w:rPr>
        <w:t>Hal ini dilakukan karena waktu pelaksanaan pengabdian masyarakat ini pada kurun waktu penerapan New Normal akibat pandemi Covid 19 yang telah terlangsung sekitar ±5 bulan.</w:t>
      </w:r>
    </w:p>
    <w:p w14:paraId="51E57FD9" w14:textId="77777777" w:rsidR="001E03BE" w:rsidRPr="004B5214" w:rsidRDefault="001E03BE" w:rsidP="001E03BE">
      <w:pPr>
        <w:pStyle w:val="ListParagraph"/>
        <w:ind w:left="0"/>
        <w:jc w:val="center"/>
        <w:rPr>
          <w:rFonts w:asciiTheme="majorHAnsi" w:hAnsiTheme="majorHAnsi" w:cs="Times New Roman"/>
        </w:rPr>
      </w:pPr>
    </w:p>
    <w:p w14:paraId="6C669B12" w14:textId="77777777" w:rsidR="001E03BE" w:rsidRPr="004B5214" w:rsidRDefault="001E03BE" w:rsidP="001E03BE">
      <w:pPr>
        <w:pStyle w:val="ListParagraph"/>
        <w:ind w:left="0"/>
        <w:jc w:val="center"/>
        <w:rPr>
          <w:rFonts w:asciiTheme="majorHAnsi" w:hAnsiTheme="majorHAnsi" w:cs="Times New Roman"/>
        </w:rPr>
      </w:pPr>
      <w:r w:rsidRPr="004B5214">
        <w:rPr>
          <w:rFonts w:asciiTheme="majorHAnsi" w:hAnsiTheme="majorHAnsi" w:cs="Times New Roman"/>
          <w:noProof/>
          <w:lang w:val="en-US"/>
        </w:rPr>
        <w:drawing>
          <wp:inline distT="0" distB="0" distL="0" distR="0" wp14:anchorId="7D9E30B4" wp14:editId="38BF6CAA">
            <wp:extent cx="2276061" cy="1711979"/>
            <wp:effectExtent l="0" t="0" r="0" b="2540"/>
            <wp:docPr id="1" name="Picture 1" descr="Description: E:\I LOVE MY JOB\LITAPDIMAS-2020\1. Azriful 2020\Dokumentasi Kegiatan\IMG_20200903_1703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E:\I LOVE MY JOB\LITAPDIMAS-2020\1. Azriful 2020\Dokumentasi Kegiatan\IMG_20200903_17033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76807" cy="1712540"/>
                    </a:xfrm>
                    <a:prstGeom prst="rect">
                      <a:avLst/>
                    </a:prstGeom>
                    <a:noFill/>
                    <a:ln>
                      <a:noFill/>
                    </a:ln>
                  </pic:spPr>
                </pic:pic>
              </a:graphicData>
            </a:graphic>
          </wp:inline>
        </w:drawing>
      </w:r>
    </w:p>
    <w:p w14:paraId="3757E951" w14:textId="749DC219" w:rsidR="001E03BE" w:rsidRPr="004B5214" w:rsidRDefault="00B67ADB" w:rsidP="001E03BE">
      <w:pPr>
        <w:jc w:val="center"/>
        <w:rPr>
          <w:rFonts w:asciiTheme="majorHAnsi" w:hAnsiTheme="majorHAnsi"/>
          <w:i/>
        </w:rPr>
      </w:pPr>
      <w:r>
        <w:rPr>
          <w:rFonts w:asciiTheme="majorHAnsi" w:hAnsiTheme="majorHAnsi"/>
        </w:rPr>
        <w:t xml:space="preserve">Gambar </w:t>
      </w:r>
      <w:r w:rsidR="001E03BE" w:rsidRPr="004B5214">
        <w:rPr>
          <w:rFonts w:asciiTheme="majorHAnsi" w:hAnsiTheme="majorHAnsi"/>
        </w:rPr>
        <w:t>3. Penyuluhan tentang Gizi dan Kesehatan</w:t>
      </w:r>
    </w:p>
    <w:p w14:paraId="429E91EE" w14:textId="77777777" w:rsidR="001E03BE" w:rsidRPr="004B5214" w:rsidRDefault="001E03BE" w:rsidP="001E03BE">
      <w:pPr>
        <w:pStyle w:val="ListParagraph"/>
        <w:ind w:left="0"/>
        <w:jc w:val="center"/>
        <w:rPr>
          <w:rFonts w:asciiTheme="majorHAnsi" w:hAnsiTheme="majorHAnsi" w:cs="Times New Roman"/>
          <w:b/>
        </w:rPr>
      </w:pPr>
    </w:p>
    <w:p w14:paraId="311B3ABA" w14:textId="77777777" w:rsidR="001E03BE" w:rsidRPr="004B5214" w:rsidRDefault="001E03BE" w:rsidP="001E03BE">
      <w:pPr>
        <w:pStyle w:val="ListParagraph"/>
        <w:ind w:left="0"/>
        <w:rPr>
          <w:rFonts w:asciiTheme="majorHAnsi" w:hAnsiTheme="majorHAnsi" w:cs="Times New Roman"/>
          <w:b/>
        </w:rPr>
      </w:pPr>
      <w:r w:rsidRPr="004B5214">
        <w:rPr>
          <w:rFonts w:asciiTheme="majorHAnsi" w:hAnsiTheme="majorHAnsi" w:cs="Times New Roman"/>
          <w:noProof/>
          <w:lang w:val="en-US"/>
        </w:rPr>
        <w:lastRenderedPageBreak/>
        <w:drawing>
          <wp:anchor distT="0" distB="0" distL="114300" distR="114300" simplePos="0" relativeHeight="251657728" behindDoc="1" locked="0" layoutInCell="1" allowOverlap="1" wp14:anchorId="22B89897" wp14:editId="1EC2A2BD">
            <wp:simplePos x="0" y="0"/>
            <wp:positionH relativeFrom="column">
              <wp:posOffset>1265500</wp:posOffset>
            </wp:positionH>
            <wp:positionV relativeFrom="paragraph">
              <wp:posOffset>2457</wp:posOffset>
            </wp:positionV>
            <wp:extent cx="2213736" cy="1659835"/>
            <wp:effectExtent l="0" t="0" r="0" b="0"/>
            <wp:wrapNone/>
            <wp:docPr id="3" name="Picture 3" descr="Description: E:\I LOVE MY JOB\LITAPDIMAS-2020\1. Azriful 2020\Dokumentasi Kegiatan\IMG_20200903_170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E:\I LOVE MY JOB\LITAPDIMAS-2020\1. Azriful 2020\Dokumentasi Kegiatan\IMG_20200903_170417.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14332" cy="1660282"/>
                    </a:xfrm>
                    <a:prstGeom prst="rect">
                      <a:avLst/>
                    </a:prstGeom>
                    <a:noFill/>
                  </pic:spPr>
                </pic:pic>
              </a:graphicData>
            </a:graphic>
            <wp14:sizeRelH relativeFrom="page">
              <wp14:pctWidth>0</wp14:pctWidth>
            </wp14:sizeRelH>
            <wp14:sizeRelV relativeFrom="page">
              <wp14:pctHeight>0</wp14:pctHeight>
            </wp14:sizeRelV>
          </wp:anchor>
        </w:drawing>
      </w:r>
    </w:p>
    <w:p w14:paraId="7CA8BDC5" w14:textId="77777777" w:rsidR="001E03BE" w:rsidRPr="004B5214" w:rsidRDefault="001E03BE" w:rsidP="001E03BE">
      <w:pPr>
        <w:pStyle w:val="ListParagraph"/>
        <w:ind w:left="0"/>
        <w:rPr>
          <w:rFonts w:asciiTheme="majorHAnsi" w:hAnsiTheme="majorHAnsi" w:cs="Times New Roman"/>
          <w:b/>
        </w:rPr>
      </w:pPr>
    </w:p>
    <w:p w14:paraId="7085245A" w14:textId="77777777" w:rsidR="001E03BE" w:rsidRPr="004B5214" w:rsidRDefault="001E03BE" w:rsidP="001E03BE">
      <w:pPr>
        <w:pStyle w:val="ListParagraph"/>
        <w:ind w:left="0"/>
        <w:rPr>
          <w:rFonts w:asciiTheme="majorHAnsi" w:hAnsiTheme="majorHAnsi" w:cs="Times New Roman"/>
          <w:b/>
        </w:rPr>
      </w:pPr>
    </w:p>
    <w:p w14:paraId="3ED07F37" w14:textId="77777777" w:rsidR="001E03BE" w:rsidRPr="004B5214" w:rsidRDefault="001E03BE" w:rsidP="001E03BE">
      <w:pPr>
        <w:pStyle w:val="ListParagraph"/>
        <w:ind w:left="0"/>
        <w:rPr>
          <w:rFonts w:asciiTheme="majorHAnsi" w:hAnsiTheme="majorHAnsi" w:cs="Times New Roman"/>
          <w:b/>
        </w:rPr>
      </w:pPr>
    </w:p>
    <w:p w14:paraId="5FAD37D2" w14:textId="77777777" w:rsidR="001E03BE" w:rsidRPr="004B5214" w:rsidRDefault="001E03BE" w:rsidP="001E03BE">
      <w:pPr>
        <w:pStyle w:val="ListParagraph"/>
        <w:ind w:left="0"/>
        <w:rPr>
          <w:rFonts w:asciiTheme="majorHAnsi" w:hAnsiTheme="majorHAnsi" w:cs="Times New Roman"/>
          <w:b/>
        </w:rPr>
      </w:pPr>
    </w:p>
    <w:p w14:paraId="13436123" w14:textId="77777777" w:rsidR="001E03BE" w:rsidRPr="004B5214" w:rsidRDefault="001E03BE" w:rsidP="001E03BE">
      <w:pPr>
        <w:pStyle w:val="ListParagraph"/>
        <w:ind w:left="0"/>
        <w:rPr>
          <w:rFonts w:asciiTheme="majorHAnsi" w:hAnsiTheme="majorHAnsi" w:cs="Times New Roman"/>
          <w:b/>
        </w:rPr>
      </w:pPr>
    </w:p>
    <w:p w14:paraId="1AF23A22" w14:textId="77777777" w:rsidR="001E03BE" w:rsidRPr="004B5214" w:rsidRDefault="001E03BE" w:rsidP="001E03BE">
      <w:pPr>
        <w:pStyle w:val="ListParagraph"/>
        <w:ind w:left="0"/>
        <w:rPr>
          <w:rFonts w:asciiTheme="majorHAnsi" w:hAnsiTheme="majorHAnsi" w:cs="Times New Roman"/>
          <w:b/>
        </w:rPr>
      </w:pPr>
    </w:p>
    <w:p w14:paraId="59ACE997" w14:textId="77777777" w:rsidR="001E03BE" w:rsidRPr="004B5214" w:rsidRDefault="001E03BE" w:rsidP="001E03BE">
      <w:pPr>
        <w:pStyle w:val="ListParagraph"/>
        <w:ind w:left="0"/>
        <w:rPr>
          <w:rFonts w:asciiTheme="majorHAnsi" w:hAnsiTheme="majorHAnsi" w:cs="Times New Roman"/>
          <w:b/>
        </w:rPr>
      </w:pPr>
    </w:p>
    <w:p w14:paraId="598A2B62" w14:textId="77777777" w:rsidR="001E03BE" w:rsidRPr="004B5214" w:rsidRDefault="001E03BE" w:rsidP="001E03BE">
      <w:pPr>
        <w:pStyle w:val="ListParagraph"/>
        <w:ind w:left="0"/>
        <w:rPr>
          <w:rFonts w:asciiTheme="majorHAnsi" w:hAnsiTheme="majorHAnsi" w:cs="Times New Roman"/>
          <w:b/>
        </w:rPr>
      </w:pPr>
    </w:p>
    <w:p w14:paraId="24AF2D2A" w14:textId="77777777" w:rsidR="001E03BE" w:rsidRPr="004B5214" w:rsidRDefault="001E03BE" w:rsidP="001E03BE">
      <w:pPr>
        <w:pStyle w:val="ListParagraph"/>
        <w:ind w:left="0"/>
        <w:rPr>
          <w:rFonts w:asciiTheme="majorHAnsi" w:hAnsiTheme="majorHAnsi" w:cs="Times New Roman"/>
          <w:b/>
        </w:rPr>
      </w:pPr>
    </w:p>
    <w:p w14:paraId="561C0A95" w14:textId="632C2CFF" w:rsidR="001E03BE" w:rsidRPr="004B5214" w:rsidRDefault="001E03BE" w:rsidP="001E03BE">
      <w:pPr>
        <w:pStyle w:val="ListParagraph"/>
        <w:ind w:left="0"/>
        <w:jc w:val="center"/>
        <w:rPr>
          <w:rFonts w:asciiTheme="majorHAnsi" w:hAnsiTheme="majorHAnsi" w:cs="Times New Roman"/>
        </w:rPr>
      </w:pPr>
      <w:r w:rsidRPr="004B5214">
        <w:rPr>
          <w:rFonts w:asciiTheme="majorHAnsi" w:hAnsiTheme="majorHAnsi" w:cs="Times New Roman"/>
        </w:rPr>
        <w:t xml:space="preserve">Gambar 4.  Pelatihan Pembuatan Putu </w:t>
      </w:r>
      <w:r w:rsidRPr="004B5214">
        <w:rPr>
          <w:rFonts w:asciiTheme="majorHAnsi" w:hAnsiTheme="majorHAnsi" w:cs="Times New Roman"/>
          <w:i/>
        </w:rPr>
        <w:t xml:space="preserve">Binto’ Toeng </w:t>
      </w:r>
      <w:r w:rsidRPr="004B5214">
        <w:rPr>
          <w:rFonts w:asciiTheme="majorHAnsi" w:hAnsiTheme="majorHAnsi" w:cs="Times New Roman"/>
        </w:rPr>
        <w:t>; Pencampuran Semua Bahan.</w:t>
      </w:r>
    </w:p>
    <w:p w14:paraId="0CCECA47" w14:textId="77777777" w:rsidR="001E03BE" w:rsidRPr="004B5214" w:rsidRDefault="001E03BE" w:rsidP="001E03BE">
      <w:pPr>
        <w:pStyle w:val="ListParagraph"/>
        <w:ind w:left="0"/>
        <w:jc w:val="center"/>
        <w:rPr>
          <w:rFonts w:asciiTheme="majorHAnsi" w:hAnsiTheme="majorHAnsi" w:cs="Times New Roman"/>
        </w:rPr>
      </w:pPr>
    </w:p>
    <w:p w14:paraId="7432B897" w14:textId="77777777" w:rsidR="001E03BE" w:rsidRPr="004B5214" w:rsidRDefault="001E03BE" w:rsidP="001E03BE">
      <w:pPr>
        <w:pStyle w:val="ListParagraph"/>
        <w:ind w:left="0"/>
        <w:jc w:val="center"/>
        <w:rPr>
          <w:rFonts w:asciiTheme="majorHAnsi" w:hAnsiTheme="majorHAnsi" w:cs="Times New Roman"/>
          <w:i/>
        </w:rPr>
      </w:pPr>
    </w:p>
    <w:p w14:paraId="58E07EE7" w14:textId="77777777" w:rsidR="001E03BE" w:rsidRPr="004B5214" w:rsidRDefault="001E03BE" w:rsidP="001E03BE">
      <w:pPr>
        <w:pStyle w:val="ListParagraph"/>
        <w:ind w:left="0"/>
        <w:rPr>
          <w:rFonts w:asciiTheme="majorHAnsi" w:hAnsiTheme="majorHAnsi" w:cs="Times New Roman"/>
          <w:b/>
        </w:rPr>
      </w:pPr>
      <w:r w:rsidRPr="004B5214">
        <w:rPr>
          <w:rFonts w:asciiTheme="majorHAnsi" w:hAnsiTheme="majorHAnsi" w:cs="Times New Roman"/>
          <w:noProof/>
          <w:lang w:val="en-US"/>
        </w:rPr>
        <w:drawing>
          <wp:anchor distT="0" distB="0" distL="114300" distR="114300" simplePos="0" relativeHeight="251662848" behindDoc="1" locked="0" layoutInCell="1" allowOverlap="1" wp14:anchorId="2BE9E3E2" wp14:editId="46D829EC">
            <wp:simplePos x="0" y="0"/>
            <wp:positionH relativeFrom="column">
              <wp:posOffset>91440</wp:posOffset>
            </wp:positionH>
            <wp:positionV relativeFrom="paragraph">
              <wp:posOffset>17780</wp:posOffset>
            </wp:positionV>
            <wp:extent cx="2626360" cy="2012950"/>
            <wp:effectExtent l="0" t="0" r="2540" b="6350"/>
            <wp:wrapNone/>
            <wp:docPr id="5" name="Picture 5" descr="Description: E:\I LOVE MY JOB\LITAPDIMAS-2020\1. Azriful 2020\Dokumentasi Kegiatan\IMG_20200903_1705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E:\I LOVE MY JOB\LITAPDIMAS-2020\1. Azriful 2020\Dokumentasi Kegiatan\IMG_20200903_170552.jpg"/>
                    <pic:cNvPicPr>
                      <a:picLocks noChangeAspect="1" noChangeArrowheads="1"/>
                    </pic:cNvPicPr>
                  </pic:nvPicPr>
                  <pic:blipFill>
                    <a:blip r:embed="rId25">
                      <a:extLst>
                        <a:ext uri="{28A0092B-C50C-407E-A947-70E740481C1C}">
                          <a14:useLocalDpi xmlns:a14="http://schemas.microsoft.com/office/drawing/2010/main" val="0"/>
                        </a:ext>
                      </a:extLst>
                    </a:blip>
                    <a:srcRect l="11185" t="9212"/>
                    <a:stretch>
                      <a:fillRect/>
                    </a:stretch>
                  </pic:blipFill>
                  <pic:spPr bwMode="auto">
                    <a:xfrm>
                      <a:off x="0" y="0"/>
                      <a:ext cx="2626360" cy="2012950"/>
                    </a:xfrm>
                    <a:prstGeom prst="rect">
                      <a:avLst/>
                    </a:prstGeom>
                    <a:noFill/>
                  </pic:spPr>
                </pic:pic>
              </a:graphicData>
            </a:graphic>
            <wp14:sizeRelH relativeFrom="page">
              <wp14:pctWidth>0</wp14:pctWidth>
            </wp14:sizeRelH>
            <wp14:sizeRelV relativeFrom="page">
              <wp14:pctHeight>0</wp14:pctHeight>
            </wp14:sizeRelV>
          </wp:anchor>
        </w:drawing>
      </w:r>
    </w:p>
    <w:p w14:paraId="37713C1C" w14:textId="77777777" w:rsidR="001E03BE" w:rsidRPr="004B5214" w:rsidRDefault="001E03BE" w:rsidP="001E03BE">
      <w:pPr>
        <w:pStyle w:val="ListParagraph"/>
        <w:ind w:left="0"/>
        <w:rPr>
          <w:rFonts w:asciiTheme="majorHAnsi" w:hAnsiTheme="majorHAnsi" w:cs="Times New Roman"/>
          <w:b/>
        </w:rPr>
      </w:pPr>
      <w:r w:rsidRPr="004B5214">
        <w:rPr>
          <w:rFonts w:asciiTheme="majorHAnsi" w:hAnsiTheme="majorHAnsi" w:cs="Times New Roman"/>
          <w:noProof/>
          <w:lang w:val="en-US"/>
        </w:rPr>
        <w:drawing>
          <wp:anchor distT="0" distB="0" distL="114300" distR="114300" simplePos="0" relativeHeight="251667968" behindDoc="1" locked="0" layoutInCell="1" allowOverlap="1" wp14:anchorId="6DCD0DE3" wp14:editId="6E9A9E6B">
            <wp:simplePos x="0" y="0"/>
            <wp:positionH relativeFrom="column">
              <wp:posOffset>2997835</wp:posOffset>
            </wp:positionH>
            <wp:positionV relativeFrom="paragraph">
              <wp:posOffset>-176530</wp:posOffset>
            </wp:positionV>
            <wp:extent cx="1511300" cy="2016125"/>
            <wp:effectExtent l="0" t="0" r="0" b="3175"/>
            <wp:wrapNone/>
            <wp:docPr id="9" name="Picture 9" descr="Description: E:\I LOVE MY JOB\LITAPDIMAS-2020\1. Azriful 2020\Dokumentasi Kegiatan\IMG_20200903_1707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E:\I LOVE MY JOB\LITAPDIMAS-2020\1. Azriful 2020\Dokumentasi Kegiatan\IMG_20200903_17070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1300" cy="2016125"/>
                    </a:xfrm>
                    <a:prstGeom prst="rect">
                      <a:avLst/>
                    </a:prstGeom>
                    <a:noFill/>
                  </pic:spPr>
                </pic:pic>
              </a:graphicData>
            </a:graphic>
            <wp14:sizeRelH relativeFrom="page">
              <wp14:pctWidth>0</wp14:pctWidth>
            </wp14:sizeRelH>
            <wp14:sizeRelV relativeFrom="page">
              <wp14:pctHeight>0</wp14:pctHeight>
            </wp14:sizeRelV>
          </wp:anchor>
        </w:drawing>
      </w:r>
    </w:p>
    <w:p w14:paraId="0E1BCFFF" w14:textId="77777777" w:rsidR="001E03BE" w:rsidRPr="004B5214" w:rsidRDefault="001E03BE" w:rsidP="001E03BE">
      <w:pPr>
        <w:pStyle w:val="ListParagraph"/>
        <w:ind w:left="0"/>
        <w:rPr>
          <w:rFonts w:asciiTheme="majorHAnsi" w:hAnsiTheme="majorHAnsi" w:cs="Times New Roman"/>
          <w:b/>
        </w:rPr>
      </w:pPr>
    </w:p>
    <w:p w14:paraId="5C072A99" w14:textId="77777777" w:rsidR="001E03BE" w:rsidRPr="004B5214" w:rsidRDefault="001E03BE" w:rsidP="001E03BE">
      <w:pPr>
        <w:pStyle w:val="ListParagraph"/>
        <w:ind w:left="0"/>
        <w:rPr>
          <w:rFonts w:asciiTheme="majorHAnsi" w:hAnsiTheme="majorHAnsi" w:cs="Times New Roman"/>
          <w:b/>
        </w:rPr>
      </w:pPr>
    </w:p>
    <w:p w14:paraId="19FA1BEE" w14:textId="77777777" w:rsidR="001E03BE" w:rsidRPr="004B5214" w:rsidRDefault="001E03BE" w:rsidP="001E03BE">
      <w:pPr>
        <w:pStyle w:val="ListParagraph"/>
        <w:ind w:left="0"/>
        <w:rPr>
          <w:rFonts w:asciiTheme="majorHAnsi" w:hAnsiTheme="majorHAnsi" w:cs="Times New Roman"/>
          <w:b/>
        </w:rPr>
      </w:pPr>
    </w:p>
    <w:p w14:paraId="2B0E45F7" w14:textId="77777777" w:rsidR="001E03BE" w:rsidRPr="004B5214" w:rsidRDefault="001E03BE" w:rsidP="001E03BE">
      <w:pPr>
        <w:pStyle w:val="ListParagraph"/>
        <w:ind w:left="0"/>
        <w:rPr>
          <w:rFonts w:asciiTheme="majorHAnsi" w:hAnsiTheme="majorHAnsi" w:cs="Times New Roman"/>
          <w:b/>
        </w:rPr>
      </w:pPr>
    </w:p>
    <w:p w14:paraId="5D9ED9AA" w14:textId="77777777" w:rsidR="001E03BE" w:rsidRPr="004B5214" w:rsidRDefault="001E03BE" w:rsidP="001E03BE">
      <w:pPr>
        <w:pStyle w:val="ListParagraph"/>
        <w:ind w:left="0"/>
        <w:rPr>
          <w:rFonts w:asciiTheme="majorHAnsi" w:hAnsiTheme="majorHAnsi" w:cs="Times New Roman"/>
          <w:b/>
        </w:rPr>
      </w:pPr>
    </w:p>
    <w:p w14:paraId="32112CCB" w14:textId="77777777" w:rsidR="001E03BE" w:rsidRPr="004B5214" w:rsidRDefault="001E03BE" w:rsidP="001E03BE">
      <w:pPr>
        <w:pStyle w:val="ListParagraph"/>
        <w:ind w:left="0"/>
        <w:rPr>
          <w:rFonts w:asciiTheme="majorHAnsi" w:hAnsiTheme="majorHAnsi" w:cs="Times New Roman"/>
          <w:b/>
        </w:rPr>
      </w:pPr>
    </w:p>
    <w:p w14:paraId="57F04003" w14:textId="77777777" w:rsidR="001E03BE" w:rsidRPr="004B5214" w:rsidRDefault="001E03BE" w:rsidP="001E03BE">
      <w:pPr>
        <w:pStyle w:val="ListParagraph"/>
        <w:ind w:left="0"/>
        <w:rPr>
          <w:rFonts w:asciiTheme="majorHAnsi" w:hAnsiTheme="majorHAnsi" w:cs="Times New Roman"/>
          <w:b/>
        </w:rPr>
      </w:pPr>
    </w:p>
    <w:p w14:paraId="36D48BE1" w14:textId="77777777" w:rsidR="001E03BE" w:rsidRPr="004B5214" w:rsidRDefault="001E03BE" w:rsidP="001E03BE">
      <w:pPr>
        <w:pStyle w:val="ListParagraph"/>
        <w:ind w:left="0"/>
        <w:rPr>
          <w:rFonts w:asciiTheme="majorHAnsi" w:hAnsiTheme="majorHAnsi" w:cs="Times New Roman"/>
          <w:b/>
        </w:rPr>
      </w:pPr>
    </w:p>
    <w:p w14:paraId="130719F2" w14:textId="77777777" w:rsidR="001E03BE" w:rsidRPr="004B5214" w:rsidRDefault="001E03BE" w:rsidP="001E03BE">
      <w:pPr>
        <w:pStyle w:val="ListParagraph"/>
        <w:ind w:left="0"/>
        <w:rPr>
          <w:rFonts w:asciiTheme="majorHAnsi" w:hAnsiTheme="majorHAnsi" w:cs="Times New Roman"/>
          <w:b/>
        </w:rPr>
      </w:pPr>
    </w:p>
    <w:p w14:paraId="127B1F46" w14:textId="77777777" w:rsidR="001E03BE" w:rsidRPr="004B5214" w:rsidRDefault="001E03BE" w:rsidP="001E03BE">
      <w:pPr>
        <w:pStyle w:val="ListParagraph"/>
        <w:ind w:left="0"/>
        <w:jc w:val="center"/>
        <w:rPr>
          <w:rFonts w:asciiTheme="majorHAnsi" w:hAnsiTheme="majorHAnsi" w:cs="Times New Roman"/>
        </w:rPr>
      </w:pPr>
    </w:p>
    <w:p w14:paraId="186B896A" w14:textId="77777777" w:rsidR="001E03BE" w:rsidRPr="004B5214" w:rsidRDefault="001E03BE" w:rsidP="001E03BE">
      <w:pPr>
        <w:pStyle w:val="ListParagraph"/>
        <w:ind w:left="0"/>
        <w:jc w:val="center"/>
        <w:rPr>
          <w:rFonts w:asciiTheme="majorHAnsi" w:hAnsiTheme="majorHAnsi" w:cs="Times New Roman"/>
        </w:rPr>
      </w:pPr>
    </w:p>
    <w:p w14:paraId="708357D5" w14:textId="77777777" w:rsidR="001E03BE" w:rsidRPr="004B5214" w:rsidRDefault="001E03BE" w:rsidP="001E03BE">
      <w:pPr>
        <w:pStyle w:val="ListParagraph"/>
        <w:ind w:left="0"/>
        <w:jc w:val="center"/>
        <w:rPr>
          <w:rFonts w:asciiTheme="majorHAnsi" w:hAnsiTheme="majorHAnsi" w:cs="Times New Roman"/>
        </w:rPr>
      </w:pPr>
    </w:p>
    <w:p w14:paraId="79CD8CA6" w14:textId="451A944D" w:rsidR="001E03BE" w:rsidRPr="004B5214" w:rsidRDefault="00B67ADB" w:rsidP="001E03BE">
      <w:pPr>
        <w:pStyle w:val="ListParagraph"/>
        <w:ind w:left="0"/>
        <w:jc w:val="center"/>
        <w:rPr>
          <w:rFonts w:asciiTheme="majorHAnsi" w:hAnsiTheme="majorHAnsi" w:cs="Times New Roman"/>
          <w:i/>
        </w:rPr>
      </w:pPr>
      <w:r>
        <w:rPr>
          <w:rFonts w:asciiTheme="majorHAnsi" w:hAnsiTheme="majorHAnsi" w:cs="Times New Roman"/>
        </w:rPr>
        <w:t>Gambar</w:t>
      </w:r>
      <w:r>
        <w:rPr>
          <w:rFonts w:asciiTheme="majorHAnsi" w:hAnsiTheme="majorHAnsi" w:cs="Times New Roman"/>
          <w:lang w:val="en-US"/>
        </w:rPr>
        <w:t xml:space="preserve"> </w:t>
      </w:r>
      <w:r w:rsidR="001E03BE" w:rsidRPr="004B5214">
        <w:rPr>
          <w:rFonts w:asciiTheme="majorHAnsi" w:hAnsiTheme="majorHAnsi" w:cs="Times New Roman"/>
        </w:rPr>
        <w:t>5</w:t>
      </w:r>
      <w:r>
        <w:rPr>
          <w:rFonts w:asciiTheme="majorHAnsi" w:hAnsiTheme="majorHAnsi" w:cs="Times New Roman"/>
          <w:lang w:val="en-US"/>
        </w:rPr>
        <w:t>.</w:t>
      </w:r>
      <w:r w:rsidR="001E03BE" w:rsidRPr="004B5214">
        <w:rPr>
          <w:rFonts w:asciiTheme="majorHAnsi" w:hAnsiTheme="majorHAnsi" w:cs="Times New Roman"/>
        </w:rPr>
        <w:t xml:space="preserve">  Pelatihan Pembuatan Putu </w:t>
      </w:r>
      <w:r w:rsidR="001E03BE" w:rsidRPr="004B5214">
        <w:rPr>
          <w:rFonts w:asciiTheme="majorHAnsi" w:hAnsiTheme="majorHAnsi" w:cs="Times New Roman"/>
          <w:i/>
        </w:rPr>
        <w:t xml:space="preserve">Binto’ Toeng ; </w:t>
      </w:r>
      <w:r w:rsidR="001E03BE" w:rsidRPr="004B5214">
        <w:rPr>
          <w:rFonts w:asciiTheme="majorHAnsi" w:hAnsiTheme="majorHAnsi" w:cs="Times New Roman"/>
        </w:rPr>
        <w:t>Proses Pencetakan.</w:t>
      </w:r>
    </w:p>
    <w:p w14:paraId="5D99A953" w14:textId="77777777" w:rsidR="001E03BE" w:rsidRPr="004B5214" w:rsidRDefault="001E03BE" w:rsidP="001E03BE">
      <w:pPr>
        <w:pStyle w:val="ListParagraph"/>
        <w:ind w:left="0"/>
        <w:rPr>
          <w:rFonts w:asciiTheme="majorHAnsi" w:hAnsiTheme="majorHAnsi" w:cs="Times New Roman"/>
          <w:b/>
        </w:rPr>
      </w:pPr>
    </w:p>
    <w:p w14:paraId="6B01BA14" w14:textId="77777777" w:rsidR="001E03BE" w:rsidRPr="004B5214" w:rsidRDefault="001E03BE" w:rsidP="001E03BE">
      <w:pPr>
        <w:pStyle w:val="ListParagraph"/>
        <w:ind w:left="0"/>
        <w:rPr>
          <w:rFonts w:asciiTheme="majorHAnsi" w:hAnsiTheme="majorHAnsi" w:cs="Times New Roman"/>
          <w:b/>
        </w:rPr>
      </w:pPr>
    </w:p>
    <w:p w14:paraId="3C4C84CE" w14:textId="68AFCADD" w:rsidR="001E03BE" w:rsidRPr="004B5214" w:rsidRDefault="00B67ADB" w:rsidP="001E03BE">
      <w:pPr>
        <w:pStyle w:val="ListParagraph"/>
        <w:ind w:left="0"/>
        <w:rPr>
          <w:rFonts w:asciiTheme="majorHAnsi" w:hAnsiTheme="majorHAnsi" w:cs="Times New Roman"/>
          <w:b/>
        </w:rPr>
      </w:pPr>
      <w:r w:rsidRPr="004B5214">
        <w:rPr>
          <w:rFonts w:asciiTheme="majorHAnsi" w:hAnsiTheme="majorHAnsi" w:cs="Times New Roman"/>
          <w:noProof/>
          <w:lang w:val="en-US"/>
        </w:rPr>
        <w:drawing>
          <wp:anchor distT="0" distB="0" distL="114300" distR="114300" simplePos="0" relativeHeight="251674112" behindDoc="1" locked="0" layoutInCell="1" allowOverlap="1" wp14:anchorId="3CBC70DF" wp14:editId="1BF28F13">
            <wp:simplePos x="0" y="0"/>
            <wp:positionH relativeFrom="column">
              <wp:posOffset>1390886</wp:posOffset>
            </wp:positionH>
            <wp:positionV relativeFrom="paragraph">
              <wp:posOffset>10371</wp:posOffset>
            </wp:positionV>
            <wp:extent cx="2606298" cy="1952977"/>
            <wp:effectExtent l="0" t="0" r="3810" b="9525"/>
            <wp:wrapNone/>
            <wp:docPr id="10" name="Picture 10" descr="Description: E:\I LOVE MY JOB\LITAPDIMAS-2020\1. Azriful 2020\Dokumentasi Kegiatan\IMG_20200903_231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E:\I LOVE MY JOB\LITAPDIMAS-2020\1. Azriful 2020\Dokumentasi Kegiatan\IMG_20200903_23143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13012" cy="1958008"/>
                    </a:xfrm>
                    <a:prstGeom prst="rect">
                      <a:avLst/>
                    </a:prstGeom>
                    <a:noFill/>
                  </pic:spPr>
                </pic:pic>
              </a:graphicData>
            </a:graphic>
            <wp14:sizeRelH relativeFrom="page">
              <wp14:pctWidth>0</wp14:pctWidth>
            </wp14:sizeRelH>
            <wp14:sizeRelV relativeFrom="page">
              <wp14:pctHeight>0</wp14:pctHeight>
            </wp14:sizeRelV>
          </wp:anchor>
        </w:drawing>
      </w:r>
    </w:p>
    <w:p w14:paraId="5E8FB045" w14:textId="45B26A96" w:rsidR="001E03BE" w:rsidRPr="004B5214" w:rsidRDefault="001E03BE" w:rsidP="001E03BE">
      <w:pPr>
        <w:pStyle w:val="ListParagraph"/>
        <w:ind w:left="0"/>
        <w:rPr>
          <w:rFonts w:asciiTheme="majorHAnsi" w:hAnsiTheme="majorHAnsi" w:cs="Times New Roman"/>
          <w:b/>
        </w:rPr>
      </w:pPr>
    </w:p>
    <w:p w14:paraId="496A3450" w14:textId="77777777" w:rsidR="001E03BE" w:rsidRPr="004B5214" w:rsidRDefault="001E03BE" w:rsidP="001E03BE">
      <w:pPr>
        <w:pStyle w:val="ListParagraph"/>
        <w:ind w:left="0"/>
        <w:rPr>
          <w:rFonts w:asciiTheme="majorHAnsi" w:hAnsiTheme="majorHAnsi" w:cs="Times New Roman"/>
          <w:b/>
        </w:rPr>
      </w:pPr>
    </w:p>
    <w:p w14:paraId="0A65B476" w14:textId="77777777" w:rsidR="001E03BE" w:rsidRPr="004B5214" w:rsidRDefault="001E03BE" w:rsidP="001E03BE">
      <w:pPr>
        <w:pStyle w:val="ListParagraph"/>
        <w:ind w:left="0"/>
        <w:rPr>
          <w:rFonts w:asciiTheme="majorHAnsi" w:hAnsiTheme="majorHAnsi" w:cs="Times New Roman"/>
          <w:b/>
        </w:rPr>
      </w:pPr>
    </w:p>
    <w:p w14:paraId="7AC8CCB5" w14:textId="77777777" w:rsidR="001E03BE" w:rsidRPr="004B5214" w:rsidRDefault="001E03BE" w:rsidP="001E03BE">
      <w:pPr>
        <w:pStyle w:val="ListParagraph"/>
        <w:ind w:left="0"/>
        <w:rPr>
          <w:rFonts w:asciiTheme="majorHAnsi" w:hAnsiTheme="majorHAnsi" w:cs="Times New Roman"/>
          <w:b/>
        </w:rPr>
      </w:pPr>
    </w:p>
    <w:p w14:paraId="046244A7" w14:textId="77777777" w:rsidR="001E03BE" w:rsidRPr="004B5214" w:rsidRDefault="001E03BE" w:rsidP="001E03BE">
      <w:pPr>
        <w:pStyle w:val="ListParagraph"/>
        <w:ind w:left="0"/>
        <w:rPr>
          <w:rFonts w:asciiTheme="majorHAnsi" w:hAnsiTheme="majorHAnsi" w:cs="Times New Roman"/>
          <w:b/>
        </w:rPr>
      </w:pPr>
    </w:p>
    <w:p w14:paraId="48F068C0" w14:textId="77777777" w:rsidR="001E03BE" w:rsidRPr="004B5214" w:rsidRDefault="001E03BE" w:rsidP="001E03BE">
      <w:pPr>
        <w:pStyle w:val="ListParagraph"/>
        <w:ind w:left="0"/>
        <w:rPr>
          <w:rFonts w:asciiTheme="majorHAnsi" w:hAnsiTheme="majorHAnsi" w:cs="Times New Roman"/>
          <w:b/>
        </w:rPr>
      </w:pPr>
    </w:p>
    <w:p w14:paraId="49EF5C6D" w14:textId="77777777" w:rsidR="001E03BE" w:rsidRPr="004B5214" w:rsidRDefault="001E03BE" w:rsidP="001E03BE">
      <w:pPr>
        <w:pStyle w:val="ListParagraph"/>
        <w:ind w:left="0"/>
        <w:rPr>
          <w:rFonts w:asciiTheme="majorHAnsi" w:hAnsiTheme="majorHAnsi" w:cs="Times New Roman"/>
          <w:b/>
        </w:rPr>
      </w:pPr>
    </w:p>
    <w:p w14:paraId="7EB990CB" w14:textId="77777777" w:rsidR="001E03BE" w:rsidRPr="004B5214" w:rsidRDefault="001E03BE" w:rsidP="001E03BE">
      <w:pPr>
        <w:pStyle w:val="ListParagraph"/>
        <w:ind w:left="0"/>
        <w:rPr>
          <w:rFonts w:asciiTheme="majorHAnsi" w:hAnsiTheme="majorHAnsi" w:cs="Times New Roman"/>
          <w:b/>
        </w:rPr>
      </w:pPr>
    </w:p>
    <w:p w14:paraId="2FF4BBBA" w14:textId="77777777" w:rsidR="001E03BE" w:rsidRPr="004B5214" w:rsidRDefault="001E03BE" w:rsidP="001E03BE">
      <w:pPr>
        <w:pStyle w:val="ListParagraph"/>
        <w:ind w:left="0"/>
        <w:rPr>
          <w:rFonts w:asciiTheme="majorHAnsi" w:hAnsiTheme="majorHAnsi" w:cs="Times New Roman"/>
          <w:b/>
        </w:rPr>
      </w:pPr>
    </w:p>
    <w:p w14:paraId="5AD28B56" w14:textId="77777777" w:rsidR="001E03BE" w:rsidRPr="004B5214" w:rsidRDefault="001E03BE" w:rsidP="001E03BE">
      <w:pPr>
        <w:pStyle w:val="ListParagraph"/>
        <w:ind w:left="0"/>
        <w:rPr>
          <w:rFonts w:asciiTheme="majorHAnsi" w:hAnsiTheme="majorHAnsi" w:cs="Times New Roman"/>
          <w:b/>
        </w:rPr>
      </w:pPr>
    </w:p>
    <w:p w14:paraId="5A3847FE" w14:textId="77777777" w:rsidR="001E03BE" w:rsidRPr="004B5214" w:rsidRDefault="001E03BE" w:rsidP="001E03BE">
      <w:pPr>
        <w:pStyle w:val="ListParagraph"/>
        <w:ind w:left="0"/>
        <w:rPr>
          <w:rFonts w:asciiTheme="majorHAnsi" w:hAnsiTheme="majorHAnsi" w:cs="Times New Roman"/>
          <w:b/>
        </w:rPr>
      </w:pPr>
    </w:p>
    <w:p w14:paraId="3C2ECEBD" w14:textId="5CC86028" w:rsidR="001E03BE" w:rsidRPr="004B5214" w:rsidRDefault="001E03BE" w:rsidP="001E03BE">
      <w:pPr>
        <w:pStyle w:val="ListParagraph"/>
        <w:ind w:left="0"/>
        <w:jc w:val="center"/>
        <w:rPr>
          <w:rFonts w:asciiTheme="majorHAnsi" w:hAnsiTheme="majorHAnsi" w:cs="Times New Roman"/>
        </w:rPr>
      </w:pPr>
      <w:r w:rsidRPr="004B5214">
        <w:rPr>
          <w:rFonts w:asciiTheme="majorHAnsi" w:hAnsiTheme="majorHAnsi" w:cs="Times New Roman"/>
        </w:rPr>
        <w:t xml:space="preserve">Gambar 6. Putu </w:t>
      </w:r>
      <w:r w:rsidRPr="004B5214">
        <w:rPr>
          <w:rFonts w:asciiTheme="majorHAnsi" w:hAnsiTheme="majorHAnsi" w:cs="Times New Roman"/>
          <w:i/>
        </w:rPr>
        <w:t xml:space="preserve">Binto’ Toeng </w:t>
      </w:r>
      <w:r w:rsidRPr="004B5214">
        <w:rPr>
          <w:rFonts w:asciiTheme="majorHAnsi" w:hAnsiTheme="majorHAnsi" w:cs="Times New Roman"/>
        </w:rPr>
        <w:t>Hasil Buatan Peserta Pelatihan</w:t>
      </w:r>
    </w:p>
    <w:p w14:paraId="6ABDFEFA" w14:textId="77777777" w:rsidR="001E03BE" w:rsidRPr="004B5214" w:rsidRDefault="001E03BE" w:rsidP="001E03BE">
      <w:pPr>
        <w:pStyle w:val="ListParagraph"/>
        <w:ind w:left="0"/>
        <w:jc w:val="center"/>
        <w:rPr>
          <w:rFonts w:asciiTheme="majorHAnsi" w:hAnsiTheme="majorHAnsi" w:cs="Times New Roman"/>
        </w:rPr>
      </w:pPr>
    </w:p>
    <w:p w14:paraId="15EBA041" w14:textId="77777777" w:rsidR="001E03BE" w:rsidRPr="004B5214" w:rsidRDefault="001E03BE" w:rsidP="001E03BE">
      <w:pPr>
        <w:pStyle w:val="ListParagraph"/>
        <w:ind w:left="0"/>
        <w:jc w:val="center"/>
        <w:rPr>
          <w:rFonts w:asciiTheme="majorHAnsi" w:hAnsiTheme="majorHAnsi" w:cs="Times New Roman"/>
        </w:rPr>
      </w:pPr>
    </w:p>
    <w:p w14:paraId="0B6F9284" w14:textId="77777777" w:rsidR="001E03BE" w:rsidRPr="004B5214" w:rsidRDefault="001E03BE" w:rsidP="001E03BE">
      <w:pPr>
        <w:pStyle w:val="ListParagraph"/>
        <w:ind w:left="0"/>
        <w:rPr>
          <w:rFonts w:asciiTheme="majorHAnsi" w:hAnsiTheme="majorHAnsi" w:cs="Times New Roman"/>
          <w:b/>
        </w:rPr>
      </w:pPr>
      <w:r w:rsidRPr="004B5214">
        <w:rPr>
          <w:rFonts w:asciiTheme="majorHAnsi" w:hAnsiTheme="majorHAnsi" w:cs="Times New Roman"/>
          <w:noProof/>
          <w:lang w:val="en-US"/>
        </w:rPr>
        <w:lastRenderedPageBreak/>
        <w:drawing>
          <wp:anchor distT="0" distB="0" distL="114300" distR="114300" simplePos="0" relativeHeight="251679232" behindDoc="1" locked="0" layoutInCell="1" allowOverlap="1" wp14:anchorId="3892970A" wp14:editId="6AB92DBA">
            <wp:simplePos x="0" y="0"/>
            <wp:positionH relativeFrom="column">
              <wp:posOffset>1156970</wp:posOffset>
            </wp:positionH>
            <wp:positionV relativeFrom="paragraph">
              <wp:posOffset>635</wp:posOffset>
            </wp:positionV>
            <wp:extent cx="2763520" cy="1867535"/>
            <wp:effectExtent l="0" t="0" r="0" b="0"/>
            <wp:wrapNone/>
            <wp:docPr id="12" name="Picture 12" descr="Description: E:\I LOVE MY JOB\LITAPDIMAS-2020\1. Azriful 2020\Dokumentasi Kegiatan\IMG_20200903_171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E:\I LOVE MY JOB\LITAPDIMAS-2020\1. Azriful 2020\Dokumentasi Kegiatan\IMG_20200903_171438.jpg"/>
                    <pic:cNvPicPr>
                      <a:picLocks noChangeAspect="1" noChangeArrowheads="1"/>
                    </pic:cNvPicPr>
                  </pic:nvPicPr>
                  <pic:blipFill>
                    <a:blip r:embed="rId28">
                      <a:extLst>
                        <a:ext uri="{28A0092B-C50C-407E-A947-70E740481C1C}">
                          <a14:useLocalDpi xmlns:a14="http://schemas.microsoft.com/office/drawing/2010/main" val="0"/>
                        </a:ext>
                      </a:extLst>
                    </a:blip>
                    <a:srcRect l="6187" b="15463"/>
                    <a:stretch>
                      <a:fillRect/>
                    </a:stretch>
                  </pic:blipFill>
                  <pic:spPr bwMode="auto">
                    <a:xfrm>
                      <a:off x="0" y="0"/>
                      <a:ext cx="2763520" cy="1867535"/>
                    </a:xfrm>
                    <a:prstGeom prst="rect">
                      <a:avLst/>
                    </a:prstGeom>
                    <a:noFill/>
                  </pic:spPr>
                </pic:pic>
              </a:graphicData>
            </a:graphic>
            <wp14:sizeRelH relativeFrom="page">
              <wp14:pctWidth>0</wp14:pctWidth>
            </wp14:sizeRelH>
            <wp14:sizeRelV relativeFrom="page">
              <wp14:pctHeight>0</wp14:pctHeight>
            </wp14:sizeRelV>
          </wp:anchor>
        </w:drawing>
      </w:r>
    </w:p>
    <w:p w14:paraId="52548E92" w14:textId="77777777" w:rsidR="001E03BE" w:rsidRPr="004B5214" w:rsidRDefault="001E03BE" w:rsidP="001E03BE">
      <w:pPr>
        <w:pStyle w:val="ListParagraph"/>
        <w:ind w:left="0"/>
        <w:rPr>
          <w:rFonts w:asciiTheme="majorHAnsi" w:hAnsiTheme="majorHAnsi" w:cs="Times New Roman"/>
        </w:rPr>
      </w:pPr>
    </w:p>
    <w:p w14:paraId="10EE4EDC" w14:textId="77777777" w:rsidR="001E03BE" w:rsidRPr="004B5214" w:rsidRDefault="001E03BE" w:rsidP="001E03BE">
      <w:pPr>
        <w:pStyle w:val="ListParagraph"/>
        <w:ind w:left="0"/>
        <w:rPr>
          <w:rFonts w:asciiTheme="majorHAnsi" w:hAnsiTheme="majorHAnsi" w:cs="Times New Roman"/>
        </w:rPr>
      </w:pPr>
    </w:p>
    <w:p w14:paraId="2153FCE7" w14:textId="77777777" w:rsidR="001E03BE" w:rsidRPr="004B5214" w:rsidRDefault="001E03BE" w:rsidP="001E03BE">
      <w:pPr>
        <w:pStyle w:val="ListParagraph"/>
        <w:ind w:left="0"/>
        <w:rPr>
          <w:rFonts w:asciiTheme="majorHAnsi" w:hAnsiTheme="majorHAnsi" w:cs="Times New Roman"/>
        </w:rPr>
      </w:pPr>
    </w:p>
    <w:p w14:paraId="2E19FF7D" w14:textId="77777777" w:rsidR="001E03BE" w:rsidRPr="004B5214" w:rsidRDefault="001E03BE" w:rsidP="001E03BE">
      <w:pPr>
        <w:pStyle w:val="ListParagraph"/>
        <w:ind w:left="0"/>
        <w:rPr>
          <w:rFonts w:asciiTheme="majorHAnsi" w:hAnsiTheme="majorHAnsi" w:cs="Times New Roman"/>
        </w:rPr>
      </w:pPr>
    </w:p>
    <w:p w14:paraId="366B2285" w14:textId="77777777" w:rsidR="001E03BE" w:rsidRPr="004B5214" w:rsidRDefault="001E03BE" w:rsidP="001E03BE">
      <w:pPr>
        <w:pStyle w:val="ListParagraph"/>
        <w:ind w:left="0"/>
        <w:rPr>
          <w:rFonts w:asciiTheme="majorHAnsi" w:hAnsiTheme="majorHAnsi" w:cs="Times New Roman"/>
        </w:rPr>
      </w:pPr>
    </w:p>
    <w:p w14:paraId="4718266D" w14:textId="77777777" w:rsidR="001E03BE" w:rsidRPr="004B5214" w:rsidRDefault="001E03BE" w:rsidP="001E03BE">
      <w:pPr>
        <w:pStyle w:val="ListParagraph"/>
        <w:ind w:left="0"/>
        <w:rPr>
          <w:rFonts w:asciiTheme="majorHAnsi" w:hAnsiTheme="majorHAnsi" w:cs="Times New Roman"/>
        </w:rPr>
      </w:pPr>
    </w:p>
    <w:p w14:paraId="048702D6" w14:textId="77777777" w:rsidR="001E03BE" w:rsidRPr="004B5214" w:rsidRDefault="001E03BE" w:rsidP="001E03BE">
      <w:pPr>
        <w:pStyle w:val="ListParagraph"/>
        <w:ind w:left="0"/>
        <w:rPr>
          <w:rFonts w:asciiTheme="majorHAnsi" w:hAnsiTheme="majorHAnsi" w:cs="Times New Roman"/>
        </w:rPr>
      </w:pPr>
    </w:p>
    <w:p w14:paraId="4A847A0C" w14:textId="77777777" w:rsidR="001E03BE" w:rsidRPr="004B5214" w:rsidRDefault="001E03BE" w:rsidP="001E03BE">
      <w:pPr>
        <w:pStyle w:val="ListParagraph"/>
        <w:ind w:left="0"/>
        <w:rPr>
          <w:rFonts w:asciiTheme="majorHAnsi" w:hAnsiTheme="majorHAnsi" w:cs="Times New Roman"/>
        </w:rPr>
      </w:pPr>
    </w:p>
    <w:p w14:paraId="574B01F0" w14:textId="77777777" w:rsidR="001E03BE" w:rsidRPr="004B5214" w:rsidRDefault="001E03BE" w:rsidP="001E03BE">
      <w:pPr>
        <w:pStyle w:val="ListParagraph"/>
        <w:ind w:left="0"/>
        <w:rPr>
          <w:rFonts w:asciiTheme="majorHAnsi" w:hAnsiTheme="majorHAnsi" w:cs="Times New Roman"/>
        </w:rPr>
      </w:pPr>
    </w:p>
    <w:p w14:paraId="3F55A708" w14:textId="77777777" w:rsidR="001E03BE" w:rsidRPr="004B5214" w:rsidRDefault="001E03BE" w:rsidP="001E03BE">
      <w:pPr>
        <w:pStyle w:val="ListParagraph"/>
        <w:ind w:left="0"/>
        <w:rPr>
          <w:rFonts w:asciiTheme="majorHAnsi" w:hAnsiTheme="majorHAnsi" w:cs="Times New Roman"/>
        </w:rPr>
      </w:pPr>
    </w:p>
    <w:p w14:paraId="53F5B32C" w14:textId="77AD99F4" w:rsidR="001E03BE" w:rsidRPr="004B5214" w:rsidRDefault="001E03BE" w:rsidP="001E03BE">
      <w:pPr>
        <w:pStyle w:val="ListParagraph"/>
        <w:ind w:left="0"/>
        <w:jc w:val="center"/>
        <w:rPr>
          <w:rFonts w:asciiTheme="majorHAnsi" w:hAnsiTheme="majorHAnsi" w:cs="Times New Roman"/>
        </w:rPr>
      </w:pPr>
      <w:r w:rsidRPr="004B5214">
        <w:rPr>
          <w:rFonts w:asciiTheme="majorHAnsi" w:hAnsiTheme="majorHAnsi" w:cs="Times New Roman"/>
        </w:rPr>
        <w:t xml:space="preserve">Gambar 7. Menikmati/ Mencoba bersama Putu </w:t>
      </w:r>
      <w:r w:rsidRPr="004B5214">
        <w:rPr>
          <w:rFonts w:asciiTheme="majorHAnsi" w:hAnsiTheme="majorHAnsi" w:cs="Times New Roman"/>
          <w:i/>
        </w:rPr>
        <w:t xml:space="preserve">Binto’ Toeng </w:t>
      </w:r>
      <w:r w:rsidRPr="004B5214">
        <w:rPr>
          <w:rFonts w:asciiTheme="majorHAnsi" w:hAnsiTheme="majorHAnsi" w:cs="Times New Roman"/>
        </w:rPr>
        <w:t>Hasil Buatan Peserta Pelatihan</w:t>
      </w:r>
    </w:p>
    <w:p w14:paraId="0EC4EDF7" w14:textId="77777777" w:rsidR="001E03BE" w:rsidRPr="004B5214" w:rsidRDefault="001E03BE" w:rsidP="001E03BE">
      <w:pPr>
        <w:jc w:val="center"/>
        <w:rPr>
          <w:rFonts w:asciiTheme="majorHAnsi" w:hAnsiTheme="majorHAnsi"/>
          <w:b/>
        </w:rPr>
      </w:pPr>
      <w:r w:rsidRPr="004B5214">
        <w:rPr>
          <w:rFonts w:asciiTheme="majorHAnsi" w:hAnsiTheme="majorHAnsi"/>
          <w:noProof/>
          <w:lang w:val="en-US"/>
        </w:rPr>
        <w:drawing>
          <wp:anchor distT="0" distB="0" distL="114300" distR="114300" simplePos="0" relativeHeight="251684352" behindDoc="1" locked="0" layoutInCell="1" allowOverlap="1" wp14:anchorId="5D1C2344" wp14:editId="1B81DAB8">
            <wp:simplePos x="0" y="0"/>
            <wp:positionH relativeFrom="column">
              <wp:posOffset>1063625</wp:posOffset>
            </wp:positionH>
            <wp:positionV relativeFrom="paragraph">
              <wp:posOffset>172720</wp:posOffset>
            </wp:positionV>
            <wp:extent cx="2548255" cy="1910080"/>
            <wp:effectExtent l="0" t="0" r="4445" b="0"/>
            <wp:wrapNone/>
            <wp:docPr id="18" name="Picture 18" descr="Description: E:\I LOVE MY JOB\LITAPDIMAS-2020\1. Azriful 2020\Dokumentasi Kegiatan\IMG_20200903_171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E:\I LOVE MY JOB\LITAPDIMAS-2020\1. Azriful 2020\Dokumentasi Kegiatan\IMG_20200903_171113.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48255" cy="1910080"/>
                    </a:xfrm>
                    <a:prstGeom prst="rect">
                      <a:avLst/>
                    </a:prstGeom>
                    <a:noFill/>
                  </pic:spPr>
                </pic:pic>
              </a:graphicData>
            </a:graphic>
            <wp14:sizeRelH relativeFrom="page">
              <wp14:pctWidth>0</wp14:pctWidth>
            </wp14:sizeRelH>
            <wp14:sizeRelV relativeFrom="page">
              <wp14:pctHeight>0</wp14:pctHeight>
            </wp14:sizeRelV>
          </wp:anchor>
        </w:drawing>
      </w:r>
    </w:p>
    <w:p w14:paraId="33E9D920" w14:textId="77777777" w:rsidR="001E03BE" w:rsidRPr="004B5214" w:rsidRDefault="001E03BE" w:rsidP="001E03BE">
      <w:pPr>
        <w:jc w:val="center"/>
        <w:rPr>
          <w:rFonts w:asciiTheme="majorHAnsi" w:hAnsiTheme="majorHAnsi"/>
          <w:b/>
        </w:rPr>
      </w:pPr>
    </w:p>
    <w:p w14:paraId="2D3B638A" w14:textId="77777777" w:rsidR="001E03BE" w:rsidRPr="004B5214" w:rsidRDefault="001E03BE" w:rsidP="001E03BE">
      <w:pPr>
        <w:jc w:val="center"/>
        <w:rPr>
          <w:rFonts w:asciiTheme="majorHAnsi" w:hAnsiTheme="majorHAnsi"/>
          <w:b/>
        </w:rPr>
      </w:pPr>
    </w:p>
    <w:p w14:paraId="5A66607A" w14:textId="77777777" w:rsidR="001E03BE" w:rsidRPr="004B5214" w:rsidRDefault="001E03BE" w:rsidP="001E03BE">
      <w:pPr>
        <w:jc w:val="center"/>
        <w:rPr>
          <w:rFonts w:asciiTheme="majorHAnsi" w:hAnsiTheme="majorHAnsi"/>
          <w:b/>
        </w:rPr>
      </w:pPr>
    </w:p>
    <w:p w14:paraId="248FFCC4" w14:textId="77777777" w:rsidR="001E03BE" w:rsidRPr="004B5214" w:rsidRDefault="001E03BE" w:rsidP="001E03BE">
      <w:pPr>
        <w:jc w:val="center"/>
        <w:rPr>
          <w:rFonts w:asciiTheme="majorHAnsi" w:hAnsiTheme="majorHAnsi"/>
          <w:b/>
        </w:rPr>
      </w:pPr>
    </w:p>
    <w:p w14:paraId="42E0B9E1" w14:textId="77777777" w:rsidR="001E03BE" w:rsidRPr="004B5214" w:rsidRDefault="001E03BE" w:rsidP="001E03BE">
      <w:pPr>
        <w:jc w:val="center"/>
        <w:rPr>
          <w:rFonts w:asciiTheme="majorHAnsi" w:hAnsiTheme="majorHAnsi"/>
          <w:b/>
        </w:rPr>
      </w:pPr>
    </w:p>
    <w:p w14:paraId="4247BBF0" w14:textId="77777777" w:rsidR="001E03BE" w:rsidRPr="004B5214" w:rsidRDefault="001E03BE" w:rsidP="001E03BE">
      <w:pPr>
        <w:jc w:val="center"/>
        <w:rPr>
          <w:rFonts w:asciiTheme="majorHAnsi" w:hAnsiTheme="majorHAnsi"/>
          <w:b/>
        </w:rPr>
      </w:pPr>
    </w:p>
    <w:p w14:paraId="36AAAAC0" w14:textId="208898F1" w:rsidR="001E03BE" w:rsidRPr="004B5214" w:rsidRDefault="001E03BE" w:rsidP="001E03BE">
      <w:pPr>
        <w:jc w:val="center"/>
        <w:rPr>
          <w:rFonts w:asciiTheme="majorHAnsi" w:hAnsiTheme="majorHAnsi"/>
          <w:b/>
        </w:rPr>
      </w:pPr>
      <w:r w:rsidRPr="004B5214">
        <w:rPr>
          <w:rFonts w:asciiTheme="majorHAnsi" w:hAnsiTheme="majorHAnsi"/>
        </w:rPr>
        <w:t>Gambar 8. Berfoto Bersama dan Penutupan Pelatihan</w:t>
      </w:r>
    </w:p>
    <w:p w14:paraId="68802DF9" w14:textId="77777777" w:rsidR="001E03BE" w:rsidRPr="004B5214" w:rsidRDefault="001E03BE" w:rsidP="001E03BE">
      <w:pPr>
        <w:jc w:val="both"/>
        <w:rPr>
          <w:rFonts w:asciiTheme="majorHAnsi" w:hAnsiTheme="majorHAnsi"/>
        </w:rPr>
      </w:pPr>
      <w:r w:rsidRPr="004B5214">
        <w:rPr>
          <w:rFonts w:asciiTheme="majorHAnsi" w:hAnsiTheme="majorHAnsi"/>
        </w:rPr>
        <w:t xml:space="preserve">Masalah gizi akan sangat mempengaruhi muncul dan berkembangnya berbagai jenis penyakit pada berbagai usia. Provinsi Sulawesi Selatan masuk dalam 10 besar daerah yang memiliki prevalensi underweight di atas angka prevalensi nasional pada tahun 2013. Prevalensi anak dengan underweight di Sulawesi Selatan terus mengalami peningkatan dari tahun 2007 sebesar 18% menjadi 24% pada tahun 2010 dan meningkat lagi di tahun 2013 menjadi sebesar 25% (Kemenkes RI, 2013). Muthalib (2016) melaporkan bahwa sebesar 13,86% kelompok anak Sekolah Dasar menderita gizi kurang di desa Rappoala, kecamatan Tompobulu, kabupaten Gowa. Besaran asupan harian anak Sekolah Dasar bergizi kurang menunjukkan bahwa tingkat asupan kalori berada pada angka rerata 65,73% dari kebutuhan hariannya. Sedangkan untuk kebutuhan proteinnya, rata-rata asupannya hanya sebesar 61.49%. Untuk kebutuhan zat gizi mikro, pada vitamin A sebesar 29,21%, vitamin C sebesar 22,37%, dan zat besi 22,57%. Anak usia sekolah yang mengalami kurang bergizi akan berdampak buruk dalam kemampuan kognitif (Muthalib, 2016). </w:t>
      </w:r>
    </w:p>
    <w:p w14:paraId="18709E20" w14:textId="77777777" w:rsidR="001E03BE" w:rsidRPr="004B5214" w:rsidRDefault="001E03BE" w:rsidP="001E03BE">
      <w:pPr>
        <w:jc w:val="both"/>
        <w:rPr>
          <w:rFonts w:asciiTheme="majorHAnsi" w:hAnsiTheme="majorHAnsi"/>
        </w:rPr>
      </w:pPr>
      <w:r w:rsidRPr="004B5214">
        <w:rPr>
          <w:rFonts w:asciiTheme="majorHAnsi" w:hAnsiTheme="majorHAnsi"/>
        </w:rPr>
        <w:t xml:space="preserve">Tingginya kandungan nutrisi pada bintotoeng dan kemampuan untuk hidup di daerah kering membuat bintotoeng menjadi program penanaman pertanian di Guatemala yang mampu menurunkan angka malnutrisi (Demers 2014; Nueva 2013). Penggunaan binto’ </w:t>
      </w:r>
      <w:r w:rsidRPr="004B5214">
        <w:rPr>
          <w:rFonts w:asciiTheme="majorHAnsi" w:hAnsiTheme="majorHAnsi"/>
        </w:rPr>
        <w:lastRenderedPageBreak/>
        <w:t>toeng  dalam hal memperbaiki status gizi anak dengan gizi kurang memberikan efek yang menjanjikan.</w:t>
      </w:r>
    </w:p>
    <w:p w14:paraId="336EDDFC" w14:textId="77777777" w:rsidR="001E03BE" w:rsidRPr="004B5214" w:rsidRDefault="001E03BE" w:rsidP="001E03BE">
      <w:pPr>
        <w:jc w:val="both"/>
        <w:rPr>
          <w:rFonts w:asciiTheme="majorHAnsi" w:hAnsiTheme="majorHAnsi"/>
        </w:rPr>
      </w:pPr>
      <w:r w:rsidRPr="004B5214">
        <w:rPr>
          <w:rFonts w:asciiTheme="majorHAnsi" w:hAnsiTheme="majorHAnsi"/>
        </w:rPr>
        <w:t>Pada daerah ini terdapat salah satu pangan yang kaya akan berbagai jenis zat gizi yang dapat membantu mencegah berbagai macam masalah gizi dan penyakit yaitu binto’ toeng. Namun konsumsinya selama  ini masih tidak dipandang dari tinjauan kesehatan. Program  ini dapat memaksimalkan  hasil pertanian di kabupaten Jeneponto dengan model penyajian  yang beragam dalam bentuk kue. Sehingga pelaksanaan program  ini dapat memberikan pengaruh penting bagi kesehatan masyarakat setempat serta di sisi lain juga dapat menghasilkan produk yang bernilai ekonomis</w:t>
      </w:r>
    </w:p>
    <w:p w14:paraId="1B4F54AD" w14:textId="77777777" w:rsidR="001E03BE" w:rsidRPr="004B5214" w:rsidRDefault="001E03BE" w:rsidP="001E03BE">
      <w:pPr>
        <w:rPr>
          <w:rFonts w:asciiTheme="majorHAnsi" w:hAnsiTheme="majorHAnsi"/>
          <w:b/>
          <w:sz w:val="28"/>
          <w:szCs w:val="24"/>
        </w:rPr>
      </w:pPr>
      <w:r w:rsidRPr="004B5214">
        <w:rPr>
          <w:rFonts w:asciiTheme="majorHAnsi" w:hAnsiTheme="majorHAnsi"/>
          <w:b/>
          <w:sz w:val="28"/>
          <w:szCs w:val="24"/>
        </w:rPr>
        <w:t>KESIMPULAN</w:t>
      </w:r>
    </w:p>
    <w:p w14:paraId="04DAA56C" w14:textId="77777777" w:rsidR="00A36B6E" w:rsidRPr="00B67ADB" w:rsidRDefault="00A36B6E" w:rsidP="00E536CA">
      <w:pPr>
        <w:pStyle w:val="ListParagraph"/>
        <w:spacing w:after="0"/>
        <w:ind w:left="0" w:firstLine="709"/>
        <w:jc w:val="both"/>
        <w:rPr>
          <w:rFonts w:asciiTheme="majorHAnsi" w:hAnsiTheme="majorHAnsi"/>
          <w:szCs w:val="24"/>
        </w:rPr>
      </w:pPr>
      <w:r w:rsidRPr="00B67ADB">
        <w:rPr>
          <w:rFonts w:asciiTheme="majorHAnsi" w:hAnsiTheme="majorHAnsi"/>
          <w:szCs w:val="24"/>
        </w:rPr>
        <w:t>Beberapa hal yang dapat disimpulkan dari hasil kegiatan pengabdian kepada masyarakat, antara lain sebagai berikut.</w:t>
      </w:r>
    </w:p>
    <w:p w14:paraId="2551BC88" w14:textId="77777777" w:rsidR="00E536CA" w:rsidRPr="00B67ADB" w:rsidRDefault="00A36B6E" w:rsidP="00E536CA">
      <w:pPr>
        <w:pStyle w:val="ListParagraph"/>
        <w:numPr>
          <w:ilvl w:val="0"/>
          <w:numId w:val="12"/>
        </w:numPr>
        <w:spacing w:after="0"/>
        <w:ind w:left="360"/>
        <w:jc w:val="both"/>
        <w:rPr>
          <w:rFonts w:asciiTheme="majorHAnsi" w:hAnsiTheme="majorHAnsi"/>
          <w:szCs w:val="24"/>
        </w:rPr>
      </w:pPr>
      <w:r w:rsidRPr="00B67ADB">
        <w:rPr>
          <w:rFonts w:asciiTheme="majorHAnsi" w:hAnsiTheme="majorHAnsi"/>
          <w:szCs w:val="24"/>
        </w:rPr>
        <w:t>Pemahaman masyarakat akan pentingnya asupan gizi bagi kesehatan dapat meningkat dengan dilakukannya penyuluhan gizi dan kesehatan.</w:t>
      </w:r>
    </w:p>
    <w:p w14:paraId="6CCCBB24" w14:textId="77777777" w:rsidR="00E536CA" w:rsidRPr="00B67ADB" w:rsidRDefault="00A36B6E" w:rsidP="00E536CA">
      <w:pPr>
        <w:pStyle w:val="ListParagraph"/>
        <w:numPr>
          <w:ilvl w:val="0"/>
          <w:numId w:val="12"/>
        </w:numPr>
        <w:spacing w:after="0"/>
        <w:ind w:left="360"/>
        <w:jc w:val="both"/>
        <w:rPr>
          <w:rFonts w:asciiTheme="majorHAnsi" w:hAnsiTheme="majorHAnsi"/>
          <w:szCs w:val="24"/>
        </w:rPr>
      </w:pPr>
      <w:r w:rsidRPr="00B67ADB">
        <w:rPr>
          <w:rFonts w:asciiTheme="majorHAnsi" w:hAnsiTheme="majorHAnsi"/>
          <w:szCs w:val="24"/>
        </w:rPr>
        <w:t>Masyarakat setempat dapat lebih kreatif dengan penggunaan pangan lokal kaya kandungan gizi untuk pemenuhan kebutuhan asupan harian.</w:t>
      </w:r>
    </w:p>
    <w:p w14:paraId="742BA7B8" w14:textId="77777777" w:rsidR="00E536CA" w:rsidRPr="00B67ADB" w:rsidRDefault="00A36B6E" w:rsidP="00E536CA">
      <w:pPr>
        <w:pStyle w:val="ListParagraph"/>
        <w:numPr>
          <w:ilvl w:val="0"/>
          <w:numId w:val="12"/>
        </w:numPr>
        <w:spacing w:after="0"/>
        <w:ind w:left="360"/>
        <w:jc w:val="both"/>
        <w:rPr>
          <w:rFonts w:asciiTheme="majorHAnsi" w:hAnsiTheme="majorHAnsi"/>
          <w:szCs w:val="24"/>
        </w:rPr>
      </w:pPr>
      <w:r w:rsidRPr="00B67ADB">
        <w:rPr>
          <w:rFonts w:asciiTheme="majorHAnsi" w:hAnsiTheme="majorHAnsi"/>
          <w:szCs w:val="24"/>
        </w:rPr>
        <w:t>Konsumsi binto’ toeng yang kaya nutrisi dapat meningkat dengan bertambahnya model penyajian, bukan hanya sekedar sayur saja.</w:t>
      </w:r>
    </w:p>
    <w:p w14:paraId="19A782FC" w14:textId="49CE28C4" w:rsidR="001E03BE" w:rsidRPr="00B67ADB" w:rsidRDefault="00A36B6E" w:rsidP="00E536CA">
      <w:pPr>
        <w:pStyle w:val="ListParagraph"/>
        <w:numPr>
          <w:ilvl w:val="0"/>
          <w:numId w:val="12"/>
        </w:numPr>
        <w:spacing w:after="0"/>
        <w:ind w:left="360"/>
        <w:jc w:val="both"/>
        <w:rPr>
          <w:rFonts w:asciiTheme="majorHAnsi" w:hAnsiTheme="majorHAnsi"/>
          <w:szCs w:val="24"/>
        </w:rPr>
      </w:pPr>
      <w:r w:rsidRPr="00B67ADB">
        <w:rPr>
          <w:rFonts w:asciiTheme="majorHAnsi" w:hAnsiTheme="majorHAnsi"/>
          <w:szCs w:val="24"/>
        </w:rPr>
        <w:t>Minat masyarakat akan penggunaan binto’ toeng untuk dibuat menjadi produk kue menjadi meningkat dengan adanya pelatihan pembuatan tepung dan pembuatan produk</w:t>
      </w:r>
    </w:p>
    <w:p w14:paraId="49F8E8EB" w14:textId="77777777" w:rsidR="001E03BE" w:rsidRPr="004B5214" w:rsidRDefault="001E03BE" w:rsidP="001E03BE">
      <w:pPr>
        <w:tabs>
          <w:tab w:val="left" w:pos="1361"/>
          <w:tab w:val="left" w:pos="1531"/>
          <w:tab w:val="left" w:pos="1701"/>
          <w:tab w:val="left" w:pos="1871"/>
          <w:tab w:val="left" w:pos="2041"/>
          <w:tab w:val="left" w:pos="2211"/>
          <w:tab w:val="left" w:pos="2381"/>
          <w:tab w:val="left" w:pos="2552"/>
        </w:tabs>
        <w:spacing w:before="120" w:after="120"/>
        <w:rPr>
          <w:rFonts w:asciiTheme="majorHAnsi" w:eastAsia="Times" w:hAnsiTheme="majorHAnsi"/>
          <w:b/>
          <w:sz w:val="28"/>
          <w:szCs w:val="24"/>
        </w:rPr>
      </w:pPr>
      <w:r w:rsidRPr="004B5214">
        <w:rPr>
          <w:rFonts w:asciiTheme="majorHAnsi" w:eastAsia="Times" w:hAnsiTheme="majorHAnsi"/>
          <w:b/>
          <w:sz w:val="28"/>
          <w:szCs w:val="24"/>
        </w:rPr>
        <w:t>UCAPAN TERIMA KASIH</w:t>
      </w:r>
    </w:p>
    <w:p w14:paraId="6D0C50F7" w14:textId="29638A5D" w:rsidR="001E03BE" w:rsidRPr="00B67ADB" w:rsidRDefault="00A36B6E" w:rsidP="004B5214">
      <w:pPr>
        <w:tabs>
          <w:tab w:val="left" w:pos="1361"/>
          <w:tab w:val="left" w:pos="1531"/>
          <w:tab w:val="left" w:pos="1701"/>
          <w:tab w:val="left" w:pos="1871"/>
          <w:tab w:val="left" w:pos="2041"/>
          <w:tab w:val="left" w:pos="2211"/>
          <w:tab w:val="left" w:pos="2381"/>
          <w:tab w:val="left" w:pos="2552"/>
        </w:tabs>
        <w:spacing w:before="120" w:after="120"/>
        <w:ind w:firstLine="709"/>
        <w:jc w:val="both"/>
        <w:rPr>
          <w:rFonts w:asciiTheme="majorHAnsi" w:hAnsiTheme="majorHAnsi" w:cs="Times New Roman"/>
        </w:rPr>
      </w:pPr>
      <w:r w:rsidRPr="00B67ADB">
        <w:rPr>
          <w:rFonts w:asciiTheme="majorHAnsi" w:eastAsia="Times" w:hAnsiTheme="majorHAnsi"/>
          <w:szCs w:val="24"/>
        </w:rPr>
        <w:t>Ucapan terima kasih kami sampaikan kepada Ketua LPPM Universitas Islam Negeri Alauddin Makassar. Selain itu kami juga mengucapkan terima kasih kepada Kepala Desa Rappoala beserta jajarannya, Kepala Dusun, dan Ketua RT/RW untuk segala bantuan dan dukungan yang diberikan sejak pengurusan perizinan hingga selesainya pelaksanaan kegiatan. Terima kasih juga kami sampaikan kepada warga Desa Rappoala yang telah meluangkan waktu dan antuasiasme yang tinggi sehingga kegiatan ini terlaksana dengan sangat baik</w:t>
      </w:r>
      <w:r w:rsidR="001E03BE" w:rsidRPr="00B67ADB">
        <w:rPr>
          <w:rFonts w:asciiTheme="majorHAnsi" w:eastAsia="Times" w:hAnsiTheme="majorHAnsi"/>
          <w:szCs w:val="24"/>
        </w:rPr>
        <w:t xml:space="preserve">Ucapan terima kasih kami sampaikan kepada Ketua LPPM Universitas Islam Negeri Alauddin Makassar. Selain itu kami juga mengucapkan terima kasih kepada Kepala Desa Rappoala beserta jajarannya, Kepala Dusun, dan Ketua RT/RW untuk segala bantuan dan dukungan yang diberikan sejak pengurusan perizinan hingga selesainya pelaksanaan kegiatan. Terima kasih juga kami sampaikan kepada warga Desa Rappoala yang telah meluangkan waktu dan antuasiasme yang tinggi sehingga kegiatan </w:t>
      </w:r>
    </w:p>
    <w:p w14:paraId="20EF61B8" w14:textId="14B91D47" w:rsidR="001E03BE" w:rsidRPr="004B5214" w:rsidRDefault="001E03BE" w:rsidP="004B5214">
      <w:pPr>
        <w:pStyle w:val="ListParagraph"/>
        <w:spacing w:after="0"/>
        <w:ind w:left="0"/>
        <w:jc w:val="center"/>
        <w:rPr>
          <w:rFonts w:asciiTheme="majorHAnsi" w:hAnsiTheme="majorHAnsi" w:cs="Times New Roman"/>
          <w:sz w:val="24"/>
        </w:rPr>
      </w:pPr>
    </w:p>
    <w:p w14:paraId="7D1A2FC2" w14:textId="77777777" w:rsidR="00E22449" w:rsidRPr="004B5214" w:rsidRDefault="00E22449" w:rsidP="007E3266">
      <w:pPr>
        <w:spacing w:after="0"/>
        <w:jc w:val="both"/>
        <w:rPr>
          <w:rFonts w:asciiTheme="majorHAnsi" w:hAnsiTheme="majorHAnsi" w:cs="Times New Roman"/>
          <w:b/>
          <w:sz w:val="24"/>
          <w:szCs w:val="24"/>
        </w:rPr>
      </w:pPr>
      <w:r w:rsidRPr="004B5214">
        <w:rPr>
          <w:rFonts w:asciiTheme="majorHAnsi" w:hAnsiTheme="majorHAnsi" w:cs="Times New Roman"/>
          <w:b/>
          <w:sz w:val="24"/>
          <w:szCs w:val="24"/>
        </w:rPr>
        <w:t>DAFTAR PUSTAKA</w:t>
      </w:r>
    </w:p>
    <w:p w14:paraId="774B0ED9" w14:textId="5EA9DDC5" w:rsidR="00B67ADB" w:rsidRPr="00B67ADB" w:rsidRDefault="00B67ADB" w:rsidP="00B67ADB">
      <w:pPr>
        <w:pStyle w:val="ListParagraph"/>
        <w:numPr>
          <w:ilvl w:val="3"/>
          <w:numId w:val="13"/>
        </w:numPr>
        <w:spacing w:after="0"/>
        <w:ind w:left="360"/>
        <w:jc w:val="both"/>
        <w:rPr>
          <w:rFonts w:asciiTheme="majorHAnsi" w:hAnsiTheme="majorHAnsi" w:cs="Times New Roman"/>
          <w:sz w:val="24"/>
          <w:szCs w:val="24"/>
        </w:rPr>
      </w:pPr>
      <w:r w:rsidRPr="00B67ADB">
        <w:rPr>
          <w:rFonts w:asciiTheme="majorHAnsi" w:hAnsiTheme="majorHAnsi" w:cs="Times New Roman"/>
          <w:sz w:val="24"/>
          <w:szCs w:val="24"/>
        </w:rPr>
        <w:t>Pujiati and N. Cicilia, Uji Antibakteri Kacang Gude (Cajanus Cajan) Terhadap Bakteri Staphylococcus Aureus Dan Escerichia Coli. 2016, Surabaya: Fakultas Sains Dan Teknologi Universitas Airlangga.</w:t>
      </w:r>
    </w:p>
    <w:p w14:paraId="15859EEF" w14:textId="22B182F1" w:rsidR="00B67ADB" w:rsidRPr="00B67ADB" w:rsidRDefault="00B67ADB" w:rsidP="00B67ADB">
      <w:pPr>
        <w:pStyle w:val="ListParagraph"/>
        <w:numPr>
          <w:ilvl w:val="3"/>
          <w:numId w:val="13"/>
        </w:numPr>
        <w:spacing w:after="0"/>
        <w:ind w:left="360"/>
        <w:jc w:val="both"/>
        <w:rPr>
          <w:rFonts w:asciiTheme="majorHAnsi" w:hAnsiTheme="majorHAnsi" w:cs="Times New Roman"/>
          <w:sz w:val="24"/>
          <w:szCs w:val="24"/>
        </w:rPr>
      </w:pPr>
      <w:r w:rsidRPr="00B67ADB">
        <w:rPr>
          <w:rFonts w:asciiTheme="majorHAnsi" w:hAnsiTheme="majorHAnsi" w:cs="Times New Roman"/>
          <w:sz w:val="24"/>
          <w:szCs w:val="24"/>
        </w:rPr>
        <w:lastRenderedPageBreak/>
        <w:t>Ariviani, et al., The potential of pigeon pea (Cajanus cajan) beverage as an anti-diabetic functional drink. International Symposium on Food and Agro-biodiversity (ISFA), 2018. 102.</w:t>
      </w:r>
    </w:p>
    <w:p w14:paraId="422EF34B" w14:textId="552D706E" w:rsidR="00B67ADB" w:rsidRPr="00B67ADB" w:rsidRDefault="00B67ADB" w:rsidP="00B67ADB">
      <w:pPr>
        <w:pStyle w:val="ListParagraph"/>
        <w:numPr>
          <w:ilvl w:val="3"/>
          <w:numId w:val="13"/>
        </w:numPr>
        <w:spacing w:after="0"/>
        <w:ind w:left="360"/>
        <w:jc w:val="both"/>
        <w:rPr>
          <w:rFonts w:asciiTheme="majorHAnsi" w:hAnsiTheme="majorHAnsi" w:cs="Times New Roman"/>
          <w:sz w:val="24"/>
          <w:szCs w:val="24"/>
        </w:rPr>
      </w:pPr>
      <w:r w:rsidRPr="00B67ADB">
        <w:rPr>
          <w:rFonts w:asciiTheme="majorHAnsi" w:hAnsiTheme="majorHAnsi" w:cs="Times New Roman"/>
          <w:sz w:val="24"/>
          <w:szCs w:val="24"/>
        </w:rPr>
        <w:t>Syed, R. and Y. Wu, A review article on health benefits of Pigeon pea (Cajanus cajan (L.) Millsp). International Journal of Food and Nutrition Research, 2018. 15(2).</w:t>
      </w:r>
    </w:p>
    <w:p w14:paraId="7E4D666F"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B67ADB">
        <w:rPr>
          <w:rFonts w:asciiTheme="majorHAnsi" w:hAnsiTheme="majorHAnsi" w:cs="Times New Roman"/>
          <w:sz w:val="24"/>
          <w:szCs w:val="24"/>
        </w:rPr>
        <w:t>Sharma, S., A. Singh, and B. Singh, Characterization of in vitro antioxidant activity, bioactive components, and nutrient digestibility in pigeon pea (Cajanus cajan) as influenced by germination time and temperature. Journal of Food Biochemistry, 2019. 43(2): p. e12706.</w:t>
      </w:r>
    </w:p>
    <w:p w14:paraId="37485213"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Ohizua, E.R., et al., Nutrient composition, functional, and pasting properties of unripe cooking banana, pigeon pea, and sweetpotato flour blends. Food science &amp; nutrition, 2017. 5(3): p. 750-762.</w:t>
      </w:r>
    </w:p>
    <w:p w14:paraId="30982758"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Adebayo-Oyetoro, A., et al., Effect of Co-Fermentation on the Quality Attributes of Weaning Food Produced from Sorghum (Sorghum bicolor) and Pigeon Pea (Cajanus cajan). Journal of Culinary Science &amp; Technology, 2019. 17: p. 118-135.</w:t>
      </w:r>
    </w:p>
    <w:p w14:paraId="2994F188"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Osungbade, O.R., O.S. Gbadamosi, and O.Q. Adiamo, Effects of Cooking and Fermentation on the Chemical Composition, Functional Properties and Protein Digestibility of Sandbox (Hura Crepitans) Seeds. Journal of Food Biochemistry, 2016. 40(6): p. 754-765.</w:t>
      </w:r>
    </w:p>
    <w:p w14:paraId="2CF7B192"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 xml:space="preserve">Rani, S., et al., Screening of Pigeonpea (Cajanus cajan L.) Seeds for Study of their Flavonoids, Total Phenolic Content and Antioxidant Properties. International Journal of Pharmaceutical Sciences </w:t>
      </w:r>
      <w:r w:rsidR="006A281A">
        <w:rPr>
          <w:rFonts w:asciiTheme="majorHAnsi" w:hAnsiTheme="majorHAnsi" w:cs="Times New Roman"/>
          <w:sz w:val="24"/>
          <w:szCs w:val="24"/>
        </w:rPr>
        <w:t>Review and Research 2019. 28(2)</w:t>
      </w:r>
    </w:p>
    <w:p w14:paraId="6DAA1FA8"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Devi, R., R. Premalatha, and R. Kayathri, Evaluation of Total Phenols, Total Flavonoids and In vitro Antioxidant Activity in the Ethanolic Leaf, Seed and Root Extract of  Cajanus cajan (L.) Mill sp. International Journal of Current Microbiology and Applied S</w:t>
      </w:r>
      <w:r w:rsidR="006A281A">
        <w:rPr>
          <w:rFonts w:asciiTheme="majorHAnsi" w:hAnsiTheme="majorHAnsi" w:cs="Times New Roman"/>
          <w:sz w:val="24"/>
          <w:szCs w:val="24"/>
        </w:rPr>
        <w:t>ciences 2016. 10(5): p. 688-697</w:t>
      </w:r>
    </w:p>
    <w:p w14:paraId="45A9104D"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Mahitha, B., et al., Invitro antioxidant and pharmacognostic studies of leaf extracts of Cajanus cajan(L.)Mill sp. Indian Journal of Pharmaceutical Sciences, 2015. 77: p. 170-177.</w:t>
      </w:r>
    </w:p>
    <w:p w14:paraId="1FAB5A24"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Jahagir, M. and F. Raisakanum, Antioxidant evolution of Polar and Non Polar Fractions of Cajanus cajan Seeds. J. Med. Plants Res, 2015. 9(6): p. 193-198.</w:t>
      </w:r>
    </w:p>
    <w:p w14:paraId="37FD1823"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Abioye, F., Potentials of Pigeon Pea-wheat Flour Mixes in Bread Production. Asian Food Science Journal, 2018. 4(2).</w:t>
      </w:r>
    </w:p>
    <w:p w14:paraId="0EA095DF"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Chinomso, A.D., N.E. Chidi, and A.J. Kelechi, Effect of Combined Processing Methods on the Functional and Pasting Properties of Pigeon Pea (Cajanus Cajan) Flour. International Journal of Science and Qualitative Analysis, 2017. 3(3).</w:t>
      </w:r>
    </w:p>
    <w:p w14:paraId="524E0888"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Ishaya, F. and O. Aletor, Nutritive Potential and Functional Attributes of Lima Bean (Phaseolus Lunatus) and Pigeon Pea (Cajan Cajanus) Protein Isolates. Journal of Integrative Food Sciences &amp; Nutrition, 2019. 3(1).</w:t>
      </w:r>
    </w:p>
    <w:p w14:paraId="705FDDA7" w14:textId="77777777" w:rsid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lastRenderedPageBreak/>
        <w:t>Olatunde, et al., Nutritional and sensory properties of cake made from blends of pigeon pea, sweet potato and wheat flours. Food Research, 2019. 3(5).</w:t>
      </w:r>
    </w:p>
    <w:p w14:paraId="12D3C9C9" w14:textId="28C73798" w:rsidR="00B67ADB" w:rsidRPr="006A281A" w:rsidRDefault="00B67ADB" w:rsidP="006A281A">
      <w:pPr>
        <w:pStyle w:val="ListParagraph"/>
        <w:numPr>
          <w:ilvl w:val="3"/>
          <w:numId w:val="13"/>
        </w:numPr>
        <w:spacing w:after="0"/>
        <w:ind w:left="360"/>
        <w:jc w:val="both"/>
        <w:rPr>
          <w:rFonts w:asciiTheme="majorHAnsi" w:hAnsiTheme="majorHAnsi" w:cs="Times New Roman"/>
          <w:sz w:val="24"/>
          <w:szCs w:val="24"/>
        </w:rPr>
      </w:pPr>
      <w:r w:rsidRPr="006A281A">
        <w:rPr>
          <w:rFonts w:asciiTheme="majorHAnsi" w:hAnsiTheme="majorHAnsi" w:cs="Times New Roman"/>
          <w:sz w:val="24"/>
          <w:szCs w:val="24"/>
        </w:rPr>
        <w:t>Saswini, A.U., Pengembangan Pangan Lokal Kacang Gude (Cajanus Cajan) Sebagai Alternatif Pmt-As Dengan Sumber  Protein Dan Zat Besi Dalam Pembuatan Kue Tradisional Baruasa Di Kabupaten Jeneponto. 2015, Unniversitas Hasanuddin: Makassar.</w:t>
      </w:r>
    </w:p>
    <w:p w14:paraId="55944A72" w14:textId="77777777" w:rsidR="003D6767" w:rsidRPr="004B5214" w:rsidRDefault="003D6767" w:rsidP="00C54D16">
      <w:pPr>
        <w:spacing w:after="0" w:line="360" w:lineRule="auto"/>
        <w:ind w:firstLine="709"/>
        <w:jc w:val="both"/>
        <w:rPr>
          <w:rFonts w:asciiTheme="majorHAnsi" w:hAnsiTheme="majorHAnsi" w:cs="Times New Roman"/>
          <w:sz w:val="24"/>
          <w:szCs w:val="24"/>
        </w:rPr>
      </w:pPr>
    </w:p>
    <w:sectPr w:rsidR="003D6767" w:rsidRPr="004B5214" w:rsidSect="006E5BAA">
      <w:headerReference w:type="default" r:id="rId30"/>
      <w:footerReference w:type="default" r:id="rId31"/>
      <w:headerReference w:type="first" r:id="rId32"/>
      <w:pgSz w:w="11906" w:h="16838" w:code="9"/>
      <w:pgMar w:top="1699" w:right="1411" w:bottom="1699" w:left="1987"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626B72" w14:textId="77777777" w:rsidR="00370BD5" w:rsidRDefault="00370BD5" w:rsidP="00A03B74">
      <w:pPr>
        <w:spacing w:after="0" w:line="240" w:lineRule="auto"/>
      </w:pPr>
      <w:r>
        <w:separator/>
      </w:r>
    </w:p>
  </w:endnote>
  <w:endnote w:type="continuationSeparator" w:id="0">
    <w:p w14:paraId="3AF21997" w14:textId="77777777" w:rsidR="00370BD5" w:rsidRDefault="00370BD5" w:rsidP="00A03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943785"/>
      <w:docPartObj>
        <w:docPartGallery w:val="Page Numbers (Bottom of Page)"/>
        <w:docPartUnique/>
      </w:docPartObj>
    </w:sdtPr>
    <w:sdtEndPr>
      <w:rPr>
        <w:noProof/>
      </w:rPr>
    </w:sdtEndPr>
    <w:sdtContent>
      <w:p w14:paraId="0ABB8F2E" w14:textId="77777777" w:rsidR="00D846E1" w:rsidRDefault="00D846E1">
        <w:pPr>
          <w:pStyle w:val="Footer"/>
          <w:jc w:val="center"/>
        </w:pPr>
        <w:r>
          <w:rPr>
            <w:noProof/>
            <w:lang w:val="en-US"/>
          </w:rPr>
          <mc:AlternateContent>
            <mc:Choice Requires="wps">
              <w:drawing>
                <wp:inline distT="0" distB="0" distL="0" distR="0" wp14:anchorId="21C65578" wp14:editId="50C9A1C0">
                  <wp:extent cx="5467350" cy="45085"/>
                  <wp:effectExtent l="0" t="0" r="19050" b="12065"/>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solidFill>
                            <a:schemeClr val="accent2">
                              <a:lumMod val="60000"/>
                              <a:lumOff val="40000"/>
                            </a:schemeClr>
                          </a:solidFill>
                          <a:ln>
                            <a:solidFill>
                              <a:schemeClr val="accent2">
                                <a:lumMod val="60000"/>
                                <a:lumOff val="40000"/>
                              </a:schemeClr>
                            </a:solidFill>
                          </a:ln>
                        </wps:spPr>
                        <wps:bodyPr rot="0" vert="horz" wrap="square" lIns="91440" tIns="45720" rIns="91440" bIns="45720" anchor="t"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516ED3"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qTTOgIAALkEAAAOAAAAZHJzL2Uyb0RvYy54bWzEVE2P0zAQvSPxHyzfadKSdpeo6WrVqgip&#10;wEoL3F3HaSwcjxm7TXd/PWOn7Ra4ISRysDwznjcfbybzu2Nn2EGh12ArPh7lnCkrodZ2V/GvX9Zv&#10;bjnzQdhaGLCq4k/K87vF61fz3pVqAi2YWiEjEOvL3lW8DcGVWeZlqzrhR+CUJWMD2IlAIu6yGkVP&#10;6J3JJnk+y3rA2iFI5T1pV4ORLxJ+0ygZPjeNV4GZilNuIZ2Yzm08s8VclDsUrtXylIb4iyw6oS0F&#10;vUCtRBBsj/oPqE5LBA9NGEnoMmgaLVWqgaoZ579V89gKp1It1BzvLm3y/w5Wfjo8INN1xWecWdER&#10;RWsDvWwFhpKtlNSRWUbGWnlJjdvoXRtYC6ifwQZhYgd750sCenQPGHvg3Qbkd88sLFthd+oeEfpW&#10;iZryHsf32S8OUfDkyrb9R6gpAbEPkJp5bLBjjdHuW3SM0NQwdkzsPV3YU8fAJCmnxezm7ZRIlmQr&#10;pvntNMUSZYSJzg59eK+gY/FS8YbqpAQxnKtMEcRh40PM8eV9qgmMrtfamCTE6VRLg+wgaK6ElMqG&#10;SXI3+46KGPSznL5hwkhNczioi7OaQqQ5j0gpoL8OYuz/iEs5xcCJoUjKQO4W6iciCGHYH9p3utAM&#10;PHPW0+5U3P/YC1ScmQ+WSH43Loq4bEkopjcTEvDasr22CCsJquKBs+G6DMOC7h3GYTtzb+GeBqPR&#10;iZ04NENWp2RpP1IPT7scF/BaTq9e/jiLnwAAAP//AwBQSwMEFAAGAAgAAAAhAP5EB3raAAAAAwEA&#10;AA8AAABkcnMvZG93bnJldi54bWxMj0FLw0AQhe9C/8Mygje7idBa0myKtHgqSK0KHjfZaTYkO5tk&#10;t238945e9PLg8Yb3vsk3k+vEBcfQeFKQzhMQSJU3DdUK3t+e71cgQtRkdOcJFXxhgE0xu8l1ZvyV&#10;XvFyjLXgEgqZVmBj7DMpQ2XR6TD3PRJnJz86HdmOtTSjvnK56+RDkiyl0w3xgtU9bi1W7fHsFGwX&#10;O/fxchjsZ2vs0KbDvqwPpVJ3t9PTGkTEKf4dww8+o0PBTKU/kwmiU8CPxF/lbLVM2ZYKHlOQRS7/&#10;sxffAAAA//8DAFBLAQItABQABgAIAAAAIQC2gziS/gAAAOEBAAATAAAAAAAAAAAAAAAAAAAAAABb&#10;Q29udGVudF9UeXBlc10ueG1sUEsBAi0AFAAGAAgAAAAhADj9If/WAAAAlAEAAAsAAAAAAAAAAAAA&#10;AAAALwEAAF9yZWxzLy5yZWxzUEsBAi0AFAAGAAgAAAAhAA7CpNM6AgAAuQQAAA4AAAAAAAAAAAAA&#10;AAAALgIAAGRycy9lMm9Eb2MueG1sUEsBAi0AFAAGAAgAAAAhAP5EB3raAAAAAwEAAA8AAAAAAAAA&#10;AAAAAAAAlAQAAGRycy9kb3ducmV2LnhtbFBLBQYAAAAABAAEAPMAAACbBQAAAAA=&#10;" fillcolor="#d99594 [1941]" strokecolor="#d99594 [1941]">
                  <w10:anchorlock/>
                </v:shape>
              </w:pict>
            </mc:Fallback>
          </mc:AlternateContent>
        </w:r>
      </w:p>
      <w:p w14:paraId="587097A0" w14:textId="77777777" w:rsidR="00D846E1" w:rsidRDefault="00D846E1">
        <w:pPr>
          <w:pStyle w:val="Footer"/>
          <w:jc w:val="center"/>
        </w:pPr>
        <w:r>
          <w:fldChar w:fldCharType="begin"/>
        </w:r>
        <w:r>
          <w:instrText xml:space="preserve"> PAGE    \* MERGEFORMAT </w:instrText>
        </w:r>
        <w:r>
          <w:fldChar w:fldCharType="separate"/>
        </w:r>
        <w:r w:rsidR="00A91A12">
          <w:rPr>
            <w:noProof/>
          </w:rPr>
          <w:t>12</w:t>
        </w:r>
        <w:r>
          <w:rPr>
            <w:noProof/>
          </w:rPr>
          <w:fldChar w:fldCharType="end"/>
        </w:r>
      </w:p>
    </w:sdtContent>
  </w:sdt>
  <w:p w14:paraId="7275ACA3" w14:textId="77777777" w:rsidR="00C07FB3" w:rsidRDefault="00C07F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171E00" w14:textId="77777777" w:rsidR="00370BD5" w:rsidRDefault="00370BD5" w:rsidP="00A03B74">
      <w:pPr>
        <w:spacing w:after="0" w:line="240" w:lineRule="auto"/>
      </w:pPr>
      <w:r>
        <w:separator/>
      </w:r>
    </w:p>
  </w:footnote>
  <w:footnote w:type="continuationSeparator" w:id="0">
    <w:p w14:paraId="6949B015" w14:textId="77777777" w:rsidR="00370BD5" w:rsidRDefault="00370BD5" w:rsidP="00A03B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3E0FEA" w14:textId="0E65981B" w:rsidR="00A03B74" w:rsidRPr="004A2C55" w:rsidRDefault="00CD276A" w:rsidP="00F85D76">
    <w:pPr>
      <w:pStyle w:val="Header"/>
      <w:tabs>
        <w:tab w:val="right" w:pos="8460"/>
      </w:tabs>
      <w:rPr>
        <w:rFonts w:asciiTheme="majorHAnsi" w:hAnsiTheme="majorHAnsi"/>
        <w:i/>
        <w:sz w:val="20"/>
        <w:szCs w:val="20"/>
      </w:rPr>
    </w:pPr>
    <w:r>
      <w:rPr>
        <w:rFonts w:asciiTheme="majorHAnsi" w:hAnsiTheme="majorHAnsi"/>
        <w:i/>
        <w:sz w:val="20"/>
        <w:szCs w:val="20"/>
        <w:lang w:val="en-US"/>
      </w:rPr>
      <w:t xml:space="preserve">                              </w:t>
    </w:r>
    <w:r>
      <w:rPr>
        <w:rFonts w:asciiTheme="majorHAnsi" w:hAnsiTheme="majorHAnsi"/>
        <w:i/>
        <w:sz w:val="20"/>
        <w:szCs w:val="20"/>
        <w:lang w:val="en-US"/>
      </w:rPr>
      <w:tab/>
      <w:t xml:space="preserve">                                                               </w:t>
    </w:r>
    <w:r w:rsidR="00B63AB4">
      <w:rPr>
        <w:rFonts w:asciiTheme="majorHAnsi" w:hAnsiTheme="majorHAnsi"/>
        <w:i/>
        <w:sz w:val="20"/>
        <w:szCs w:val="20"/>
        <w:lang w:val="en-US"/>
      </w:rPr>
      <w:t>KHIDMAH</w:t>
    </w:r>
    <w:r w:rsidR="00A03B74" w:rsidRPr="004A2C55">
      <w:rPr>
        <w:rFonts w:asciiTheme="majorHAnsi" w:hAnsiTheme="majorHAnsi"/>
        <w:i/>
        <w:sz w:val="20"/>
        <w:szCs w:val="20"/>
      </w:rPr>
      <w:t xml:space="preserve">: </w:t>
    </w:r>
    <w:r>
      <w:rPr>
        <w:rFonts w:asciiTheme="majorHAnsi" w:hAnsiTheme="majorHAnsi"/>
        <w:i/>
        <w:sz w:val="20"/>
        <w:szCs w:val="20"/>
        <w:lang w:val="en-US"/>
      </w:rPr>
      <w:t>Jurnal Pengabdian kepada Masyarakat</w:t>
    </w:r>
    <w:r w:rsidR="00A03B74" w:rsidRPr="004A2C55">
      <w:rPr>
        <w:rFonts w:asciiTheme="majorHAnsi" w:hAnsiTheme="majorHAnsi"/>
        <w:i/>
        <w:sz w:val="20"/>
        <w:szCs w:val="20"/>
      </w:rPr>
      <w:t xml:space="preserve"> </w:t>
    </w:r>
  </w:p>
  <w:p w14:paraId="22F573A7" w14:textId="77B667A3" w:rsidR="00A03B74" w:rsidRPr="009923BD" w:rsidRDefault="00C07FB3" w:rsidP="00F85D76">
    <w:pPr>
      <w:pStyle w:val="Header"/>
      <w:tabs>
        <w:tab w:val="right" w:pos="8460"/>
      </w:tabs>
      <w:rPr>
        <w:rFonts w:asciiTheme="majorHAnsi" w:hAnsiTheme="majorHAnsi"/>
        <w:i/>
        <w:sz w:val="20"/>
        <w:szCs w:val="20"/>
        <w:lang w:val="en-US"/>
      </w:rPr>
    </w:pPr>
    <w:r w:rsidRPr="004A2C55">
      <w:rPr>
        <w:rFonts w:asciiTheme="majorHAnsi" w:hAnsiTheme="majorHAnsi"/>
        <w:i/>
        <w:noProof/>
        <w:sz w:val="20"/>
        <w:szCs w:val="20"/>
        <w:lang w:val="en-US"/>
      </w:rPr>
      <mc:AlternateContent>
        <mc:Choice Requires="wps">
          <w:drawing>
            <wp:anchor distT="0" distB="0" distL="114300" distR="114300" simplePos="0" relativeHeight="251657216" behindDoc="0" locked="0" layoutInCell="1" allowOverlap="1" wp14:anchorId="4A9612F5" wp14:editId="7D1E3AD7">
              <wp:simplePos x="0" y="0"/>
              <wp:positionH relativeFrom="column">
                <wp:posOffset>0</wp:posOffset>
              </wp:positionH>
              <wp:positionV relativeFrom="paragraph">
                <wp:posOffset>305597</wp:posOffset>
              </wp:positionV>
              <wp:extent cx="5419725" cy="0"/>
              <wp:effectExtent l="0" t="19050" r="28575" b="19050"/>
              <wp:wrapNone/>
              <wp:docPr id="4" name="Straight Connector 4"/>
              <wp:cNvGraphicFramePr/>
              <a:graphic xmlns:a="http://schemas.openxmlformats.org/drawingml/2006/main">
                <a:graphicData uri="http://schemas.microsoft.com/office/word/2010/wordprocessingShape">
                  <wps:wsp>
                    <wps:cNvCnPr/>
                    <wps:spPr>
                      <a:xfrm>
                        <a:off x="0" y="0"/>
                        <a:ext cx="5419725" cy="0"/>
                      </a:xfrm>
                      <a:prstGeom prst="line">
                        <a:avLst/>
                      </a:prstGeom>
                      <a:ln w="38100" cmpd="dbl">
                        <a:solidFill>
                          <a:schemeClr val="accent2">
                            <a:lumMod val="60000"/>
                            <a:lumOff val="40000"/>
                          </a:schemeClr>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53741F" id="Straight Connector 4" o:spid="_x0000_s1026" style="position:absolute;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24.05pt" to="426.7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gQ8AgIAAHAEAAAOAAAAZHJzL2Uyb0RvYy54bWysVMtu2zAQvBfoPxC815JcJ00EyznYSC99&#10;GEn7ATRFWgRILkEylvz3XVKW0qYFghbVgY/lzu7OcKn13WA0OQkfFNiGVouSEmE5tMoeG/r92/27&#10;G0pCZLZlGqxo6FkEerd5+2bdu1osoQPdCk8wiA117xraxejqogi8E4aFBThh8VCCNyzi1h+L1rMe&#10;oxtdLMvyuujBt84DFyGgdTce0k2OL6Xg8auUQUSiG4q1xTz6PB7SWGzWrD565jrFL2Wwf6jCMGUx&#10;6RxqxyIjT179Fsoo7iGAjAsOpgApFReZA7KpyhdsHjvmROaC4gQ3yxT+X1j+5bT3RLUNXVFimcEr&#10;eoyeqWMXyRasRQHBk1XSqXehRvet3fvLLri9T6QH6U2akQ4ZsrbnWVsxRMLReLWqbj8sryjh01nx&#10;DHQ+xI8CDEmLhmplE21Ws9OnEDEZuk4uyawt6Rv6/qYq8Uq5cVh9e9AZEUCr9l5pnfxyF4mt9uTE&#10;8P4Z58LGZfbTT+YztKP9usRv7AQ0Y7+M5tVkxuxzpFzLL0lSYTsWuhGUj1IsBGmLU1Jt1Cmv4lmL&#10;kcKDkKg7KlONhaeOf1lrNUdC7wSTyGwGlq8DL/4JKvJr+BvwjMiZwcYZbJQF/6fscZhKlqP/pMDI&#10;O0lwgPacOyhLg22dtbo8wfRuft5n+POPYvMDAAD//wMAUEsDBBQABgAIAAAAIQCY6usV2gAAAAYB&#10;AAAPAAAAZHJzL2Rvd25yZXYueG1sTI/BTsMwEETvSP0Haytxo06BoihkU1UguNIaxNmNt0nAXkex&#10;2wS+HqMe4Lgzo5m35XpyVpxoCJ1nhOUiA0Fce9Nxg/D2+nSVgwhRs9HWMyF8UYB1NbsodWH8yDs6&#10;qdiIVMKh0AhtjH0hZahbcjosfE+cvIMfnI7pHBppBj2mcmfldZbdSac7Tgut7umhpfpTHR3Cdqe+&#10;7bg5OPX8nnXKPsr6g18QL+fT5h5EpCn+heEXP6FDlZj2/sgmCIuQHokIt/kSRHLz1c0KxP4syKqU&#10;//GrHwAAAP//AwBQSwECLQAUAAYACAAAACEAtoM4kv4AAADhAQAAEwAAAAAAAAAAAAAAAAAAAAAA&#10;W0NvbnRlbnRfVHlwZXNdLnhtbFBLAQItABQABgAIAAAAIQA4/SH/1gAAAJQBAAALAAAAAAAAAAAA&#10;AAAAAC8BAABfcmVscy8ucmVsc1BLAQItABQABgAIAAAAIQA7hgQ8AgIAAHAEAAAOAAAAAAAAAAAA&#10;AAAAAC4CAABkcnMvZTJvRG9jLnhtbFBLAQItABQABgAIAAAAIQCY6usV2gAAAAYBAAAPAAAAAAAA&#10;AAAAAAAAAFwEAABkcnMvZG93bnJldi54bWxQSwUGAAAAAAQABADzAAAAYwUAAAAA&#10;" strokecolor="#d99594 [1941]" strokeweight="3pt">
              <v:stroke linestyle="thinThin"/>
            </v:line>
          </w:pict>
        </mc:Fallback>
      </mc:AlternateContent>
    </w:r>
    <w:r w:rsidR="00F85D76">
      <w:rPr>
        <w:rFonts w:asciiTheme="majorHAnsi" w:hAnsiTheme="majorHAnsi"/>
        <w:i/>
        <w:sz w:val="20"/>
        <w:szCs w:val="20"/>
        <w:lang w:val="en-US"/>
      </w:rPr>
      <w:tab/>
    </w:r>
    <w:r w:rsidR="00F85D76">
      <w:rPr>
        <w:rFonts w:asciiTheme="majorHAnsi" w:hAnsiTheme="majorHAnsi"/>
        <w:i/>
        <w:sz w:val="20"/>
        <w:szCs w:val="20"/>
        <w:lang w:val="en-US"/>
      </w:rPr>
      <w:tab/>
    </w:r>
    <w:r w:rsidR="00A03B74" w:rsidRPr="004A2C55">
      <w:rPr>
        <w:rFonts w:asciiTheme="majorHAnsi" w:hAnsiTheme="majorHAnsi"/>
        <w:i/>
        <w:sz w:val="20"/>
        <w:szCs w:val="20"/>
      </w:rPr>
      <w:t xml:space="preserve">Vol. </w:t>
    </w:r>
    <w:r w:rsidR="00C65C4B">
      <w:rPr>
        <w:rFonts w:asciiTheme="majorHAnsi" w:hAnsiTheme="majorHAnsi"/>
        <w:i/>
        <w:sz w:val="20"/>
        <w:szCs w:val="20"/>
        <w:lang w:val="en-US"/>
      </w:rPr>
      <w:t>1</w:t>
    </w:r>
    <w:r w:rsidR="00A03B74" w:rsidRPr="004A2C55">
      <w:rPr>
        <w:rFonts w:asciiTheme="majorHAnsi" w:hAnsiTheme="majorHAnsi"/>
        <w:i/>
        <w:sz w:val="20"/>
        <w:szCs w:val="20"/>
      </w:rPr>
      <w:t xml:space="preserve">, No. </w:t>
    </w:r>
    <w:r w:rsidR="009923BD">
      <w:rPr>
        <w:rFonts w:asciiTheme="majorHAnsi" w:hAnsiTheme="majorHAnsi"/>
        <w:i/>
        <w:sz w:val="20"/>
        <w:szCs w:val="20"/>
        <w:lang w:val="en-US"/>
      </w:rPr>
      <w:t>1,</w:t>
    </w:r>
    <w:r w:rsidR="00505E56">
      <w:rPr>
        <w:rFonts w:asciiTheme="majorHAnsi" w:hAnsiTheme="majorHAnsi"/>
        <w:i/>
        <w:sz w:val="20"/>
        <w:szCs w:val="20"/>
      </w:rPr>
      <w:t xml:space="preserve"> </w:t>
    </w:r>
    <w:r w:rsidR="009923BD">
      <w:rPr>
        <w:rFonts w:asciiTheme="majorHAnsi" w:hAnsiTheme="majorHAnsi"/>
        <w:i/>
        <w:sz w:val="20"/>
        <w:szCs w:val="20"/>
        <w:lang w:val="en-US"/>
      </w:rPr>
      <w:t>M</w:t>
    </w:r>
    <w:r w:rsidR="00E15CA2">
      <w:rPr>
        <w:rFonts w:asciiTheme="majorHAnsi" w:hAnsiTheme="majorHAnsi"/>
        <w:i/>
        <w:sz w:val="20"/>
        <w:szCs w:val="20"/>
        <w:lang w:val="en-US"/>
      </w:rPr>
      <w:t>ay</w:t>
    </w:r>
    <w:r w:rsidR="00A03B74" w:rsidRPr="004A2C55">
      <w:rPr>
        <w:rFonts w:asciiTheme="majorHAnsi" w:hAnsiTheme="majorHAnsi"/>
        <w:i/>
        <w:sz w:val="20"/>
        <w:szCs w:val="20"/>
      </w:rPr>
      <w:t xml:space="preserve"> 20</w:t>
    </w:r>
    <w:r w:rsidR="009923BD">
      <w:rPr>
        <w:rFonts w:asciiTheme="majorHAnsi" w:hAnsiTheme="majorHAnsi"/>
        <w:i/>
        <w:sz w:val="20"/>
        <w:szCs w:val="20"/>
        <w:lang w:val="en-US"/>
      </w:rPr>
      <w:t>2</w:t>
    </w:r>
    <w:r w:rsidR="0063632A">
      <w:rPr>
        <w:rFonts w:asciiTheme="majorHAnsi" w:hAnsiTheme="majorHAnsi"/>
        <w:i/>
        <w:sz w:val="20"/>
        <w:szCs w:val="20"/>
        <w:lang w:val="en-US"/>
      </w:rPr>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97546" w14:textId="77777777" w:rsidR="00EC7397" w:rsidRPr="0063592E" w:rsidRDefault="00EC7397" w:rsidP="00EC7397">
    <w:pPr>
      <w:pStyle w:val="Header"/>
      <w:jc w:val="center"/>
      <w:rPr>
        <w:rFonts w:asciiTheme="majorHAnsi" w:hAnsiTheme="majorHAnsi"/>
        <w:i/>
        <w:sz w:val="20"/>
        <w:szCs w:val="20"/>
      </w:rPr>
    </w:pPr>
    <w:r w:rsidRPr="0063592E">
      <w:rPr>
        <w:rFonts w:asciiTheme="majorHAnsi" w:hAnsiTheme="majorHAnsi"/>
        <w:i/>
        <w:sz w:val="20"/>
        <w:szCs w:val="20"/>
      </w:rPr>
      <w:t xml:space="preserve">Website: </w:t>
    </w:r>
    <w:hyperlink r:id="rId1" w:history="1">
      <w:r w:rsidRPr="0063592E">
        <w:rPr>
          <w:rStyle w:val="Hyperlink"/>
          <w:rFonts w:asciiTheme="majorHAnsi" w:hAnsiTheme="majorHAnsi"/>
          <w:i/>
          <w:sz w:val="20"/>
          <w:szCs w:val="20"/>
        </w:rPr>
        <w:t>http://journal.uin-alauddin.ac.id/index.php/alasma</w:t>
      </w:r>
    </w:hyperlink>
  </w:p>
  <w:p w14:paraId="6684C802" w14:textId="77777777" w:rsidR="00EC7397" w:rsidRPr="00A03B74" w:rsidRDefault="00EC7397" w:rsidP="00EC7397">
    <w:pPr>
      <w:pStyle w:val="Footer"/>
      <w:jc w:val="center"/>
      <w:rPr>
        <w:sz w:val="20"/>
        <w:szCs w:val="20"/>
      </w:rPr>
    </w:pPr>
    <w:r w:rsidRPr="0063592E">
      <w:rPr>
        <w:rFonts w:asciiTheme="majorHAnsi" w:hAnsiTheme="majorHAnsi"/>
        <w:i/>
        <w:sz w:val="20"/>
        <w:szCs w:val="20"/>
      </w:rPr>
      <w:t xml:space="preserve">Email: </w:t>
    </w:r>
    <w:hyperlink r:id="rId2" w:history="1">
      <w:r w:rsidRPr="0063592E">
        <w:rPr>
          <w:rStyle w:val="Hyperlink"/>
          <w:rFonts w:asciiTheme="majorHAnsi" w:hAnsiTheme="majorHAnsi"/>
          <w:i/>
          <w:sz w:val="20"/>
          <w:szCs w:val="20"/>
        </w:rPr>
        <w:t>al-asma@uin-alauddin.ac.id</w:t>
      </w:r>
    </w:hyperlink>
  </w:p>
  <w:p w14:paraId="0EF9DCCE" w14:textId="77777777" w:rsidR="00EC7397" w:rsidRDefault="00EC7397">
    <w:pPr>
      <w:pStyle w:val="Header"/>
    </w:pPr>
    <w:r>
      <w:rPr>
        <w:rFonts w:asciiTheme="majorHAnsi" w:hAnsiTheme="majorHAnsi"/>
        <w:i/>
        <w:noProof/>
        <w:sz w:val="20"/>
        <w:szCs w:val="20"/>
        <w:lang w:val="en-US"/>
      </w:rPr>
      <mc:AlternateContent>
        <mc:Choice Requires="wps">
          <w:drawing>
            <wp:anchor distT="0" distB="0" distL="114300" distR="114300" simplePos="0" relativeHeight="251658240" behindDoc="0" locked="0" layoutInCell="1" allowOverlap="1" wp14:anchorId="624F35B0" wp14:editId="13CB9335">
              <wp:simplePos x="0" y="0"/>
              <wp:positionH relativeFrom="column">
                <wp:posOffset>0</wp:posOffset>
              </wp:positionH>
              <wp:positionV relativeFrom="paragraph">
                <wp:posOffset>206213</wp:posOffset>
              </wp:positionV>
              <wp:extent cx="5419725" cy="0"/>
              <wp:effectExtent l="0" t="19050" r="28575" b="19050"/>
              <wp:wrapNone/>
              <wp:docPr id="7" name="Straight Connector 7"/>
              <wp:cNvGraphicFramePr/>
              <a:graphic xmlns:a="http://schemas.openxmlformats.org/drawingml/2006/main">
                <a:graphicData uri="http://schemas.microsoft.com/office/word/2010/wordprocessingShape">
                  <wps:wsp>
                    <wps:cNvCnPr/>
                    <wps:spPr>
                      <a:xfrm>
                        <a:off x="0" y="0"/>
                        <a:ext cx="5419725" cy="0"/>
                      </a:xfrm>
                      <a:prstGeom prst="line">
                        <a:avLst/>
                      </a:prstGeom>
                      <a:ln w="38100" cmpd="dbl">
                        <a:solidFill>
                          <a:schemeClr val="accent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174CA2" id="Straight Connector 7"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6.25pt" to="426.7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4RL5QEAADUEAAAOAAAAZHJzL2Uyb0RvYy54bWysU02P0zAQvSPxHyzfaZLCskvUdA+tlguC&#10;ioUf4Dp2Y8n2WGPTtP+esdNm+RQCcXFiz3sz857Hq/uTs+yoMBrwHW8WNWfKS+iNP3T886eHF3ec&#10;xSR8Lyx41fGzivx+/fzZagytWsIAtlfIKImP7Rg6PqQU2qqKclBOxAUE5SmoAZ1ItMVD1aMYKbuz&#10;1bKuX1cjYB8QpIqRTrdTkK9Lfq2VTB+0jiox23HqLZUVy7rPa7VeifaAIgxGXtoQ/9CFE8ZT0TnV&#10;ViTBvqD5KZUzEiGCTgsJrgKtjVRFA6lp6h/UPA4iqKKFzIlhtin+v7Ty/XGHzPQdv+XMC0dX9JhQ&#10;mMOQ2Aa8JwMB2W32aQyxJfjG7/Cyi2GHWfRJo8tfksNOxdvz7K06JSbp8OZV8+Z2ecOZvMaqJ2LA&#10;mN4qcCz/dNwan2WLVhzfxUTFCHqF5GPr2djxl3dNTVcqXaDu+70tjAjW9A/G2owrU6Q2FtlR0P0L&#10;KZVPTdZCCb9D5uxbEYcJWEIXmPWEztInseUvna2a+vioNJlH8pqpeh7b3xW0ntCZpqm9mVj/mXjB&#10;Z6oqI/035JlRKoNPM9kZD/ir6ul09UhP+KsDk+5swR76cxmDYg3NZrH08o7y8H+7L/Sn177+CgAA&#10;//8DAFBLAwQUAAYACAAAACEApN9vW9sAAAAGAQAADwAAAGRycy9kb3ducmV2LnhtbEyPQU/DMAyF&#10;70j8h8hI3Fi6TYWpNJ0QYlyBgdB2yxrTViROlWRt4ddjtAPc/Pys9z6X68lZMWCInScF81kGAqn2&#10;pqNGwdvr5moFIiZNRltPqOALI6yr87NSF8aP9ILDNjWCQygWWkGbUl9IGesWnY4z3yOx9+GD04ll&#10;aKQJeuRwZ+Uiy66l0x1xQ6t7vG+x/twenYLvMLzPd/Khedrsb2wd8fE5H51SlxfT3S2IhFP6O4Zf&#10;fEaHipkO/kgmCquAH0kKloscBLurfMnD4bSQVSn/41c/AAAA//8DAFBLAQItABQABgAIAAAAIQC2&#10;gziS/gAAAOEBAAATAAAAAAAAAAAAAAAAAAAAAABbQ29udGVudF9UeXBlc10ueG1sUEsBAi0AFAAG&#10;AAgAAAAhADj9If/WAAAAlAEAAAsAAAAAAAAAAAAAAAAALwEAAF9yZWxzLy5yZWxzUEsBAi0AFAAG&#10;AAgAAAAhAHOfhEvlAQAANQQAAA4AAAAAAAAAAAAAAAAALgIAAGRycy9lMm9Eb2MueG1sUEsBAi0A&#10;FAAGAAgAAAAhAKTfb1vbAAAABgEAAA8AAAAAAAAAAAAAAAAAPwQAAGRycy9kb3ducmV2LnhtbFBL&#10;BQYAAAAABAAEAPMAAABHBQAAAAA=&#10;" strokecolor="#4f81bd [3204]" strokeweight="3pt">
              <v:stroke linestyle="thinTh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1232"/>
    <w:multiLevelType w:val="hybridMultilevel"/>
    <w:tmpl w:val="CE0E70A4"/>
    <w:lvl w:ilvl="0" w:tplc="FFA4FD6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4ED7D4B"/>
    <w:multiLevelType w:val="hybridMultilevel"/>
    <w:tmpl w:val="D7A443A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2D6E1761"/>
    <w:multiLevelType w:val="multilevel"/>
    <w:tmpl w:val="2F1CB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5C87D2D"/>
    <w:multiLevelType w:val="multilevel"/>
    <w:tmpl w:val="5B3ED0E2"/>
    <w:lvl w:ilvl="0">
      <w:start w:val="1"/>
      <w:numFmt w:val="upperLetter"/>
      <w:lvlText w:val="%1."/>
      <w:lvlJc w:val="left"/>
      <w:pPr>
        <w:ind w:left="1170" w:hanging="360"/>
      </w:pPr>
      <w:rPr>
        <w:rFonts w:ascii="Times New Roman" w:eastAsia="Times New Roman" w:hAnsi="Times New Roman" w:cs="Times New Roman"/>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rPr>
        <w:b/>
      </w:r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decimal"/>
      <w:lvlText w:val="%8)"/>
      <w:lvlJc w:val="left"/>
      <w:pPr>
        <w:ind w:left="6210" w:hanging="360"/>
      </w:pPr>
      <w:rPr>
        <w:rFonts w:ascii="Times New Roman" w:eastAsiaTheme="minorEastAsia" w:hAnsi="Times New Roman" w:cs="Times New Roman"/>
      </w:rPr>
    </w:lvl>
    <w:lvl w:ilvl="8">
      <w:start w:val="1"/>
      <w:numFmt w:val="lowerRoman"/>
      <w:lvlText w:val="%9."/>
      <w:lvlJc w:val="right"/>
      <w:pPr>
        <w:ind w:left="6930" w:hanging="180"/>
      </w:pPr>
    </w:lvl>
  </w:abstractNum>
  <w:abstractNum w:abstractNumId="4">
    <w:nsid w:val="36FF0C34"/>
    <w:multiLevelType w:val="hybridMultilevel"/>
    <w:tmpl w:val="B5482010"/>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
    <w:nsid w:val="37CE0667"/>
    <w:multiLevelType w:val="hybridMultilevel"/>
    <w:tmpl w:val="B1B619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E115340"/>
    <w:multiLevelType w:val="multilevel"/>
    <w:tmpl w:val="FB1CF996"/>
    <w:lvl w:ilvl="0">
      <w:start w:val="4"/>
      <w:numFmt w:val="decimal"/>
      <w:lvlText w:val="%1."/>
      <w:lvlJc w:val="left"/>
      <w:pPr>
        <w:ind w:left="1170" w:hanging="360"/>
      </w:pPr>
      <w:rPr>
        <w:rFonts w:ascii="Times New Roman" w:eastAsiaTheme="minorHAnsi" w:hAnsi="Times New Roman" w:cs="Times New Roman" w:hint="default"/>
        <w:b/>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rPr>
        <w:b/>
      </w:r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decimal"/>
      <w:lvlText w:val="%8)"/>
      <w:lvlJc w:val="left"/>
      <w:pPr>
        <w:ind w:left="6210" w:hanging="360"/>
      </w:pPr>
      <w:rPr>
        <w:rFonts w:ascii="Times New Roman" w:eastAsiaTheme="minorEastAsia" w:hAnsi="Times New Roman" w:cs="Times New Roman" w:hint="default"/>
      </w:rPr>
    </w:lvl>
    <w:lvl w:ilvl="8">
      <w:start w:val="1"/>
      <w:numFmt w:val="lowerRoman"/>
      <w:lvlText w:val="%9."/>
      <w:lvlJc w:val="right"/>
      <w:pPr>
        <w:ind w:left="6930" w:hanging="180"/>
      </w:pPr>
    </w:lvl>
  </w:abstractNum>
  <w:abstractNum w:abstractNumId="7">
    <w:nsid w:val="58AD2F70"/>
    <w:multiLevelType w:val="hybridMultilevel"/>
    <w:tmpl w:val="31DC4E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A9675A6"/>
    <w:multiLevelType w:val="hybridMultilevel"/>
    <w:tmpl w:val="406E14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04A48D0"/>
    <w:multiLevelType w:val="hybridMultilevel"/>
    <w:tmpl w:val="F4E6BDC8"/>
    <w:lvl w:ilvl="0" w:tplc="40987FC4">
      <w:start w:val="1"/>
      <w:numFmt w:val="decimal"/>
      <w:lvlText w:val="%1."/>
      <w:lvlJc w:val="left"/>
      <w:pPr>
        <w:ind w:left="720" w:hanging="360"/>
      </w:pPr>
      <w:rPr>
        <w:color w:val="auto"/>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682F0F6E"/>
    <w:multiLevelType w:val="hybridMultilevel"/>
    <w:tmpl w:val="A6B606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765861B8"/>
    <w:multiLevelType w:val="hybridMultilevel"/>
    <w:tmpl w:val="5372A32A"/>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0"/>
  </w:num>
  <w:num w:numId="2">
    <w:abstractNumId w:val="5"/>
  </w:num>
  <w:num w:numId="3">
    <w:abstractNumId w:val="0"/>
  </w:num>
  <w:num w:numId="4">
    <w:abstractNumId w:val="8"/>
  </w:num>
  <w:num w:numId="5">
    <w:abstractNumId w:val="7"/>
  </w:num>
  <w:num w:numId="6">
    <w:abstractNumId w:val="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4"/>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7725"/>
    <w:rsid w:val="00013404"/>
    <w:rsid w:val="000175FF"/>
    <w:rsid w:val="0002172B"/>
    <w:rsid w:val="0002706D"/>
    <w:rsid w:val="00027694"/>
    <w:rsid w:val="00030F83"/>
    <w:rsid w:val="00034AD7"/>
    <w:rsid w:val="00043512"/>
    <w:rsid w:val="00046404"/>
    <w:rsid w:val="00051012"/>
    <w:rsid w:val="000510BF"/>
    <w:rsid w:val="00052197"/>
    <w:rsid w:val="000531E6"/>
    <w:rsid w:val="0005751A"/>
    <w:rsid w:val="00057606"/>
    <w:rsid w:val="00060B23"/>
    <w:rsid w:val="000640AF"/>
    <w:rsid w:val="00065F2C"/>
    <w:rsid w:val="0006715E"/>
    <w:rsid w:val="0007084E"/>
    <w:rsid w:val="00083039"/>
    <w:rsid w:val="0008370F"/>
    <w:rsid w:val="0008479B"/>
    <w:rsid w:val="0008689F"/>
    <w:rsid w:val="00094FAA"/>
    <w:rsid w:val="000972B0"/>
    <w:rsid w:val="000C32DF"/>
    <w:rsid w:val="000C343F"/>
    <w:rsid w:val="000C56A1"/>
    <w:rsid w:val="000C6AA1"/>
    <w:rsid w:val="000C744C"/>
    <w:rsid w:val="000D0B85"/>
    <w:rsid w:val="000E0AD0"/>
    <w:rsid w:val="000F19AA"/>
    <w:rsid w:val="000F2457"/>
    <w:rsid w:val="000F332C"/>
    <w:rsid w:val="000F4400"/>
    <w:rsid w:val="000F6369"/>
    <w:rsid w:val="001009ED"/>
    <w:rsid w:val="0010286F"/>
    <w:rsid w:val="00110818"/>
    <w:rsid w:val="001142F4"/>
    <w:rsid w:val="0012262B"/>
    <w:rsid w:val="00124598"/>
    <w:rsid w:val="00131805"/>
    <w:rsid w:val="00134448"/>
    <w:rsid w:val="001358C6"/>
    <w:rsid w:val="001436FA"/>
    <w:rsid w:val="00150560"/>
    <w:rsid w:val="00157751"/>
    <w:rsid w:val="00161C82"/>
    <w:rsid w:val="00166A9C"/>
    <w:rsid w:val="00170052"/>
    <w:rsid w:val="001736F9"/>
    <w:rsid w:val="00173E2B"/>
    <w:rsid w:val="001855D3"/>
    <w:rsid w:val="0018744B"/>
    <w:rsid w:val="0019726F"/>
    <w:rsid w:val="00197BF3"/>
    <w:rsid w:val="001A5F7F"/>
    <w:rsid w:val="001B1A84"/>
    <w:rsid w:val="001B2575"/>
    <w:rsid w:val="001B41BF"/>
    <w:rsid w:val="001C72BB"/>
    <w:rsid w:val="001D08D1"/>
    <w:rsid w:val="001E03BE"/>
    <w:rsid w:val="00202B92"/>
    <w:rsid w:val="0020452B"/>
    <w:rsid w:val="002049EA"/>
    <w:rsid w:val="00206CB2"/>
    <w:rsid w:val="0020710E"/>
    <w:rsid w:val="00213488"/>
    <w:rsid w:val="00216E28"/>
    <w:rsid w:val="00217FBE"/>
    <w:rsid w:val="002215A8"/>
    <w:rsid w:val="0022432F"/>
    <w:rsid w:val="00227CF9"/>
    <w:rsid w:val="0023656C"/>
    <w:rsid w:val="0025448C"/>
    <w:rsid w:val="00256A4D"/>
    <w:rsid w:val="0028008B"/>
    <w:rsid w:val="00281AA2"/>
    <w:rsid w:val="0028505C"/>
    <w:rsid w:val="002953D0"/>
    <w:rsid w:val="00296BBF"/>
    <w:rsid w:val="002A3715"/>
    <w:rsid w:val="002B3454"/>
    <w:rsid w:val="002C35E1"/>
    <w:rsid w:val="002C5C7C"/>
    <w:rsid w:val="002D231C"/>
    <w:rsid w:val="002D2328"/>
    <w:rsid w:val="002D6A7B"/>
    <w:rsid w:val="002E1D07"/>
    <w:rsid w:val="002E3E1A"/>
    <w:rsid w:val="002F274D"/>
    <w:rsid w:val="003014F1"/>
    <w:rsid w:val="003020E7"/>
    <w:rsid w:val="00311B5C"/>
    <w:rsid w:val="0031438F"/>
    <w:rsid w:val="00315BA8"/>
    <w:rsid w:val="003326BD"/>
    <w:rsid w:val="003334BA"/>
    <w:rsid w:val="00335454"/>
    <w:rsid w:val="00352799"/>
    <w:rsid w:val="00366D18"/>
    <w:rsid w:val="00366ECC"/>
    <w:rsid w:val="00370BD5"/>
    <w:rsid w:val="00376ACA"/>
    <w:rsid w:val="00382CF0"/>
    <w:rsid w:val="0039638B"/>
    <w:rsid w:val="003A0377"/>
    <w:rsid w:val="003A33C5"/>
    <w:rsid w:val="003A4507"/>
    <w:rsid w:val="003A4DCE"/>
    <w:rsid w:val="003A7441"/>
    <w:rsid w:val="003C3F25"/>
    <w:rsid w:val="003C54EA"/>
    <w:rsid w:val="003D24BC"/>
    <w:rsid w:val="003D439B"/>
    <w:rsid w:val="003D6767"/>
    <w:rsid w:val="003E4D2D"/>
    <w:rsid w:val="003E622F"/>
    <w:rsid w:val="00417477"/>
    <w:rsid w:val="004206A4"/>
    <w:rsid w:val="004307C2"/>
    <w:rsid w:val="00432B8B"/>
    <w:rsid w:val="004401CE"/>
    <w:rsid w:val="00443548"/>
    <w:rsid w:val="00443ECA"/>
    <w:rsid w:val="0047301B"/>
    <w:rsid w:val="00474763"/>
    <w:rsid w:val="00482135"/>
    <w:rsid w:val="00482139"/>
    <w:rsid w:val="004858A8"/>
    <w:rsid w:val="004873B7"/>
    <w:rsid w:val="004875E1"/>
    <w:rsid w:val="00487972"/>
    <w:rsid w:val="00487F58"/>
    <w:rsid w:val="004921A1"/>
    <w:rsid w:val="004A2C55"/>
    <w:rsid w:val="004A3AB9"/>
    <w:rsid w:val="004A727A"/>
    <w:rsid w:val="004B2179"/>
    <w:rsid w:val="004B5214"/>
    <w:rsid w:val="004B61AD"/>
    <w:rsid w:val="004B6EA4"/>
    <w:rsid w:val="004B7443"/>
    <w:rsid w:val="004D0472"/>
    <w:rsid w:val="004D072B"/>
    <w:rsid w:val="004D0E5A"/>
    <w:rsid w:val="004D3355"/>
    <w:rsid w:val="004D49FB"/>
    <w:rsid w:val="004D610C"/>
    <w:rsid w:val="004F46D2"/>
    <w:rsid w:val="004F60D4"/>
    <w:rsid w:val="00501681"/>
    <w:rsid w:val="00501C48"/>
    <w:rsid w:val="00505BE2"/>
    <w:rsid w:val="00505E56"/>
    <w:rsid w:val="005160BC"/>
    <w:rsid w:val="00522558"/>
    <w:rsid w:val="00536E2A"/>
    <w:rsid w:val="00542D13"/>
    <w:rsid w:val="0054680F"/>
    <w:rsid w:val="00564AC9"/>
    <w:rsid w:val="00576462"/>
    <w:rsid w:val="00577886"/>
    <w:rsid w:val="00587187"/>
    <w:rsid w:val="0059387E"/>
    <w:rsid w:val="005A1218"/>
    <w:rsid w:val="005A3603"/>
    <w:rsid w:val="005B3612"/>
    <w:rsid w:val="005B63C8"/>
    <w:rsid w:val="005C1889"/>
    <w:rsid w:val="005C381F"/>
    <w:rsid w:val="005D02C2"/>
    <w:rsid w:val="005D6E6E"/>
    <w:rsid w:val="005E3CC3"/>
    <w:rsid w:val="005E521A"/>
    <w:rsid w:val="005F070E"/>
    <w:rsid w:val="00600F23"/>
    <w:rsid w:val="00602073"/>
    <w:rsid w:val="00606300"/>
    <w:rsid w:val="00606F8A"/>
    <w:rsid w:val="006165CB"/>
    <w:rsid w:val="00620582"/>
    <w:rsid w:val="00632BF4"/>
    <w:rsid w:val="0063614D"/>
    <w:rsid w:val="0063632A"/>
    <w:rsid w:val="00643680"/>
    <w:rsid w:val="00650B0F"/>
    <w:rsid w:val="00660AD3"/>
    <w:rsid w:val="00666F4B"/>
    <w:rsid w:val="00673E77"/>
    <w:rsid w:val="006823FA"/>
    <w:rsid w:val="00682611"/>
    <w:rsid w:val="00685AB4"/>
    <w:rsid w:val="00686025"/>
    <w:rsid w:val="00694FD1"/>
    <w:rsid w:val="006A281A"/>
    <w:rsid w:val="006A4FD1"/>
    <w:rsid w:val="006A71B5"/>
    <w:rsid w:val="006A7725"/>
    <w:rsid w:val="006B40BE"/>
    <w:rsid w:val="006B631B"/>
    <w:rsid w:val="006B6367"/>
    <w:rsid w:val="006C5E64"/>
    <w:rsid w:val="006C67A4"/>
    <w:rsid w:val="006D1074"/>
    <w:rsid w:val="006E0D7B"/>
    <w:rsid w:val="006E5BAA"/>
    <w:rsid w:val="006F1F73"/>
    <w:rsid w:val="006F5B9B"/>
    <w:rsid w:val="007014B7"/>
    <w:rsid w:val="00701A66"/>
    <w:rsid w:val="00702DBC"/>
    <w:rsid w:val="00705428"/>
    <w:rsid w:val="00705B54"/>
    <w:rsid w:val="00707E7B"/>
    <w:rsid w:val="00710B71"/>
    <w:rsid w:val="00726767"/>
    <w:rsid w:val="00735447"/>
    <w:rsid w:val="007367A7"/>
    <w:rsid w:val="0074288A"/>
    <w:rsid w:val="00743916"/>
    <w:rsid w:val="0074642D"/>
    <w:rsid w:val="00754F4B"/>
    <w:rsid w:val="00757734"/>
    <w:rsid w:val="007723AD"/>
    <w:rsid w:val="00775FFD"/>
    <w:rsid w:val="00785B40"/>
    <w:rsid w:val="00785C1E"/>
    <w:rsid w:val="00792C88"/>
    <w:rsid w:val="007A586B"/>
    <w:rsid w:val="007B285C"/>
    <w:rsid w:val="007B2E65"/>
    <w:rsid w:val="007B3606"/>
    <w:rsid w:val="007B7C16"/>
    <w:rsid w:val="007C229A"/>
    <w:rsid w:val="007C4BED"/>
    <w:rsid w:val="007C6A53"/>
    <w:rsid w:val="007C7D85"/>
    <w:rsid w:val="007D07F4"/>
    <w:rsid w:val="007D24AE"/>
    <w:rsid w:val="007D306E"/>
    <w:rsid w:val="007D5E44"/>
    <w:rsid w:val="007E03E8"/>
    <w:rsid w:val="007E05EA"/>
    <w:rsid w:val="007E0911"/>
    <w:rsid w:val="007E3266"/>
    <w:rsid w:val="007F02D5"/>
    <w:rsid w:val="007F6413"/>
    <w:rsid w:val="0080373D"/>
    <w:rsid w:val="0080569E"/>
    <w:rsid w:val="008069CD"/>
    <w:rsid w:val="00810E65"/>
    <w:rsid w:val="00815F24"/>
    <w:rsid w:val="008161EC"/>
    <w:rsid w:val="00817A7D"/>
    <w:rsid w:val="00822AA7"/>
    <w:rsid w:val="008255BC"/>
    <w:rsid w:val="00827F6F"/>
    <w:rsid w:val="00842783"/>
    <w:rsid w:val="00843E08"/>
    <w:rsid w:val="0085633D"/>
    <w:rsid w:val="008567D9"/>
    <w:rsid w:val="00861CD5"/>
    <w:rsid w:val="008642C1"/>
    <w:rsid w:val="00880D61"/>
    <w:rsid w:val="0088149D"/>
    <w:rsid w:val="00884D54"/>
    <w:rsid w:val="00884EDB"/>
    <w:rsid w:val="00891750"/>
    <w:rsid w:val="0089272A"/>
    <w:rsid w:val="0089450E"/>
    <w:rsid w:val="0089639C"/>
    <w:rsid w:val="008A3AFE"/>
    <w:rsid w:val="008A68A5"/>
    <w:rsid w:val="008C4A1D"/>
    <w:rsid w:val="008D11F9"/>
    <w:rsid w:val="008D641A"/>
    <w:rsid w:val="008E0627"/>
    <w:rsid w:val="008E2EAE"/>
    <w:rsid w:val="008E3289"/>
    <w:rsid w:val="008E6F3A"/>
    <w:rsid w:val="008F4CA4"/>
    <w:rsid w:val="008F6CF5"/>
    <w:rsid w:val="00904B4F"/>
    <w:rsid w:val="00904DD1"/>
    <w:rsid w:val="00904E1A"/>
    <w:rsid w:val="009127E9"/>
    <w:rsid w:val="00915042"/>
    <w:rsid w:val="009175B7"/>
    <w:rsid w:val="00922560"/>
    <w:rsid w:val="00923731"/>
    <w:rsid w:val="00923816"/>
    <w:rsid w:val="0092399D"/>
    <w:rsid w:val="00925AA8"/>
    <w:rsid w:val="0093074C"/>
    <w:rsid w:val="009325A8"/>
    <w:rsid w:val="00935FF7"/>
    <w:rsid w:val="00945909"/>
    <w:rsid w:val="00950721"/>
    <w:rsid w:val="00950CEE"/>
    <w:rsid w:val="00953CED"/>
    <w:rsid w:val="00963914"/>
    <w:rsid w:val="00963BB1"/>
    <w:rsid w:val="00966160"/>
    <w:rsid w:val="00976871"/>
    <w:rsid w:val="00984D67"/>
    <w:rsid w:val="009923BD"/>
    <w:rsid w:val="009A4A54"/>
    <w:rsid w:val="009A648C"/>
    <w:rsid w:val="009B47D5"/>
    <w:rsid w:val="009D00FB"/>
    <w:rsid w:val="009D3D37"/>
    <w:rsid w:val="009E2F47"/>
    <w:rsid w:val="009F4521"/>
    <w:rsid w:val="009F489D"/>
    <w:rsid w:val="00A0038F"/>
    <w:rsid w:val="00A01B52"/>
    <w:rsid w:val="00A03B74"/>
    <w:rsid w:val="00A04D40"/>
    <w:rsid w:val="00A111D9"/>
    <w:rsid w:val="00A1132A"/>
    <w:rsid w:val="00A113BB"/>
    <w:rsid w:val="00A11774"/>
    <w:rsid w:val="00A1483C"/>
    <w:rsid w:val="00A178C5"/>
    <w:rsid w:val="00A227A5"/>
    <w:rsid w:val="00A310C1"/>
    <w:rsid w:val="00A34C45"/>
    <w:rsid w:val="00A36B6E"/>
    <w:rsid w:val="00A4051B"/>
    <w:rsid w:val="00A42F6D"/>
    <w:rsid w:val="00A44666"/>
    <w:rsid w:val="00A46CFF"/>
    <w:rsid w:val="00A54885"/>
    <w:rsid w:val="00A678A8"/>
    <w:rsid w:val="00A751A4"/>
    <w:rsid w:val="00A84075"/>
    <w:rsid w:val="00A8553D"/>
    <w:rsid w:val="00A91A12"/>
    <w:rsid w:val="00AA0124"/>
    <w:rsid w:val="00AA2A7C"/>
    <w:rsid w:val="00AA3EBA"/>
    <w:rsid w:val="00AA4432"/>
    <w:rsid w:val="00AB2AE9"/>
    <w:rsid w:val="00AB5BBE"/>
    <w:rsid w:val="00AB6E0B"/>
    <w:rsid w:val="00AC1A7B"/>
    <w:rsid w:val="00AC49EA"/>
    <w:rsid w:val="00AD19F9"/>
    <w:rsid w:val="00AD2477"/>
    <w:rsid w:val="00AD30E4"/>
    <w:rsid w:val="00AD6716"/>
    <w:rsid w:val="00AF3663"/>
    <w:rsid w:val="00AF6B99"/>
    <w:rsid w:val="00B01FB5"/>
    <w:rsid w:val="00B12661"/>
    <w:rsid w:val="00B13044"/>
    <w:rsid w:val="00B138E5"/>
    <w:rsid w:val="00B16BDF"/>
    <w:rsid w:val="00B17277"/>
    <w:rsid w:val="00B23DC5"/>
    <w:rsid w:val="00B23E2A"/>
    <w:rsid w:val="00B26EA5"/>
    <w:rsid w:val="00B32223"/>
    <w:rsid w:val="00B365E4"/>
    <w:rsid w:val="00B54494"/>
    <w:rsid w:val="00B61B79"/>
    <w:rsid w:val="00B6325C"/>
    <w:rsid w:val="00B63AB4"/>
    <w:rsid w:val="00B64AEC"/>
    <w:rsid w:val="00B67ADB"/>
    <w:rsid w:val="00B73BF6"/>
    <w:rsid w:val="00B74C90"/>
    <w:rsid w:val="00B75682"/>
    <w:rsid w:val="00B83553"/>
    <w:rsid w:val="00B867A8"/>
    <w:rsid w:val="00B96D16"/>
    <w:rsid w:val="00BB0D42"/>
    <w:rsid w:val="00BB272D"/>
    <w:rsid w:val="00BB4F8C"/>
    <w:rsid w:val="00BB601E"/>
    <w:rsid w:val="00BC1D68"/>
    <w:rsid w:val="00BC1FE8"/>
    <w:rsid w:val="00BD1001"/>
    <w:rsid w:val="00BD4589"/>
    <w:rsid w:val="00BE191C"/>
    <w:rsid w:val="00BE5290"/>
    <w:rsid w:val="00BF019F"/>
    <w:rsid w:val="00BF051E"/>
    <w:rsid w:val="00BF5D00"/>
    <w:rsid w:val="00BF73E8"/>
    <w:rsid w:val="00C00129"/>
    <w:rsid w:val="00C0142C"/>
    <w:rsid w:val="00C07873"/>
    <w:rsid w:val="00C07FB3"/>
    <w:rsid w:val="00C1138E"/>
    <w:rsid w:val="00C15F1F"/>
    <w:rsid w:val="00C27730"/>
    <w:rsid w:val="00C30982"/>
    <w:rsid w:val="00C31E20"/>
    <w:rsid w:val="00C440FB"/>
    <w:rsid w:val="00C51880"/>
    <w:rsid w:val="00C528E7"/>
    <w:rsid w:val="00C54A01"/>
    <w:rsid w:val="00C54D16"/>
    <w:rsid w:val="00C574CE"/>
    <w:rsid w:val="00C60FCA"/>
    <w:rsid w:val="00C626F6"/>
    <w:rsid w:val="00C6375E"/>
    <w:rsid w:val="00C64AD8"/>
    <w:rsid w:val="00C65C4B"/>
    <w:rsid w:val="00C744C3"/>
    <w:rsid w:val="00C874F5"/>
    <w:rsid w:val="00C878AE"/>
    <w:rsid w:val="00C93A4D"/>
    <w:rsid w:val="00C96EBF"/>
    <w:rsid w:val="00CA5D97"/>
    <w:rsid w:val="00CA7E06"/>
    <w:rsid w:val="00CA7FFE"/>
    <w:rsid w:val="00CB4905"/>
    <w:rsid w:val="00CB4C7D"/>
    <w:rsid w:val="00CB7C07"/>
    <w:rsid w:val="00CC1800"/>
    <w:rsid w:val="00CC2EA5"/>
    <w:rsid w:val="00CD105A"/>
    <w:rsid w:val="00CD17F4"/>
    <w:rsid w:val="00CD1B52"/>
    <w:rsid w:val="00CD276A"/>
    <w:rsid w:val="00CD60A4"/>
    <w:rsid w:val="00CE1F67"/>
    <w:rsid w:val="00CF7C70"/>
    <w:rsid w:val="00D012A7"/>
    <w:rsid w:val="00D04512"/>
    <w:rsid w:val="00D11708"/>
    <w:rsid w:val="00D11F45"/>
    <w:rsid w:val="00D1263C"/>
    <w:rsid w:val="00D17C4D"/>
    <w:rsid w:val="00D17F36"/>
    <w:rsid w:val="00D2354C"/>
    <w:rsid w:val="00D2737E"/>
    <w:rsid w:val="00D27BA3"/>
    <w:rsid w:val="00D35F72"/>
    <w:rsid w:val="00D417CA"/>
    <w:rsid w:val="00D42A06"/>
    <w:rsid w:val="00D45C1B"/>
    <w:rsid w:val="00D53ADC"/>
    <w:rsid w:val="00D56397"/>
    <w:rsid w:val="00D63056"/>
    <w:rsid w:val="00D63F8A"/>
    <w:rsid w:val="00D70F8C"/>
    <w:rsid w:val="00D77B44"/>
    <w:rsid w:val="00D82DCF"/>
    <w:rsid w:val="00D846E1"/>
    <w:rsid w:val="00D84869"/>
    <w:rsid w:val="00D8739D"/>
    <w:rsid w:val="00D974DE"/>
    <w:rsid w:val="00DA19C1"/>
    <w:rsid w:val="00DB53C5"/>
    <w:rsid w:val="00DC0612"/>
    <w:rsid w:val="00DC3BE6"/>
    <w:rsid w:val="00DD1E6D"/>
    <w:rsid w:val="00DD431A"/>
    <w:rsid w:val="00DD5702"/>
    <w:rsid w:val="00DE222C"/>
    <w:rsid w:val="00DE7FC9"/>
    <w:rsid w:val="00DF5C53"/>
    <w:rsid w:val="00E04850"/>
    <w:rsid w:val="00E0653D"/>
    <w:rsid w:val="00E11F1D"/>
    <w:rsid w:val="00E15CA2"/>
    <w:rsid w:val="00E22449"/>
    <w:rsid w:val="00E2439B"/>
    <w:rsid w:val="00E24407"/>
    <w:rsid w:val="00E3062F"/>
    <w:rsid w:val="00E30E3B"/>
    <w:rsid w:val="00E4107D"/>
    <w:rsid w:val="00E42B7A"/>
    <w:rsid w:val="00E43D62"/>
    <w:rsid w:val="00E536CA"/>
    <w:rsid w:val="00E62A3C"/>
    <w:rsid w:val="00E67A0A"/>
    <w:rsid w:val="00E72135"/>
    <w:rsid w:val="00E72369"/>
    <w:rsid w:val="00E774C0"/>
    <w:rsid w:val="00E91A0F"/>
    <w:rsid w:val="00E9379A"/>
    <w:rsid w:val="00E97B6A"/>
    <w:rsid w:val="00EB1B7F"/>
    <w:rsid w:val="00EC7397"/>
    <w:rsid w:val="00ED589A"/>
    <w:rsid w:val="00ED708F"/>
    <w:rsid w:val="00EE20B3"/>
    <w:rsid w:val="00EF1F1D"/>
    <w:rsid w:val="00F022CC"/>
    <w:rsid w:val="00F10CFD"/>
    <w:rsid w:val="00F15497"/>
    <w:rsid w:val="00F16B91"/>
    <w:rsid w:val="00F2067D"/>
    <w:rsid w:val="00F254A4"/>
    <w:rsid w:val="00F27B51"/>
    <w:rsid w:val="00F30353"/>
    <w:rsid w:val="00F314FF"/>
    <w:rsid w:val="00F36B2D"/>
    <w:rsid w:val="00F4135A"/>
    <w:rsid w:val="00F43392"/>
    <w:rsid w:val="00F44A44"/>
    <w:rsid w:val="00F47FE4"/>
    <w:rsid w:val="00F61381"/>
    <w:rsid w:val="00F66302"/>
    <w:rsid w:val="00F740C8"/>
    <w:rsid w:val="00F82D7C"/>
    <w:rsid w:val="00F8397E"/>
    <w:rsid w:val="00F85D76"/>
    <w:rsid w:val="00FA2E3F"/>
    <w:rsid w:val="00FA38A1"/>
    <w:rsid w:val="00FB1011"/>
    <w:rsid w:val="00FB6AA9"/>
    <w:rsid w:val="00FB714C"/>
    <w:rsid w:val="00FC2F04"/>
    <w:rsid w:val="00FC30D9"/>
    <w:rsid w:val="00FC4B6B"/>
    <w:rsid w:val="00FC4FD7"/>
    <w:rsid w:val="00FC7556"/>
    <w:rsid w:val="00FE36F7"/>
    <w:rsid w:val="00FE51F0"/>
    <w:rsid w:val="00FF391B"/>
    <w:rsid w:val="00FF4623"/>
    <w:rsid w:val="00FF579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53BB2C"/>
  <w15:docId w15:val="{A5384924-356A-4DEE-933D-FC7D19A98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C31E20"/>
    <w:pPr>
      <w:keepNext/>
      <w:spacing w:after="0" w:line="240" w:lineRule="auto"/>
      <w:jc w:val="both"/>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4D0E5A"/>
    <w:pPr>
      <w:ind w:left="720"/>
      <w:contextualSpacing/>
    </w:pPr>
  </w:style>
  <w:style w:type="character" w:styleId="PlaceholderText">
    <w:name w:val="Placeholder Text"/>
    <w:basedOn w:val="DefaultParagraphFont"/>
    <w:uiPriority w:val="99"/>
    <w:semiHidden/>
    <w:rsid w:val="00366D18"/>
    <w:rPr>
      <w:color w:val="808080"/>
    </w:rPr>
  </w:style>
  <w:style w:type="paragraph" w:styleId="BalloonText">
    <w:name w:val="Balloon Text"/>
    <w:basedOn w:val="Normal"/>
    <w:link w:val="BalloonTextChar"/>
    <w:uiPriority w:val="99"/>
    <w:semiHidden/>
    <w:unhideWhenUsed/>
    <w:rsid w:val="00366D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D18"/>
    <w:rPr>
      <w:rFonts w:ascii="Tahoma" w:hAnsi="Tahoma" w:cs="Tahoma"/>
      <w:sz w:val="16"/>
      <w:szCs w:val="16"/>
    </w:rPr>
  </w:style>
  <w:style w:type="table" w:styleId="TableGrid">
    <w:name w:val="Table Grid"/>
    <w:basedOn w:val="TableNormal"/>
    <w:uiPriority w:val="59"/>
    <w:rsid w:val="008069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AB6E0B"/>
    <w:rPr>
      <w:i/>
      <w:iCs/>
    </w:rPr>
  </w:style>
  <w:style w:type="character" w:styleId="Strong">
    <w:name w:val="Strong"/>
    <w:basedOn w:val="DefaultParagraphFont"/>
    <w:uiPriority w:val="22"/>
    <w:qFormat/>
    <w:rsid w:val="00AB6E0B"/>
    <w:rPr>
      <w:b/>
      <w:bCs/>
    </w:rPr>
  </w:style>
  <w:style w:type="character" w:styleId="Hyperlink">
    <w:name w:val="Hyperlink"/>
    <w:basedOn w:val="DefaultParagraphFont"/>
    <w:uiPriority w:val="99"/>
    <w:unhideWhenUsed/>
    <w:rsid w:val="00AB6E0B"/>
    <w:rPr>
      <w:color w:val="0000FF"/>
      <w:u w:val="single"/>
    </w:rPr>
  </w:style>
  <w:style w:type="paragraph" w:customStyle="1" w:styleId="Default">
    <w:name w:val="Default"/>
    <w:rsid w:val="001B1A84"/>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customStyle="1" w:styleId="Heading1Char">
    <w:name w:val="Heading 1 Char"/>
    <w:basedOn w:val="DefaultParagraphFont"/>
    <w:link w:val="Heading1"/>
    <w:uiPriority w:val="99"/>
    <w:rsid w:val="00C31E20"/>
    <w:rPr>
      <w:rFonts w:ascii="Times New Roman" w:eastAsia="Times New Roman" w:hAnsi="Times New Roman" w:cs="Times New Roman"/>
      <w:b/>
      <w:bCs/>
      <w:sz w:val="24"/>
      <w:szCs w:val="24"/>
      <w:lang w:val="en-US"/>
    </w:rPr>
  </w:style>
  <w:style w:type="table" w:styleId="LightShading">
    <w:name w:val="Light Shading"/>
    <w:basedOn w:val="TableNormal"/>
    <w:uiPriority w:val="60"/>
    <w:rsid w:val="00C31E20"/>
    <w:pPr>
      <w:spacing w:after="0" w:line="240" w:lineRule="auto"/>
    </w:pPr>
    <w:rPr>
      <w:rFonts w:ascii="Times New Roman" w:eastAsia="Times New Roman" w:hAnsi="Times New Roman" w:cs="Times New Roman"/>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EndNoteBibliographyChar">
    <w:name w:val="EndNote Bibliography Char"/>
    <w:basedOn w:val="DefaultParagraphFont"/>
    <w:link w:val="EndNoteBibliography"/>
    <w:locked/>
    <w:rsid w:val="00161C82"/>
    <w:rPr>
      <w:rFonts w:ascii="Calibri" w:hAnsi="Calibri"/>
      <w:noProof/>
    </w:rPr>
  </w:style>
  <w:style w:type="paragraph" w:customStyle="1" w:styleId="EndNoteBibliography">
    <w:name w:val="EndNote Bibliography"/>
    <w:basedOn w:val="Normal"/>
    <w:link w:val="EndNoteBibliographyChar"/>
    <w:rsid w:val="00161C82"/>
    <w:pPr>
      <w:spacing w:line="240" w:lineRule="auto"/>
    </w:pPr>
    <w:rPr>
      <w:rFonts w:ascii="Calibri" w:hAnsi="Calibri"/>
      <w:noProof/>
    </w:rPr>
  </w:style>
  <w:style w:type="character" w:styleId="FollowedHyperlink">
    <w:name w:val="FollowedHyperlink"/>
    <w:basedOn w:val="DefaultParagraphFont"/>
    <w:uiPriority w:val="99"/>
    <w:semiHidden/>
    <w:unhideWhenUsed/>
    <w:rsid w:val="00C30982"/>
    <w:rPr>
      <w:color w:val="800080" w:themeColor="followedHyperlink"/>
      <w:u w:val="single"/>
    </w:rPr>
  </w:style>
  <w:style w:type="paragraph" w:styleId="Header">
    <w:name w:val="header"/>
    <w:basedOn w:val="Normal"/>
    <w:link w:val="HeaderChar"/>
    <w:uiPriority w:val="99"/>
    <w:unhideWhenUsed/>
    <w:rsid w:val="00A03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3B74"/>
  </w:style>
  <w:style w:type="paragraph" w:styleId="Footer">
    <w:name w:val="footer"/>
    <w:basedOn w:val="Normal"/>
    <w:link w:val="FooterChar"/>
    <w:uiPriority w:val="99"/>
    <w:unhideWhenUsed/>
    <w:rsid w:val="00A03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B74"/>
  </w:style>
  <w:style w:type="character" w:customStyle="1" w:styleId="ListParagraphChar">
    <w:name w:val="List Paragraph Char"/>
    <w:aliases w:val="Body of text Char,List Paragraph1 Char"/>
    <w:link w:val="ListParagraph"/>
    <w:uiPriority w:val="34"/>
    <w:rsid w:val="00CD27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504371">
      <w:bodyDiv w:val="1"/>
      <w:marLeft w:val="0"/>
      <w:marRight w:val="0"/>
      <w:marTop w:val="0"/>
      <w:marBottom w:val="0"/>
      <w:divBdr>
        <w:top w:val="none" w:sz="0" w:space="0" w:color="auto"/>
        <w:left w:val="none" w:sz="0" w:space="0" w:color="auto"/>
        <w:bottom w:val="none" w:sz="0" w:space="0" w:color="auto"/>
        <w:right w:val="none" w:sz="0" w:space="0" w:color="auto"/>
      </w:divBdr>
    </w:div>
    <w:div w:id="264075912">
      <w:bodyDiv w:val="1"/>
      <w:marLeft w:val="0"/>
      <w:marRight w:val="0"/>
      <w:marTop w:val="0"/>
      <w:marBottom w:val="0"/>
      <w:divBdr>
        <w:top w:val="none" w:sz="0" w:space="0" w:color="auto"/>
        <w:left w:val="none" w:sz="0" w:space="0" w:color="auto"/>
        <w:bottom w:val="none" w:sz="0" w:space="0" w:color="auto"/>
        <w:right w:val="none" w:sz="0" w:space="0" w:color="auto"/>
      </w:divBdr>
    </w:div>
    <w:div w:id="999046215">
      <w:bodyDiv w:val="1"/>
      <w:marLeft w:val="0"/>
      <w:marRight w:val="0"/>
      <w:marTop w:val="0"/>
      <w:marBottom w:val="0"/>
      <w:divBdr>
        <w:top w:val="none" w:sz="0" w:space="0" w:color="auto"/>
        <w:left w:val="none" w:sz="0" w:space="0" w:color="auto"/>
        <w:bottom w:val="none" w:sz="0" w:space="0" w:color="auto"/>
        <w:right w:val="none" w:sz="0" w:space="0" w:color="auto"/>
      </w:divBdr>
    </w:div>
    <w:div w:id="1538348448">
      <w:bodyDiv w:val="1"/>
      <w:marLeft w:val="0"/>
      <w:marRight w:val="0"/>
      <w:marTop w:val="0"/>
      <w:marBottom w:val="0"/>
      <w:divBdr>
        <w:top w:val="none" w:sz="0" w:space="0" w:color="auto"/>
        <w:left w:val="none" w:sz="0" w:space="0" w:color="auto"/>
        <w:bottom w:val="none" w:sz="0" w:space="0" w:color="auto"/>
        <w:right w:val="none" w:sz="0" w:space="0" w:color="auto"/>
      </w:divBdr>
    </w:div>
    <w:div w:id="2065594439">
      <w:bodyDiv w:val="1"/>
      <w:marLeft w:val="0"/>
      <w:marRight w:val="0"/>
      <w:marTop w:val="0"/>
      <w:marBottom w:val="0"/>
      <w:divBdr>
        <w:top w:val="none" w:sz="0" w:space="0" w:color="auto"/>
        <w:left w:val="none" w:sz="0" w:space="0" w:color="auto"/>
        <w:bottom w:val="none" w:sz="0" w:space="0" w:color="auto"/>
        <w:right w:val="none" w:sz="0" w:space="0" w:color="auto"/>
      </w:divBdr>
    </w:div>
    <w:div w:id="2115245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khalisghaffar@yahoo.com"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hyperlink" Target="mailto:azriful@uin-alauddin.ac.id" TargetMode="Externa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2.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ildawatiahmad@uin-alauddin.ac.id" TargetMode="External"/><Relationship Id="rId24" Type="http://schemas.openxmlformats.org/officeDocument/2006/relationships/image" Target="media/image11.jpeg"/><Relationship Id="rId32"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jpeg"/><Relationship Id="rId28" Type="http://schemas.openxmlformats.org/officeDocument/2006/relationships/image" Target="media/image15.jpeg"/><Relationship Id="rId10" Type="http://schemas.openxmlformats.org/officeDocument/2006/relationships/hyperlink" Target="mailto:fatmawaty.mallapiang@uin-alauddin.ac.id" TargetMode="External"/><Relationship Id="rId19" Type="http://schemas.openxmlformats.org/officeDocument/2006/relationships/image" Target="media/image8.jpe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rinijusriani@ymail.com" TargetMode="External"/><Relationship Id="rId14" Type="http://schemas.openxmlformats.org/officeDocument/2006/relationships/image" Target="media/image3.jpeg"/><Relationship Id="rId22" Type="http://schemas.openxmlformats.org/officeDocument/2006/relationships/image" Target="media/image7.jpeg"/><Relationship Id="rId27" Type="http://schemas.openxmlformats.org/officeDocument/2006/relationships/image" Target="media/image14.jpeg"/><Relationship Id="rId30"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mailto:al-asma@uin-alauddin.ac.id" TargetMode="External"/><Relationship Id="rId1" Type="http://schemas.openxmlformats.org/officeDocument/2006/relationships/hyperlink" Target="http://journal.uin-alauddin.ac.id/index.php/alas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2</Pages>
  <Words>4018</Words>
  <Characters>2290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Asma</dc:creator>
  <cp:lastModifiedBy>TOSHIBA</cp:lastModifiedBy>
  <cp:revision>8</cp:revision>
  <dcterms:created xsi:type="dcterms:W3CDTF">2022-01-24T22:41:00Z</dcterms:created>
  <dcterms:modified xsi:type="dcterms:W3CDTF">2022-01-25T15:17:00Z</dcterms:modified>
</cp:coreProperties>
</file>